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ti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89309BB" w14:textId="5F5AFF2C" w:rsidR="008304EE" w:rsidRDefault="008304EE" w:rsidP="00A367A7">
      <w:pPr>
        <w:ind w:firstLine="0"/>
        <w:jc w:val="left"/>
        <w:outlineLvl w:val="0"/>
        <w:rPr>
          <w:b/>
          <w:sz w:val="28"/>
          <w:szCs w:val="28"/>
          <w:lang w:val="en-AU"/>
        </w:rPr>
      </w:pPr>
      <w:r w:rsidRPr="008304EE">
        <w:rPr>
          <w:b/>
          <w:sz w:val="28"/>
          <w:szCs w:val="28"/>
          <w:lang w:val="en-AU"/>
        </w:rPr>
        <w:t xml:space="preserve">Supplementary information </w:t>
      </w:r>
    </w:p>
    <w:p w14:paraId="2BE901EF" w14:textId="77777777" w:rsidR="008304EE" w:rsidRPr="008304EE" w:rsidRDefault="008304EE" w:rsidP="008304EE">
      <w:pPr>
        <w:ind w:firstLine="0"/>
        <w:jc w:val="left"/>
        <w:rPr>
          <w:b/>
          <w:sz w:val="28"/>
          <w:szCs w:val="28"/>
          <w:lang w:val="en-AU"/>
        </w:rPr>
      </w:pPr>
    </w:p>
    <w:p w14:paraId="24FBEDBD" w14:textId="71FDBE7E" w:rsidR="008304EE" w:rsidRDefault="008304EE" w:rsidP="00A367A7">
      <w:pPr>
        <w:ind w:firstLine="0"/>
        <w:jc w:val="left"/>
        <w:outlineLvl w:val="0"/>
        <w:rPr>
          <w:b/>
          <w:lang w:val="en-AU"/>
        </w:rPr>
      </w:pPr>
      <w:r w:rsidRPr="008304EE">
        <w:rPr>
          <w:b/>
          <w:lang w:val="en-AU"/>
        </w:rPr>
        <w:t>Effects of Elevated CO</w:t>
      </w:r>
      <w:r w:rsidRPr="008304EE">
        <w:rPr>
          <w:b/>
          <w:vertAlign w:val="subscript"/>
          <w:lang w:val="en-AU"/>
        </w:rPr>
        <w:t>2</w:t>
      </w:r>
      <w:r w:rsidRPr="008304EE">
        <w:rPr>
          <w:b/>
          <w:lang w:val="en-AU"/>
        </w:rPr>
        <w:t xml:space="preserve"> on Nutritional Quality of Vegetables </w:t>
      </w:r>
      <w:r>
        <w:rPr>
          <w:b/>
          <w:lang w:val="en-AU"/>
        </w:rPr>
        <w:t>– A</w:t>
      </w:r>
      <w:r w:rsidRPr="008304EE">
        <w:rPr>
          <w:b/>
          <w:lang w:val="en-AU"/>
        </w:rPr>
        <w:t xml:space="preserve"> Review</w:t>
      </w:r>
    </w:p>
    <w:p w14:paraId="6FDC432C" w14:textId="77777777" w:rsidR="008304EE" w:rsidRPr="008304EE" w:rsidRDefault="008304EE" w:rsidP="00A367A7">
      <w:pPr>
        <w:ind w:firstLine="0"/>
        <w:jc w:val="left"/>
        <w:outlineLvl w:val="0"/>
        <w:rPr>
          <w:lang w:val="en-AU"/>
        </w:rPr>
      </w:pPr>
      <w:r w:rsidRPr="008304EE">
        <w:rPr>
          <w:lang w:val="en-AU"/>
        </w:rPr>
        <w:t>By Dong et al</w:t>
      </w:r>
    </w:p>
    <w:p w14:paraId="7009F52E" w14:textId="77777777" w:rsidR="008304EE" w:rsidRDefault="008304EE" w:rsidP="008304EE">
      <w:pPr>
        <w:ind w:firstLine="0"/>
        <w:jc w:val="left"/>
        <w:rPr>
          <w:b/>
          <w:lang w:val="en-AU"/>
        </w:rPr>
      </w:pPr>
    </w:p>
    <w:p w14:paraId="490FCBD7" w14:textId="2E4F9114" w:rsidR="008304EE" w:rsidRPr="009207FC" w:rsidRDefault="008304EE" w:rsidP="00A367A7">
      <w:pPr>
        <w:ind w:firstLine="0"/>
        <w:jc w:val="left"/>
        <w:outlineLvl w:val="0"/>
        <w:rPr>
          <w:b/>
        </w:rPr>
      </w:pPr>
      <w:r w:rsidRPr="00314EED">
        <w:rPr>
          <w:b/>
          <w:lang w:val="en-AU"/>
        </w:rPr>
        <w:t xml:space="preserve">Table </w:t>
      </w:r>
      <w:r>
        <w:rPr>
          <w:b/>
          <w:lang w:val="en-AU"/>
        </w:rPr>
        <w:t>S</w:t>
      </w:r>
      <w:r w:rsidRPr="009207FC">
        <w:rPr>
          <w:b/>
          <w:lang w:val="en-AU"/>
        </w:rPr>
        <w:t xml:space="preserve">1. Effects of elevated </w:t>
      </w:r>
      <w:r w:rsidRPr="009207FC">
        <w:rPr>
          <w:b/>
        </w:rPr>
        <w:t>CO</w:t>
      </w:r>
      <w:r w:rsidRPr="009207FC">
        <w:rPr>
          <w:b/>
          <w:vertAlign w:val="subscript"/>
        </w:rPr>
        <w:t>2</w:t>
      </w:r>
      <w:r w:rsidRPr="009207FC">
        <w:rPr>
          <w:b/>
        </w:rPr>
        <w:t xml:space="preserve"> on </w:t>
      </w:r>
      <w:r w:rsidR="00EF3E3B">
        <w:rPr>
          <w:b/>
        </w:rPr>
        <w:t xml:space="preserve">concentrations of </w:t>
      </w:r>
      <w:r w:rsidRPr="009207FC">
        <w:rPr>
          <w:b/>
        </w:rPr>
        <w:t>carbohydrates in vegetables.</w:t>
      </w:r>
    </w:p>
    <w:tbl>
      <w:tblPr>
        <w:tblStyle w:val="TableGrid"/>
        <w:tblW w:w="864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851"/>
        <w:gridCol w:w="6515"/>
      </w:tblGrid>
      <w:tr w:rsidR="008304EE" w:rsidRPr="001C77FB" w14:paraId="4EBD7445" w14:textId="77777777" w:rsidTr="00227BCF">
        <w:trPr>
          <w:trHeight w:val="494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E0BC0C2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Quality p</w:t>
            </w:r>
            <w:r w:rsidRPr="001C77FB">
              <w:rPr>
                <w:sz w:val="22"/>
                <w:szCs w:val="22"/>
                <w:lang w:val="en-AU"/>
              </w:rPr>
              <w:t>aramete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23EEC186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vertAlign w:val="subscript"/>
              </w:rPr>
            </w:pPr>
            <w:r w:rsidRPr="00935EE7">
              <w:t>CO</w:t>
            </w:r>
            <w:r w:rsidRPr="00935EE7">
              <w:rPr>
                <w:vertAlign w:val="subscript"/>
              </w:rPr>
              <w:t>2</w:t>
            </w:r>
            <w:r>
              <w:rPr>
                <w:vertAlign w:val="subscript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>ef</w:t>
            </w:r>
            <w:r w:rsidRPr="001C77FB">
              <w:rPr>
                <w:sz w:val="22"/>
                <w:szCs w:val="22"/>
                <w:lang w:val="en-AU"/>
              </w:rPr>
              <w:t>fects</w:t>
            </w:r>
          </w:p>
        </w:tc>
        <w:tc>
          <w:tcPr>
            <w:tcW w:w="6515" w:type="dxa"/>
            <w:tcBorders>
              <w:top w:val="single" w:sz="4" w:space="0" w:color="auto"/>
              <w:bottom w:val="single" w:sz="4" w:space="0" w:color="auto"/>
            </w:tcBorders>
          </w:tcPr>
          <w:p w14:paraId="1982ECA7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Crops</w:t>
            </w:r>
          </w:p>
        </w:tc>
      </w:tr>
      <w:tr w:rsidR="008304EE" w:rsidRPr="001C77FB" w14:paraId="4CF59DAE" w14:textId="77777777" w:rsidTr="00227BCF">
        <w:tc>
          <w:tcPr>
            <w:tcW w:w="1276" w:type="dxa"/>
            <w:vMerge w:val="restart"/>
            <w:tcBorders>
              <w:top w:val="single" w:sz="4" w:space="0" w:color="auto"/>
            </w:tcBorders>
          </w:tcPr>
          <w:p w14:paraId="55225E58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Fructose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228A49A9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515" w:type="dxa"/>
            <w:tcBorders>
              <w:top w:val="single" w:sz="4" w:space="0" w:color="auto"/>
            </w:tcBorders>
          </w:tcPr>
          <w:p w14:paraId="2E389D41" w14:textId="4170AE99" w:rsidR="008304EE" w:rsidRPr="001C77FB" w:rsidRDefault="001E74DE" w:rsidP="006A79B0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>
              <w:rPr>
                <w:sz w:val="22"/>
                <w:szCs w:val="22"/>
                <w:lang w:val="en-AU"/>
              </w:rPr>
              <w:t>B</w:t>
            </w:r>
            <w:r w:rsidR="008304EE" w:rsidRPr="001C77FB">
              <w:rPr>
                <w:sz w:val="22"/>
                <w:szCs w:val="22"/>
                <w:lang w:val="en-AU"/>
              </w:rPr>
              <w:t>roccoli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Krumbein&lt;/Author&gt;&lt;Year&gt;2010&lt;/Year&gt;&lt;RecNum&gt;675&lt;/RecNum&gt;&lt;DisplayText&gt;(Krumbein et al., 2010)&lt;/DisplayText&gt;&lt;record&gt;&lt;rec-number&gt;675&lt;/rec-number&gt;&lt;foreign-keys&gt;&lt;key app="EN" db-id="avdx25wrd0ad5geparxvepwbzd9apwpz9dss" timestamp="1474608526"&gt;675&lt;/key&gt;&lt;/foreign-keys&gt;&lt;ref-type name="Journal Article"&gt;17&lt;/ref-type&gt;&lt;contributors&gt;&lt;authors&gt;&lt;author&gt;Krumbein, Angelika&lt;/author&gt;&lt;author&gt;Kläring, Hans-Peter&lt;/author&gt;&lt;author&gt;Schonhof, Ilona&lt;/author&gt;&lt;author&gt;Schreiner, Monika&lt;/author&gt;&lt;/authors&gt;&lt;/contributors&gt;&lt;titles&gt;&lt;title&gt;&lt;style face="normal" font="default" size="100%"&gt;Atmospheric carbon dioxide changes photochemical activity, soluble sugars and volatile levels in Broccoli (&lt;/style&gt;&lt;style face="italic" font="default" size="100%"&gt;Brassica oleracea &lt;/style&gt;&lt;style face="normal" font="default" size="100%"&gt;var. italica)&lt;/style&gt;&lt;/title&gt;&lt;secondary-title&gt;J. Agric. Food Chem.&lt;/secondary-title&gt;&lt;/titles&gt;&lt;periodical&gt;&lt;full-title&gt;J. Agric. Food Chem.&lt;/full-title&gt;&lt;/periodical&gt;&lt;pages&gt;3747-3752&lt;/pages&gt;&lt;volume&gt;58&lt;/volume&gt;&lt;number&gt;6&lt;/number&gt;&lt;dates&gt;&lt;year&gt;2010&lt;/year&gt;&lt;pub-dates&gt;&lt;date&gt;2010/03/24&lt;/date&gt;&lt;/pub-dates&gt;&lt;/dates&gt;&lt;publisher&gt;American Chemical Society&lt;/publisher&gt;&lt;isbn&gt;0021-8561&lt;/isbn&gt;&lt;urls&gt;&lt;related-urls&gt;&lt;url&gt;http://dx.doi.org/10.1021/jf903280w&lt;/url&gt;&lt;/related-urls&gt;&lt;/urls&gt;&lt;electronic-resource-num&gt;doi: 10.1021/jf903280w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Krumbein et al., 2010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  <w:t xml:space="preserve">, </w:t>
            </w:r>
            <w:r w:rsidR="002E2E0D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F82420"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2E2E0D">
              <w:rPr>
                <w:sz w:val="22"/>
                <w:szCs w:val="22"/>
                <w:lang w:val="en-AU"/>
              </w:rPr>
              <w:t>cucumber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2E2E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 w:rsidR="002E2E0D">
              <w:rPr>
                <w:sz w:val="22"/>
                <w:szCs w:val="22"/>
                <w:lang w:val="en-AU"/>
              </w:rPr>
            </w:r>
            <w:r w:rsidR="002E2E0D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 w:rsidR="002E2E0D">
              <w:rPr>
                <w:sz w:val="22"/>
                <w:szCs w:val="22"/>
                <w:lang w:val="en-AU"/>
              </w:rPr>
              <w:fldChar w:fldCharType="end"/>
            </w:r>
            <w:r w:rsidR="002E2E0D">
              <w:rPr>
                <w:sz w:val="22"/>
                <w:szCs w:val="22"/>
                <w:lang w:val="en-AU"/>
              </w:rPr>
              <w:t>,</w:t>
            </w:r>
            <w:r w:rsidR="008304EE"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8304EE" w:rsidRPr="001C77FB">
              <w:rPr>
                <w:sz w:val="22"/>
                <w:szCs w:val="22"/>
                <w:lang w:val="en-AU"/>
              </w:rPr>
              <w:t>lettuce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Becker&lt;/Author&gt;&lt;Year&gt;2016&lt;/Year&gt;&lt;RecNum&gt;1060&lt;/RecNum&gt;&lt;DisplayText&gt;(Becker and Kläring, 2016)&lt;/DisplayText&gt;&lt;record&gt;&lt;rec-number&gt;1060&lt;/rec-number&gt;&lt;foreign-keys&gt;&lt;key app="EN" db-id="avdx25wrd0ad5geparxvepwbzd9apwpz9dss" timestamp="1507156140"&gt;1060&lt;/key&gt;&lt;/foreign-keys&gt;&lt;ref-type name="Journal Article"&gt;17&lt;/ref-type&gt;&lt;contributors&gt;&lt;authors&gt;&lt;author&gt;Becker, Christine&lt;/author&gt;&lt;author&gt;Kläring, Hans-Peter&lt;/author&gt;&lt;/authors&gt;&lt;/contributors&gt;&lt;titles&gt;&lt;title&gt;&lt;style face="normal" font="default" size="100%"&gt;CO&lt;/style&gt;&lt;style face="subscript" font="default" size="100%"&gt;2&lt;/style&gt;&lt;style face="normal" font="default" size="100%"&gt; enrichment can produce high red leaf lettuce yield while increasing most flavonoid glycoside and some caffeic acid derivative concentrations&lt;/style&gt;&lt;/title&gt;&lt;secondary-title&gt;Food Chem&lt;/secondary-title&gt;&lt;/titles&gt;&lt;periodical&gt;&lt;full-title&gt;Food Chem&lt;/full-title&gt;&lt;/periodical&gt;&lt;pages&gt;736-745&lt;/pages&gt;&lt;volume&gt;199&lt;/volume&gt;&lt;number&gt;Supplement C&lt;/number&gt;&lt;keywords&gt;&lt;keyword&gt;CO&lt;/keyword&gt;&lt;keyword&gt;Lettuce&lt;/keyword&gt;&lt;keyword&gt;Flavonoid glycosides&lt;/keyword&gt;&lt;keyword&gt;Anthocyanin&lt;/keyword&gt;&lt;keyword&gt;Caffeic acid derivatives&lt;/keyword&gt;&lt;keyword&gt;Sugar&lt;/keyword&gt;&lt;/keywords&gt;&lt;dates&gt;&lt;year&gt;2016&lt;/year&gt;&lt;pub-dates&gt;&lt;date&gt;2016/05/15/&lt;/date&gt;&lt;/pub-dates&gt;&lt;/dates&gt;&lt;isbn&gt;0308-8146&lt;/isbn&gt;&lt;urls&gt;&lt;related-urls&gt;&lt;url&gt;http://www.sciencedirect.com/science/article/pii/S030881461530337X&lt;/url&gt;&lt;/related-urls&gt;&lt;/urls&gt;&lt;electronic-resource-num&gt;doi: 10.1016/j.foodchem.2015.12.059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Becker and Kläring, 2016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,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Högy&lt;/Author&gt;&lt;Year&gt;2009&lt;/Year&gt;&lt;RecNum&gt;680&lt;/RecNum&gt;&lt;DisplayText&gt;(Högy and Fangmeier, 2009)&lt;/DisplayText&gt;&lt;record&gt;&lt;rec-number&gt;680&lt;/rec-number&gt;&lt;foreign-keys&gt;&lt;key app="EN" db-id="avdx25wrd0ad5geparxvepwbzd9apwpz9dss" timestamp="1474612935"&gt;680&lt;/key&gt;&lt;/foreign-keys&gt;&lt;ref-type name="Journal Article"&gt;17&lt;/ref-type&gt;&lt;contributors&gt;&lt;authors&gt;&lt;author&gt;Högy, P.&lt;/author&gt;&lt;author&gt;Fangmeier, A.&lt;/author&gt;&lt;/authors&gt;&lt;/contributors&gt;&lt;titles&gt;&lt;title&gt;&lt;style face="normal" font="default" size="100%"&gt;Atmospheric CO&lt;/style&gt;&lt;style face="subscript" font="default" size="100%"&gt;2&lt;/style&gt;&lt;style face="normal" font="default" size="100%"&gt; enrichment affects potatoes: 2. Tuber quality traits&lt;/style&gt;&lt;/title&gt;&lt;secondary-title&gt;Eur. J. Agron. &lt;/secondary-title&gt;&lt;/titles&gt;&lt;periodical&gt;&lt;full-title&gt;Eur. J. Agron.&lt;/full-title&gt;&lt;/periodical&gt;&lt;pages&gt;85-94&lt;/pages&gt;&lt;volume&gt;30&lt;/volume&gt;&lt;number&gt;2&lt;/number&gt;&lt;keywords&gt;&lt;keyword&gt;CO2 enrichment&lt;/keyword&gt;&lt;keyword&gt;OTC&lt;/keyword&gt;&lt;keyword&gt;Solanum tuberosum L.&lt;/keyword&gt;&lt;keyword&gt;Potato&lt;/keyword&gt;&lt;keyword&gt;Tuber quality&lt;/keyword&gt;&lt;/keywords&gt;&lt;dates&gt;&lt;year&gt;2009&lt;/year&gt;&lt;pub-dates&gt;&lt;date&gt;2//&lt;/date&gt;&lt;/pub-dates&gt;&lt;/dates&gt;&lt;isbn&gt;1161-0301&lt;/isbn&gt;&lt;urls&gt;&lt;related-urls&gt;&lt;url&gt;http://www.sciencedirect.com/science/article/pii/S1161030108000877&lt;/url&gt;&lt;/related-urls&gt;&lt;/urls&gt;&lt;electronic-resource-num&gt;doi: 10.1016/j.eja.2008.07.006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Högy and Fangmeier, 2009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  <w:t xml:space="preserve">,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="008304EE" w:rsidRPr="001C77FB">
              <w:rPr>
                <w:sz w:val="22"/>
                <w:szCs w:val="22"/>
                <w:lang w:val="en-AU"/>
              </w:rPr>
              <w:t>strawberry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YW5nPC9BdXRob3I+PFllYXI+MjAwNDwvWWVhcj48UmVj
TnVtPjEwNjM8L1JlY051bT48RGlzcGxheVRleHQ+KFN1biBldCBhbC4sIDIwMTI7IFdhbmcgYW5k
IEJ1bmNlLCAyMDA0KTwvRGlzcGxheVRleHQ+PHJlY29yZD48cmVjLW51bWJlcj4xMDYzPC9yZWMt
bnVtYmVyPjxmb3JlaWduLWtleXM+PGtleSBhcHA9IkVOIiBkYi1pZD0iYXZkeDI1d3JkMGFkNWdl
cGFyeHZlcHdiemQ5YXB3cHo5ZHNzIiB0aW1lc3RhbXA9IjE1MDczMzc5NDEiPjEwNjM8L2tleT48
L2ZvcmVpZ24ta2V5cz48cmVmLXR5cGUgbmFtZT0iSm91cm5hbCBBcnRpY2xlIj4xNzwvcmVmLXR5
cGU+PGNvbnRyaWJ1dG9ycz48YXV0aG9ycz48YXV0aG9yPldhbmcsIFMuIFkuPC9hdXRob3I+PGF1
dGhvcj5CdW5jZSwgSi4gQS48L2F1dGhvcj48L2F1dGhvcnM+PC9jb250cmlidXRvcnM+PHRpdGxl
cz48dGl0bGU+PHN0eWxlIGZhY2U9Im5vcm1hbCIgZm9udD0iZGVmYXVsdCIgc2l6ZT0iMTAwJSI+
RWxldmF0ZWQgY2FyYm9uIGRpb3hpZGUgYWZmZWN0cyBmcnVpdCBmbGF2b3IgaW4gZmllbGQtZ3Jv
d24gc3RyYXdiZXJyaWVzICg8L3N0eWxlPjxzdHlsZSBmYWNlPSJpdGFsaWMiIGZvbnQ9ImRlZmF1
bHQiIHNpemU9IjEwMCUiPkZyYWdhcmlhIMOXIGFuYW5hc3NhIDwvc3R5bGU+PHN0eWxlIGZhY2U9
Im5vcm1hbCIgZm9udD0iZGVmYXVsdCIgc2l6ZT0iMTAwJSI+RHVjaCk8L3N0eWxlPjwvdGl0bGU+
PHNlY29uZGFyeS10aXRsZT5KLiBTY2kuIEZvb2QgQWdyaWMuPC9zZWNvbmRhcnktdGl0bGU+PC90
aXRsZXM+PHBlcmlvZGljYWw+PGZ1bGwtdGl0bGU+Si4gU2NpLiBGb29kIEFncmljLjwvZnVsbC10
aXRsZT48L3BlcmlvZGljYWw+PHBhZ2VzPjE0NjQtMTQ2ODwvcGFnZXM+PHZvbHVtZT44NDwvdm9s
dW1lPjxudW1iZXI+MTI8L251bWJlcj48a2V5d29yZHM+PGtleXdvcmQ+Q08yPC9rZXl3b3JkPjxr
ZXl3b3JkPnN1Z2Fyczwva2V5d29yZD48a2V5d29yZD5vcmdhbmljIGFjaWRzPC9rZXl3b3JkPjxr
ZXl3b3JkPmFyb21hIGNvbXBvdW5kczwva2V5d29yZD48a2V5d29yZD5GcmFnYXJpYSDDlyBhbmFu
YXNzYSBEdWNoPC9rZXl3b3JkPjxrZXl3b3JkPnN0cmF3YmVycnk8L2tleXdvcmQ+PC9rZXl3b3Jk
cz48ZGF0ZXM+PHllYXI+MjAwNDwveWVhcj48L2RhdGVzPjxwdWJsaXNoZXI+Sm9obiBXaWxleSAm
YW1wOyBTb25zLCBMdGQuPC9wdWJsaXNoZXI+PGlzYm4+MTA5Ny0wMDEwPC9pc2JuPjx1cmxzPjxy
ZWxhdGVkLXVybHM+PHVybD5odHRwOi8vZHguZG9pLm9yZy8xMC4xMDAyL2pzZmEuMTgyNDwvdXJs
PjwvcmVsYXRlZC11cmxzPjwvdXJscz48ZWxlY3Ryb25pYy1yZXNvdXJjZS1udW0+ZG9pOiAxMC4x
MDAyL2pzZmEuMTgyNDwvZWxlY3Ryb25pYy1yZXNvdXJjZS1udW0+PC9yZWNvcmQ+PC9DaXRlPjxD
aXRlPjxBdXRob3I+U3VuPC9BdXRob3I+PFllYXI+MjAxMjwvWWVhcj48UmVjTnVtPjEwOTE8L1Jl
Y051bT48cmVjb3JkPjxyZWMtbnVtYmVyPjEwOTE8L3JlYy1udW1iZXI+PGZvcmVpZ24ta2V5cz48
a2V5IGFwcD0iRU4iIGRiLWlkPSJhdmR4MjV3cmQwYWQ1Z2VwYXJ4dmVwd2J6ZDlhcHdwejlkc3Mi
IHRpbWVzdGFtcD0iMTUwODI5MDAxNyI+MTA5MTwva2V5PjwvZm9yZWlnbi1rZXlzPjxyZWYtdHlw
ZSBuYW1lPSJKb3VybmFsIEFydGljbGUiPjE3PC9yZWYtdHlwZT48Y29udHJpYnV0b3JzPjxhdXRo
b3JzPjxhdXRob3I+U3VuLCBQZW5nPC9hdXRob3I+PGF1dGhvcj5NYW50cmksIE5pdGluPC9hdXRo
b3I+PGF1dGhvcj5Mb3UsIEhlcWlhbmc8L2F1dGhvcj48YXV0aG9yPkh1LCBZYTwvYXV0aG9yPjxh
dXRob3I+U3VuLCBEYW48L2F1dGhvcj48YXV0aG9yPlpodSwgWXVlcWluZzwvYXV0aG9yPjxhdXRo
b3I+RG9uZywgVGluZ3Rpbmc8L2F1dGhvcj48YXV0aG9yPkx1LCBIb25nZmVpPC9hdXRob3I+PC9h
dXRob3JzPjwvY29udHJpYnV0b3JzPjx0aXRsZXM+PHRpdGxlPjxzdHlsZSBmYWNlPSJub3JtYWwi
IGZvbnQ9ImRlZmF1bHQiIHNpemU9IjEwMCUiPkVmZmVjdHMgb2YgZWxldmF0ZWQgQ088L3N0eWxl
PjxzdHlsZSBmYWNlPSJzdWJzY3JpcHQiIGZvbnQ9ImRlZmF1bHQiIHNpemU9IjEwMCUiPjIgPC9z
dHlsZT48c3R5bGUgZmFjZT0ibm9ybWFsIiBmb250PSJkZWZhdWx0IiBzaXplPSIxMDAlIj5hbmQg
dGVtcGVyYXR1cmUgb24geWllbGQgYW5kIGZydWl0IHF1YWxpdHkgb2Ygc3RyYXdiZXJyeSAoPC9z
dHlsZT48c3R5bGUgZmFjZT0iaXRhbGljIiBmb250PSJkZWZhdWx0IiBzaXplPSIxMDAlIj5GcmFn
YXJpYSDDlyBhbmFuYXNzYTwvc3R5bGU+PHN0eWxlIGZhY2U9Im5vcm1hbCIgZm9udD0iZGVmYXVs
dCIgc2l6ZT0iMTAwJSI+IER1Y2guKSBhdCB0d28gbGV2ZWxzIG9mIG5pdHJvZ2VuIGFwcGxpY2F0
aW9uPC9zdHlsZT48L3RpdGxlPjxzZWNvbmRhcnktdGl0bGU+UGxvcyBPbmU8L3NlY29uZGFyeS10
aXRsZT48L3RpdGxlcz48cGVyaW9kaWNhbD48ZnVsbC10aXRsZT5QTE9TIE9ORTwvZnVsbC10aXRs
ZT48L3BlcmlvZGljYWw+PHBhZ2VzPmU0MTAwMDwvcGFnZXM+PHZvbHVtZT43PC92b2x1bWU+PG51
bWJlcj43PC9udW1iZXI+PGRhdGVzPjx5ZWFyPjIwMTI8L3llYXI+PC9kYXRlcz48cHVibGlzaGVy
PlB1YmxpYyBMaWJyYXJ5IG9mIFNjaWVuY2U8L3B1Ymxpc2hlcj48dXJscz48cmVsYXRlZC11cmxz
Pjx1cmw+aHR0cHM6Ly9kb2kub3JnLzEwLjEzNzEvam91cm5hbC5wb25lLjAwNDEwMDA8L3VybD48
L3JlbGF0ZWQtdXJscz48L3VybHM+PGVsZWN0cm9uaWMtcmVzb3VyY2UtbnVtPmRvaTogMTAuMTM3
MS9qb3VybmFsLnBvbmUuMDA0MTAwMDwvZWxlY3Ryb25pYy1yZXNvdXJjZS1udW0+PC9yZWNvcmQ+
PC9DaXRlPjwvRW5kTm90ZT4A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YW5nPC9BdXRob3I+PFllYXI+MjAwNDwvWWVhcj48UmVj
TnVtPjEwNjM8L1JlY051bT48RGlzcGxheVRleHQ+KFN1biBldCBhbC4sIDIwMTI7IFdhbmcgYW5k
IEJ1bmNlLCAyMDA0KTwvRGlzcGxheVRleHQ+PHJlY29yZD48cmVjLW51bWJlcj4xMDYzPC9yZWMt
bnVtYmVyPjxmb3JlaWduLWtleXM+PGtleSBhcHA9IkVOIiBkYi1pZD0iYXZkeDI1d3JkMGFkNWdl
cGFyeHZlcHdiemQ5YXB3cHo5ZHNzIiB0aW1lc3RhbXA9IjE1MDczMzc5NDEiPjEwNjM8L2tleT48
L2ZvcmVpZ24ta2V5cz48cmVmLXR5cGUgbmFtZT0iSm91cm5hbCBBcnRpY2xlIj4xNzwvcmVmLXR5
cGU+PGNvbnRyaWJ1dG9ycz48YXV0aG9ycz48YXV0aG9yPldhbmcsIFMuIFkuPC9hdXRob3I+PGF1
dGhvcj5CdW5jZSwgSi4gQS48L2F1dGhvcj48L2F1dGhvcnM+PC9jb250cmlidXRvcnM+PHRpdGxl
cz48dGl0bGU+PHN0eWxlIGZhY2U9Im5vcm1hbCIgZm9udD0iZGVmYXVsdCIgc2l6ZT0iMTAwJSI+
RWxldmF0ZWQgY2FyYm9uIGRpb3hpZGUgYWZmZWN0cyBmcnVpdCBmbGF2b3IgaW4gZmllbGQtZ3Jv
d24gc3RyYXdiZXJyaWVzICg8L3N0eWxlPjxzdHlsZSBmYWNlPSJpdGFsaWMiIGZvbnQ9ImRlZmF1
bHQiIHNpemU9IjEwMCUiPkZyYWdhcmlhIMOXIGFuYW5hc3NhIDwvc3R5bGU+PHN0eWxlIGZhY2U9
Im5vcm1hbCIgZm9udD0iZGVmYXVsdCIgc2l6ZT0iMTAwJSI+RHVjaCk8L3N0eWxlPjwvdGl0bGU+
PHNlY29uZGFyeS10aXRsZT5KLiBTY2kuIEZvb2QgQWdyaWMuPC9zZWNvbmRhcnktdGl0bGU+PC90
aXRsZXM+PHBlcmlvZGljYWw+PGZ1bGwtdGl0bGU+Si4gU2NpLiBGb29kIEFncmljLjwvZnVsbC10
aXRsZT48L3BlcmlvZGljYWw+PHBhZ2VzPjE0NjQtMTQ2ODwvcGFnZXM+PHZvbHVtZT44NDwvdm9s
dW1lPjxudW1iZXI+MTI8L251bWJlcj48a2V5d29yZHM+PGtleXdvcmQ+Q08yPC9rZXl3b3JkPjxr
ZXl3b3JkPnN1Z2Fyczwva2V5d29yZD48a2V5d29yZD5vcmdhbmljIGFjaWRzPC9rZXl3b3JkPjxr
ZXl3b3JkPmFyb21hIGNvbXBvdW5kczwva2V5d29yZD48a2V5d29yZD5GcmFnYXJpYSDDlyBhbmFu
YXNzYSBEdWNoPC9rZXl3b3JkPjxrZXl3b3JkPnN0cmF3YmVycnk8L2tleXdvcmQ+PC9rZXl3b3Jk
cz48ZGF0ZXM+PHllYXI+MjAwNDwveWVhcj48L2RhdGVzPjxwdWJsaXNoZXI+Sm9obiBXaWxleSAm
YW1wOyBTb25zLCBMdGQuPC9wdWJsaXNoZXI+PGlzYm4+MTA5Ny0wMDEwPC9pc2JuPjx1cmxzPjxy
ZWxhdGVkLXVybHM+PHVybD5odHRwOi8vZHguZG9pLm9yZy8xMC4xMDAyL2pzZmEuMTgyNDwvdXJs
PjwvcmVsYXRlZC11cmxzPjwvdXJscz48ZWxlY3Ryb25pYy1yZXNvdXJjZS1udW0+ZG9pOiAxMC4x
MDAyL2pzZmEuMTgyNDwvZWxlY3Ryb25pYy1yZXNvdXJjZS1udW0+PC9yZWNvcmQ+PC9DaXRlPjxD
aXRlPjxBdXRob3I+U3VuPC9BdXRob3I+PFllYXI+MjAxMjwvWWVhcj48UmVjTnVtPjEwOTE8L1Jl
Y051bT48cmVjb3JkPjxyZWMtbnVtYmVyPjEwOTE8L3JlYy1udW1iZXI+PGZvcmVpZ24ta2V5cz48
a2V5IGFwcD0iRU4iIGRiLWlkPSJhdmR4MjV3cmQwYWQ1Z2VwYXJ4dmVwd2J6ZDlhcHdwejlkc3Mi
IHRpbWVzdGFtcD0iMTUwODI5MDAxNyI+MTA5MTwva2V5PjwvZm9yZWlnbi1rZXlzPjxyZWYtdHlw
ZSBuYW1lPSJKb3VybmFsIEFydGljbGUiPjE3PC9yZWYtdHlwZT48Y29udHJpYnV0b3JzPjxhdXRo
b3JzPjxhdXRob3I+U3VuLCBQZW5nPC9hdXRob3I+PGF1dGhvcj5NYW50cmksIE5pdGluPC9hdXRo
b3I+PGF1dGhvcj5Mb3UsIEhlcWlhbmc8L2F1dGhvcj48YXV0aG9yPkh1LCBZYTwvYXV0aG9yPjxh
dXRob3I+U3VuLCBEYW48L2F1dGhvcj48YXV0aG9yPlpodSwgWXVlcWluZzwvYXV0aG9yPjxhdXRo
b3I+RG9uZywgVGluZ3Rpbmc8L2F1dGhvcj48YXV0aG9yPkx1LCBIb25nZmVpPC9hdXRob3I+PC9h
dXRob3JzPjwvY29udHJpYnV0b3JzPjx0aXRsZXM+PHRpdGxlPjxzdHlsZSBmYWNlPSJub3JtYWwi
IGZvbnQ9ImRlZmF1bHQiIHNpemU9IjEwMCUiPkVmZmVjdHMgb2YgZWxldmF0ZWQgQ088L3N0eWxl
PjxzdHlsZSBmYWNlPSJzdWJzY3JpcHQiIGZvbnQ9ImRlZmF1bHQiIHNpemU9IjEwMCUiPjIgPC9z
dHlsZT48c3R5bGUgZmFjZT0ibm9ybWFsIiBmb250PSJkZWZhdWx0IiBzaXplPSIxMDAlIj5hbmQg
dGVtcGVyYXR1cmUgb24geWllbGQgYW5kIGZydWl0IHF1YWxpdHkgb2Ygc3RyYXdiZXJyeSAoPC9z
dHlsZT48c3R5bGUgZmFjZT0iaXRhbGljIiBmb250PSJkZWZhdWx0IiBzaXplPSIxMDAlIj5GcmFn
YXJpYSDDlyBhbmFuYXNzYTwvc3R5bGU+PHN0eWxlIGZhY2U9Im5vcm1hbCIgZm9udD0iZGVmYXVs
dCIgc2l6ZT0iMTAwJSI+IER1Y2guKSBhdCB0d28gbGV2ZWxzIG9mIG5pdHJvZ2VuIGFwcGxpY2F0
aW9uPC9zdHlsZT48L3RpdGxlPjxzZWNvbmRhcnktdGl0bGU+UGxvcyBPbmU8L3NlY29uZGFyeS10
aXRsZT48L3RpdGxlcz48cGVyaW9kaWNhbD48ZnVsbC10aXRsZT5QTE9TIE9ORTwvZnVsbC10aXRs
ZT48L3BlcmlvZGljYWw+PHBhZ2VzPmU0MTAwMDwvcGFnZXM+PHZvbHVtZT43PC92b2x1bWU+PG51
bWJlcj43PC9udW1iZXI+PGRhdGVzPjx5ZWFyPjIwMTI8L3llYXI+PC9kYXRlcz48cHVibGlzaGVy
PlB1YmxpYyBMaWJyYXJ5IG9mIFNjaWVuY2U8L3B1Ymxpc2hlcj48dXJscz48cmVsYXRlZC11cmxz
Pjx1cmw+aHR0cHM6Ly9kb2kub3JnLzEwLjEzNzEvam91cm5hbC5wb25lLjAwNDEwMDA8L3VybD48
L3JlbGF0ZWQtdXJscz48L3VybHM+PGVsZWN0cm9uaWMtcmVzb3VyY2UtbnVtPmRvaTogMTAuMTM3
MS9qb3VybmFsLnBvbmUuMDA0MTAwMDwvZWxlY3Ryb25pYy1yZXNvdXJjZS1udW0+PC9yZWNvcmQ+
PC9DaXRlPjwvRW5kTm90ZT4A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Sun et al., 2012; Wang and Bunce, 2004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 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8304EE" w:rsidRPr="001C77FB">
              <w:rPr>
                <w:sz w:val="22"/>
                <w:szCs w:val="22"/>
                <w:lang w:val="en-AU"/>
              </w:rPr>
              <w:t>tom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Y8L1llYXI+PFJl
Y051bT42ODg8L1JlY051bT48RGlzcGxheVRleHQ+KEJlaGJvdWRpYW4gYW5kIFRvZCwgMTk5NTsg
SXNsYW0gZXQgYWwuLCAxOTk0OyBJc2xhbSBldCBhbC4sIDE5OTYpPC9EaXNwbGF5VGV4dD48cmVj
b3JkPjxyZWMtbnVtYmVyPjY4ODwvcmVjLW51bWJlcj48Zm9yZWlnbi1rZXlzPjxrZXkgYXBwPSJF
TiIgZGItaWQ9ImF2ZHgyNXdyZDBhZDVnZXBhcnh2ZXB3YnpkOWFwd3B6OWRzcyIgdGltZXN0YW1w
PSIxNDc0NjE0NDM3Ij42ODg8L2tleT48L2ZvcmVpZ24ta2V5cz48cmVmLXR5cGUgbmFtZT0iSm91
cm5hbCBBcnRpY2xlIj4xNzwvcmVmLXR5cGU+PGNvbnRyaWJ1dG9ycz48YXV0aG9ycz48YXV0aG9y
PklzbGFtLCBTaGFoaWR1LCBNZDwvYXV0aG9yPjxhdXRob3I+TWF0c3VpLCBUb3NoaXl1a2k8L2F1
dGhvcj48YXV0aG9yPllvc2hpZGEsIFl1aWNoaTwvYXV0aG9yPjwvYXV0aG9ycz48L2NvbnRyaWJ1
dG9ycz48dGl0bGVzPjx0aXRsZT5FZmZlY3Qgb2YgY2FyYm9uIGRpb3hpZGUgZW5yaWNobWVudCBv
biBwaHlzaWNvLWNoZW1pY2FsIGFuZCBlbnp5bWF0aWMgY2hhbmdlcyBpbiB0b21hdG8gZnJ1aXRz
IGF0IHZhcmlvdXMgc3RhZ2VzIG9mIG1hdHVyaXR5PC90aXRsZT48c2Vjb25kYXJ5LXRpdGxlPlNj
aS4gSG9ydGljLiA8L3NlY29uZGFyeS10aXRsZT48L3RpdGxlcz48cGVyaW9kaWNhbD48ZnVsbC10
aXRsZT5TY2kuIEhvcnRpYy48L2Z1bGwtdGl0bGU+PC9wZXJpb2RpY2FsPjxwYWdlcz4xMzctMTQ5
PC9wYWdlcz48dm9sdW1lPjY1PC92b2x1bWU+PG51bWJlcj4yPC9udW1iZXI+PGtleXdvcmRzPjxr
ZXl3b3JkPlRvbWF0bzwva2V5d29yZD48a2V5d29yZD5DYXJib24gZGlveGlkZTwva2V5d29yZD48
a2V5d29yZD5TdGFnZXMgb2YgbWF0dXJpdHk8L2tleXdvcmQ+PGtleXdvcmQ+RmlybW5lc3M8L2tl
eXdvcmQ+PGtleXdvcmQ+Q29sb3VyPC9rZXl3b3JkPjxrZXl3b3JkPkFzY29yYmljIGFjaWQ8L2tl
eXdvcmQ+PGtleXdvcmQ+T3JnYW5pYyBhY2lkPC9rZXl3b3JkPjxrZXl3b3JkPlN1Z2Fyczwva2V5
d29yZD48a2V5d29yZD5TdWNyb3NlIHN5bnRoYXNlPC9rZXl3b3JkPjxrZXl3b3JkPlN1Y3Jvc2Ug
cGhvc3BoYXRlIHN5bnRoYXNlPC9rZXl3b3JkPjwva2V5d29yZHM+PGRhdGVzPjx5ZWFyPjE5OTY8
L3llYXI+PHB1Yi1kYXRlcz48ZGF0ZT4xOTk2LzA2LzAxPC9kYXRlPjwvcHViLWRhdGVzPjwvZGF0
ZXM+PGlzYm4+MDMwNC00MjM4PC9pc2JuPjx1cmxzPjxyZWxhdGVkLXVybHM+PHVybD5odHRwOi8v
d3d3LnNjaWVuY2VkaXJlY3QuY29tL3NjaWVuY2UvYXJ0aWNsZS9waWkvMDMwNDQyMzg5NTAwODY3
NTwvdXJsPjwvcmVsYXRlZC11cmxzPjwvdXJscz48ZWxlY3Ryb25pYy1yZXNvdXJjZS1udW0+ZG9p
OiAxMC4xMDE2LzAzMDQtNDIzOCg5NSkwMDg2Ny01PC9lbGVjdHJvbmljLXJlc291cmNlLW51bT48
L3JlY29yZD48L0NpdGU+PENpdGU+PEF1dGhvcj5Jc2xhbTwvQXV0aG9yPjxZZWFyPjE5OTQ8L1ll
YXI+PFJlY051bT4xMDY4PC9SZWNOdW0+PHJlY29yZD48cmVjLW51bWJlcj4xMDY4PC9yZWMtbnVt
YmVyPjxmb3JlaWduLWtleXM+PGtleSBhcHA9IkVOIiBkYi1pZD0iYXZkeDI1d3JkMGFkNWdlcGFy
eHZlcHdiemQ5YXB3cHo5ZHNzIiB0aW1lc3RhbXA9IjE1MDgxMzY0MzkiPjEwNjg8L2tleT48L2Zv
cmVpZ24ta2V5cz48cmVmLXR5cGUgbmFtZT0iSm91cm5hbCBBcnRpY2xlIj4xNzwvcmVmLXR5cGU+
PGNvbnRyaWJ1dG9ycz48YXV0aG9ycz48YXV0aG9yPklzbGFtLCBNLjwvYXV0aG9yPjxhdXRob3I+
TWF0c3VpLCBULjwvYXV0aG9yPjxhdXRob3I+WW9zaGlkYSwgWS4gPC9hdXRob3I+PC9hdXRob3Jz
PjwvY29udHJpYnV0b3JzPjx0aXRsZXM+PHRpdGxlPkVmZmVjdHMgb2YgY2FyYm9uIGRpb3hpZGUg
ZW5yaWNobWVudCBvbiBhY2lkIGludmVydGFzZSBhbmQgc3VnYXIgY29uY2VudHJhdGlvbiBpbiBk
ZXZlbG9waW5nIHRvbWF0byBmcnVpdDwvdGl0bGU+PHNlY29uZGFyeS10aXRsZT5FbnZpcm9uIENv
bnRyb2wgQmlvbDwvc2Vjb25kYXJ5LXRpdGxlPjwvdGl0bGVzPjxwZXJpb2RpY2FsPjxmdWxsLXRp
dGxlPkVudmlyb24gQ29udHJvbCBCaW9sPC9mdWxsLXRpdGxlPjwvcGVyaW9kaWNhbD48cGFnZXM+
MjQ1LTI1MTwvcGFnZXM+PHZvbHVtZT4zMjwvdm9sdW1lPjxudW1iZXI+NDwvbnVtYmVyPjxkYXRl
cz48eWVhcj4xOTk0PC95ZWFyPjwvZGF0ZXM+PHVybHM+PC91cmxzPjxlbGVjdHJvbmljLXJlc291
cmNlLW51bT5kb2k6IDEwLjI1MjUvZWNiMTk2My4zMi4yNDU8L2VsZWN0cm9uaWMtcmVzb3VyY2Ut
bnVtPjwvcmVjb3JkPjwvQ2l0ZT48Q2l0ZT48QXV0aG9yPkJlaGJvdWRpYW48L0F1dGhvcj48WWVh
cj4xOTk1PC9ZZWFyPjxSZWNOdW0+MTA3ODwvUmVjTnVtPjxyZWNvcmQ+PHJlYy1udW1iZXI+MTA3
ODwvcmVjLW51bWJlcj48Zm9yZWlnbi1rZXlzPjxrZXkgYXBwPSJFTiIgZGItaWQ9ImF2ZHgyNXdy
ZDBhZDVnZXBhcnh2ZXB3YnpkOWFwd3B6OWRzcyIgdGltZXN0YW1wPSIxNTA4MjgwMDE5Ij4xMDc4
PC9rZXk+PC9mb3JlaWduLWtleXM+PHJlZi10eXBlIG5hbWU9IkpvdXJuYWwgQXJ0aWNsZSI+MTc8
L3JlZi10eXBlPjxjb250cmlidXRvcnM+PGF1dGhvcnM+PGF1dGhvcj5CZWhib3VkaWFuLCBNLiBI
b3NzZWluPC9hdXRob3I+PGF1dGhvcj5Ub2QsIENvbGluPC9hdXRob3I+PC9hdXRob3JzPjwvY29u
dHJpYnV0b3JzPjx0aXRsZXM+PHRpdGxlPlBvc3RoYXJ2ZXN0IGF0dHJpYnV0ZXMgb2YgYFZpcm9z
YSZhcG9zOyB0b21hdG8gZnJ1aXQgcHJvZHVjZWQgaW4gYW4gZW5yaWNoZWQgY2FyYm9uIGRpb3hp
ZGUgZW52aXJvbm1lbnQ8L3RpdGxlPjxzZWNvbmRhcnktdGl0bGU+SG9ydFNjaTwvc2Vjb25kYXJ5
LXRpdGxlPjwvdGl0bGVzPjxwZXJpb2RpY2FsPjxmdWxsLXRpdGxlPkhvcnRTY2k8L2Z1bGwtdGl0
bGU+PC9wZXJpb2RpY2FsPjxwYWdlcz40OTAtNDkxPC9wYWdlcz48dm9sdW1lPjMwPC92b2x1bWU+
PG51bWJlcj4zPC9udW1iZXI+PGRhdGVzPjx5ZWFyPjE5OTU8L3llYXI+PHB1Yi1kYXRlcz48ZGF0
ZT5KdW5lIDEsIDE5OTU8L2RhdGU+PC9wdWItZGF0ZXM+PC9kYXRlcz48dXJscz48cmVsYXRlZC11
cmxzPjx1cmw+aHR0cDovL2hvcnRzY2kuYXNoc3B1YmxpY2F0aW9ucy5vcmcvY29udGVudC8zMC8z
LzQ5MC5hYnN0cmFjdDwvdXJsPjwvcmVsYXRlZC11cmxzPjwvdXJscz48L3JlY29yZD48L0NpdGU+
PC9FbmROb3RlPgB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Y8L1llYXI+PFJl
Y051bT42ODg8L1JlY051bT48RGlzcGxheVRleHQ+KEJlaGJvdWRpYW4gYW5kIFRvZCwgMTk5NTsg
SXNsYW0gZXQgYWwuLCAxOTk0OyBJc2xhbSBldCBhbC4sIDE5OTYpPC9EaXNwbGF5VGV4dD48cmVj
b3JkPjxyZWMtbnVtYmVyPjY4ODwvcmVjLW51bWJlcj48Zm9yZWlnbi1rZXlzPjxrZXkgYXBwPSJF
TiIgZGItaWQ9ImF2ZHgyNXdyZDBhZDVnZXBhcnh2ZXB3YnpkOWFwd3B6OWRzcyIgdGltZXN0YW1w
PSIxNDc0NjE0NDM3Ij42ODg8L2tleT48L2ZvcmVpZ24ta2V5cz48cmVmLXR5cGUgbmFtZT0iSm91
cm5hbCBBcnRpY2xlIj4xNzwvcmVmLXR5cGU+PGNvbnRyaWJ1dG9ycz48YXV0aG9ycz48YXV0aG9y
PklzbGFtLCBTaGFoaWR1LCBNZDwvYXV0aG9yPjxhdXRob3I+TWF0c3VpLCBUb3NoaXl1a2k8L2F1
dGhvcj48YXV0aG9yPllvc2hpZGEsIFl1aWNoaTwvYXV0aG9yPjwvYXV0aG9ycz48L2NvbnRyaWJ1
dG9ycz48dGl0bGVzPjx0aXRsZT5FZmZlY3Qgb2YgY2FyYm9uIGRpb3hpZGUgZW5yaWNobWVudCBv
biBwaHlzaWNvLWNoZW1pY2FsIGFuZCBlbnp5bWF0aWMgY2hhbmdlcyBpbiB0b21hdG8gZnJ1aXRz
IGF0IHZhcmlvdXMgc3RhZ2VzIG9mIG1hdHVyaXR5PC90aXRsZT48c2Vjb25kYXJ5LXRpdGxlPlNj
aS4gSG9ydGljLiA8L3NlY29uZGFyeS10aXRsZT48L3RpdGxlcz48cGVyaW9kaWNhbD48ZnVsbC10
aXRsZT5TY2kuIEhvcnRpYy48L2Z1bGwtdGl0bGU+PC9wZXJpb2RpY2FsPjxwYWdlcz4xMzctMTQ5
PC9wYWdlcz48dm9sdW1lPjY1PC92b2x1bWU+PG51bWJlcj4yPC9udW1iZXI+PGtleXdvcmRzPjxr
ZXl3b3JkPlRvbWF0bzwva2V5d29yZD48a2V5d29yZD5DYXJib24gZGlveGlkZTwva2V5d29yZD48
a2V5d29yZD5TdGFnZXMgb2YgbWF0dXJpdHk8L2tleXdvcmQ+PGtleXdvcmQ+RmlybW5lc3M8L2tl
eXdvcmQ+PGtleXdvcmQ+Q29sb3VyPC9rZXl3b3JkPjxrZXl3b3JkPkFzY29yYmljIGFjaWQ8L2tl
eXdvcmQ+PGtleXdvcmQ+T3JnYW5pYyBhY2lkPC9rZXl3b3JkPjxrZXl3b3JkPlN1Z2Fyczwva2V5
d29yZD48a2V5d29yZD5TdWNyb3NlIHN5bnRoYXNlPC9rZXl3b3JkPjxrZXl3b3JkPlN1Y3Jvc2Ug
cGhvc3BoYXRlIHN5bnRoYXNlPC9rZXl3b3JkPjwva2V5d29yZHM+PGRhdGVzPjx5ZWFyPjE5OTY8
L3llYXI+PHB1Yi1kYXRlcz48ZGF0ZT4xOTk2LzA2LzAxPC9kYXRlPjwvcHViLWRhdGVzPjwvZGF0
ZXM+PGlzYm4+MDMwNC00MjM4PC9pc2JuPjx1cmxzPjxyZWxhdGVkLXVybHM+PHVybD5odHRwOi8v
d3d3LnNjaWVuY2VkaXJlY3QuY29tL3NjaWVuY2UvYXJ0aWNsZS9waWkvMDMwNDQyMzg5NTAwODY3
NTwvdXJsPjwvcmVsYXRlZC11cmxzPjwvdXJscz48ZWxlY3Ryb25pYy1yZXNvdXJjZS1udW0+ZG9p
OiAxMC4xMDE2LzAzMDQtNDIzOCg5NSkwMDg2Ny01PC9lbGVjdHJvbmljLXJlc291cmNlLW51bT48
L3JlY29yZD48L0NpdGU+PENpdGU+PEF1dGhvcj5Jc2xhbTwvQXV0aG9yPjxZZWFyPjE5OTQ8L1ll
YXI+PFJlY051bT4xMDY4PC9SZWNOdW0+PHJlY29yZD48cmVjLW51bWJlcj4xMDY4PC9yZWMtbnVt
YmVyPjxmb3JlaWduLWtleXM+PGtleSBhcHA9IkVOIiBkYi1pZD0iYXZkeDI1d3JkMGFkNWdlcGFy
eHZlcHdiemQ5YXB3cHo5ZHNzIiB0aW1lc3RhbXA9IjE1MDgxMzY0MzkiPjEwNjg8L2tleT48L2Zv
cmVpZ24ta2V5cz48cmVmLXR5cGUgbmFtZT0iSm91cm5hbCBBcnRpY2xlIj4xNzwvcmVmLXR5cGU+
PGNvbnRyaWJ1dG9ycz48YXV0aG9ycz48YXV0aG9yPklzbGFtLCBNLjwvYXV0aG9yPjxhdXRob3I+
TWF0c3VpLCBULjwvYXV0aG9yPjxhdXRob3I+WW9zaGlkYSwgWS4gPC9hdXRob3I+PC9hdXRob3Jz
PjwvY29udHJpYnV0b3JzPjx0aXRsZXM+PHRpdGxlPkVmZmVjdHMgb2YgY2FyYm9uIGRpb3hpZGUg
ZW5yaWNobWVudCBvbiBhY2lkIGludmVydGFzZSBhbmQgc3VnYXIgY29uY2VudHJhdGlvbiBpbiBk
ZXZlbG9waW5nIHRvbWF0byBmcnVpdDwvdGl0bGU+PHNlY29uZGFyeS10aXRsZT5FbnZpcm9uIENv
bnRyb2wgQmlvbDwvc2Vjb25kYXJ5LXRpdGxlPjwvdGl0bGVzPjxwZXJpb2RpY2FsPjxmdWxsLXRp
dGxlPkVudmlyb24gQ29udHJvbCBCaW9sPC9mdWxsLXRpdGxlPjwvcGVyaW9kaWNhbD48cGFnZXM+
MjQ1LTI1MTwvcGFnZXM+PHZvbHVtZT4zMjwvdm9sdW1lPjxudW1iZXI+NDwvbnVtYmVyPjxkYXRl
cz48eWVhcj4xOTk0PC95ZWFyPjwvZGF0ZXM+PHVybHM+PC91cmxzPjxlbGVjdHJvbmljLXJlc291
cmNlLW51bT5kb2k6IDEwLjI1MjUvZWNiMTk2My4zMi4yNDU8L2VsZWN0cm9uaWMtcmVzb3VyY2Ut
bnVtPjwvcmVjb3JkPjwvQ2l0ZT48Q2l0ZT48QXV0aG9yPkJlaGJvdWRpYW48L0F1dGhvcj48WWVh
cj4xOTk1PC9ZZWFyPjxSZWNOdW0+MTA3ODwvUmVjTnVtPjxyZWNvcmQ+PHJlYy1udW1iZXI+MTA3
ODwvcmVjLW51bWJlcj48Zm9yZWlnbi1rZXlzPjxrZXkgYXBwPSJFTiIgZGItaWQ9ImF2ZHgyNXdy
ZDBhZDVnZXBhcnh2ZXB3YnpkOWFwd3B6OWRzcyIgdGltZXN0YW1wPSIxNTA4MjgwMDE5Ij4xMDc4
PC9rZXk+PC9mb3JlaWduLWtleXM+PHJlZi10eXBlIG5hbWU9IkpvdXJuYWwgQXJ0aWNsZSI+MTc8
L3JlZi10eXBlPjxjb250cmlidXRvcnM+PGF1dGhvcnM+PGF1dGhvcj5CZWhib3VkaWFuLCBNLiBI
b3NzZWluPC9hdXRob3I+PGF1dGhvcj5Ub2QsIENvbGluPC9hdXRob3I+PC9hdXRob3JzPjwvY29u
dHJpYnV0b3JzPjx0aXRsZXM+PHRpdGxlPlBvc3RoYXJ2ZXN0IGF0dHJpYnV0ZXMgb2YgYFZpcm9z
YSZhcG9zOyB0b21hdG8gZnJ1aXQgcHJvZHVjZWQgaW4gYW4gZW5yaWNoZWQgY2FyYm9uIGRpb3hp
ZGUgZW52aXJvbm1lbnQ8L3RpdGxlPjxzZWNvbmRhcnktdGl0bGU+SG9ydFNjaTwvc2Vjb25kYXJ5
LXRpdGxlPjwvdGl0bGVzPjxwZXJpb2RpY2FsPjxmdWxsLXRpdGxlPkhvcnRTY2k8L2Z1bGwtdGl0
bGU+PC9wZXJpb2RpY2FsPjxwYWdlcz40OTAtNDkxPC9wYWdlcz48dm9sdW1lPjMwPC92b2x1bWU+
PG51bWJlcj4zPC9udW1iZXI+PGRhdGVzPjx5ZWFyPjE5OTU8L3llYXI+PHB1Yi1kYXRlcz48ZGF0
ZT5KdW5lIDEsIDE5OTU8L2RhdGU+PC9wdWItZGF0ZXM+PC9kYXRlcz48dXJscz48cmVsYXRlZC11
cmxzPjx1cmw+aHR0cDovL2hvcnRzY2kuYXNoc3B1YmxpY2F0aW9ucy5vcmcvY29udGVudC8zMC8z
LzQ5MC5hYnN0cmFjdDwvdXJsPjwvcmVsYXRlZC11cmxzPjwvdXJscz48L3JlY29yZD48L0NpdGU+
PC9FbmROb3RlPgB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Behboudian and Tod, 1995; Islam et al., 1994; Islam et al., 1996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7BABD8BF" w14:textId="77777777" w:rsidTr="00227BCF">
        <w:tc>
          <w:tcPr>
            <w:tcW w:w="1276" w:type="dxa"/>
            <w:vMerge/>
          </w:tcPr>
          <w:p w14:paraId="05AEF89A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2483DE00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=</w:t>
            </w:r>
          </w:p>
        </w:tc>
        <w:tc>
          <w:tcPr>
            <w:tcW w:w="6515" w:type="dxa"/>
          </w:tcPr>
          <w:p w14:paraId="71E8665C" w14:textId="00E0355E" w:rsidR="008304EE" w:rsidRPr="001C77FB" w:rsidRDefault="00F82420" w:rsidP="006A79B0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="00CE2BF8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p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Vm9ybmUgZXQgYWwuLCAyMDAyKTwvRGlzcGxheVRleHQ+PHJlY29yZD48cmVjLW51bWJlcj42ODU8
L3JlYy1udW1iZXI+PGZvcmVpZ24ta2V5cz48a2V5IGFwcD0iRU4iIGRiLWlkPSJhdmR4MjV3cmQw
YWQ1Z2VwYXJ4dmVwd2J6ZDlhcHdwejlkc3MiIHRpbWVzdGFtcD0iMTQ3NDYxMzY0MyI+Njg1PC9r
ZXk+PC9mb3JlaWduLWtleXM+PHJlZi10eXBlIG5hbWU9IkpvdXJuYWwgQXJ0aWNsZSI+MTc8L3Jl
Zi10eXBlPjxjb250cmlidXRvcnM+PGF1dGhvcnM+PGF1dGhvcj5Eb25uZWxseSwgQWxpc29uPC9h
dXRob3I+PGF1dGhvcj5MYXdzb24sIFRyYWN5PC9hdXRob3I+PGF1dGhvcj5DcmFpZ29uLCBKaW08
L2F1dGhvcj48YXV0aG9yPkJsYWNrLCBDb2xpbiBSLjwvYXV0aG9yPjxhdXRob3I+Q29sbHMsIEpl
cmVteSBKLjwvYXV0aG9yPjxhdXRob3I+TGFuZG9uLCBHZW9mZjwvYXV0aG9yPjwvYXV0aG9ycz48
L2NvbnRyaWJ1dG9ycz48dGl0bGVzPjx0aXRsZT48c3R5bGUgZmFjZT0ibm9ybWFsIiBmb250PSJk
ZWZhdWx0IiBzaXplPSIxMDAlIj5FZmZlY3RzIG9mIGVsZXZhdGVkIENPPC9zdHlsZT48c3R5bGUg
ZmFjZT0ic3Vic2NyaXB0IiBmb250PSJkZWZhdWx0IiBzaXplPSIxMDAlIj4yPC9zdHlsZT48c3R5
bGUgZmFjZT0ibm9ybWFsIiBmb250PSJkZWZhdWx0IiBzaXplPSIxMDAlIj4gYW5kIE88L3N0eWxl
PjxzdHlsZSBmYWNlPSJzdWJzY3JpcHQiIGZvbnQ9ImRlZmF1bHQiIHNpemU9IjEwMCUiPjM8L3N0
eWxlPjxzdHlsZSBmYWNlPSJub3JtYWwiIGZvbnQ9ImRlZmF1bHQiIHNpemU9IjEwMCUiPiBvbiB0
dWJlciBxdWFsaXR5IGluIHBvdGF0byAoPC9zdHlsZT48c3R5bGUgZmFjZT0iaXRhbGljIiBmb250
PSJkZWZhdWx0IiBzaXplPSIxMDAlIj5Tb2xhbnVtIHR1YmVyb3N1bTwvc3R5bGU+PHN0eWxlIGZh
Y2U9Im5vcm1hbCIgZm9udD0iZGVmYXVsdCIgc2l6ZT0iMTAwJSI+IEwuKTwvc3R5bGU+PC90aXRs
ZT48c2Vjb25kYXJ5LXRpdGxlPkFncmljLiBFY29zeXN0LiBFbnZpcm9uLjwvc2Vjb25kYXJ5LXRp
dGxlPjwvdGl0bGVzPjxwZXJpb2RpY2FsPjxmdWxsLXRpdGxlPkFncmljLiBFY29zeXN0LiBFbnZp
cm9uLjwvZnVsbC10aXRsZT48L3BlcmlvZGljYWw+PHBhZ2VzPjI3My0yODU8L3BhZ2VzPjx2b2x1
bWU+ODc8L3ZvbHVtZT48bnVtYmVyPjM8L251bWJlcj48a2V5d29yZHM+PGtleXdvcmQ+Q2FyYm9u
IGRpb3hpZGU8L2tleXdvcmQ+PGtleXdvcmQ+T3pvbmU8L2tleXdvcmQ+PGtleXdvcmQ+UG90YXRv
PC9rZXl3b3JkPjxrZXl3b3JkPlNvbGFudW0gdHViZXJvc3VtIEwuPC9rZXl3b3JkPjxrZXl3b3Jk
PlR1YmVyIHF1YWxpdHk8L2tleXdvcmQ+PGtleXdvcmQ+T3Blbi10b3AgY2hhbWJlcnMgKE9UQ3Mp
PC9rZXl3b3JkPjxrZXl3b3JkPlVuaXRlZCBLaW5nZG9tPC9rZXl3b3JkPjwva2V5d29yZHM+PGRh
dGVzPjx5ZWFyPjIwMDE8L3llYXI+PHB1Yi1kYXRlcz48ZGF0ZT4xMi8vPC9kYXRlPjwvcHViLWRh
dGVzPjwvZGF0ZXM+PGlzYm4+MDE2Ny04ODA5PC9pc2JuPjx1cmxzPjxyZWxhdGVkLXVybHM+PHVy
bD5odHRwOi8vd3d3LnNjaWVuY2VkaXJlY3QuY29tL3NjaWVuY2UvYXJ0aWNsZS9waWkvUzAxNjc4
ODA5MDEwMDE0NFg8L3VybD48L3JlbGF0ZWQtdXJscz48L3VybHM+PGVsZWN0cm9uaWMtcmVzb3Vy
Y2UtbnVtPmRvaTogMTAuMTAxNi9TMDE2Ny04ODA5KDAxKTAwMTQ0LVg8L2VsZWN0cm9uaWMtcmVz
b3VyY2UtbnVtPjwvcmVjb3JkPjwvQ2l0ZT48Q2l0ZT48QXV0aG9yPlZvcm5lPC9BdXRob3I+PFll
YXI+MjAwMjwvWWVhcj48UmVjTnVtPjExMjwvUmVjTnVt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wvRW5kTm90ZT5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Vm9ybmUgZXQgYWwuLCAyMDAyKTwvRGlzcGxheVRleHQ+PHJlY29yZD48cmVjLW51bWJlcj42ODU8
L3JlYy1udW1iZXI+PGZvcmVpZ24ta2V5cz48a2V5IGFwcD0iRU4iIGRiLWlkPSJhdmR4MjV3cmQw
YWQ1Z2VwYXJ4dmVwd2J6ZDlhcHdwejlkc3MiIHRpbWVzdGFtcD0iMTQ3NDYxMzY0MyI+Njg1PC9r
ZXk+PC9mb3JlaWduLWtleXM+PHJlZi10eXBlIG5hbWU9IkpvdXJuYWwgQXJ0aWNsZSI+MTc8L3Jl
Zi10eXBlPjxjb250cmlidXRvcnM+PGF1dGhvcnM+PGF1dGhvcj5Eb25uZWxseSwgQWxpc29uPC9h
dXRob3I+PGF1dGhvcj5MYXdzb24sIFRyYWN5PC9hdXRob3I+PGF1dGhvcj5DcmFpZ29uLCBKaW08
L2F1dGhvcj48YXV0aG9yPkJsYWNrLCBDb2xpbiBSLjwvYXV0aG9yPjxhdXRob3I+Q29sbHMsIEpl
cmVteSBKLjwvYXV0aG9yPjxhdXRob3I+TGFuZG9uLCBHZW9mZjwvYXV0aG9yPjwvYXV0aG9ycz48
L2NvbnRyaWJ1dG9ycz48dGl0bGVzPjx0aXRsZT48c3R5bGUgZmFjZT0ibm9ybWFsIiBmb250PSJk
ZWZhdWx0IiBzaXplPSIxMDAlIj5FZmZlY3RzIG9mIGVsZXZhdGVkIENPPC9zdHlsZT48c3R5bGUg
ZmFjZT0ic3Vic2NyaXB0IiBmb250PSJkZWZhdWx0IiBzaXplPSIxMDAlIj4yPC9zdHlsZT48c3R5
bGUgZmFjZT0ibm9ybWFsIiBmb250PSJkZWZhdWx0IiBzaXplPSIxMDAlIj4gYW5kIE88L3N0eWxl
PjxzdHlsZSBmYWNlPSJzdWJzY3JpcHQiIGZvbnQ9ImRlZmF1bHQiIHNpemU9IjEwMCUiPjM8L3N0
eWxlPjxzdHlsZSBmYWNlPSJub3JtYWwiIGZvbnQ9ImRlZmF1bHQiIHNpemU9IjEwMCUiPiBvbiB0
dWJlciBxdWFsaXR5IGluIHBvdGF0byAoPC9zdHlsZT48c3R5bGUgZmFjZT0iaXRhbGljIiBmb250
PSJkZWZhdWx0IiBzaXplPSIxMDAlIj5Tb2xhbnVtIHR1YmVyb3N1bTwvc3R5bGU+PHN0eWxlIGZh
Y2U9Im5vcm1hbCIgZm9udD0iZGVmYXVsdCIgc2l6ZT0iMTAwJSI+IEwuKTwvc3R5bGU+PC90aXRs
ZT48c2Vjb25kYXJ5LXRpdGxlPkFncmljLiBFY29zeXN0LiBFbnZpcm9uLjwvc2Vjb25kYXJ5LXRp
dGxlPjwvdGl0bGVzPjxwZXJpb2RpY2FsPjxmdWxsLXRpdGxlPkFncmljLiBFY29zeXN0LiBFbnZp
cm9uLjwvZnVsbC10aXRsZT48L3BlcmlvZGljYWw+PHBhZ2VzPjI3My0yODU8L3BhZ2VzPjx2b2x1
bWU+ODc8L3ZvbHVtZT48bnVtYmVyPjM8L251bWJlcj48a2V5d29yZHM+PGtleXdvcmQ+Q2FyYm9u
IGRpb3hpZGU8L2tleXdvcmQ+PGtleXdvcmQ+T3pvbmU8L2tleXdvcmQ+PGtleXdvcmQ+UG90YXRv
PC9rZXl3b3JkPjxrZXl3b3JkPlNvbGFudW0gdHViZXJvc3VtIEwuPC9rZXl3b3JkPjxrZXl3b3Jk
PlR1YmVyIHF1YWxpdHk8L2tleXdvcmQ+PGtleXdvcmQ+T3Blbi10b3AgY2hhbWJlcnMgKE9UQ3Mp
PC9rZXl3b3JkPjxrZXl3b3JkPlVuaXRlZCBLaW5nZG9tPC9rZXl3b3JkPjwva2V5d29yZHM+PGRh
dGVzPjx5ZWFyPjIwMDE8L3llYXI+PHB1Yi1kYXRlcz48ZGF0ZT4xMi8vPC9kYXRlPjwvcHViLWRh
dGVzPjwvZGF0ZXM+PGlzYm4+MDE2Ny04ODA5PC9pc2JuPjx1cmxzPjxyZWxhdGVkLXVybHM+PHVy
bD5odHRwOi8vd3d3LnNjaWVuY2VkaXJlY3QuY29tL3NjaWVuY2UvYXJ0aWNsZS9waWkvUzAxNjc4
ODA5MDEwMDE0NFg8L3VybD48L3JlbGF0ZWQtdXJscz48L3VybHM+PGVsZWN0cm9uaWMtcmVzb3Vy
Y2UtbnVtPmRvaTogMTAuMTAxNi9TMDE2Ny04ODA5KDAxKTAwMTQ0LVg8L2VsZWN0cm9uaWMtcmVz
b3VyY2UtbnVtPjwvcmVjb3JkPjwvQ2l0ZT48Q2l0ZT48QXV0aG9yPlZvcm5lPC9BdXRob3I+PFll
YXI+MjAwMjwvWWVhcj48UmVjTnVtPjExMjwvUmVjTnVt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wvRW5kTm90ZT5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Donnelly et al., 2001; Vorne et al., 2002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57AC6127" w14:textId="77777777" w:rsidTr="00227BCF">
        <w:tc>
          <w:tcPr>
            <w:tcW w:w="1276" w:type="dxa"/>
            <w:vMerge w:val="restart"/>
          </w:tcPr>
          <w:p w14:paraId="0AA70503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Glucose</w:t>
            </w:r>
          </w:p>
        </w:tc>
        <w:tc>
          <w:tcPr>
            <w:tcW w:w="851" w:type="dxa"/>
          </w:tcPr>
          <w:p w14:paraId="4477EDAD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515" w:type="dxa"/>
          </w:tcPr>
          <w:p w14:paraId="47E5D86B" w14:textId="4E8CB76C" w:rsidR="008304EE" w:rsidRPr="001C77FB" w:rsidRDefault="00B33886" w:rsidP="006A79B0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</w:rPr>
              <w:t>l</w:t>
            </w:r>
            <w:r w:rsidR="008304EE" w:rsidRPr="001C77FB">
              <w:rPr>
                <w:sz w:val="22"/>
                <w:szCs w:val="22"/>
                <w:lang w:val="en-AU"/>
              </w:rPr>
              <w:t>ettuce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Becker&lt;/Author&gt;&lt;Year&gt;2016&lt;/Year&gt;&lt;RecNum&gt;1060&lt;/RecNum&gt;&lt;DisplayText&gt;(Becker and Kläring, 2016)&lt;/DisplayText&gt;&lt;record&gt;&lt;rec-number&gt;1060&lt;/rec-number&gt;&lt;foreign-keys&gt;&lt;key app="EN" db-id="avdx25wrd0ad5geparxvepwbzd9apwpz9dss" timestamp="1507156140"&gt;1060&lt;/key&gt;&lt;/foreign-keys&gt;&lt;ref-type name="Journal Article"&gt;17&lt;/ref-type&gt;&lt;contributors&gt;&lt;authors&gt;&lt;author&gt;Becker, Christine&lt;/author&gt;&lt;author&gt;Kläring, Hans-Peter&lt;/author&gt;&lt;/authors&gt;&lt;/contributors&gt;&lt;titles&gt;&lt;title&gt;&lt;style face="normal" font="default" size="100%"&gt;CO&lt;/style&gt;&lt;style face="subscript" font="default" size="100%"&gt;2&lt;/style&gt;&lt;style face="normal" font="default" size="100%"&gt; enrichment can produce high red leaf lettuce yield while increasing most flavonoid glycoside and some caffeic acid derivative concentrations&lt;/style&gt;&lt;/title&gt;&lt;secondary-title&gt;Food Chem&lt;/secondary-title&gt;&lt;/titles&gt;&lt;periodical&gt;&lt;full-title&gt;Food Chem&lt;/full-title&gt;&lt;/periodical&gt;&lt;pages&gt;736-745&lt;/pages&gt;&lt;volume&gt;199&lt;/volume&gt;&lt;number&gt;Supplement C&lt;/number&gt;&lt;keywords&gt;&lt;keyword&gt;CO&lt;/keyword&gt;&lt;keyword&gt;Lettuce&lt;/keyword&gt;&lt;keyword&gt;Flavonoid glycosides&lt;/keyword&gt;&lt;keyword&gt;Anthocyanin&lt;/keyword&gt;&lt;keyword&gt;Caffeic acid derivatives&lt;/keyword&gt;&lt;keyword&gt;Sugar&lt;/keyword&gt;&lt;/keywords&gt;&lt;dates&gt;&lt;year&gt;2016&lt;/year&gt;&lt;pub-dates&gt;&lt;date&gt;2016/05/15/&lt;/date&gt;&lt;/pub-dates&gt;&lt;/dates&gt;&lt;isbn&gt;0308-8146&lt;/isbn&gt;&lt;urls&gt;&lt;related-urls&gt;&lt;url&gt;http://www.sciencedirect.com/science/article/pii/S030881461530337X&lt;/url&gt;&lt;/related-urls&gt;&lt;/urls&gt;&lt;electronic-resource-num&gt;doi: 10.1016/j.foodchem.2015.12.059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Becker and Kläring, 2016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,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Högy&lt;/Author&gt;&lt;Year&gt;2009&lt;/Year&gt;&lt;RecNum&gt;680&lt;/RecNum&gt;&lt;DisplayText&gt;(Högy and Fangmeier, 2009)&lt;/DisplayText&gt;&lt;record&gt;&lt;rec-number&gt;680&lt;/rec-number&gt;&lt;foreign-keys&gt;&lt;key app="EN" db-id="avdx25wrd0ad5geparxvepwbzd9apwpz9dss" timestamp="1474612935"&gt;680&lt;/key&gt;&lt;/foreign-keys&gt;&lt;ref-type name="Journal Article"&gt;17&lt;/ref-type&gt;&lt;contributors&gt;&lt;authors&gt;&lt;author&gt;Högy, P.&lt;/author&gt;&lt;author&gt;Fangmeier, A.&lt;/author&gt;&lt;/authors&gt;&lt;/contributors&gt;&lt;titles&gt;&lt;title&gt;&lt;style face="normal" font="default" size="100%"&gt;Atmospheric CO&lt;/style&gt;&lt;style face="subscript" font="default" size="100%"&gt;2&lt;/style&gt;&lt;style face="normal" font="default" size="100%"&gt; enrichment affects potatoes: 2. Tuber quality traits&lt;/style&gt;&lt;/title&gt;&lt;secondary-title&gt;Eur. J. Agron. &lt;/secondary-title&gt;&lt;/titles&gt;&lt;periodical&gt;&lt;full-title&gt;Eur. J. Agron.&lt;/full-title&gt;&lt;/periodical&gt;&lt;pages&gt;85-94&lt;/pages&gt;&lt;volume&gt;30&lt;/volume&gt;&lt;number&gt;2&lt;/number&gt;&lt;keywords&gt;&lt;keyword&gt;CO2 enrichment&lt;/keyword&gt;&lt;keyword&gt;OTC&lt;/keyword&gt;&lt;keyword&gt;Solanum tuberosum L.&lt;/keyword&gt;&lt;keyword&gt;Potato&lt;/keyword&gt;&lt;keyword&gt;Tuber quality&lt;/keyword&gt;&lt;/keywords&gt;&lt;dates&gt;&lt;year&gt;2009&lt;/year&gt;&lt;pub-dates&gt;&lt;date&gt;2//&lt;/date&gt;&lt;/pub-dates&gt;&lt;/dates&gt;&lt;isbn&gt;1161-0301&lt;/isbn&gt;&lt;urls&gt;&lt;related-urls&gt;&lt;url&gt;http://www.sciencedirect.com/science/article/pii/S1161030108000877&lt;/url&gt;&lt;/related-urls&gt;&lt;/urls&gt;&lt;electronic-resource-num&gt;doi: 10.1016/j.eja.2008.07.006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Högy and Fangmeier, 2009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  <w:t xml:space="preserve">,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="008304EE" w:rsidRPr="001C77FB">
              <w:rPr>
                <w:sz w:val="22"/>
                <w:szCs w:val="22"/>
                <w:lang w:val="en-AU"/>
              </w:rPr>
              <w:t>strawberry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YW5nPC9BdXRob3I+PFllYXI+MjAwNDwvWWVhcj48UmVj
TnVtPjEwNjM8L1JlY051bT48RGlzcGxheVRleHQ+KFN1biBldCBhbC4sIDIwMTI7IFdhbmcgYW5k
IEJ1bmNlLCAyMDA0KTwvRGlzcGxheVRleHQ+PHJlY29yZD48cmVjLW51bWJlcj4xMDYzPC9yZWMt
bnVtYmVyPjxmb3JlaWduLWtleXM+PGtleSBhcHA9IkVOIiBkYi1pZD0iYXZkeDI1d3JkMGFkNWdl
cGFyeHZlcHdiemQ5YXB3cHo5ZHNzIiB0aW1lc3RhbXA9IjE1MDczMzc5NDEiPjEwNjM8L2tleT48
L2ZvcmVpZ24ta2V5cz48cmVmLXR5cGUgbmFtZT0iSm91cm5hbCBBcnRpY2xlIj4xNzwvcmVmLXR5
cGU+PGNvbnRyaWJ1dG9ycz48YXV0aG9ycz48YXV0aG9yPldhbmcsIFMuIFkuPC9hdXRob3I+PGF1
dGhvcj5CdW5jZSwgSi4gQS48L2F1dGhvcj48L2F1dGhvcnM+PC9jb250cmlidXRvcnM+PHRpdGxl
cz48dGl0bGU+PHN0eWxlIGZhY2U9Im5vcm1hbCIgZm9udD0iZGVmYXVsdCIgc2l6ZT0iMTAwJSI+
RWxldmF0ZWQgY2FyYm9uIGRpb3hpZGUgYWZmZWN0cyBmcnVpdCBmbGF2b3IgaW4gZmllbGQtZ3Jv
d24gc3RyYXdiZXJyaWVzICg8L3N0eWxlPjxzdHlsZSBmYWNlPSJpdGFsaWMiIGZvbnQ9ImRlZmF1
bHQiIHNpemU9IjEwMCUiPkZyYWdhcmlhIMOXIGFuYW5hc3NhIDwvc3R5bGU+PHN0eWxlIGZhY2U9
Im5vcm1hbCIgZm9udD0iZGVmYXVsdCIgc2l6ZT0iMTAwJSI+RHVjaCk8L3N0eWxlPjwvdGl0bGU+
PHNlY29uZGFyeS10aXRsZT5KLiBTY2kuIEZvb2QgQWdyaWMuPC9zZWNvbmRhcnktdGl0bGU+PC90
aXRsZXM+PHBlcmlvZGljYWw+PGZ1bGwtdGl0bGU+Si4gU2NpLiBGb29kIEFncmljLjwvZnVsbC10
aXRsZT48L3BlcmlvZGljYWw+PHBhZ2VzPjE0NjQtMTQ2ODwvcGFnZXM+PHZvbHVtZT44NDwvdm9s
dW1lPjxudW1iZXI+MTI8L251bWJlcj48a2V5d29yZHM+PGtleXdvcmQ+Q08yPC9rZXl3b3JkPjxr
ZXl3b3JkPnN1Z2Fyczwva2V5d29yZD48a2V5d29yZD5vcmdhbmljIGFjaWRzPC9rZXl3b3JkPjxr
ZXl3b3JkPmFyb21hIGNvbXBvdW5kczwva2V5d29yZD48a2V5d29yZD5GcmFnYXJpYSDDlyBhbmFu
YXNzYSBEdWNoPC9rZXl3b3JkPjxrZXl3b3JkPnN0cmF3YmVycnk8L2tleXdvcmQ+PC9rZXl3b3Jk
cz48ZGF0ZXM+PHllYXI+MjAwNDwveWVhcj48L2RhdGVzPjxwdWJsaXNoZXI+Sm9obiBXaWxleSAm
YW1wOyBTb25zLCBMdGQuPC9wdWJsaXNoZXI+PGlzYm4+MTA5Ny0wMDEwPC9pc2JuPjx1cmxzPjxy
ZWxhdGVkLXVybHM+PHVybD5odHRwOi8vZHguZG9pLm9yZy8xMC4xMDAyL2pzZmEuMTgyNDwvdXJs
PjwvcmVsYXRlZC11cmxzPjwvdXJscz48ZWxlY3Ryb25pYy1yZXNvdXJjZS1udW0+ZG9pOiAxMC4x
MDAyL2pzZmEuMTgyNDwvZWxlY3Ryb25pYy1yZXNvdXJjZS1udW0+PC9yZWNvcmQ+PC9DaXRlPjxD
aXRlPjxBdXRob3I+U3VuPC9BdXRob3I+PFllYXI+MjAxMjwvWWVhcj48UmVjTnVtPjEwOTE8L1Jl
Y051bT48cmVjb3JkPjxyZWMtbnVtYmVyPjEwOTE8L3JlYy1udW1iZXI+PGZvcmVpZ24ta2V5cz48
a2V5IGFwcD0iRU4iIGRiLWlkPSJhdmR4MjV3cmQwYWQ1Z2VwYXJ4dmVwd2J6ZDlhcHdwejlkc3Mi
IHRpbWVzdGFtcD0iMTUwODI5MDAxNyI+MTA5MTwva2V5PjwvZm9yZWlnbi1rZXlzPjxyZWYtdHlw
ZSBuYW1lPSJKb3VybmFsIEFydGljbGUiPjE3PC9yZWYtdHlwZT48Y29udHJpYnV0b3JzPjxhdXRo
b3JzPjxhdXRob3I+U3VuLCBQZW5nPC9hdXRob3I+PGF1dGhvcj5NYW50cmksIE5pdGluPC9hdXRo
b3I+PGF1dGhvcj5Mb3UsIEhlcWlhbmc8L2F1dGhvcj48YXV0aG9yPkh1LCBZYTwvYXV0aG9yPjxh
dXRob3I+U3VuLCBEYW48L2F1dGhvcj48YXV0aG9yPlpodSwgWXVlcWluZzwvYXV0aG9yPjxhdXRo
b3I+RG9uZywgVGluZ3Rpbmc8L2F1dGhvcj48YXV0aG9yPkx1LCBIb25nZmVpPC9hdXRob3I+PC9h
dXRob3JzPjwvY29udHJpYnV0b3JzPjx0aXRsZXM+PHRpdGxlPjxzdHlsZSBmYWNlPSJub3JtYWwi
IGZvbnQ9ImRlZmF1bHQiIHNpemU9IjEwMCUiPkVmZmVjdHMgb2YgZWxldmF0ZWQgQ088L3N0eWxl
PjxzdHlsZSBmYWNlPSJzdWJzY3JpcHQiIGZvbnQ9ImRlZmF1bHQiIHNpemU9IjEwMCUiPjIgPC9z
dHlsZT48c3R5bGUgZmFjZT0ibm9ybWFsIiBmb250PSJkZWZhdWx0IiBzaXplPSIxMDAlIj5hbmQg
dGVtcGVyYXR1cmUgb24geWllbGQgYW5kIGZydWl0IHF1YWxpdHkgb2Ygc3RyYXdiZXJyeSAoPC9z
dHlsZT48c3R5bGUgZmFjZT0iaXRhbGljIiBmb250PSJkZWZhdWx0IiBzaXplPSIxMDAlIj5GcmFn
YXJpYSDDlyBhbmFuYXNzYTwvc3R5bGU+PHN0eWxlIGZhY2U9Im5vcm1hbCIgZm9udD0iZGVmYXVs
dCIgc2l6ZT0iMTAwJSI+IER1Y2guKSBhdCB0d28gbGV2ZWxzIG9mIG5pdHJvZ2VuIGFwcGxpY2F0
aW9uPC9zdHlsZT48L3RpdGxlPjxzZWNvbmRhcnktdGl0bGU+UGxvcyBPbmU8L3NlY29uZGFyeS10
aXRsZT48L3RpdGxlcz48cGVyaW9kaWNhbD48ZnVsbC10aXRsZT5QTE9TIE9ORTwvZnVsbC10aXRs
ZT48L3BlcmlvZGljYWw+PHBhZ2VzPmU0MTAwMDwvcGFnZXM+PHZvbHVtZT43PC92b2x1bWU+PG51
bWJlcj43PC9udW1iZXI+PGRhdGVzPjx5ZWFyPjIwMTI8L3llYXI+PC9kYXRlcz48cHVibGlzaGVy
PlB1YmxpYyBMaWJyYXJ5IG9mIFNjaWVuY2U8L3B1Ymxpc2hlcj48dXJscz48cmVsYXRlZC11cmxz
Pjx1cmw+aHR0cHM6Ly9kb2kub3JnLzEwLjEzNzEvam91cm5hbC5wb25lLjAwNDEwMDA8L3VybD48
L3JlbGF0ZWQtdXJscz48L3VybHM+PGVsZWN0cm9uaWMtcmVzb3VyY2UtbnVtPmRvaTogMTAuMTM3
MS9qb3VybmFsLnBvbmUuMDA0MTAwMDwvZWxlY3Ryb25pYy1yZXNvdXJjZS1udW0+PC9yZWNvcmQ+
PC9DaXRlPjwvRW5kTm90ZT4A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YW5nPC9BdXRob3I+PFllYXI+MjAwNDwvWWVhcj48UmVj
TnVtPjEwNjM8L1JlY051bT48RGlzcGxheVRleHQ+KFN1biBldCBhbC4sIDIwMTI7IFdhbmcgYW5k
IEJ1bmNlLCAyMDA0KTwvRGlzcGxheVRleHQ+PHJlY29yZD48cmVjLW51bWJlcj4xMDYzPC9yZWMt
bnVtYmVyPjxmb3JlaWduLWtleXM+PGtleSBhcHA9IkVOIiBkYi1pZD0iYXZkeDI1d3JkMGFkNWdl
cGFyeHZlcHdiemQ5YXB3cHo5ZHNzIiB0aW1lc3RhbXA9IjE1MDczMzc5NDEiPjEwNjM8L2tleT48
L2ZvcmVpZ24ta2V5cz48cmVmLXR5cGUgbmFtZT0iSm91cm5hbCBBcnRpY2xlIj4xNzwvcmVmLXR5
cGU+PGNvbnRyaWJ1dG9ycz48YXV0aG9ycz48YXV0aG9yPldhbmcsIFMuIFkuPC9hdXRob3I+PGF1
dGhvcj5CdW5jZSwgSi4gQS48L2F1dGhvcj48L2F1dGhvcnM+PC9jb250cmlidXRvcnM+PHRpdGxl
cz48dGl0bGU+PHN0eWxlIGZhY2U9Im5vcm1hbCIgZm9udD0iZGVmYXVsdCIgc2l6ZT0iMTAwJSI+
RWxldmF0ZWQgY2FyYm9uIGRpb3hpZGUgYWZmZWN0cyBmcnVpdCBmbGF2b3IgaW4gZmllbGQtZ3Jv
d24gc3RyYXdiZXJyaWVzICg8L3N0eWxlPjxzdHlsZSBmYWNlPSJpdGFsaWMiIGZvbnQ9ImRlZmF1
bHQiIHNpemU9IjEwMCUiPkZyYWdhcmlhIMOXIGFuYW5hc3NhIDwvc3R5bGU+PHN0eWxlIGZhY2U9
Im5vcm1hbCIgZm9udD0iZGVmYXVsdCIgc2l6ZT0iMTAwJSI+RHVjaCk8L3N0eWxlPjwvdGl0bGU+
PHNlY29uZGFyeS10aXRsZT5KLiBTY2kuIEZvb2QgQWdyaWMuPC9zZWNvbmRhcnktdGl0bGU+PC90
aXRsZXM+PHBlcmlvZGljYWw+PGZ1bGwtdGl0bGU+Si4gU2NpLiBGb29kIEFncmljLjwvZnVsbC10
aXRsZT48L3BlcmlvZGljYWw+PHBhZ2VzPjE0NjQtMTQ2ODwvcGFnZXM+PHZvbHVtZT44NDwvdm9s
dW1lPjxudW1iZXI+MTI8L251bWJlcj48a2V5d29yZHM+PGtleXdvcmQ+Q08yPC9rZXl3b3JkPjxr
ZXl3b3JkPnN1Z2Fyczwva2V5d29yZD48a2V5d29yZD5vcmdhbmljIGFjaWRzPC9rZXl3b3JkPjxr
ZXl3b3JkPmFyb21hIGNvbXBvdW5kczwva2V5d29yZD48a2V5d29yZD5GcmFnYXJpYSDDlyBhbmFu
YXNzYSBEdWNoPC9rZXl3b3JkPjxrZXl3b3JkPnN0cmF3YmVycnk8L2tleXdvcmQ+PC9rZXl3b3Jk
cz48ZGF0ZXM+PHllYXI+MjAwNDwveWVhcj48L2RhdGVzPjxwdWJsaXNoZXI+Sm9obiBXaWxleSAm
YW1wOyBTb25zLCBMdGQuPC9wdWJsaXNoZXI+PGlzYm4+MTA5Ny0wMDEwPC9pc2JuPjx1cmxzPjxy
ZWxhdGVkLXVybHM+PHVybD5odHRwOi8vZHguZG9pLm9yZy8xMC4xMDAyL2pzZmEuMTgyNDwvdXJs
PjwvcmVsYXRlZC11cmxzPjwvdXJscz48ZWxlY3Ryb25pYy1yZXNvdXJjZS1udW0+ZG9pOiAxMC4x
MDAyL2pzZmEuMTgyNDwvZWxlY3Ryb25pYy1yZXNvdXJjZS1udW0+PC9yZWNvcmQ+PC9DaXRlPjxD
aXRlPjxBdXRob3I+U3VuPC9BdXRob3I+PFllYXI+MjAxMjwvWWVhcj48UmVjTnVtPjEwOTE8L1Jl
Y051bT48cmVjb3JkPjxyZWMtbnVtYmVyPjEwOTE8L3JlYy1udW1iZXI+PGZvcmVpZ24ta2V5cz48
a2V5IGFwcD0iRU4iIGRiLWlkPSJhdmR4MjV3cmQwYWQ1Z2VwYXJ4dmVwd2J6ZDlhcHdwejlkc3Mi
IHRpbWVzdGFtcD0iMTUwODI5MDAxNyI+MTA5MTwva2V5PjwvZm9yZWlnbi1rZXlzPjxyZWYtdHlw
ZSBuYW1lPSJKb3VybmFsIEFydGljbGUiPjE3PC9yZWYtdHlwZT48Y29udHJpYnV0b3JzPjxhdXRo
b3JzPjxhdXRob3I+U3VuLCBQZW5nPC9hdXRob3I+PGF1dGhvcj5NYW50cmksIE5pdGluPC9hdXRo
b3I+PGF1dGhvcj5Mb3UsIEhlcWlhbmc8L2F1dGhvcj48YXV0aG9yPkh1LCBZYTwvYXV0aG9yPjxh
dXRob3I+U3VuLCBEYW48L2F1dGhvcj48YXV0aG9yPlpodSwgWXVlcWluZzwvYXV0aG9yPjxhdXRo
b3I+RG9uZywgVGluZ3Rpbmc8L2F1dGhvcj48YXV0aG9yPkx1LCBIb25nZmVpPC9hdXRob3I+PC9h
dXRob3JzPjwvY29udHJpYnV0b3JzPjx0aXRsZXM+PHRpdGxlPjxzdHlsZSBmYWNlPSJub3JtYWwi
IGZvbnQ9ImRlZmF1bHQiIHNpemU9IjEwMCUiPkVmZmVjdHMgb2YgZWxldmF0ZWQgQ088L3N0eWxl
PjxzdHlsZSBmYWNlPSJzdWJzY3JpcHQiIGZvbnQ9ImRlZmF1bHQiIHNpemU9IjEwMCUiPjIgPC9z
dHlsZT48c3R5bGUgZmFjZT0ibm9ybWFsIiBmb250PSJkZWZhdWx0IiBzaXplPSIxMDAlIj5hbmQg
dGVtcGVyYXR1cmUgb24geWllbGQgYW5kIGZydWl0IHF1YWxpdHkgb2Ygc3RyYXdiZXJyeSAoPC9z
dHlsZT48c3R5bGUgZmFjZT0iaXRhbGljIiBmb250PSJkZWZhdWx0IiBzaXplPSIxMDAlIj5GcmFn
YXJpYSDDlyBhbmFuYXNzYTwvc3R5bGU+PHN0eWxlIGZhY2U9Im5vcm1hbCIgZm9udD0iZGVmYXVs
dCIgc2l6ZT0iMTAwJSI+IER1Y2guKSBhdCB0d28gbGV2ZWxzIG9mIG5pdHJvZ2VuIGFwcGxpY2F0
aW9uPC9zdHlsZT48L3RpdGxlPjxzZWNvbmRhcnktdGl0bGU+UGxvcyBPbmU8L3NlY29uZGFyeS10
aXRsZT48L3RpdGxlcz48cGVyaW9kaWNhbD48ZnVsbC10aXRsZT5QTE9TIE9ORTwvZnVsbC10aXRs
ZT48L3BlcmlvZGljYWw+PHBhZ2VzPmU0MTAwMDwvcGFnZXM+PHZvbHVtZT43PC92b2x1bWU+PG51
bWJlcj43PC9udW1iZXI+PGRhdGVzPjx5ZWFyPjIwMTI8L3llYXI+PC9kYXRlcz48cHVibGlzaGVy
PlB1YmxpYyBMaWJyYXJ5IG9mIFNjaWVuY2U8L3B1Ymxpc2hlcj48dXJscz48cmVsYXRlZC11cmxz
Pjx1cmw+aHR0cHM6Ly9kb2kub3JnLzEwLjEzNzEvam91cm5hbC5wb25lLjAwNDEwMDA8L3VybD48
L3JlbGF0ZWQtdXJscz48L3VybHM+PGVsZWN0cm9uaWMtcmVzb3VyY2UtbnVtPmRvaTogMTAuMTM3
MS9qb3VybmFsLnBvbmUuMDA0MTAwMDwvZWxlY3Ryb25pYy1yZXNvdXJjZS1udW0+PC9yZWNvcmQ+
PC9DaXRlPjwvRW5kTm90ZT4A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Sun et al., 2012; Wang and Bunce, 2004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 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8304EE" w:rsidRPr="001C77FB">
              <w:rPr>
                <w:sz w:val="22"/>
                <w:szCs w:val="22"/>
                <w:lang w:val="en-AU"/>
              </w:rPr>
              <w:t>tom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Y8L1llYXI+PFJl
Y051bT42ODg8L1JlY051bT48RGlzcGxheVRleHQ+KEJlaGJvdWRpYW4gYW5kIFRvZCwgMTk5NTsg
SXNsYW0gZXQgYWwuLCAxOTk0OyBJc2xhbSBldCBhbC4sIDE5OTYpPC9EaXNwbGF5VGV4dD48cmVj
b3JkPjxyZWMtbnVtYmVyPjY4ODwvcmVjLW51bWJlcj48Zm9yZWlnbi1rZXlzPjxrZXkgYXBwPSJF
TiIgZGItaWQ9ImF2ZHgyNXdyZDBhZDVnZXBhcnh2ZXB3YnpkOWFwd3B6OWRzcyIgdGltZXN0YW1w
PSIxNDc0NjE0NDM3Ij42ODg8L2tleT48L2ZvcmVpZ24ta2V5cz48cmVmLXR5cGUgbmFtZT0iSm91
cm5hbCBBcnRpY2xlIj4xNzwvcmVmLXR5cGU+PGNvbnRyaWJ1dG9ycz48YXV0aG9ycz48YXV0aG9y
PklzbGFtLCBTaGFoaWR1LCBNZDwvYXV0aG9yPjxhdXRob3I+TWF0c3VpLCBUb3NoaXl1a2k8L2F1
dGhvcj48YXV0aG9yPllvc2hpZGEsIFl1aWNoaTwvYXV0aG9yPjwvYXV0aG9ycz48L2NvbnRyaWJ1
dG9ycz48dGl0bGVzPjx0aXRsZT5FZmZlY3Qgb2YgY2FyYm9uIGRpb3hpZGUgZW5yaWNobWVudCBv
biBwaHlzaWNvLWNoZW1pY2FsIGFuZCBlbnp5bWF0aWMgY2hhbmdlcyBpbiB0b21hdG8gZnJ1aXRz
IGF0IHZhcmlvdXMgc3RhZ2VzIG9mIG1hdHVyaXR5PC90aXRsZT48c2Vjb25kYXJ5LXRpdGxlPlNj
aS4gSG9ydGljLiA8L3NlY29uZGFyeS10aXRsZT48L3RpdGxlcz48cGVyaW9kaWNhbD48ZnVsbC10
aXRsZT5TY2kuIEhvcnRpYy48L2Z1bGwtdGl0bGU+PC9wZXJpb2RpY2FsPjxwYWdlcz4xMzctMTQ5
PC9wYWdlcz48dm9sdW1lPjY1PC92b2x1bWU+PG51bWJlcj4yPC9udW1iZXI+PGtleXdvcmRzPjxr
ZXl3b3JkPlRvbWF0bzwva2V5d29yZD48a2V5d29yZD5DYXJib24gZGlveGlkZTwva2V5d29yZD48
a2V5d29yZD5TdGFnZXMgb2YgbWF0dXJpdHk8L2tleXdvcmQ+PGtleXdvcmQ+RmlybW5lc3M8L2tl
eXdvcmQ+PGtleXdvcmQ+Q29sb3VyPC9rZXl3b3JkPjxrZXl3b3JkPkFzY29yYmljIGFjaWQ8L2tl
eXdvcmQ+PGtleXdvcmQ+T3JnYW5pYyBhY2lkPC9rZXl3b3JkPjxrZXl3b3JkPlN1Z2Fyczwva2V5
d29yZD48a2V5d29yZD5TdWNyb3NlIHN5bnRoYXNlPC9rZXl3b3JkPjxrZXl3b3JkPlN1Y3Jvc2Ug
cGhvc3BoYXRlIHN5bnRoYXNlPC9rZXl3b3JkPjwva2V5d29yZHM+PGRhdGVzPjx5ZWFyPjE5OTY8
L3llYXI+PHB1Yi1kYXRlcz48ZGF0ZT4xOTk2LzA2LzAxPC9kYXRlPjwvcHViLWRhdGVzPjwvZGF0
ZXM+PGlzYm4+MDMwNC00MjM4PC9pc2JuPjx1cmxzPjxyZWxhdGVkLXVybHM+PHVybD5odHRwOi8v
d3d3LnNjaWVuY2VkaXJlY3QuY29tL3NjaWVuY2UvYXJ0aWNsZS9waWkvMDMwNDQyMzg5NTAwODY3
NTwvdXJsPjwvcmVsYXRlZC11cmxzPjwvdXJscz48ZWxlY3Ryb25pYy1yZXNvdXJjZS1udW0+ZG9p
OiAxMC4xMDE2LzAzMDQtNDIzOCg5NSkwMDg2Ny01PC9lbGVjdHJvbmljLXJlc291cmNlLW51bT48
L3JlY29yZD48L0NpdGU+PENpdGU+PEF1dGhvcj5Jc2xhbTwvQXV0aG9yPjxZZWFyPjE5OTQ8L1ll
YXI+PFJlY051bT4xMDY4PC9SZWNOdW0+PHJlY29yZD48cmVjLW51bWJlcj4xMDY4PC9yZWMtbnVt
YmVyPjxmb3JlaWduLWtleXM+PGtleSBhcHA9IkVOIiBkYi1pZD0iYXZkeDI1d3JkMGFkNWdlcGFy
eHZlcHdiemQ5YXB3cHo5ZHNzIiB0aW1lc3RhbXA9IjE1MDgxMzY0MzkiPjEwNjg8L2tleT48L2Zv
cmVpZ24ta2V5cz48cmVmLXR5cGUgbmFtZT0iSm91cm5hbCBBcnRpY2xlIj4xNzwvcmVmLXR5cGU+
PGNvbnRyaWJ1dG9ycz48YXV0aG9ycz48YXV0aG9yPklzbGFtLCBNLjwvYXV0aG9yPjxhdXRob3I+
TWF0c3VpLCBULjwvYXV0aG9yPjxhdXRob3I+WW9zaGlkYSwgWS4gPC9hdXRob3I+PC9hdXRob3Jz
PjwvY29udHJpYnV0b3JzPjx0aXRsZXM+PHRpdGxlPkVmZmVjdHMgb2YgY2FyYm9uIGRpb3hpZGUg
ZW5yaWNobWVudCBvbiBhY2lkIGludmVydGFzZSBhbmQgc3VnYXIgY29uY2VudHJhdGlvbiBpbiBk
ZXZlbG9waW5nIHRvbWF0byBmcnVpdDwvdGl0bGU+PHNlY29uZGFyeS10aXRsZT5FbnZpcm9uIENv
bnRyb2wgQmlvbDwvc2Vjb25kYXJ5LXRpdGxlPjwvdGl0bGVzPjxwZXJpb2RpY2FsPjxmdWxsLXRp
dGxlPkVudmlyb24gQ29udHJvbCBCaW9sPC9mdWxsLXRpdGxlPjwvcGVyaW9kaWNhbD48cGFnZXM+
MjQ1LTI1MTwvcGFnZXM+PHZvbHVtZT4zMjwvdm9sdW1lPjxudW1iZXI+NDwvbnVtYmVyPjxkYXRl
cz48eWVhcj4xOTk0PC95ZWFyPjwvZGF0ZXM+PHVybHM+PC91cmxzPjxlbGVjdHJvbmljLXJlc291
cmNlLW51bT5kb2k6IDEwLjI1MjUvZWNiMTk2My4zMi4yNDU8L2VsZWN0cm9uaWMtcmVzb3VyY2Ut
bnVtPjwvcmVjb3JkPjwvQ2l0ZT48Q2l0ZT48QXV0aG9yPkJlaGJvdWRpYW48L0F1dGhvcj48WWVh
cj4xOTk1PC9ZZWFyPjxSZWNOdW0+MTA3ODwvUmVjTnVtPjxyZWNvcmQ+PHJlYy1udW1iZXI+MTA3
ODwvcmVjLW51bWJlcj48Zm9yZWlnbi1rZXlzPjxrZXkgYXBwPSJFTiIgZGItaWQ9ImF2ZHgyNXdy
ZDBhZDVnZXBhcnh2ZXB3YnpkOWFwd3B6OWRzcyIgdGltZXN0YW1wPSIxNTA4MjgwMDE5Ij4xMDc4
PC9rZXk+PC9mb3JlaWduLWtleXM+PHJlZi10eXBlIG5hbWU9IkpvdXJuYWwgQXJ0aWNsZSI+MTc8
L3JlZi10eXBlPjxjb250cmlidXRvcnM+PGF1dGhvcnM+PGF1dGhvcj5CZWhib3VkaWFuLCBNLiBI
b3NzZWluPC9hdXRob3I+PGF1dGhvcj5Ub2QsIENvbGluPC9hdXRob3I+PC9hdXRob3JzPjwvY29u
dHJpYnV0b3JzPjx0aXRsZXM+PHRpdGxlPlBvc3RoYXJ2ZXN0IGF0dHJpYnV0ZXMgb2YgYFZpcm9z
YSZhcG9zOyB0b21hdG8gZnJ1aXQgcHJvZHVjZWQgaW4gYW4gZW5yaWNoZWQgY2FyYm9uIGRpb3hp
ZGUgZW52aXJvbm1lbnQ8L3RpdGxlPjxzZWNvbmRhcnktdGl0bGU+SG9ydFNjaTwvc2Vjb25kYXJ5
LXRpdGxlPjwvdGl0bGVzPjxwZXJpb2RpY2FsPjxmdWxsLXRpdGxlPkhvcnRTY2k8L2Z1bGwtdGl0
bGU+PC9wZXJpb2RpY2FsPjxwYWdlcz40OTAtNDkxPC9wYWdlcz48dm9sdW1lPjMwPC92b2x1bWU+
PG51bWJlcj4zPC9udW1iZXI+PGRhdGVzPjx5ZWFyPjE5OTU8L3llYXI+PHB1Yi1kYXRlcz48ZGF0
ZT5KdW5lIDEsIDE5OTU8L2RhdGU+PC9wdWItZGF0ZXM+PC9kYXRlcz48dXJscz48cmVsYXRlZC11
cmxzPjx1cmw+aHR0cDovL2hvcnRzY2kuYXNoc3B1YmxpY2F0aW9ucy5vcmcvY29udGVudC8zMC8z
LzQ5MC5hYnN0cmFjdDwvdXJsPjwvcmVsYXRlZC11cmxzPjwvdXJscz48L3JlY29yZD48L0NpdGU+
PC9FbmROb3RlPgB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Y8L1llYXI+PFJl
Y051bT42ODg8L1JlY051bT48RGlzcGxheVRleHQ+KEJlaGJvdWRpYW4gYW5kIFRvZCwgMTk5NTsg
SXNsYW0gZXQgYWwuLCAxOTk0OyBJc2xhbSBldCBhbC4sIDE5OTYpPC9EaXNwbGF5VGV4dD48cmVj
b3JkPjxyZWMtbnVtYmVyPjY4ODwvcmVjLW51bWJlcj48Zm9yZWlnbi1rZXlzPjxrZXkgYXBwPSJF
TiIgZGItaWQ9ImF2ZHgyNXdyZDBhZDVnZXBhcnh2ZXB3YnpkOWFwd3B6OWRzcyIgdGltZXN0YW1w
PSIxNDc0NjE0NDM3Ij42ODg8L2tleT48L2ZvcmVpZ24ta2V5cz48cmVmLXR5cGUgbmFtZT0iSm91
cm5hbCBBcnRpY2xlIj4xNzwvcmVmLXR5cGU+PGNvbnRyaWJ1dG9ycz48YXV0aG9ycz48YXV0aG9y
PklzbGFtLCBTaGFoaWR1LCBNZDwvYXV0aG9yPjxhdXRob3I+TWF0c3VpLCBUb3NoaXl1a2k8L2F1
dGhvcj48YXV0aG9yPllvc2hpZGEsIFl1aWNoaTwvYXV0aG9yPjwvYXV0aG9ycz48L2NvbnRyaWJ1
dG9ycz48dGl0bGVzPjx0aXRsZT5FZmZlY3Qgb2YgY2FyYm9uIGRpb3hpZGUgZW5yaWNobWVudCBv
biBwaHlzaWNvLWNoZW1pY2FsIGFuZCBlbnp5bWF0aWMgY2hhbmdlcyBpbiB0b21hdG8gZnJ1aXRz
IGF0IHZhcmlvdXMgc3RhZ2VzIG9mIG1hdHVyaXR5PC90aXRsZT48c2Vjb25kYXJ5LXRpdGxlPlNj
aS4gSG9ydGljLiA8L3NlY29uZGFyeS10aXRsZT48L3RpdGxlcz48cGVyaW9kaWNhbD48ZnVsbC10
aXRsZT5TY2kuIEhvcnRpYy48L2Z1bGwtdGl0bGU+PC9wZXJpb2RpY2FsPjxwYWdlcz4xMzctMTQ5
PC9wYWdlcz48dm9sdW1lPjY1PC92b2x1bWU+PG51bWJlcj4yPC9udW1iZXI+PGtleXdvcmRzPjxr
ZXl3b3JkPlRvbWF0bzwva2V5d29yZD48a2V5d29yZD5DYXJib24gZGlveGlkZTwva2V5d29yZD48
a2V5d29yZD5TdGFnZXMgb2YgbWF0dXJpdHk8L2tleXdvcmQ+PGtleXdvcmQ+RmlybW5lc3M8L2tl
eXdvcmQ+PGtleXdvcmQ+Q29sb3VyPC9rZXl3b3JkPjxrZXl3b3JkPkFzY29yYmljIGFjaWQ8L2tl
eXdvcmQ+PGtleXdvcmQ+T3JnYW5pYyBhY2lkPC9rZXl3b3JkPjxrZXl3b3JkPlN1Z2Fyczwva2V5
d29yZD48a2V5d29yZD5TdWNyb3NlIHN5bnRoYXNlPC9rZXl3b3JkPjxrZXl3b3JkPlN1Y3Jvc2Ug
cGhvc3BoYXRlIHN5bnRoYXNlPC9rZXl3b3JkPjwva2V5d29yZHM+PGRhdGVzPjx5ZWFyPjE5OTY8
L3llYXI+PHB1Yi1kYXRlcz48ZGF0ZT4xOTk2LzA2LzAxPC9kYXRlPjwvcHViLWRhdGVzPjwvZGF0
ZXM+PGlzYm4+MDMwNC00MjM4PC9pc2JuPjx1cmxzPjxyZWxhdGVkLXVybHM+PHVybD5odHRwOi8v
d3d3LnNjaWVuY2VkaXJlY3QuY29tL3NjaWVuY2UvYXJ0aWNsZS9waWkvMDMwNDQyMzg5NTAwODY3
NTwvdXJsPjwvcmVsYXRlZC11cmxzPjwvdXJscz48ZWxlY3Ryb25pYy1yZXNvdXJjZS1udW0+ZG9p
OiAxMC4xMDE2LzAzMDQtNDIzOCg5NSkwMDg2Ny01PC9lbGVjdHJvbmljLXJlc291cmNlLW51bT48
L3JlY29yZD48L0NpdGU+PENpdGU+PEF1dGhvcj5Jc2xhbTwvQXV0aG9yPjxZZWFyPjE5OTQ8L1ll
YXI+PFJlY051bT4xMDY4PC9SZWNOdW0+PHJlY29yZD48cmVjLW51bWJlcj4xMDY4PC9yZWMtbnVt
YmVyPjxmb3JlaWduLWtleXM+PGtleSBhcHA9IkVOIiBkYi1pZD0iYXZkeDI1d3JkMGFkNWdlcGFy
eHZlcHdiemQ5YXB3cHo5ZHNzIiB0aW1lc3RhbXA9IjE1MDgxMzY0MzkiPjEwNjg8L2tleT48L2Zv
cmVpZ24ta2V5cz48cmVmLXR5cGUgbmFtZT0iSm91cm5hbCBBcnRpY2xlIj4xNzwvcmVmLXR5cGU+
PGNvbnRyaWJ1dG9ycz48YXV0aG9ycz48YXV0aG9yPklzbGFtLCBNLjwvYXV0aG9yPjxhdXRob3I+
TWF0c3VpLCBULjwvYXV0aG9yPjxhdXRob3I+WW9zaGlkYSwgWS4gPC9hdXRob3I+PC9hdXRob3Jz
PjwvY29udHJpYnV0b3JzPjx0aXRsZXM+PHRpdGxlPkVmZmVjdHMgb2YgY2FyYm9uIGRpb3hpZGUg
ZW5yaWNobWVudCBvbiBhY2lkIGludmVydGFzZSBhbmQgc3VnYXIgY29uY2VudHJhdGlvbiBpbiBk
ZXZlbG9waW5nIHRvbWF0byBmcnVpdDwvdGl0bGU+PHNlY29uZGFyeS10aXRsZT5FbnZpcm9uIENv
bnRyb2wgQmlvbDwvc2Vjb25kYXJ5LXRpdGxlPjwvdGl0bGVzPjxwZXJpb2RpY2FsPjxmdWxsLXRp
dGxlPkVudmlyb24gQ29udHJvbCBCaW9sPC9mdWxsLXRpdGxlPjwvcGVyaW9kaWNhbD48cGFnZXM+
MjQ1LTI1MTwvcGFnZXM+PHZvbHVtZT4zMjwvdm9sdW1lPjxudW1iZXI+NDwvbnVtYmVyPjxkYXRl
cz48eWVhcj4xOTk0PC95ZWFyPjwvZGF0ZXM+PHVybHM+PC91cmxzPjxlbGVjdHJvbmljLXJlc291
cmNlLW51bT5kb2k6IDEwLjI1MjUvZWNiMTk2My4zMi4yNDU8L2VsZWN0cm9uaWMtcmVzb3VyY2Ut
bnVtPjwvcmVjb3JkPjwvQ2l0ZT48Q2l0ZT48QXV0aG9yPkJlaGJvdWRpYW48L0F1dGhvcj48WWVh
cj4xOTk1PC9ZZWFyPjxSZWNOdW0+MTA3ODwvUmVjTnVtPjxyZWNvcmQ+PHJlYy1udW1iZXI+MTA3
ODwvcmVjLW51bWJlcj48Zm9yZWlnbi1rZXlzPjxrZXkgYXBwPSJFTiIgZGItaWQ9ImF2ZHgyNXdy
ZDBhZDVnZXBhcnh2ZXB3YnpkOWFwd3B6OWRzcyIgdGltZXN0YW1wPSIxNTA4MjgwMDE5Ij4xMDc4
PC9rZXk+PC9mb3JlaWduLWtleXM+PHJlZi10eXBlIG5hbWU9IkpvdXJuYWwgQXJ0aWNsZSI+MTc8
L3JlZi10eXBlPjxjb250cmlidXRvcnM+PGF1dGhvcnM+PGF1dGhvcj5CZWhib3VkaWFuLCBNLiBI
b3NzZWluPC9hdXRob3I+PGF1dGhvcj5Ub2QsIENvbGluPC9hdXRob3I+PC9hdXRob3JzPjwvY29u
dHJpYnV0b3JzPjx0aXRsZXM+PHRpdGxlPlBvc3RoYXJ2ZXN0IGF0dHJpYnV0ZXMgb2YgYFZpcm9z
YSZhcG9zOyB0b21hdG8gZnJ1aXQgcHJvZHVjZWQgaW4gYW4gZW5yaWNoZWQgY2FyYm9uIGRpb3hp
ZGUgZW52aXJvbm1lbnQ8L3RpdGxlPjxzZWNvbmRhcnktdGl0bGU+SG9ydFNjaTwvc2Vjb25kYXJ5
LXRpdGxlPjwvdGl0bGVzPjxwZXJpb2RpY2FsPjxmdWxsLXRpdGxlPkhvcnRTY2k8L2Z1bGwtdGl0
bGU+PC9wZXJpb2RpY2FsPjxwYWdlcz40OTAtNDkxPC9wYWdlcz48dm9sdW1lPjMwPC92b2x1bWU+
PG51bWJlcj4zPC9udW1iZXI+PGRhdGVzPjx5ZWFyPjE5OTU8L3llYXI+PHB1Yi1kYXRlcz48ZGF0
ZT5KdW5lIDEsIDE5OTU8L2RhdGU+PC9wdWItZGF0ZXM+PC9kYXRlcz48dXJscz48cmVsYXRlZC11
cmxzPjx1cmw+aHR0cDovL2hvcnRzY2kuYXNoc3B1YmxpY2F0aW9ucy5vcmcvY29udGVudC8zMC8z
LzQ5MC5hYnN0cmFjdDwvdXJsPjwvcmVsYXRlZC11cmxzPjwvdXJscz48L3JlY29yZD48L0NpdGU+
PC9FbmROb3RlPgB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Behboudian and Tod, 1995; Islam et al., 1994; Islam et al., 1996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0851F105" w14:textId="77777777" w:rsidTr="00227BCF">
        <w:tc>
          <w:tcPr>
            <w:tcW w:w="1276" w:type="dxa"/>
            <w:vMerge/>
          </w:tcPr>
          <w:p w14:paraId="0B17FEAC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3291B65F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=</w:t>
            </w:r>
          </w:p>
        </w:tc>
        <w:tc>
          <w:tcPr>
            <w:tcW w:w="6515" w:type="dxa"/>
          </w:tcPr>
          <w:p w14:paraId="1B0E2298" w14:textId="1C700C72" w:rsidR="008304EE" w:rsidRPr="001C77FB" w:rsidRDefault="001E74DE" w:rsidP="006A79B0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>
              <w:rPr>
                <w:sz w:val="22"/>
                <w:szCs w:val="22"/>
                <w:lang w:val="en-AU"/>
              </w:rPr>
              <w:t>B</w:t>
            </w:r>
            <w:r w:rsidR="008304EE" w:rsidRPr="001C77FB">
              <w:rPr>
                <w:sz w:val="22"/>
                <w:szCs w:val="22"/>
                <w:lang w:val="en-AU"/>
              </w:rPr>
              <w:t>roccoli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Krumbein&lt;/Author&gt;&lt;Year&gt;2010&lt;/Year&gt;&lt;RecNum&gt;675&lt;/RecNum&gt;&lt;DisplayText&gt;(Krumbein et al., 2010)&lt;/DisplayText&gt;&lt;record&gt;&lt;rec-number&gt;675&lt;/rec-number&gt;&lt;foreign-keys&gt;&lt;key app="EN" db-id="avdx25wrd0ad5geparxvepwbzd9apwpz9dss" timestamp="1474608526"&gt;675&lt;/key&gt;&lt;/foreign-keys&gt;&lt;ref-type name="Journal Article"&gt;17&lt;/ref-type&gt;&lt;contributors&gt;&lt;authors&gt;&lt;author&gt;Krumbein, Angelika&lt;/author&gt;&lt;author&gt;Kläring, Hans-Peter&lt;/author&gt;&lt;author&gt;Schonhof, Ilona&lt;/author&gt;&lt;author&gt;Schreiner, Monika&lt;/author&gt;&lt;/authors&gt;&lt;/contributors&gt;&lt;titles&gt;&lt;title&gt;&lt;style face="normal" font="default" size="100%"&gt;Atmospheric carbon dioxide changes photochemical activity, soluble sugars and volatile levels in Broccoli (&lt;/style&gt;&lt;style face="italic" font="default" size="100%"&gt;Brassica oleracea &lt;/style&gt;&lt;style face="normal" font="default" size="100%"&gt;var. italica)&lt;/style&gt;&lt;/title&gt;&lt;secondary-title&gt;J. Agric. Food Chem.&lt;/secondary-title&gt;&lt;/titles&gt;&lt;periodical&gt;&lt;full-title&gt;J. Agric. Food Chem.&lt;/full-title&gt;&lt;/periodical&gt;&lt;pages&gt;3747-3752&lt;/pages&gt;&lt;volume&gt;58&lt;/volume&gt;&lt;number&gt;6&lt;/number&gt;&lt;dates&gt;&lt;year&gt;2010&lt;/year&gt;&lt;pub-dates&gt;&lt;date&gt;2010/03/24&lt;/date&gt;&lt;/pub-dates&gt;&lt;/dates&gt;&lt;publisher&gt;American Chemical Society&lt;/publisher&gt;&lt;isbn&gt;0021-8561&lt;/isbn&gt;&lt;urls&gt;&lt;related-urls&gt;&lt;url&gt;http://dx.doi.org/10.1021/jf903280w&lt;/url&gt;&lt;/related-urls&gt;&lt;/urls&gt;&lt;electronic-resource-num&gt;doi: 10.1021/jf903280w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Krumbein et al., 2010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D72F78">
              <w:rPr>
                <w:sz w:val="22"/>
                <w:szCs w:val="22"/>
                <w:lang w:val="en-AU"/>
              </w:rPr>
              <w:t>,</w:t>
            </w:r>
            <w:r w:rsidR="008304EE">
              <w:rPr>
                <w:sz w:val="22"/>
                <w:szCs w:val="22"/>
                <w:lang w:val="en-AU"/>
              </w:rPr>
              <w:t xml:space="preserve"> </w:t>
            </w:r>
            <w:r w:rsidR="00D72F78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D72F78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D72F78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c</w:t>
            </w:r>
            <w:r w:rsidR="00D72F78">
              <w:rPr>
                <w:sz w:val="22"/>
                <w:szCs w:val="22"/>
                <w:lang w:val="en-AU"/>
              </w:rPr>
              <w:t>ucumber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D72F78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D72F78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D72F78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D72F78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D72F78">
              <w:rPr>
                <w:sz w:val="22"/>
                <w:szCs w:val="22"/>
                <w:lang w:val="en-AU"/>
              </w:rPr>
            </w:r>
            <w:r w:rsidR="00D72F78">
              <w:rPr>
                <w:sz w:val="22"/>
                <w:szCs w:val="22"/>
                <w:lang w:val="en-AU"/>
              </w:rPr>
              <w:fldChar w:fldCharType="end"/>
            </w:r>
            <w:r w:rsidR="00D72F78">
              <w:rPr>
                <w:sz w:val="22"/>
                <w:szCs w:val="22"/>
                <w:lang w:val="en-AU"/>
              </w:rPr>
            </w:r>
            <w:r w:rsidR="00D72F78">
              <w:rPr>
                <w:sz w:val="22"/>
                <w:szCs w:val="22"/>
                <w:lang w:val="en-AU"/>
              </w:rPr>
              <w:fldChar w:fldCharType="separate"/>
            </w:r>
            <w:r w:rsidR="00D72F78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 w:rsidR="00D72F78">
              <w:rPr>
                <w:sz w:val="22"/>
                <w:szCs w:val="22"/>
                <w:lang w:val="en-AU"/>
              </w:rPr>
              <w:fldChar w:fldCharType="end"/>
            </w:r>
            <w:r w:rsidR="00D72F78">
              <w:rPr>
                <w:sz w:val="22"/>
                <w:szCs w:val="22"/>
                <w:lang w:val="en-AU"/>
              </w:rPr>
              <w:t xml:space="preserve">, </w:t>
            </w:r>
            <w:r w:rsidR="008304EE">
              <w:rPr>
                <w:sz w:val="22"/>
                <w:szCs w:val="22"/>
                <w:lang w:val="en-AU"/>
              </w:rPr>
              <w:t xml:space="preserve">and </w:t>
            </w:r>
            <w:r w:rsidR="00CE2BF8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Vm9ybmUgZXQgYWwuLCAyMDAyKTwvRGlzcGxheVRleHQ+PHJlY29yZD48cmVjLW51bWJlcj42ODU8
L3JlYy1udW1iZXI+PGZvcmVpZ24ta2V5cz48a2V5IGFwcD0iRU4iIGRiLWlkPSJhdmR4MjV3cmQw
YWQ1Z2VwYXJ4dmVwd2J6ZDlhcHdwejlkc3MiIHRpbWVzdGFtcD0iMTQ3NDYxMzY0MyI+Njg1PC9r
ZXk+PC9mb3JlaWduLWtleXM+PHJlZi10eXBlIG5hbWU9IkpvdXJuYWwgQXJ0aWNsZSI+MTc8L3Jl
Zi10eXBlPjxjb250cmlidXRvcnM+PGF1dGhvcnM+PGF1dGhvcj5Eb25uZWxseSwgQWxpc29uPC9h
dXRob3I+PGF1dGhvcj5MYXdzb24sIFRyYWN5PC9hdXRob3I+PGF1dGhvcj5DcmFpZ29uLCBKaW08
L2F1dGhvcj48YXV0aG9yPkJsYWNrLCBDb2xpbiBSLjwvYXV0aG9yPjxhdXRob3I+Q29sbHMsIEpl
cmVteSBKLjwvYXV0aG9yPjxhdXRob3I+TGFuZG9uLCBHZW9mZjwvYXV0aG9yPjwvYXV0aG9ycz48
L2NvbnRyaWJ1dG9ycz48dGl0bGVzPjx0aXRsZT48c3R5bGUgZmFjZT0ibm9ybWFsIiBmb250PSJk
ZWZhdWx0IiBzaXplPSIxMDAlIj5FZmZlY3RzIG9mIGVsZXZhdGVkIENPPC9zdHlsZT48c3R5bGUg
ZmFjZT0ic3Vic2NyaXB0IiBmb250PSJkZWZhdWx0IiBzaXplPSIxMDAlIj4yPC9zdHlsZT48c3R5
bGUgZmFjZT0ibm9ybWFsIiBmb250PSJkZWZhdWx0IiBzaXplPSIxMDAlIj4gYW5kIE88L3N0eWxl
PjxzdHlsZSBmYWNlPSJzdWJzY3JpcHQiIGZvbnQ9ImRlZmF1bHQiIHNpemU9IjEwMCUiPjM8L3N0
eWxlPjxzdHlsZSBmYWNlPSJub3JtYWwiIGZvbnQ9ImRlZmF1bHQiIHNpemU9IjEwMCUiPiBvbiB0
dWJlciBxdWFsaXR5IGluIHBvdGF0byAoPC9zdHlsZT48c3R5bGUgZmFjZT0iaXRhbGljIiBmb250
PSJkZWZhdWx0IiBzaXplPSIxMDAlIj5Tb2xhbnVtIHR1YmVyb3N1bTwvc3R5bGU+PHN0eWxlIGZh
Y2U9Im5vcm1hbCIgZm9udD0iZGVmYXVsdCIgc2l6ZT0iMTAwJSI+IEwuKTwvc3R5bGU+PC90aXRs
ZT48c2Vjb25kYXJ5LXRpdGxlPkFncmljLiBFY29zeXN0LiBFbnZpcm9uLjwvc2Vjb25kYXJ5LXRp
dGxlPjwvdGl0bGVzPjxwZXJpb2RpY2FsPjxmdWxsLXRpdGxlPkFncmljLiBFY29zeXN0LiBFbnZp
cm9uLjwvZnVsbC10aXRsZT48L3BlcmlvZGljYWw+PHBhZ2VzPjI3My0yODU8L3BhZ2VzPjx2b2x1
bWU+ODc8L3ZvbHVtZT48bnVtYmVyPjM8L251bWJlcj48a2V5d29yZHM+PGtleXdvcmQ+Q2FyYm9u
IGRpb3hpZGU8L2tleXdvcmQ+PGtleXdvcmQ+T3pvbmU8L2tleXdvcmQ+PGtleXdvcmQ+UG90YXRv
PC9rZXl3b3JkPjxrZXl3b3JkPlNvbGFudW0gdHViZXJvc3VtIEwuPC9rZXl3b3JkPjxrZXl3b3Jk
PlR1YmVyIHF1YWxpdHk8L2tleXdvcmQ+PGtleXdvcmQ+T3Blbi10b3AgY2hhbWJlcnMgKE9UQ3Mp
PC9rZXl3b3JkPjxrZXl3b3JkPlVuaXRlZCBLaW5nZG9tPC9rZXl3b3JkPjwva2V5d29yZHM+PGRh
dGVzPjx5ZWFyPjIwMDE8L3llYXI+PHB1Yi1kYXRlcz48ZGF0ZT4xMi8vPC9kYXRlPjwvcHViLWRh
dGVzPjwvZGF0ZXM+PGlzYm4+MDE2Ny04ODA5PC9pc2JuPjx1cmxzPjxyZWxhdGVkLXVybHM+PHVy
bD5odHRwOi8vd3d3LnNjaWVuY2VkaXJlY3QuY29tL3NjaWVuY2UvYXJ0aWNsZS9waWkvUzAxNjc4
ODA5MDEwMDE0NFg8L3VybD48L3JlbGF0ZWQtdXJscz48L3VybHM+PGVsZWN0cm9uaWMtcmVzb3Vy
Y2UtbnVtPmRvaTogMTAuMTAxNi9TMDE2Ny04ODA5KDAxKTAwMTQ0LVg8L2VsZWN0cm9uaWMtcmVz
b3VyY2UtbnVtPjwvcmVjb3JkPjwvQ2l0ZT48Q2l0ZT48QXV0aG9yPlZvcm5lPC9BdXRob3I+PFll
YXI+MjAwMjwvWWVhcj48UmVjTnVtPjExMjwvUmVjTnVt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wvRW5kTm90ZT5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Vm9ybmUgZXQgYWwuLCAyMDAyKTwvRGlzcGxheVRleHQ+PHJlY29yZD48cmVjLW51bWJlcj42ODU8
L3JlYy1udW1iZXI+PGZvcmVpZ24ta2V5cz48a2V5IGFwcD0iRU4iIGRiLWlkPSJhdmR4MjV3cmQw
YWQ1Z2VwYXJ4dmVwd2J6ZDlhcHdwejlkc3MiIHRpbWVzdGFtcD0iMTQ3NDYxMzY0MyI+Njg1PC9r
ZXk+PC9mb3JlaWduLWtleXM+PHJlZi10eXBlIG5hbWU9IkpvdXJuYWwgQXJ0aWNsZSI+MTc8L3Jl
Zi10eXBlPjxjb250cmlidXRvcnM+PGF1dGhvcnM+PGF1dGhvcj5Eb25uZWxseSwgQWxpc29uPC9h
dXRob3I+PGF1dGhvcj5MYXdzb24sIFRyYWN5PC9hdXRob3I+PGF1dGhvcj5DcmFpZ29uLCBKaW08
L2F1dGhvcj48YXV0aG9yPkJsYWNrLCBDb2xpbiBSLjwvYXV0aG9yPjxhdXRob3I+Q29sbHMsIEpl
cmVteSBKLjwvYXV0aG9yPjxhdXRob3I+TGFuZG9uLCBHZW9mZjwvYXV0aG9yPjwvYXV0aG9ycz48
L2NvbnRyaWJ1dG9ycz48dGl0bGVzPjx0aXRsZT48c3R5bGUgZmFjZT0ibm9ybWFsIiBmb250PSJk
ZWZhdWx0IiBzaXplPSIxMDAlIj5FZmZlY3RzIG9mIGVsZXZhdGVkIENPPC9zdHlsZT48c3R5bGUg
ZmFjZT0ic3Vic2NyaXB0IiBmb250PSJkZWZhdWx0IiBzaXplPSIxMDAlIj4yPC9zdHlsZT48c3R5
bGUgZmFjZT0ibm9ybWFsIiBmb250PSJkZWZhdWx0IiBzaXplPSIxMDAlIj4gYW5kIE88L3N0eWxl
PjxzdHlsZSBmYWNlPSJzdWJzY3JpcHQiIGZvbnQ9ImRlZmF1bHQiIHNpemU9IjEwMCUiPjM8L3N0
eWxlPjxzdHlsZSBmYWNlPSJub3JtYWwiIGZvbnQ9ImRlZmF1bHQiIHNpemU9IjEwMCUiPiBvbiB0
dWJlciBxdWFsaXR5IGluIHBvdGF0byAoPC9zdHlsZT48c3R5bGUgZmFjZT0iaXRhbGljIiBmb250
PSJkZWZhdWx0IiBzaXplPSIxMDAlIj5Tb2xhbnVtIHR1YmVyb3N1bTwvc3R5bGU+PHN0eWxlIGZh
Y2U9Im5vcm1hbCIgZm9udD0iZGVmYXVsdCIgc2l6ZT0iMTAwJSI+IEwuKTwvc3R5bGU+PC90aXRs
ZT48c2Vjb25kYXJ5LXRpdGxlPkFncmljLiBFY29zeXN0LiBFbnZpcm9uLjwvc2Vjb25kYXJ5LXRp
dGxlPjwvdGl0bGVzPjxwZXJpb2RpY2FsPjxmdWxsLXRpdGxlPkFncmljLiBFY29zeXN0LiBFbnZp
cm9uLjwvZnVsbC10aXRsZT48L3BlcmlvZGljYWw+PHBhZ2VzPjI3My0yODU8L3BhZ2VzPjx2b2x1
bWU+ODc8L3ZvbHVtZT48bnVtYmVyPjM8L251bWJlcj48a2V5d29yZHM+PGtleXdvcmQ+Q2FyYm9u
IGRpb3hpZGU8L2tleXdvcmQ+PGtleXdvcmQ+T3pvbmU8L2tleXdvcmQ+PGtleXdvcmQ+UG90YXRv
PC9rZXl3b3JkPjxrZXl3b3JkPlNvbGFudW0gdHViZXJvc3VtIEwuPC9rZXl3b3JkPjxrZXl3b3Jk
PlR1YmVyIHF1YWxpdHk8L2tleXdvcmQ+PGtleXdvcmQ+T3Blbi10b3AgY2hhbWJlcnMgKE9UQ3Mp
PC9rZXl3b3JkPjxrZXl3b3JkPlVuaXRlZCBLaW5nZG9tPC9rZXl3b3JkPjwva2V5d29yZHM+PGRh
dGVzPjx5ZWFyPjIwMDE8L3llYXI+PHB1Yi1kYXRlcz48ZGF0ZT4xMi8vPC9kYXRlPjwvcHViLWRh
dGVzPjwvZGF0ZXM+PGlzYm4+MDE2Ny04ODA5PC9pc2JuPjx1cmxzPjxyZWxhdGVkLXVybHM+PHVy
bD5odHRwOi8vd3d3LnNjaWVuY2VkaXJlY3QuY29tL3NjaWVuY2UvYXJ0aWNsZS9waWkvUzAxNjc4
ODA5MDEwMDE0NFg8L3VybD48L3JlbGF0ZWQtdXJscz48L3VybHM+PGVsZWN0cm9uaWMtcmVzb3Vy
Y2UtbnVtPmRvaTogMTAuMTAxNi9TMDE2Ny04ODA5KDAxKTAwMTQ0LVg8L2VsZWN0cm9uaWMtcmVz
b3VyY2UtbnVtPjwvcmVjb3JkPjwvQ2l0ZT48Q2l0ZT48QXV0aG9yPlZvcm5lPC9BdXRob3I+PFll
YXI+MjAwMjwvWWVhcj48UmVjTnVtPjExMjwvUmVjTnVt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wvRW5kTm90ZT5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Donnelly et al., 2001; Vorne et al., 2002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40749380" w14:textId="77777777" w:rsidTr="00227BCF">
        <w:trPr>
          <w:trHeight w:val="450"/>
        </w:trPr>
        <w:tc>
          <w:tcPr>
            <w:tcW w:w="1276" w:type="dxa"/>
            <w:vMerge w:val="restart"/>
          </w:tcPr>
          <w:p w14:paraId="4A981173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Sucrose</w:t>
            </w:r>
          </w:p>
        </w:tc>
        <w:tc>
          <w:tcPr>
            <w:tcW w:w="851" w:type="dxa"/>
          </w:tcPr>
          <w:p w14:paraId="46E2514D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515" w:type="dxa"/>
          </w:tcPr>
          <w:p w14:paraId="7355DFB8" w14:textId="1F94B0E7" w:rsidR="008304EE" w:rsidRPr="001C77FB" w:rsidRDefault="008304EE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L</w:t>
            </w:r>
            <w:r w:rsidRPr="001C77FB">
              <w:rPr>
                <w:sz w:val="22"/>
                <w:szCs w:val="22"/>
                <w:lang w:val="en-AU"/>
              </w:rPr>
              <w:t>ettuce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ecker&lt;/Author&gt;&lt;Year&gt;2016&lt;/Year&gt;&lt;RecNum&gt;1060&lt;/RecNum&gt;&lt;DisplayText&gt;(Becker and Kläring, 2016)&lt;/DisplayText&gt;&lt;record&gt;&lt;rec-number&gt;1060&lt;/rec-number&gt;&lt;foreign-keys&gt;&lt;key app="EN" db-id="avdx25wrd0ad5geparxvepwbzd9apwpz9dss" timestamp="1507156140"&gt;1060&lt;/key&gt;&lt;/foreign-keys&gt;&lt;ref-type name="Journal Article"&gt;17&lt;/ref-type&gt;&lt;contributors&gt;&lt;authors&gt;&lt;author&gt;Becker, Christine&lt;/author&gt;&lt;author&gt;Kläring, Hans-Peter&lt;/author&gt;&lt;/authors&gt;&lt;/contributors&gt;&lt;titles&gt;&lt;title&gt;&lt;style face="normal" font="default" size="100%"&gt;CO&lt;/style&gt;&lt;style face="subscript" font="default" size="100%"&gt;2&lt;/style&gt;&lt;style face="normal" font="default" size="100%"&gt; enrichment can produce high red leaf lettuce yield while increasing most flavonoid glycoside and some caffeic acid derivative concentrations&lt;/style&gt;&lt;/title&gt;&lt;secondary-title&gt;Food Chem&lt;/secondary-title&gt;&lt;/titles&gt;&lt;periodical&gt;&lt;full-title&gt;Food Chem&lt;/full-title&gt;&lt;/periodical&gt;&lt;pages&gt;736-745&lt;/pages&gt;&lt;volume&gt;199&lt;/volume&gt;&lt;number&gt;Supplement C&lt;/number&gt;&lt;keywords&gt;&lt;keyword&gt;CO&lt;/keyword&gt;&lt;keyword&gt;Lettuce&lt;/keyword&gt;&lt;keyword&gt;Flavonoid glycosides&lt;/keyword&gt;&lt;keyword&gt;Anthocyanin&lt;/keyword&gt;&lt;keyword&gt;Caffeic acid derivatives&lt;/keyword&gt;&lt;keyword&gt;Sugar&lt;/keyword&gt;&lt;/keywords&gt;&lt;dates&gt;&lt;year&gt;2016&lt;/year&gt;&lt;pub-dates&gt;&lt;date&gt;2016/05/15/&lt;/date&gt;&lt;/pub-dates&gt;&lt;/dates&gt;&lt;isbn&gt;0308-8146&lt;/isbn&gt;&lt;urls&gt;&lt;related-urls&gt;&lt;url&gt;http://www.sciencedirect.com/science/article/pii/S030881461530337X&lt;/url&gt;&lt;/related-urls&gt;&lt;/urls&gt;&lt;electronic-resource-num&gt;doi: 10.1016/j.foodchem.2015.12.059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cker and Kläring, 2016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pinach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Proietti&lt;/Author&gt;&lt;Year&gt;2013&lt;/Year&gt;&lt;RecNum&gt;1150&lt;/RecNum&gt;&lt;DisplayText&gt;(Proietti et al., 2013)&lt;/DisplayText&gt;&lt;record&gt;&lt;rec-number&gt;1150&lt;/rec-number&gt;&lt;foreign-keys&gt;&lt;key app="EN" db-id="avdx25wrd0ad5geparxvepwbzd9apwpz9dss" timestamp="1517784029"&gt;1150&lt;/key&gt;&lt;/foreign-keys&gt;&lt;ref-type name="Journal Article"&gt;17&lt;/ref-type&gt;&lt;contributors&gt;&lt;authors&gt;&lt;author&gt;Proietti, Simona&lt;/author&gt;&lt;author&gt;Moscatello, Stefano&lt;/author&gt;&lt;author&gt;Giacomelli, Gene A.&lt;/author&gt;&lt;author&gt;Battistelli, Alberto&lt;/author&gt;&lt;/authors&gt;&lt;/contributors&gt;&lt;titles&gt;&lt;title&gt;&lt;style face="normal" font="default" size="100%"&gt;Influence of the interaction between light intensity and CO&lt;/style&gt;&lt;style face="subscript" font="default" size="100%"&gt;2&lt;/style&gt;&lt;style face="normal" font="default" size="100%"&gt; concentration on productivity and quality of spinach (&lt;/style&gt;&lt;style face="italic" font="default" size="100%"&gt;Spinacia oleracea &lt;/style&gt;&lt;style face="normal" font="default" size="100%"&gt;L.) grown in fully controlled environment&lt;/style&gt;&lt;/title&gt;&lt;secondary-title&gt;Adv. Space Res.&lt;/secondary-title&gt;&lt;/titles&gt;&lt;periodical&gt;&lt;full-title&gt;Adv. Space Res.&lt;/full-title&gt;&lt;/periodical&gt;&lt;pages&gt;1193-1200&lt;/pages&gt;&lt;volume&gt;52&lt;/volume&gt;&lt;number&gt;6&lt;/number&gt;&lt;keywords&gt;&lt;keyword&gt;Ascorbic acid&lt;/keyword&gt;&lt;keyword&gt;Oxalic acid&lt;/keyword&gt;&lt;keyword&gt;Nitrate&lt;/keyword&gt;&lt;keyword&gt;Controlled environment&lt;/keyword&gt;&lt;keyword&gt;Life support in space&lt;/keyword&gt;&lt;keyword&gt;L.&lt;/keyword&gt;&lt;/keywords&gt;&lt;dates&gt;&lt;year&gt;2013&lt;/year&gt;&lt;pub-dates&gt;&lt;date&gt;2013/09/15/&lt;/date&gt;&lt;/pub-dates&gt;&lt;/dates&gt;&lt;isbn&gt;0273-1177&lt;/isbn&gt;&lt;urls&gt;&lt;related-urls&gt;&lt;url&gt;http://www.sciencedirect.com/science/article/pii/S0273117713003463&lt;/url&gt;&lt;/related-urls&gt;&lt;/urls&gt;&lt;electronic-resource-num&gt;doi: 10.1016/j.asr.2013.06.005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roietti et al., 2013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Pr="001C77FB">
              <w:rPr>
                <w:sz w:val="22"/>
                <w:szCs w:val="22"/>
                <w:lang w:val="en-AU"/>
              </w:rPr>
              <w:t>strawberry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4&lt;/Year&gt;&lt;RecNum&gt;1063&lt;/RecNum&gt;&lt;DisplayText&gt;(Wang and Bunce, 2004)&lt;/DisplayText&gt;&lt;record&gt;&lt;rec-number&gt;1063&lt;/rec-number&gt;&lt;foreign-keys&gt;&lt;key app="EN" db-id="avdx25wrd0ad5geparxvepwbzd9apwpz9dss" timestamp="1507337941"&gt;1063&lt;/key&gt;&lt;/foreign-keys&gt;&lt;ref-type name="Journal Article"&gt;17&lt;/ref-type&gt;&lt;contributors&gt;&lt;authors&gt;&lt;author&gt;Wang, S. Y.&lt;/author&gt;&lt;author&gt;Bunce, J. A.&lt;/author&gt;&lt;/authors&gt;&lt;/contributors&gt;&lt;titles&gt;&lt;title&gt;&lt;style face="normal" font="default" size="100%"&gt;Elevated carbon dioxide affects fruit flavor in field-grown strawberries (&lt;/style&gt;&lt;style face="italic" font="default" size="100%"&gt;Fragaria × ananassa &lt;/style&gt;&lt;style face="normal" font="default" size="100%"&gt;Duch)&lt;/style&gt;&lt;/title&gt;&lt;secondary-title&gt;J. Sci. Food Agric.&lt;/secondary-title&gt;&lt;/titles&gt;&lt;periodical&gt;&lt;full-title&gt;J. Sci. Food Agric.&lt;/full-title&gt;&lt;/periodical&gt;&lt;pages&gt;1464-1468&lt;/pages&gt;&lt;volume&gt;84&lt;/volume&gt;&lt;number&gt;12&lt;/number&gt;&lt;keywords&gt;&lt;keyword&gt;CO2&lt;/keyword&gt;&lt;keyword&gt;sugars&lt;/keyword&gt;&lt;keyword&gt;organic acids&lt;/keyword&gt;&lt;keyword&gt;aroma compounds&lt;/keyword&gt;&lt;keyword&gt;Fragaria × ananassa Duch&lt;/keyword&gt;&lt;keyword&gt;strawberry&lt;/keyword&gt;&lt;/keywords&gt;&lt;dates&gt;&lt;year&gt;2004&lt;/year&gt;&lt;/dates&gt;&lt;publisher&gt;John Wiley &amp;amp; Sons, Ltd.&lt;/publisher&gt;&lt;isbn&gt;1097-0010&lt;/isbn&gt;&lt;urls&gt;&lt;related-urls&gt;&lt;url&gt;http://dx.doi.org/10.1002/jsfa.1824&lt;/url&gt;&lt;/related-urls&gt;&lt;/urls&gt;&lt;electronic-resource-num&gt;doi: 10.1002/jsfa.1824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and Bunce, 2004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1C77FB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1C77FB">
              <w:rPr>
                <w:sz w:val="22"/>
                <w:szCs w:val="22"/>
                <w:lang w:val="en-AU"/>
              </w:rPr>
              <w:t>tom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Islam&lt;/Author&gt;&lt;Year&gt;1996&lt;/Year&gt;&lt;RecNum&gt;688&lt;/RecNum&gt;&lt;DisplayText&gt;(Islam et al., 1996)&lt;/DisplayText&gt;&lt;record&gt;&lt;rec-number&gt;688&lt;/rec-number&gt;&lt;foreign-keys&gt;&lt;key app="EN" db-id="avdx25wrd0ad5geparxvepwbzd9apwpz9dss" timestamp="1474614437"&gt;688&lt;/key&gt;&lt;/foreign-keys&gt;&lt;ref-type name="Journal Article"&gt;17&lt;/ref-type&gt;&lt;contributors&gt;&lt;authors&gt;&lt;author&gt;Islam, Shahidu, Md&lt;/author&gt;&lt;author&gt;Matsui, Toshiyuki&lt;/author&gt;&lt;author&gt;Yoshida, Yuichi&lt;/author&gt;&lt;/authors&gt;&lt;/contributors&gt;&lt;titles&gt;&lt;title&gt;Effect of carbon dioxide enrichment on physico-chemical and enzymatic changes in tomato fruits at various stages of maturity&lt;/title&gt;&lt;secondary-title&gt;Sci. Hortic. &lt;/secondary-title&gt;&lt;/titles&gt;&lt;periodical&gt;&lt;full-title&gt;Sci. Hortic.&lt;/full-title&gt;&lt;/periodical&gt;&lt;pages&gt;137-149&lt;/pages&gt;&lt;volume&gt;65&lt;/volume&gt;&lt;number&gt;2&lt;/number&gt;&lt;keywords&gt;&lt;keyword&gt;Tomato&lt;/keyword&gt;&lt;keyword&gt;Carbon dioxide&lt;/keyword&gt;&lt;keyword&gt;Stages of maturity&lt;/keyword&gt;&lt;keyword&gt;Firmness&lt;/keyword&gt;&lt;keyword&gt;Colour&lt;/keyword&gt;&lt;keyword&gt;Ascorbic acid&lt;/keyword&gt;&lt;keyword&gt;Organic acid&lt;/keyword&gt;&lt;keyword&gt;Sugars&lt;/keyword&gt;&lt;keyword&gt;Sucrose synthase&lt;/keyword&gt;&lt;keyword&gt;Sucrose phosphate synthase&lt;/keyword&gt;&lt;/keywords&gt;&lt;dates&gt;&lt;year&gt;1996&lt;/year&gt;&lt;pub-dates&gt;&lt;date&gt;1996/06/01&lt;/date&gt;&lt;/pub-dates&gt;&lt;/dates&gt;&lt;isbn&gt;0304-4238&lt;/isbn&gt;&lt;urls&gt;&lt;related-urls&gt;&lt;url&gt;http://www.sciencedirect.com/science/article/pii/0304423895008675&lt;/url&gt;&lt;/related-urls&gt;&lt;/urls&gt;&lt;electronic-resource-num&gt;doi: 10.1016/0304-4238(95)00867-5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Islam et al., 1996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31515827" w14:textId="77777777" w:rsidTr="00227BCF">
        <w:trPr>
          <w:trHeight w:val="450"/>
        </w:trPr>
        <w:tc>
          <w:tcPr>
            <w:tcW w:w="1276" w:type="dxa"/>
            <w:vMerge/>
          </w:tcPr>
          <w:p w14:paraId="534B6081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0DC207E3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515" w:type="dxa"/>
          </w:tcPr>
          <w:p w14:paraId="67B54CD4" w14:textId="09DCA9CE" w:rsidR="008304EE" w:rsidRPr="001C77FB" w:rsidRDefault="001E74D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>
              <w:rPr>
                <w:sz w:val="22"/>
                <w:szCs w:val="22"/>
                <w:lang w:val="en-AU"/>
              </w:rPr>
              <w:t>B</w:t>
            </w:r>
            <w:r w:rsidR="008304EE" w:rsidRPr="001C77FB">
              <w:rPr>
                <w:sz w:val="22"/>
                <w:szCs w:val="22"/>
                <w:lang w:val="en-AU"/>
              </w:rPr>
              <w:t>roccoli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Krumbein&lt;/Author&gt;&lt;Year&gt;2010&lt;/Year&gt;&lt;RecNum&gt;675&lt;/RecNum&gt;&lt;DisplayText&gt;(Krumbein et al., 2010)&lt;/DisplayText&gt;&lt;record&gt;&lt;rec-number&gt;675&lt;/rec-number&gt;&lt;foreign-keys&gt;&lt;key app="EN" db-id="avdx25wrd0ad5geparxvepwbzd9apwpz9dss" timestamp="1474608526"&gt;675&lt;/key&gt;&lt;/foreign-keys&gt;&lt;ref-type name="Journal Article"&gt;17&lt;/ref-type&gt;&lt;contributors&gt;&lt;authors&gt;&lt;author&gt;Krumbein, Angelika&lt;/author&gt;&lt;author&gt;Kläring, Hans-Peter&lt;/author&gt;&lt;author&gt;Schonhof, Ilona&lt;/author&gt;&lt;author&gt;Schreiner, Monika&lt;/author&gt;&lt;/authors&gt;&lt;/contributors&gt;&lt;titles&gt;&lt;title&gt;&lt;style face="normal" font="default" size="100%"&gt;Atmospheric carbon dioxide changes photochemical activity, soluble sugars and volatile levels in Broccoli (&lt;/style&gt;&lt;style face="italic" font="default" size="100%"&gt;Brassica oleracea &lt;/style&gt;&lt;style face="normal" font="default" size="100%"&gt;var. italica)&lt;/style&gt;&lt;/title&gt;&lt;secondary-title&gt;J. Agric. Food Chem.&lt;/secondary-title&gt;&lt;/titles&gt;&lt;periodical&gt;&lt;full-title&gt;J. Agric. Food Chem.&lt;/full-title&gt;&lt;/periodical&gt;&lt;pages&gt;3747-3752&lt;/pages&gt;&lt;volume&gt;58&lt;/volume&gt;&lt;number&gt;6&lt;/number&gt;&lt;dates&gt;&lt;year&gt;2010&lt;/year&gt;&lt;pub-dates&gt;&lt;date&gt;2010/03/24&lt;/date&gt;&lt;/pub-dates&gt;&lt;/dates&gt;&lt;publisher&gt;American Chemical Society&lt;/publisher&gt;&lt;isbn&gt;0021-8561&lt;/isbn&gt;&lt;urls&gt;&lt;related-urls&gt;&lt;url&gt;http://dx.doi.org/10.1021/jf903280w&lt;/url&gt;&lt;/related-urls&gt;&lt;/urls&gt;&lt;electronic-resource-num&gt;doi: 10.1021/jf903280w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Krumbein et al., 2010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  <w:t xml:space="preserve">,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B86B03">
              <w:rPr>
                <w:sz w:val="22"/>
                <w:szCs w:val="22"/>
                <w:lang w:val="en-AU"/>
              </w:rPr>
              <w:t>p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TsgVm9ybmUgZXQgYWwuLCAyMDAyKTwvRGlzcGxheVRl
eHQ+PHJlY29yZD48cmVjLW51bWJlcj42ODU8L3JlYy1udW1iZXI+PGZvcmVpZ24ta2V5cz48a2V5
IGFwcD0iRU4iIGRiLWlkPSJhdmR4MjV3cmQwYWQ1Z2VwYXJ4dmVwd2J6ZDlhcHdwejlkc3MiIHRp
bWVzdGFtcD0iMTQ3NDYxMzY0MyI+Njg1PC9rZXk+PC9mb3JlaWduLWtleXM+PHJlZi10eXBlIG5h
bWU9IkpvdXJuYWwgQXJ0aWNsZSI+MTc8L3JlZi10eXBlPjxjb250cmlidXRvcnM+PGF1dGhvcnM+
PGF1dGhvcj5Eb25uZWxseSwgQWxpc29uPC9hdXRob3I+PGF1dGhvcj5MYXdzb24sIFRyYWN5PC9h
dXRob3I+PGF1dGhvcj5DcmFpZ29uLCBKaW08L2F1dGhvcj48YXV0aG9yPkJsYWNrLCBDb2xpbiBS
LjwvYXV0aG9yPjxhdXRob3I+Q29sbHMsIEplcmVteSBKLjwvYXV0aG9yPjxhdXRob3I+TGFuZG9u
LCBHZW9mZjwvYXV0aG9yPjwvYXV0aG9ycz48L2NvbnRyaWJ1dG9ycz48dGl0bGVzPjx0aXRsZT48
c3R5bGUgZmFjZT0ibm9ybWFsIiBmb250PSJkZWZhdWx0IiBzaXplPSIxMDAlIj5FZmZlY3RzIG9m
IGVsZXZhdGVkIENPPC9zdHlsZT48c3R5bGUgZmFjZT0ic3Vic2NyaXB0IiBmb250PSJkZWZhdWx0
IiBzaXplPSIxMDAlIj4yPC9zdHlsZT48c3R5bGUgZmFjZT0ibm9ybWFsIiBmb250PSJkZWZhdWx0
IiBzaXplPSIxMDAlIj4gYW5kIE88L3N0eWxlPjxzdHlsZSBmYWNlPSJzdWJzY3JpcHQiIGZvbnQ9
ImRlZmF1bHQiIHNpemU9IjEwMCUiPjM8L3N0eWxlPjxzdHlsZSBmYWNlPSJub3JtYWwiIGZvbnQ9
ImRlZmF1bHQiIHNpemU9IjEwMCUiPiBvbiB0dWJlciBxdWFsaXR5IGluIHBvdGF0byAoPC9zdHls
ZT48c3R5bGUgZmFjZT0iaXRhbGljIiBmb250PSJkZWZhdWx0IiBzaXplPSIxMDAlIj5Tb2xhbnVt
IHR1YmVyb3N1bTwvc3R5bGU+PHN0eWxlIGZhY2U9Im5vcm1hbCIgZm9udD0iZGVmYXVsdCIgc2l6
ZT0iMTAwJSI+IEwuKTwvc3R5bGU+PC90aXRsZT48c2Vjb25kYXJ5LXRpdGxlPkFncmljLiBFY29z
eXN0LiBFbnZpcm9uLjwvc2Vjb25kYXJ5LXRpdGxlPjwvdGl0bGVzPjxwZXJpb2RpY2FsPjxmdWxs
LXRpdGxlPkFncmljLiBFY29zeXN0LiBFbnZpcm9uLjwvZnVsbC10aXRsZT48L3BlcmlvZGljYWw+
PHBhZ2VzPjI3My0yODU8L3BhZ2VzPjx2b2x1bWU+ODc8L3ZvbHVtZT48bnVtYmVyPjM8L251bWJl
cj48a2V5d29yZHM+PGtleXdvcmQ+Q2FyYm9uIGRpb3hpZGU8L2tleXdvcmQ+PGtleXdvcmQ+T3pv
bmU8L2tleXdvcmQ+PGtleXdvcmQ+UG90YXRvPC9rZXl3b3JkPjxrZXl3b3JkPlNvbGFudW0gdHVi
ZXJvc3VtIEwuPC9rZXl3b3JkPjxrZXl3b3JkPlR1YmVyIHF1YWxpdHk8L2tleXdvcmQ+PGtleXdv
cmQ+T3Blbi10b3AgY2hhbWJlcnMgKE9UQ3MpPC9rZXl3b3JkPjxrZXl3b3JkPlVuaXRlZCBLaW5n
ZG9tPC9rZXl3b3JkPjwva2V5d29yZHM+PGRhdGVzPjx5ZWFyPjIwMDE8L3llYXI+PHB1Yi1kYXRl
cz48ZGF0ZT4xMi8vPC9kYXRlPjwvcHViLWRhdGVzPjwvZGF0ZXM+PGlzYm4+MDE2Ny04ODA5PC9p
c2JuPjx1cmxzPjxyZWxhdGVkLXVybHM+PHVybD5odHRwOi8vd3d3LnNjaWVuY2VkaXJlY3QuY29t
L3NjaWVuY2UvYXJ0aWNsZS9waWkvUzAxNjc4ODA5MDEwMDE0NFg8L3VybD48L3JlbGF0ZWQtdXJs
cz48L3VybHM+PGVsZWN0cm9uaWMtcmVzb3VyY2UtbnVtPmRvaTogMTAuMTAxNi9TMDE2Ny04ODA5
KDAxKTAwMTQ0LVg8L2VsZWN0cm9uaWMtcmVzb3VyY2UtbnVtPjwvcmVjb3JkPjwvQ2l0ZT48Q2l0
ZT48QXV0aG9yPlZvcm5lPC9BdXRob3I+PFllYXI+MjAwMjwvWWVhcj48UmVjTnVtPjExMjwvUmVj
TnVtPjxyZWNvcmQ+PHJlYy1udW1iZXI+MTEyPC9yZWMtbnVtYmVyPjxmb3JlaWduLWtleXM+PGtl
eSBhcHA9IkVOIiBkYi1pZD0iYXZkeDI1d3JkMGFkNWdlcGFyeHZlcHdiemQ5YXB3cHo5ZHNzIiB0
aW1lc3RhbXA9IjEzOTE2ODg4MjAiPjExMjwva2V5PjwvZm9yZWlnbi1rZXlzPjxyZWYtdHlwZSBu
YW1lPSJKb3VybmFsIEFydGljbGUiPjE3PC9yZWYtdHlwZT48Y29udHJpYnV0b3JzPjxhdXRob3Jz
PjxhdXRob3I+Vm9ybmUsIFZpcnBpPC9hdXRob3I+PGF1dGhvcj5PamFucGVyw6QsIEthdGlua2E8
L2F1dGhvcj48YXV0aG9yPkRlIFRlbW1lcm1hbiwgTDwvYXV0aG9yPjxhdXRob3I+QmluZGksIE08
L2F1dGhvcj48YXV0aG9yPkjDtmd5LCBQPC9hdXRob3I+PGF1dGhvcj5Kb25lcywgTUI8L2F1dGhv
cj48YXV0aG9yPkxhd3NvbiwgVDwvYXV0aG9yPjxhdXRob3I+UGVyc3NvbiwgSzwvYXV0aG9yPjwv
YXV0aG9ycz48L2NvbnRyaWJ1dG9ycz48dGl0bGVzPjx0aXRsZT5FZmZlY3RzIG9mIGVsZXZhdGVk
IGNhcmJvbiBkaW94aWRlIGFuZCBvem9uZSBvbiBwb3RhdG8gdHViZXIgcXVhbGl0eSBpbiB0aGUg
RXVyb3BlYW4gbXVsdGlwbGUtc2l0ZSBleHBlcmltZW50IOKAmENISVAtcHJvamVjdOKAmTwvdGl0
bGU+PHNlY29uZGFyeS10aXRsZT5FdXIuIEouIEFncm9uLiA8L3NlY29uZGFyeS10aXRsZT48L3Rp
dGxlcz48cGVyaW9kaWNhbD48ZnVsbC10aXRsZT5FdXIuIEouIEFncm9uLjwvZnVsbC10aXRsZT48
L3BlcmlvZGljYWw+PHBhZ2VzPjM2OS0zODE8L3BhZ2VzPjx2b2x1bWU+MTc8L3ZvbHVtZT48bnVt
YmVyPjQ8L251bWJlcj48ZGF0ZXM+PHllYXI+MjAwMjwveWVhcj48L2RhdGVzPjxpc2JuPjExNjEt
MDMwMTwvaXNibj48dXJscz48L3VybHM+PC9yZWNvcmQ+PC9DaXRlPjxDaXRlPjxBdXRob3I+SMO2
Z3k8L0F1dGhvcj48WWVhcj4yMDA5PC9ZZWFyPjxSZWNOdW0+NjgwPC9SZWNOdW0+PHJlY29yZD48
cmVjLW51bWJlcj42ODA8L3JlYy1udW1iZXI+PGZvcmVpZ24ta2V5cz48a2V5IGFwcD0iRU4iIGRi
LWlkPSJhdmR4MjV3cmQwYWQ1Z2VwYXJ4dmVwd2J6ZDlhcHdwejlkc3MiIHRpbWVzdGFtcD0iMTQ3
NDYxMjkzNSI+NjgwPC9rZXk+PC9mb3JlaWduLWtleXM+PHJlZi10eXBlIG5hbWU9IkpvdXJuYWwg
QXJ0aWNsZSI+MTc8L3JlZi10eXBlPjxjb250cmlidXRvcnM+PGF1dGhvcnM+PGF1dGhvcj5Iw7Zn
eSwgUC48L2F1dGhvcj48YXV0aG9yPkZhbmdtZWllciwgQS48L2F1dGhvcj48L2F1dGhvcnM+PC9j
b250cmlidXRvcnM+PHRpdGxlcz48dGl0bGU+PHN0eWxlIGZhY2U9Im5vcm1hbCIgZm9udD0iZGVm
YXVsdCIgc2l6ZT0iMTAwJSI+QXRtb3NwaGVyaWMgQ088L3N0eWxlPjxzdHlsZSBmYWNlPSJzdWJz
Y3JpcHQiIGZvbnQ9ImRlZmF1bHQiIHNpemU9IjEwMCUiPjI8L3N0eWxlPjxzdHlsZSBmYWNlPSJu
b3JtYWwiIGZvbnQ9ImRlZmF1bHQiIHNpemU9IjEwMCUiPiBlbnJpY2htZW50IGFmZmVjdHMgcG90
YXRvZXM6IDIuIFR1YmVyIHF1YWxpdHkgdHJhaXRzPC9zdHlsZT48L3RpdGxlPjxzZWNvbmRhcnkt
dGl0bGU+RXVyLiBKLiBBZ3Jvbi4gPC9zZWNvbmRhcnktdGl0bGU+PC90aXRsZXM+PHBlcmlvZGlj
YWw+PGZ1bGwtdGl0bGU+RXVyLiBKLiBBZ3Jvbi48L2Z1bGwtdGl0bGU+PC9wZXJpb2RpY2FsPjxw
YWdlcz44NS05NDwvcGFnZXM+PHZvbHVtZT4zMDwvdm9sdW1lPjxudW1iZXI+MjwvbnVtYmVyPjxr
ZXl3b3Jkcz48a2V5d29yZD5DTzIgZW5yaWNobWVudDwva2V5d29yZD48a2V5d29yZD5PVEM8L2tl
eXdvcmQ+PGtleXdvcmQ+U29sYW51bSB0dWJlcm9zdW0gTC48L2tleXdvcmQ+PGtleXdvcmQ+UG90
YXRvPC9rZXl3b3JkPjxrZXl3b3JkPlR1YmVyIHF1YWxpdHk8L2tleXdvcmQ+PC9rZXl3b3Jkcz48
ZGF0ZXM+PHllYXI+MjAwOTwveWVhcj48cHViLWRhdGVzPjxkYXRlPjIvLzwvZGF0ZT48L3B1Yi1k
YXRlcz48L2RhdGVzPjxpc2JuPjExNjEtMDMwMTwvaXNibj48dXJscz48cmVsYXRlZC11cmxzPjx1
cmw+aHR0cDovL3d3dy5zY2llbmNlZGlyZWN0LmNvbS9zY2llbmNlL2FydGljbGUvcGlpL1MxMTYx
MDMwMTA4MDAwODc3PC91cmw+PC9yZWxhdGVkLXVybHM+PC91cmxzPjxlbGVjdHJvbmljLXJlc291
cmNlLW51bT5kb2k6IDEwLjEwMTYvai5lamEuMjAwOC4wNy4wMDY8L2VsZWN0cm9uaWMtcmVzb3Vy
Y2UtbnVtPjwvcmVjb3JkPjwvQ2l0ZT48L0VuZE5vdGU+AG=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TsgVm9ybmUgZXQgYWwuLCAyMDAyKTwvRGlzcGxheVRl
eHQ+PHJlY29yZD48cmVjLW51bWJlcj42ODU8L3JlYy1udW1iZXI+PGZvcmVpZ24ta2V5cz48a2V5
IGFwcD0iRU4iIGRiLWlkPSJhdmR4MjV3cmQwYWQ1Z2VwYXJ4dmVwd2J6ZDlhcHdwejlkc3MiIHRp
bWVzdGFtcD0iMTQ3NDYxMzY0MyI+Njg1PC9rZXk+PC9mb3JlaWduLWtleXM+PHJlZi10eXBlIG5h
bWU9IkpvdXJuYWwgQXJ0aWNsZSI+MTc8L3JlZi10eXBlPjxjb250cmlidXRvcnM+PGF1dGhvcnM+
PGF1dGhvcj5Eb25uZWxseSwgQWxpc29uPC9hdXRob3I+PGF1dGhvcj5MYXdzb24sIFRyYWN5PC9h
dXRob3I+PGF1dGhvcj5DcmFpZ29uLCBKaW08L2F1dGhvcj48YXV0aG9yPkJsYWNrLCBDb2xpbiBS
LjwvYXV0aG9yPjxhdXRob3I+Q29sbHMsIEplcmVteSBKLjwvYXV0aG9yPjxhdXRob3I+TGFuZG9u
LCBHZW9mZjwvYXV0aG9yPjwvYXV0aG9ycz48L2NvbnRyaWJ1dG9ycz48dGl0bGVzPjx0aXRsZT48
c3R5bGUgZmFjZT0ibm9ybWFsIiBmb250PSJkZWZhdWx0IiBzaXplPSIxMDAlIj5FZmZlY3RzIG9m
IGVsZXZhdGVkIENPPC9zdHlsZT48c3R5bGUgZmFjZT0ic3Vic2NyaXB0IiBmb250PSJkZWZhdWx0
IiBzaXplPSIxMDAlIj4yPC9zdHlsZT48c3R5bGUgZmFjZT0ibm9ybWFsIiBmb250PSJkZWZhdWx0
IiBzaXplPSIxMDAlIj4gYW5kIE88L3N0eWxlPjxzdHlsZSBmYWNlPSJzdWJzY3JpcHQiIGZvbnQ9
ImRlZmF1bHQiIHNpemU9IjEwMCUiPjM8L3N0eWxlPjxzdHlsZSBmYWNlPSJub3JtYWwiIGZvbnQ9
ImRlZmF1bHQiIHNpemU9IjEwMCUiPiBvbiB0dWJlciBxdWFsaXR5IGluIHBvdGF0byAoPC9zdHls
ZT48c3R5bGUgZmFjZT0iaXRhbGljIiBmb250PSJkZWZhdWx0IiBzaXplPSIxMDAlIj5Tb2xhbnVt
IHR1YmVyb3N1bTwvc3R5bGU+PHN0eWxlIGZhY2U9Im5vcm1hbCIgZm9udD0iZGVmYXVsdCIgc2l6
ZT0iMTAwJSI+IEwuKTwvc3R5bGU+PC90aXRsZT48c2Vjb25kYXJ5LXRpdGxlPkFncmljLiBFY29z
eXN0LiBFbnZpcm9uLjwvc2Vjb25kYXJ5LXRpdGxlPjwvdGl0bGVzPjxwZXJpb2RpY2FsPjxmdWxs
LXRpdGxlPkFncmljLiBFY29zeXN0LiBFbnZpcm9uLjwvZnVsbC10aXRsZT48L3BlcmlvZGljYWw+
PHBhZ2VzPjI3My0yODU8L3BhZ2VzPjx2b2x1bWU+ODc8L3ZvbHVtZT48bnVtYmVyPjM8L251bWJl
cj48a2V5d29yZHM+PGtleXdvcmQ+Q2FyYm9uIGRpb3hpZGU8L2tleXdvcmQ+PGtleXdvcmQ+T3pv
bmU8L2tleXdvcmQ+PGtleXdvcmQ+UG90YXRvPC9rZXl3b3JkPjxrZXl3b3JkPlNvbGFudW0gdHVi
ZXJvc3VtIEwuPC9rZXl3b3JkPjxrZXl3b3JkPlR1YmVyIHF1YWxpdHk8L2tleXdvcmQ+PGtleXdv
cmQ+T3Blbi10b3AgY2hhbWJlcnMgKE9UQ3MpPC9rZXl3b3JkPjxrZXl3b3JkPlVuaXRlZCBLaW5n
ZG9tPC9rZXl3b3JkPjwva2V5d29yZHM+PGRhdGVzPjx5ZWFyPjIwMDE8L3llYXI+PHB1Yi1kYXRl
cz48ZGF0ZT4xMi8vPC9kYXRlPjwvcHViLWRhdGVzPjwvZGF0ZXM+PGlzYm4+MDE2Ny04ODA5PC9p
c2JuPjx1cmxzPjxyZWxhdGVkLXVybHM+PHVybD5odHRwOi8vd3d3LnNjaWVuY2VkaXJlY3QuY29t
L3NjaWVuY2UvYXJ0aWNsZS9waWkvUzAxNjc4ODA5MDEwMDE0NFg8L3VybD48L3JlbGF0ZWQtdXJs
cz48L3VybHM+PGVsZWN0cm9uaWMtcmVzb3VyY2UtbnVtPmRvaTogMTAuMTAxNi9TMDE2Ny04ODA5
KDAxKTAwMTQ0LVg8L2VsZWN0cm9uaWMtcmVzb3VyY2UtbnVtPjwvcmVjb3JkPjwvQ2l0ZT48Q2l0
ZT48QXV0aG9yPlZvcm5lPC9BdXRob3I+PFllYXI+MjAwMjwvWWVhcj48UmVjTnVtPjExMjwvUmVj
TnVtPjxyZWNvcmQ+PHJlYy1udW1iZXI+MTEyPC9yZWMtbnVtYmVyPjxmb3JlaWduLWtleXM+PGtl
eSBhcHA9IkVOIiBkYi1pZD0iYXZkeDI1d3JkMGFkNWdlcGFyeHZlcHdiemQ5YXB3cHo5ZHNzIiB0
aW1lc3RhbXA9IjEzOTE2ODg4MjAiPjExMjwva2V5PjwvZm9yZWlnbi1rZXlzPjxyZWYtdHlwZSBu
YW1lPSJKb3VybmFsIEFydGljbGUiPjE3PC9yZWYtdHlwZT48Y29udHJpYnV0b3JzPjxhdXRob3Jz
PjxhdXRob3I+Vm9ybmUsIFZpcnBpPC9hdXRob3I+PGF1dGhvcj5PamFucGVyw6QsIEthdGlua2E8
L2F1dGhvcj48YXV0aG9yPkRlIFRlbW1lcm1hbiwgTDwvYXV0aG9yPjxhdXRob3I+QmluZGksIE08
L2F1dGhvcj48YXV0aG9yPkjDtmd5LCBQPC9hdXRob3I+PGF1dGhvcj5Kb25lcywgTUI8L2F1dGhv
cj48YXV0aG9yPkxhd3NvbiwgVDwvYXV0aG9yPjxhdXRob3I+UGVyc3NvbiwgSzwvYXV0aG9yPjwv
YXV0aG9ycz48L2NvbnRyaWJ1dG9ycz48dGl0bGVzPjx0aXRsZT5FZmZlY3RzIG9mIGVsZXZhdGVk
IGNhcmJvbiBkaW94aWRlIGFuZCBvem9uZSBvbiBwb3RhdG8gdHViZXIgcXVhbGl0eSBpbiB0aGUg
RXVyb3BlYW4gbXVsdGlwbGUtc2l0ZSBleHBlcmltZW50IOKAmENISVAtcHJvamVjdOKAmTwvdGl0
bGU+PHNlY29uZGFyeS10aXRsZT5FdXIuIEouIEFncm9uLiA8L3NlY29uZGFyeS10aXRsZT48L3Rp
dGxlcz48cGVyaW9kaWNhbD48ZnVsbC10aXRsZT5FdXIuIEouIEFncm9uLjwvZnVsbC10aXRsZT48
L3BlcmlvZGljYWw+PHBhZ2VzPjM2OS0zODE8L3BhZ2VzPjx2b2x1bWU+MTc8L3ZvbHVtZT48bnVt
YmVyPjQ8L251bWJlcj48ZGF0ZXM+PHllYXI+MjAwMjwveWVhcj48L2RhdGVzPjxpc2JuPjExNjEt
MDMwMTwvaXNibj48dXJscz48L3VybHM+PC9yZWNvcmQ+PC9DaXRlPjxDaXRlPjxBdXRob3I+SMO2
Z3k8L0F1dGhvcj48WWVhcj4yMDA5PC9ZZWFyPjxSZWNOdW0+NjgwPC9SZWNOdW0+PHJlY29yZD48
cmVjLW51bWJlcj42ODA8L3JlYy1udW1iZXI+PGZvcmVpZ24ta2V5cz48a2V5IGFwcD0iRU4iIGRi
LWlkPSJhdmR4MjV3cmQwYWQ1Z2VwYXJ4dmVwd2J6ZDlhcHdwejlkc3MiIHRpbWVzdGFtcD0iMTQ3
NDYxMjkzNSI+NjgwPC9rZXk+PC9mb3JlaWduLWtleXM+PHJlZi10eXBlIG5hbWU9IkpvdXJuYWwg
QXJ0aWNsZSI+MTc8L3JlZi10eXBlPjxjb250cmlidXRvcnM+PGF1dGhvcnM+PGF1dGhvcj5Iw7Zn
eSwgUC48L2F1dGhvcj48YXV0aG9yPkZhbmdtZWllciwgQS48L2F1dGhvcj48L2F1dGhvcnM+PC9j
b250cmlidXRvcnM+PHRpdGxlcz48dGl0bGU+PHN0eWxlIGZhY2U9Im5vcm1hbCIgZm9udD0iZGVm
YXVsdCIgc2l6ZT0iMTAwJSI+QXRtb3NwaGVyaWMgQ088L3N0eWxlPjxzdHlsZSBmYWNlPSJzdWJz
Y3JpcHQiIGZvbnQ9ImRlZmF1bHQiIHNpemU9IjEwMCUiPjI8L3N0eWxlPjxzdHlsZSBmYWNlPSJu
b3JtYWwiIGZvbnQ9ImRlZmF1bHQiIHNpemU9IjEwMCUiPiBlbnJpY2htZW50IGFmZmVjdHMgcG90
YXRvZXM6IDIuIFR1YmVyIHF1YWxpdHkgdHJhaXRzPC9zdHlsZT48L3RpdGxlPjxzZWNvbmRhcnkt
dGl0bGU+RXVyLiBKLiBBZ3Jvbi4gPC9zZWNvbmRhcnktdGl0bGU+PC90aXRsZXM+PHBlcmlvZGlj
YWw+PGZ1bGwtdGl0bGU+RXVyLiBKLiBBZ3Jvbi48L2Z1bGwtdGl0bGU+PC9wZXJpb2RpY2FsPjxw
YWdlcz44NS05NDwvcGFnZXM+PHZvbHVtZT4zMDwvdm9sdW1lPjxudW1iZXI+MjwvbnVtYmVyPjxr
ZXl3b3Jkcz48a2V5d29yZD5DTzIgZW5yaWNobWVudDwva2V5d29yZD48a2V5d29yZD5PVEM8L2tl
eXdvcmQ+PGtleXdvcmQ+U29sYW51bSB0dWJlcm9zdW0gTC48L2tleXdvcmQ+PGtleXdvcmQ+UG90
YXRvPC9rZXl3b3JkPjxrZXl3b3JkPlR1YmVyIHF1YWxpdHk8L2tleXdvcmQ+PC9rZXl3b3Jkcz48
ZGF0ZXM+PHllYXI+MjAwOTwveWVhcj48cHViLWRhdGVzPjxkYXRlPjIvLzwvZGF0ZT48L3B1Yi1k
YXRlcz48L2RhdGVzPjxpc2JuPjExNjEtMDMwMTwvaXNibj48dXJscz48cmVsYXRlZC11cmxzPjx1
cmw+aHR0cDovL3d3dy5zY2llbmNlZGlyZWN0LmNvbS9zY2llbmNlL2FydGljbGUvcGlpL1MxMTYx
MDMwMTA4MDAwODc3PC91cmw+PC9yZWxhdGVkLXVybHM+PC91cmxzPjxlbGVjdHJvbmljLXJlc291
cmNlLW51bT5kb2k6IDEwLjEwMTYvai5lamEuMjAwOC4wNy4wMDY8L2VsZWN0cm9uaWMtcmVzb3Vy
Y2UtbnVtPjwvcmVjb3JkPjwvQ2l0ZT48L0VuZE5vdGU+AG=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Donnelly et al., 2001; Högy and Fangmeier, 2009; Vorne et al., 2002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,</w:t>
            </w:r>
            <w:r w:rsidR="008304EE" w:rsidRPr="001C77FB">
              <w:rPr>
                <w:sz w:val="22"/>
                <w:szCs w:val="22"/>
                <w:lang w:val="en-AU"/>
              </w:rPr>
              <w:t xml:space="preserve">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1C77FB">
              <w:rPr>
                <w:sz w:val="22"/>
                <w:szCs w:val="22"/>
                <w:lang w:val="en-AU"/>
              </w:rPr>
              <w:t>strawberry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Sun&lt;/Author&gt;&lt;Year&gt;2012&lt;/Year&gt;&lt;RecNum&gt;1091&lt;/RecNum&gt;&lt;DisplayText&gt;(Sun et al., 2012)&lt;/DisplayText&gt;&lt;record&gt;&lt;rec-number&gt;1091&lt;/rec-number&gt;&lt;foreign-keys&gt;&lt;key app="EN" db-id="avdx25wrd0ad5geparxvepwbzd9apwpz9dss" timestamp="1508290017"&gt;1091&lt;/key&gt;&lt;/foreign-keys&gt;&lt;ref-type name="Journal Article"&gt;17&lt;/ref-type&gt;&lt;contributors&gt;&lt;authors&gt;&lt;author&gt;Sun, Peng&lt;/author&gt;&lt;author&gt;Mantri, Nitin&lt;/author&gt;&lt;author&gt;Lou, Heqiang&lt;/author&gt;&lt;author&gt;Hu, Ya&lt;/author&gt;&lt;author&gt;Sun, Dan&lt;/author&gt;&lt;author&gt;Zhu, Yueqing&lt;/author&gt;&lt;author&gt;Dong, Tingting&lt;/author&gt;&lt;author&gt;Lu, Hongfei&lt;/author&gt;&lt;/authors&gt;&lt;/contributors&gt;&lt;titles&gt;&lt;title&gt;&lt;style face="normal" font="default" size="100%"&gt;Effects of elevated CO&lt;/style&gt;&lt;style face="subscript" font="default" size="100%"&gt;2 &lt;/style&gt;&lt;style face="normal" font="default" size="100%"&gt;and temperature on yield and fruit quality of strawberry (&lt;/style&gt;&lt;style face="italic" font="default" size="100%"&gt;Fragaria × ananassa&lt;/style&gt;&lt;style face="normal" font="default" size="100%"&gt; Duch.) at two levels of nitrogen application&lt;/style&gt;&lt;/title&gt;&lt;secondary-title&gt;Plos One&lt;/secondary-title&gt;&lt;/titles&gt;&lt;periodical&gt;&lt;full-title&gt;PLOS ONE&lt;/full-title&gt;&lt;/periodical&gt;&lt;pages&gt;e41000&lt;/pages&gt;&lt;volume&gt;7&lt;/volume&gt;&lt;number&gt;7&lt;/number&gt;&lt;dates&gt;&lt;year&gt;2012&lt;/year&gt;&lt;/dates&gt;&lt;publisher&gt;Public Library of Science&lt;/publisher&gt;&lt;urls&gt;&lt;related-urls&gt;&lt;url&gt;https://doi.org/10.1371/journal.pone.0041000&lt;/url&gt;&lt;/related-urls&gt;&lt;/urls&gt;&lt;electronic-resource-num&gt;doi: 10.1371/journal.pone.0041000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Sun et al., 2012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>,</w:t>
            </w:r>
            <w:r w:rsidR="008304EE" w:rsidRPr="001C77FB">
              <w:rPr>
                <w:sz w:val="22"/>
                <w:szCs w:val="22"/>
                <w:lang w:val="en-AU"/>
              </w:rPr>
              <w:t xml:space="preserve"> </w:t>
            </w:r>
            <w:r w:rsidR="008D3327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1C77FB">
              <w:rPr>
                <w:sz w:val="22"/>
                <w:szCs w:val="22"/>
                <w:lang w:val="en-AU"/>
              </w:rPr>
              <w:t>sugar beet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ZW1tZXJzLURlcmtzPC9BdXRob3I+PFllYXI+MTk5ODwv
WWVhcj48UmVjTnVtPjcwMjwvUmVjTnVtPjxEaXNwbGF5VGV4dD4oRGVtbWVycy1EZXJrcyBldCBh
bC4sIDE5OTg7IE1hbmRlcnNjaGVpZCBldCBhbC4sIDIwMTApPC9EaXNwbGF5VGV4dD48cmVjb3Jk
PjxyZWMtbnVtYmVyPjcwMjwvcmVjLW51bWJlcj48Zm9yZWlnbi1rZXlzPjxrZXkgYXBwPSJFTiIg
ZGItaWQ9ImF2ZHgyNXdyZDBhZDVnZXBhcnh2ZXB3YnpkOWFwd3B6OWRzcyIgdGltZXN0YW1wPSIx
NDc0ODUzMTkyIj43MDI8L2tleT48L2ZvcmVpZ24ta2V5cz48cmVmLXR5cGUgbmFtZT0iSm91cm5h
bCBBcnRpY2xlIj4xNzwvcmVmLXR5cGU+PGNvbnRyaWJ1dG9ycz48YXV0aG9ycz48YXV0aG9yPkRl
bW1lcnMtRGVya3MsIEguPC9hdXRob3I+PGF1dGhvcj5NaXRjaGVsbCwgUi4gQS4gQy48L2F1dGhv
cj48YXV0aG9yPk1pdGNoZWxsLCBWLiBKLjwvYXV0aG9yPjxhdXRob3I+TGF3bG9yLCBELiBXLjwv
YXV0aG9yPjwvYXV0aG9ycz48L2NvbnRyaWJ1dG9ycz48dGl0bGVzPjx0aXRsZT48c3R5bGUgZmFj
ZT0ibm9ybWFsIiBmb250PSJkZWZhdWx0IiBzaXplPSIxMDAlIj5SZXNwb25zZSBvZiBzdWdhciBi
ZWV0ICg8L3N0eWxlPjxzdHlsZSBmYWNlPSJpdGFsaWMiIGZvbnQ9ImRlZmF1bHQiIHNpemU9IjEw
MCUiPkJldGEgdnVsZ2FyaXMgPC9zdHlsZT48c3R5bGUgZmFjZT0ibm9ybWFsIiBmb250PSJkZWZh
dWx0IiBzaXplPSIxMDAlIj5MLikgeWllbGQgYW5kIGJpb2NoZW1pY2FsIGNvbXBvc2l0aW9uIHRv
IGVsZXZhdGVkIENPPC9zdHlsZT48c3R5bGUgZmFjZT0ic3Vic2NyaXB0IiBmb250PSJkZWZhdWx0
IiBzaXplPSIxMDAlIj4yPC9zdHlsZT48c3R5bGUgZmFjZT0ibm9ybWFsIiBmb250PSJkZWZhdWx0
IiBzaXplPSIxMDAlIj4gYW5kIHRlbXBlcmF0dXJlIGF0IHR3byBuaXRyb2dlbiBhcHBsaWNhdGlv
bnM8L3N0eWxlPjwvdGl0bGU+PHNlY29uZGFyeS10aXRsZT5QbGFudCBDZWxsIEVudmlyb24uPC9z
ZWNvbmRhcnktdGl0bGU+PC90aXRsZXM+PHBlcmlvZGljYWw+PGZ1bGwtdGl0bGU+UGxhbnQgQ2Vs
bCBFbnZpcm9uLjwvZnVsbC10aXRsZT48L3BlcmlvZGljYWw+PHBhZ2VzPjgyOS04MzY8L3BhZ2Vz
Pjx2b2x1bWU+MjE8L3ZvbHVtZT48bnVtYmVyPjg8L251bWJlcj48a2V5d29yZHM+PGtleXdvcmQ+
QmV0YSB2dWxnYXJpczwva2V5d29yZD48a2V5d29yZD5zdWdhciBiZWV0PC9rZXl3b3JkPjxrZXl3
b3JkPmJpb21hc3M8L2tleXdvcmQ+PGtleXdvcmQ+Q08yPC9rZXl3b3JkPjxrZXl3b3JkPm5pdHJv
Z2VuPC9rZXl3b3JkPjxrZXl3b3JkPnJvb3QgcXVhbGl0eTwva2V5d29yZD48a2V5d29yZD50ZW1w
ZXJhdHVyZTwva2V5d29yZD48a2V5d29yZD55aWVsZDwva2V5d29yZD48L2tleXdvcmRzPjxkYXRl
cz48eWVhcj4xOTk4PC95ZWFyPjwvZGF0ZXM+PHB1Ymxpc2hlcj5CbGFja3dlbGwgU2NpZW5jZSBM
dGQ8L3B1Ymxpc2hlcj48aXNibj4xMzY1LTMwNDA8L2lzYm4+PHVybHM+PHJlbGF0ZWQtdXJscz48
dXJsPmh0dHA6Ly9keC5kb2kub3JnLzEwLjEwNDYvai4xMzY1LTMwNDAuMTk5OC4wMDMyNy54PC91
cmw+PC9yZWxhdGVkLXVybHM+PC91cmxzPjxlbGVjdHJvbmljLXJlc291cmNlLW51bT5kb2k6IDEw
LjEwNDYvai4xMzY1LTMwNDAuMTk5OC4wMDMyNy54PC9lbGVjdHJvbmljLXJlc291cmNlLW51bT48
L3JlY29yZD48L0NpdGU+PENpdGU+PEF1dGhvcj5NYW5kZXJzY2hlaWQ8L0F1dGhvcj48WWVhcj4y
MDEwPC9ZZWFyPjxSZWNOdW0+MTA5MjwvUmVjTnVtPjxyZWNvcmQ+PHJlYy1udW1iZXI+MTA5Mjwv
cmVjLW51bWJlcj48Zm9yZWlnbi1rZXlzPjxrZXkgYXBwPSJFTiIgZGItaWQ9ImF2ZHgyNXdyZDBh
ZDVnZXBhcnh2ZXB3YnpkOWFwd3B6OWRzcyIgdGltZXN0YW1wPSIxNTA4MjkwMTg3Ij4xMDkyPC9r
ZXk+PC9mb3JlaWduLWtleXM+PHJlZi10eXBlIG5hbWU9IkpvdXJuYWwgQXJ0aWNsZSI+MTc8L3Jl
Zi10eXBlPjxjb250cmlidXRvcnM+PGF1dGhvcnM+PGF1dGhvcj5NYW5kZXJzY2hlaWQsIFJlbXk8
L2F1dGhvcj48YXV0aG9yPlBhY2hvbHNraSwgQW5kcmVhczwvYXV0aG9yPjxhdXRob3I+V2VpZ2Vs
LCBIYW5zLUpvYWNoaW08L2F1dGhvcj48L2F1dGhvcnM+PC9jb250cmlidXRvcnM+PHRpdGxlcz48
dGl0bGU+PHN0eWxlIGZhY2U9Im5vcm1hbCIgZm9udD0iZGVmYXVsdCIgc2l6ZT0iMTAwJSI+RWZm
ZWN0IG9mIGZyZWUgYWlyIGNhcmJvbiBkaW94aWRlIGVucmljaG1lbnQgY29tYmluZWQgd2l0aCB0
d28gbml0cm9nZW4gbGV2ZWxzIG9uIGdyb3d0aCwgeWllbGQgYW5kIHlpZWxkIHF1YWxpdHkgb2Yg
c3VnYXIgYmVldDogRXZpZGVuY2UgZm9yIGEgc2luayBsaW1pdGF0aW9uIG9mIGJlZXQgZ3Jvd3Ro
IHVuZGVyIGVsZXZhdGVkIENPPC9zdHlsZT48c3R5bGUgZmFjZT0ic3Vic2NyaXB0IiBmb250PSJk
ZWZhdWx0IiBzaXplPSIxMDAlIj4yPC9zdHlsZT48L3RpdGxlPjxzZWNvbmRhcnktdGl0bGU+RXVy
LiBKLiBBZ3Jvbi4gPC9zZWNvbmRhcnktdGl0bGU+PC90aXRsZXM+PHBlcmlvZGljYWw+PGZ1bGwt
dGl0bGU+RXVyLiBKLiBBZ3Jvbi48L2Z1bGwtdGl0bGU+PC9wZXJpb2RpY2FsPjxwYWdlcz4yMjgt
MjM5PC9wYWdlcz48dm9sdW1lPjMyPC92b2x1bWU+PG51bWJlcj4zPC9udW1iZXI+PGtleXdvcmRz
PjxrZXl3b3JkPkNPPC9rZXl3b3JkPjxrZXl3b3JkPk5pdHJvZ2VuPC9rZXl3b3JkPjxrZXl3b3Jk
PkJlZXQgcXVhbGl0eTwva2V5d29yZD48a2V5d29yZD5TdWdhciBiZWV0PC9rZXl3b3JkPjxrZXl3
b3JkPllpZWxkPC9rZXl3b3JkPjwva2V5d29yZHM+PGRhdGVzPjx5ZWFyPjIwMTA8L3llYXI+PHB1
Yi1kYXRlcz48ZGF0ZT4yMDEwLzA0LzAxLzwvZGF0ZT48L3B1Yi1kYXRlcz48L2RhdGVzPjxpc2Ju
PjExNjEtMDMwMTwvaXNibj48dXJscz48cmVsYXRlZC11cmxzPjx1cmw+aHR0cDovL3d3dy5zY2ll
bmNlZGlyZWN0LmNvbS9zY2llbmNlL2FydGljbGUvcGlpL1MxMTYxMDMwMTA5MDAxMjcwPC91cmw+
PC9yZWxhdGVkLXVybHM+PC91cmxzPjxlbGVjdHJvbmljLXJlc291cmNlLW51bT5kb2k6IDEwLjEw
MTYvai5lamEuMjAwOS4xMi4wMDI8L2VsZWN0cm9uaWMtcmVzb3VyY2UtbnVtPjwvcmVjb3JkPjwv
Q2l0ZT48L0VuZE5vdGU+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ZW1tZXJzLURlcmtzPC9BdXRob3I+PFllYXI+MTk5ODwv
WWVhcj48UmVjTnVtPjcwMjwvUmVjTnVtPjxEaXNwbGF5VGV4dD4oRGVtbWVycy1EZXJrcyBldCBh
bC4sIDE5OTg7IE1hbmRlcnNjaGVpZCBldCBhbC4sIDIwMTApPC9EaXNwbGF5VGV4dD48cmVjb3Jk
PjxyZWMtbnVtYmVyPjcwMjwvcmVjLW51bWJlcj48Zm9yZWlnbi1rZXlzPjxrZXkgYXBwPSJFTiIg
ZGItaWQ9ImF2ZHgyNXdyZDBhZDVnZXBhcnh2ZXB3YnpkOWFwd3B6OWRzcyIgdGltZXN0YW1wPSIx
NDc0ODUzMTkyIj43MDI8L2tleT48L2ZvcmVpZ24ta2V5cz48cmVmLXR5cGUgbmFtZT0iSm91cm5h
bCBBcnRpY2xlIj4xNzwvcmVmLXR5cGU+PGNvbnRyaWJ1dG9ycz48YXV0aG9ycz48YXV0aG9yPkRl
bW1lcnMtRGVya3MsIEguPC9hdXRob3I+PGF1dGhvcj5NaXRjaGVsbCwgUi4gQS4gQy48L2F1dGhv
cj48YXV0aG9yPk1pdGNoZWxsLCBWLiBKLjwvYXV0aG9yPjxhdXRob3I+TGF3bG9yLCBELiBXLjwv
YXV0aG9yPjwvYXV0aG9ycz48L2NvbnRyaWJ1dG9ycz48dGl0bGVzPjx0aXRsZT48c3R5bGUgZmFj
ZT0ibm9ybWFsIiBmb250PSJkZWZhdWx0IiBzaXplPSIxMDAlIj5SZXNwb25zZSBvZiBzdWdhciBi
ZWV0ICg8L3N0eWxlPjxzdHlsZSBmYWNlPSJpdGFsaWMiIGZvbnQ9ImRlZmF1bHQiIHNpemU9IjEw
MCUiPkJldGEgdnVsZ2FyaXMgPC9zdHlsZT48c3R5bGUgZmFjZT0ibm9ybWFsIiBmb250PSJkZWZh
dWx0IiBzaXplPSIxMDAlIj5MLikgeWllbGQgYW5kIGJpb2NoZW1pY2FsIGNvbXBvc2l0aW9uIHRv
IGVsZXZhdGVkIENPPC9zdHlsZT48c3R5bGUgZmFjZT0ic3Vic2NyaXB0IiBmb250PSJkZWZhdWx0
IiBzaXplPSIxMDAlIj4yPC9zdHlsZT48c3R5bGUgZmFjZT0ibm9ybWFsIiBmb250PSJkZWZhdWx0
IiBzaXplPSIxMDAlIj4gYW5kIHRlbXBlcmF0dXJlIGF0IHR3byBuaXRyb2dlbiBhcHBsaWNhdGlv
bnM8L3N0eWxlPjwvdGl0bGU+PHNlY29uZGFyeS10aXRsZT5QbGFudCBDZWxsIEVudmlyb24uPC9z
ZWNvbmRhcnktdGl0bGU+PC90aXRsZXM+PHBlcmlvZGljYWw+PGZ1bGwtdGl0bGU+UGxhbnQgQ2Vs
bCBFbnZpcm9uLjwvZnVsbC10aXRsZT48L3BlcmlvZGljYWw+PHBhZ2VzPjgyOS04MzY8L3BhZ2Vz
Pjx2b2x1bWU+MjE8L3ZvbHVtZT48bnVtYmVyPjg8L251bWJlcj48a2V5d29yZHM+PGtleXdvcmQ+
QmV0YSB2dWxnYXJpczwva2V5d29yZD48a2V5d29yZD5zdWdhciBiZWV0PC9rZXl3b3JkPjxrZXl3
b3JkPmJpb21hc3M8L2tleXdvcmQ+PGtleXdvcmQ+Q08yPC9rZXl3b3JkPjxrZXl3b3JkPm5pdHJv
Z2VuPC9rZXl3b3JkPjxrZXl3b3JkPnJvb3QgcXVhbGl0eTwva2V5d29yZD48a2V5d29yZD50ZW1w
ZXJhdHVyZTwva2V5d29yZD48a2V5d29yZD55aWVsZDwva2V5d29yZD48L2tleXdvcmRzPjxkYXRl
cz48eWVhcj4xOTk4PC95ZWFyPjwvZGF0ZXM+PHB1Ymxpc2hlcj5CbGFja3dlbGwgU2NpZW5jZSBM
dGQ8L3B1Ymxpc2hlcj48aXNibj4xMzY1LTMwNDA8L2lzYm4+PHVybHM+PHJlbGF0ZWQtdXJscz48
dXJsPmh0dHA6Ly9keC5kb2kub3JnLzEwLjEwNDYvai4xMzY1LTMwNDAuMTk5OC4wMDMyNy54PC91
cmw+PC9yZWxhdGVkLXVybHM+PC91cmxzPjxlbGVjdHJvbmljLXJlc291cmNlLW51bT5kb2k6IDEw
LjEwNDYvai4xMzY1LTMwNDAuMTk5OC4wMDMyNy54PC9lbGVjdHJvbmljLXJlc291cmNlLW51bT48
L3JlY29yZD48L0NpdGU+PENpdGU+PEF1dGhvcj5NYW5kZXJzY2hlaWQ8L0F1dGhvcj48WWVhcj4y
MDEwPC9ZZWFyPjxSZWNOdW0+MTA5MjwvUmVjTnVtPjxyZWNvcmQ+PHJlYy1udW1iZXI+MTA5Mjwv
cmVjLW51bWJlcj48Zm9yZWlnbi1rZXlzPjxrZXkgYXBwPSJFTiIgZGItaWQ9ImF2ZHgyNXdyZDBh
ZDVnZXBhcnh2ZXB3YnpkOWFwd3B6OWRzcyIgdGltZXN0YW1wPSIxNTA4MjkwMTg3Ij4xMDkyPC9r
ZXk+PC9mb3JlaWduLWtleXM+PHJlZi10eXBlIG5hbWU9IkpvdXJuYWwgQXJ0aWNsZSI+MTc8L3Jl
Zi10eXBlPjxjb250cmlidXRvcnM+PGF1dGhvcnM+PGF1dGhvcj5NYW5kZXJzY2hlaWQsIFJlbXk8
L2F1dGhvcj48YXV0aG9yPlBhY2hvbHNraSwgQW5kcmVhczwvYXV0aG9yPjxhdXRob3I+V2VpZ2Vs
LCBIYW5zLUpvYWNoaW08L2F1dGhvcj48L2F1dGhvcnM+PC9jb250cmlidXRvcnM+PHRpdGxlcz48
dGl0bGU+PHN0eWxlIGZhY2U9Im5vcm1hbCIgZm9udD0iZGVmYXVsdCIgc2l6ZT0iMTAwJSI+RWZm
ZWN0IG9mIGZyZWUgYWlyIGNhcmJvbiBkaW94aWRlIGVucmljaG1lbnQgY29tYmluZWQgd2l0aCB0
d28gbml0cm9nZW4gbGV2ZWxzIG9uIGdyb3d0aCwgeWllbGQgYW5kIHlpZWxkIHF1YWxpdHkgb2Yg
c3VnYXIgYmVldDogRXZpZGVuY2UgZm9yIGEgc2luayBsaW1pdGF0aW9uIG9mIGJlZXQgZ3Jvd3Ro
IHVuZGVyIGVsZXZhdGVkIENPPC9zdHlsZT48c3R5bGUgZmFjZT0ic3Vic2NyaXB0IiBmb250PSJk
ZWZhdWx0IiBzaXplPSIxMDAlIj4yPC9zdHlsZT48L3RpdGxlPjxzZWNvbmRhcnktdGl0bGU+RXVy
LiBKLiBBZ3Jvbi4gPC9zZWNvbmRhcnktdGl0bGU+PC90aXRsZXM+PHBlcmlvZGljYWw+PGZ1bGwt
dGl0bGU+RXVyLiBKLiBBZ3Jvbi48L2Z1bGwtdGl0bGU+PC9wZXJpb2RpY2FsPjxwYWdlcz4yMjgt
MjM5PC9wYWdlcz48dm9sdW1lPjMyPC92b2x1bWU+PG51bWJlcj4zPC9udW1iZXI+PGtleXdvcmRz
PjxrZXl3b3JkPkNPPC9rZXl3b3JkPjxrZXl3b3JkPk5pdHJvZ2VuPC9rZXl3b3JkPjxrZXl3b3Jk
PkJlZXQgcXVhbGl0eTwva2V5d29yZD48a2V5d29yZD5TdWdhciBiZWV0PC9rZXl3b3JkPjxrZXl3
b3JkPllpZWxkPC9rZXl3b3JkPjwva2V5d29yZHM+PGRhdGVzPjx5ZWFyPjIwMTA8L3llYXI+PHB1
Yi1kYXRlcz48ZGF0ZT4yMDEwLzA0LzAxLzwvZGF0ZT48L3B1Yi1kYXRlcz48L2RhdGVzPjxpc2Ju
PjExNjEtMDMwMTwvaXNibj48dXJscz48cmVsYXRlZC11cmxzPjx1cmw+aHR0cDovL3d3dy5zY2ll
bmNlZGlyZWN0LmNvbS9zY2llbmNlL2FydGljbGUvcGlpL1MxMTYxMDMwMTA5MDAxMjcwPC91cmw+
PC9yZWxhdGVkLXVybHM+PC91cmxzPjxlbGVjdHJvbmljLXJlc291cmNlLW51bT5kb2k6IDEwLjEw
MTYvai5lamEuMjAwOS4xMi4wMDI8L2VsZWN0cm9uaWMtcmVzb3VyY2UtbnVtPjwvcmVjb3JkPjwv
Q2l0ZT48L0VuZE5vdGU+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Demmers-Derks et al., 1998; Manderscheid et al., 2010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rFonts w:hint="eastAsia"/>
                <w:sz w:val="22"/>
                <w:szCs w:val="22"/>
                <w:lang w:val="en-AU"/>
              </w:rPr>
              <w:t xml:space="preserve"> 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8304EE" w:rsidRPr="001C77FB">
              <w:rPr>
                <w:sz w:val="22"/>
                <w:szCs w:val="22"/>
                <w:lang w:val="en-AU"/>
              </w:rPr>
              <w:t>tom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Y8L1llYXI+PFJl
Y051bT42ODg8L1JlY051bT48RGlzcGxheVRleHQ+KEJlaGJvdWRpYW4gYW5kIFRvZCwgMTk5NTsg
SXNsYW0gZXQgYWwuLCAxOTk0OyBJc2xhbSBldCBhbC4sIDE5OTYpPC9EaXNwbGF5VGV4dD48cmVj
b3JkPjxyZWMtbnVtYmVyPjY4ODwvcmVjLW51bWJlcj48Zm9yZWlnbi1rZXlzPjxrZXkgYXBwPSJF
TiIgZGItaWQ9ImF2ZHgyNXdyZDBhZDVnZXBhcnh2ZXB3YnpkOWFwd3B6OWRzcyIgdGltZXN0YW1w
PSIxNDc0NjE0NDM3Ij42ODg8L2tleT48L2ZvcmVpZ24ta2V5cz48cmVmLXR5cGUgbmFtZT0iSm91
cm5hbCBBcnRpY2xlIj4xNzwvcmVmLXR5cGU+PGNvbnRyaWJ1dG9ycz48YXV0aG9ycz48YXV0aG9y
PklzbGFtLCBTaGFoaWR1LCBNZDwvYXV0aG9yPjxhdXRob3I+TWF0c3VpLCBUb3NoaXl1a2k8L2F1
dGhvcj48YXV0aG9yPllvc2hpZGEsIFl1aWNoaTwvYXV0aG9yPjwvYXV0aG9ycz48L2NvbnRyaWJ1
dG9ycz48dGl0bGVzPjx0aXRsZT5FZmZlY3Qgb2YgY2FyYm9uIGRpb3hpZGUgZW5yaWNobWVudCBv
biBwaHlzaWNvLWNoZW1pY2FsIGFuZCBlbnp5bWF0aWMgY2hhbmdlcyBpbiB0b21hdG8gZnJ1aXRz
IGF0IHZhcmlvdXMgc3RhZ2VzIG9mIG1hdHVyaXR5PC90aXRsZT48c2Vjb25kYXJ5LXRpdGxlPlNj
aS4gSG9ydGljLiA8L3NlY29uZGFyeS10aXRsZT48L3RpdGxlcz48cGVyaW9kaWNhbD48ZnVsbC10
aXRsZT5TY2kuIEhvcnRpYy48L2Z1bGwtdGl0bGU+PC9wZXJpb2RpY2FsPjxwYWdlcz4xMzctMTQ5
PC9wYWdlcz48dm9sdW1lPjY1PC92b2x1bWU+PG51bWJlcj4yPC9udW1iZXI+PGtleXdvcmRzPjxr
ZXl3b3JkPlRvbWF0bzwva2V5d29yZD48a2V5d29yZD5DYXJib24gZGlveGlkZTwva2V5d29yZD48
a2V5d29yZD5TdGFnZXMgb2YgbWF0dXJpdHk8L2tleXdvcmQ+PGtleXdvcmQ+RmlybW5lc3M8L2tl
eXdvcmQ+PGtleXdvcmQ+Q29sb3VyPC9rZXl3b3JkPjxrZXl3b3JkPkFzY29yYmljIGFjaWQ8L2tl
eXdvcmQ+PGtleXdvcmQ+T3JnYW5pYyBhY2lkPC9rZXl3b3JkPjxrZXl3b3JkPlN1Z2Fyczwva2V5
d29yZD48a2V5d29yZD5TdWNyb3NlIHN5bnRoYXNlPC9rZXl3b3JkPjxrZXl3b3JkPlN1Y3Jvc2Ug
cGhvc3BoYXRlIHN5bnRoYXNlPC9rZXl3b3JkPjwva2V5d29yZHM+PGRhdGVzPjx5ZWFyPjE5OTY8
L3llYXI+PHB1Yi1kYXRlcz48ZGF0ZT4xOTk2LzA2LzAxPC9kYXRlPjwvcHViLWRhdGVzPjwvZGF0
ZXM+PGlzYm4+MDMwNC00MjM4PC9pc2JuPjx1cmxzPjxyZWxhdGVkLXVybHM+PHVybD5odHRwOi8v
d3d3LnNjaWVuY2VkaXJlY3QuY29tL3NjaWVuY2UvYXJ0aWNsZS9waWkvMDMwNDQyMzg5NTAwODY3
NTwvdXJsPjwvcmVsYXRlZC11cmxzPjwvdXJscz48ZWxlY3Ryb25pYy1yZXNvdXJjZS1udW0+ZG9p
OiAxMC4xMDE2LzAzMDQtNDIzOCg5NSkwMDg2Ny01PC9lbGVjdHJvbmljLXJlc291cmNlLW51bT48
L3JlY29yZD48L0NpdGU+PENpdGU+PEF1dGhvcj5Jc2xhbTwvQXV0aG9yPjxZZWFyPjE5OTQ8L1ll
YXI+PFJlY051bT4xMDY4PC9SZWNOdW0+PHJlY29yZD48cmVjLW51bWJlcj4xMDY4PC9yZWMtbnVt
YmVyPjxmb3JlaWduLWtleXM+PGtleSBhcHA9IkVOIiBkYi1pZD0iYXZkeDI1d3JkMGFkNWdlcGFy
eHZlcHdiemQ5YXB3cHo5ZHNzIiB0aW1lc3RhbXA9IjE1MDgxMzY0MzkiPjEwNjg8L2tleT48L2Zv
cmVpZ24ta2V5cz48cmVmLXR5cGUgbmFtZT0iSm91cm5hbCBBcnRpY2xlIj4xNzwvcmVmLXR5cGU+
PGNvbnRyaWJ1dG9ycz48YXV0aG9ycz48YXV0aG9yPklzbGFtLCBNLjwvYXV0aG9yPjxhdXRob3I+
TWF0c3VpLCBULjwvYXV0aG9yPjxhdXRob3I+WW9zaGlkYSwgWS4gPC9hdXRob3I+PC9hdXRob3Jz
PjwvY29udHJpYnV0b3JzPjx0aXRsZXM+PHRpdGxlPkVmZmVjdHMgb2YgY2FyYm9uIGRpb3hpZGUg
ZW5yaWNobWVudCBvbiBhY2lkIGludmVydGFzZSBhbmQgc3VnYXIgY29uY2VudHJhdGlvbiBpbiBk
ZXZlbG9waW5nIHRvbWF0byBmcnVpdDwvdGl0bGU+PHNlY29uZGFyeS10aXRsZT5FbnZpcm9uIENv
bnRyb2wgQmlvbDwvc2Vjb25kYXJ5LXRpdGxlPjwvdGl0bGVzPjxwZXJpb2RpY2FsPjxmdWxsLXRp
dGxlPkVudmlyb24gQ29udHJvbCBCaW9sPC9mdWxsLXRpdGxlPjwvcGVyaW9kaWNhbD48cGFnZXM+
MjQ1LTI1MTwvcGFnZXM+PHZvbHVtZT4zMjwvdm9sdW1lPjxudW1iZXI+NDwvbnVtYmVyPjxkYXRl
cz48eWVhcj4xOTk0PC95ZWFyPjwvZGF0ZXM+PHVybHM+PC91cmxzPjxlbGVjdHJvbmljLXJlc291
cmNlLW51bT5kb2k6IDEwLjI1MjUvZWNiMTk2My4zMi4yNDU8L2VsZWN0cm9uaWMtcmVzb3VyY2Ut
bnVtPjwvcmVjb3JkPjwvQ2l0ZT48Q2l0ZT48QXV0aG9yPkJlaGJvdWRpYW48L0F1dGhvcj48WWVh
cj4xOTk1PC9ZZWFyPjxSZWNOdW0+MTA3ODwvUmVjTnVtPjxyZWNvcmQ+PHJlYy1udW1iZXI+MTA3
ODwvcmVjLW51bWJlcj48Zm9yZWlnbi1rZXlzPjxrZXkgYXBwPSJFTiIgZGItaWQ9ImF2ZHgyNXdy
ZDBhZDVnZXBhcnh2ZXB3YnpkOWFwd3B6OWRzcyIgdGltZXN0YW1wPSIxNTA4MjgwMDE5Ij4xMDc4
PC9rZXk+PC9mb3JlaWduLWtleXM+PHJlZi10eXBlIG5hbWU9IkpvdXJuYWwgQXJ0aWNsZSI+MTc8
L3JlZi10eXBlPjxjb250cmlidXRvcnM+PGF1dGhvcnM+PGF1dGhvcj5CZWhib3VkaWFuLCBNLiBI
b3NzZWluPC9hdXRob3I+PGF1dGhvcj5Ub2QsIENvbGluPC9hdXRob3I+PC9hdXRob3JzPjwvY29u
dHJpYnV0b3JzPjx0aXRsZXM+PHRpdGxlPlBvc3RoYXJ2ZXN0IGF0dHJpYnV0ZXMgb2YgYFZpcm9z
YSZhcG9zOyB0b21hdG8gZnJ1aXQgcHJvZHVjZWQgaW4gYW4gZW5yaWNoZWQgY2FyYm9uIGRpb3hp
ZGUgZW52aXJvbm1lbnQ8L3RpdGxlPjxzZWNvbmRhcnktdGl0bGU+SG9ydFNjaTwvc2Vjb25kYXJ5
LXRpdGxlPjwvdGl0bGVzPjxwZXJpb2RpY2FsPjxmdWxsLXRpdGxlPkhvcnRTY2k8L2Z1bGwtdGl0
bGU+PC9wZXJpb2RpY2FsPjxwYWdlcz40OTAtNDkxPC9wYWdlcz48dm9sdW1lPjMwPC92b2x1bWU+
PG51bWJlcj4zPC9udW1iZXI+PGRhdGVzPjx5ZWFyPjE5OTU8L3llYXI+PHB1Yi1kYXRlcz48ZGF0
ZT5KdW5lIDEsIDE5OTU8L2RhdGU+PC9wdWItZGF0ZXM+PC9kYXRlcz48dXJscz48cmVsYXRlZC11
cmxzPjx1cmw+aHR0cDovL2hvcnRzY2kuYXNoc3B1YmxpY2F0aW9ucy5vcmcvY29udGVudC8zMC8z
LzQ5MC5hYnN0cmFjdDwvdXJsPjwvcmVsYXRlZC11cmxzPjwvdXJscz48L3JlY29yZD48L0NpdGU+
PC9FbmROb3RlPgB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Y8L1llYXI+PFJl
Y051bT42ODg8L1JlY051bT48RGlzcGxheVRleHQ+KEJlaGJvdWRpYW4gYW5kIFRvZCwgMTk5NTsg
SXNsYW0gZXQgYWwuLCAxOTk0OyBJc2xhbSBldCBhbC4sIDE5OTYpPC9EaXNwbGF5VGV4dD48cmVj
b3JkPjxyZWMtbnVtYmVyPjY4ODwvcmVjLW51bWJlcj48Zm9yZWlnbi1rZXlzPjxrZXkgYXBwPSJF
TiIgZGItaWQ9ImF2ZHgyNXdyZDBhZDVnZXBhcnh2ZXB3YnpkOWFwd3B6OWRzcyIgdGltZXN0YW1w
PSIxNDc0NjE0NDM3Ij42ODg8L2tleT48L2ZvcmVpZ24ta2V5cz48cmVmLXR5cGUgbmFtZT0iSm91
cm5hbCBBcnRpY2xlIj4xNzwvcmVmLXR5cGU+PGNvbnRyaWJ1dG9ycz48YXV0aG9ycz48YXV0aG9y
PklzbGFtLCBTaGFoaWR1LCBNZDwvYXV0aG9yPjxhdXRob3I+TWF0c3VpLCBUb3NoaXl1a2k8L2F1
dGhvcj48YXV0aG9yPllvc2hpZGEsIFl1aWNoaTwvYXV0aG9yPjwvYXV0aG9ycz48L2NvbnRyaWJ1
dG9ycz48dGl0bGVzPjx0aXRsZT5FZmZlY3Qgb2YgY2FyYm9uIGRpb3hpZGUgZW5yaWNobWVudCBv
biBwaHlzaWNvLWNoZW1pY2FsIGFuZCBlbnp5bWF0aWMgY2hhbmdlcyBpbiB0b21hdG8gZnJ1aXRz
IGF0IHZhcmlvdXMgc3RhZ2VzIG9mIG1hdHVyaXR5PC90aXRsZT48c2Vjb25kYXJ5LXRpdGxlPlNj
aS4gSG9ydGljLiA8L3NlY29uZGFyeS10aXRsZT48L3RpdGxlcz48cGVyaW9kaWNhbD48ZnVsbC10
aXRsZT5TY2kuIEhvcnRpYy48L2Z1bGwtdGl0bGU+PC9wZXJpb2RpY2FsPjxwYWdlcz4xMzctMTQ5
PC9wYWdlcz48dm9sdW1lPjY1PC92b2x1bWU+PG51bWJlcj4yPC9udW1iZXI+PGtleXdvcmRzPjxr
ZXl3b3JkPlRvbWF0bzwva2V5d29yZD48a2V5d29yZD5DYXJib24gZGlveGlkZTwva2V5d29yZD48
a2V5d29yZD5TdGFnZXMgb2YgbWF0dXJpdHk8L2tleXdvcmQ+PGtleXdvcmQ+RmlybW5lc3M8L2tl
eXdvcmQ+PGtleXdvcmQ+Q29sb3VyPC9rZXl3b3JkPjxrZXl3b3JkPkFzY29yYmljIGFjaWQ8L2tl
eXdvcmQ+PGtleXdvcmQ+T3JnYW5pYyBhY2lkPC9rZXl3b3JkPjxrZXl3b3JkPlN1Z2Fyczwva2V5
d29yZD48a2V5d29yZD5TdWNyb3NlIHN5bnRoYXNlPC9rZXl3b3JkPjxrZXl3b3JkPlN1Y3Jvc2Ug
cGhvc3BoYXRlIHN5bnRoYXNlPC9rZXl3b3JkPjwva2V5d29yZHM+PGRhdGVzPjx5ZWFyPjE5OTY8
L3llYXI+PHB1Yi1kYXRlcz48ZGF0ZT4xOTk2LzA2LzAxPC9kYXRlPjwvcHViLWRhdGVzPjwvZGF0
ZXM+PGlzYm4+MDMwNC00MjM4PC9pc2JuPjx1cmxzPjxyZWxhdGVkLXVybHM+PHVybD5odHRwOi8v
d3d3LnNjaWVuY2VkaXJlY3QuY29tL3NjaWVuY2UvYXJ0aWNsZS9waWkvMDMwNDQyMzg5NTAwODY3
NTwvdXJsPjwvcmVsYXRlZC11cmxzPjwvdXJscz48ZWxlY3Ryb25pYy1yZXNvdXJjZS1udW0+ZG9p
OiAxMC4xMDE2LzAzMDQtNDIzOCg5NSkwMDg2Ny01PC9lbGVjdHJvbmljLXJlc291cmNlLW51bT48
L3JlY29yZD48L0NpdGU+PENpdGU+PEF1dGhvcj5Jc2xhbTwvQXV0aG9yPjxZZWFyPjE5OTQ8L1ll
YXI+PFJlY051bT4xMDY4PC9SZWNOdW0+PHJlY29yZD48cmVjLW51bWJlcj4xMDY4PC9yZWMtbnVt
YmVyPjxmb3JlaWduLWtleXM+PGtleSBhcHA9IkVOIiBkYi1pZD0iYXZkeDI1d3JkMGFkNWdlcGFy
eHZlcHdiemQ5YXB3cHo5ZHNzIiB0aW1lc3RhbXA9IjE1MDgxMzY0MzkiPjEwNjg8L2tleT48L2Zv
cmVpZ24ta2V5cz48cmVmLXR5cGUgbmFtZT0iSm91cm5hbCBBcnRpY2xlIj4xNzwvcmVmLXR5cGU+
PGNvbnRyaWJ1dG9ycz48YXV0aG9ycz48YXV0aG9yPklzbGFtLCBNLjwvYXV0aG9yPjxhdXRob3I+
TWF0c3VpLCBULjwvYXV0aG9yPjxhdXRob3I+WW9zaGlkYSwgWS4gPC9hdXRob3I+PC9hdXRob3Jz
PjwvY29udHJpYnV0b3JzPjx0aXRsZXM+PHRpdGxlPkVmZmVjdHMgb2YgY2FyYm9uIGRpb3hpZGUg
ZW5yaWNobWVudCBvbiBhY2lkIGludmVydGFzZSBhbmQgc3VnYXIgY29uY2VudHJhdGlvbiBpbiBk
ZXZlbG9waW5nIHRvbWF0byBmcnVpdDwvdGl0bGU+PHNlY29uZGFyeS10aXRsZT5FbnZpcm9uIENv
bnRyb2wgQmlvbDwvc2Vjb25kYXJ5LXRpdGxlPjwvdGl0bGVzPjxwZXJpb2RpY2FsPjxmdWxsLXRp
dGxlPkVudmlyb24gQ29udHJvbCBCaW9sPC9mdWxsLXRpdGxlPjwvcGVyaW9kaWNhbD48cGFnZXM+
MjQ1LTI1MTwvcGFnZXM+PHZvbHVtZT4zMjwvdm9sdW1lPjxudW1iZXI+NDwvbnVtYmVyPjxkYXRl
cz48eWVhcj4xOTk0PC95ZWFyPjwvZGF0ZXM+PHVybHM+PC91cmxzPjxlbGVjdHJvbmljLXJlc291
cmNlLW51bT5kb2k6IDEwLjI1MjUvZWNiMTk2My4zMi4yNDU8L2VsZWN0cm9uaWMtcmVzb3VyY2Ut
bnVtPjwvcmVjb3JkPjwvQ2l0ZT48Q2l0ZT48QXV0aG9yPkJlaGJvdWRpYW48L0F1dGhvcj48WWVh
cj4xOTk1PC9ZZWFyPjxSZWNOdW0+MTA3ODwvUmVjTnVtPjxyZWNvcmQ+PHJlYy1udW1iZXI+MTA3
ODwvcmVjLW51bWJlcj48Zm9yZWlnbi1rZXlzPjxrZXkgYXBwPSJFTiIgZGItaWQ9ImF2ZHgyNXdy
ZDBhZDVnZXBhcnh2ZXB3YnpkOWFwd3B6OWRzcyIgdGltZXN0YW1wPSIxNTA4MjgwMDE5Ij4xMDc4
PC9rZXk+PC9mb3JlaWduLWtleXM+PHJlZi10eXBlIG5hbWU9IkpvdXJuYWwgQXJ0aWNsZSI+MTc8
L3JlZi10eXBlPjxjb250cmlidXRvcnM+PGF1dGhvcnM+PGF1dGhvcj5CZWhib3VkaWFuLCBNLiBI
b3NzZWluPC9hdXRob3I+PGF1dGhvcj5Ub2QsIENvbGluPC9hdXRob3I+PC9hdXRob3JzPjwvY29u
dHJpYnV0b3JzPjx0aXRsZXM+PHRpdGxlPlBvc3RoYXJ2ZXN0IGF0dHJpYnV0ZXMgb2YgYFZpcm9z
YSZhcG9zOyB0b21hdG8gZnJ1aXQgcHJvZHVjZWQgaW4gYW4gZW5yaWNoZWQgY2FyYm9uIGRpb3hp
ZGUgZW52aXJvbm1lbnQ8L3RpdGxlPjxzZWNvbmRhcnktdGl0bGU+SG9ydFNjaTwvc2Vjb25kYXJ5
LXRpdGxlPjwvdGl0bGVzPjxwZXJpb2RpY2FsPjxmdWxsLXRpdGxlPkhvcnRTY2k8L2Z1bGwtdGl0
bGU+PC9wZXJpb2RpY2FsPjxwYWdlcz40OTAtNDkxPC9wYWdlcz48dm9sdW1lPjMwPC92b2x1bWU+
PG51bWJlcj4zPC9udW1iZXI+PGRhdGVzPjx5ZWFyPjE5OTU8L3llYXI+PHB1Yi1kYXRlcz48ZGF0
ZT5KdW5lIDEsIDE5OTU8L2RhdGU+PC9wdWItZGF0ZXM+PC9kYXRlcz48dXJscz48cmVsYXRlZC11
cmxzPjx1cmw+aHR0cDovL2hvcnRzY2kuYXNoc3B1YmxpY2F0aW9ucy5vcmcvY29udGVudC8zMC8z
LzQ5MC5hYnN0cmFjdDwvdXJsPjwvcmVsYXRlZC11cmxzPjwvdXJscz48L3JlY29yZD48L0NpdGU+
PC9FbmROb3RlPgB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Behboudian and Tod, 1995; Islam et al., 1994; Islam et al., 1996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02DC69C6" w14:textId="77777777" w:rsidTr="00227BCF">
        <w:trPr>
          <w:trHeight w:val="549"/>
        </w:trPr>
        <w:tc>
          <w:tcPr>
            <w:tcW w:w="1276" w:type="dxa"/>
            <w:vMerge w:val="restart"/>
          </w:tcPr>
          <w:p w14:paraId="18AFA2AB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Total soluble sugar</w:t>
            </w:r>
          </w:p>
        </w:tc>
        <w:tc>
          <w:tcPr>
            <w:tcW w:w="851" w:type="dxa"/>
          </w:tcPr>
          <w:p w14:paraId="25002D13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515" w:type="dxa"/>
          </w:tcPr>
          <w:p w14:paraId="12CDF92A" w14:textId="27A703D0" w:rsidR="008304EE" w:rsidRPr="001C77FB" w:rsidRDefault="008304EE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1C77FB">
              <w:rPr>
                <w:sz w:val="22"/>
                <w:szCs w:val="22"/>
                <w:lang w:val="en-AU"/>
              </w:rPr>
              <w:t>Chinese cabbage</w:t>
            </w:r>
            <w:r>
              <w:rPr>
                <w:sz w:val="22"/>
                <w:szCs w:val="22"/>
                <w:lang w:val="en-AU"/>
              </w:rPr>
              <w:t>, lettuce and oily sowthistle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in&lt;/Author&gt;&lt;Year&gt;2009&lt;/Year&gt;&lt;RecNum&gt;93&lt;/RecNum&gt;&lt;DisplayText&gt;(Jin et al., 2009)&lt;/DisplayText&gt;&lt;record&gt;&lt;rec-number&gt;93&lt;/rec-number&gt;&lt;foreign-keys&gt;&lt;key app="EN" db-id="avdx25wrd0ad5geparxvepwbzd9apwpz9dss" timestamp="1390653481"&gt;93&lt;/key&gt;&lt;/foreign-keys&gt;&lt;ref-type name="Journal Article"&gt;17&lt;/ref-type&gt;&lt;contributors&gt;&lt;authors&gt;&lt;author&gt;Jin, Chongwei&lt;/author&gt;&lt;author&gt;Du, Shaoting&lt;/author&gt;&lt;author&gt;Wang, Yue&lt;/author&gt;&lt;author&gt;Condon, Jason&lt;/author&gt;&lt;author&gt;Lin, Xianyong&lt;/author&gt;&lt;author&gt;Zhang, Yongsong&lt;/author&gt;&lt;/authors&gt;&lt;/contributors&gt;&lt;titles&gt;&lt;title&gt;Carbon dioxide enrichment by composting in greenhouses and its effect on vegetable production&lt;/title&gt;&lt;secondary-title&gt;&lt;style face="normal" font="default" charset="134" size="100%"&gt;J. Plant Nutr. Soil Sci.&lt;/style&gt;&lt;/secondary-title&gt;&lt;/titles&gt;&lt;periodical&gt;&lt;full-title&gt;J. Plant Nutr. Soil Sci.&lt;/full-title&gt;&lt;/periodical&gt;&lt;pages&gt;418-424&lt;/pages&gt;&lt;volume&gt;172&lt;/volume&gt;&lt;number&gt;3&lt;/number&gt;&lt;dates&gt;&lt;year&gt;2009&lt;/year&gt;&lt;/dates&gt;&lt;isbn&gt;1522-2624&lt;/isbn&gt;&lt;urls&gt;&lt;/urls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in et al., 2009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1C77FB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QmVj
a2VyIGFuZCBLbMOkcmluZywgMjAxNjsgUMOpcmV6LUzDs3BleiBldCBhbC4sIDIwMTVhKTwvRGlz
cGxheVRleHQ+PHJlY29yZD48cmVjLW51bWJlcj4xMDk5PC9yZWMtbnVtYmVyPjxmb3JlaWduLWtl
eXM+PGtleSBhcHA9IkVOIiBkYi1pZD0iYXZkeDI1d3JkMGFkNWdlcGFyeHZlcHdiemQ5YXB3cHo5
ZHNzIiB0aW1lc3RhbXA9IjE1MDgzMDQ1MzEiPjEwOTk8L2tleT48L2ZvcmVpZ24ta2V5cz48cmVm
LXR5cGUgbmFtZT0iSm91cm5hbCBBcnRpY2xlIj4xNzwvcmVmLXR5cGU+PGNvbnRyaWJ1dG9ycz48
YXV0aG9ycz48YXV0aG9yPkJhc2xhbSwgTWFyb3VhbmU8L2F1dGhvcj48YXV0aG9yPkdhcm1lbmRp
YSwgSWRvaWE8L2F1dGhvcj48YXV0aG9yPkdvaWNvZWNoZWEsIE5pZXZlczwvYXV0aG9yPjwvYXV0
aG9ycz48L2NvbnRyaWJ1dG9ycz48dGl0bGVzPjx0aXRsZT48c3R5bGUgZmFjZT0ibm9ybWFsIiBm
b250PSJkZWZhdWx0IiBzaXplPSIxMDAlIj5FbGV2YXRlZCBDTzwvc3R5bGU+PHN0eWxlIGZhY2U9
InN1YnNjcmlwdCIgZm9udD0iZGVmYXVsdCIgc2l6ZT0iMTAwJSI+Mjwvc3R5bGU+PHN0eWxlIGZh
Y2U9Im5vcm1hbCIgZm9udD0iZGVmYXVsdCIgc2l6ZT0iMTAwJSI+IG1heSBpbXBhaXIgdGhlIGJl
bmVmaWNpYWwgZWZmZWN0IG9mIGFyYnVzY3VsYXIgbXljb3JyaGl6YWwgZnVuZ2kgb24gdGhlIG1p
bmVyYWwgYW5kIHBoeXRvY2hlbWljYWwgcXVhbGl0eSBvZsKgbGV0dHVjZTwvc3R5bGU+PC90aXRs
ZT48c2Vjb25kYXJ5LXRpdGxlPkFubiBBcHBsIEJpb2w8L3NlY29uZGFyeS10aXRsZT48L3RpdGxl
cz48cGVyaW9kaWNhbD48ZnVsbC10aXRsZT5Bbm4gQXBwbCBCaW9sPC9mdWxsLXRpdGxlPjwvcGVy
aW9kaWNhbD48cGFnZXM+MTgwLTE5MTwvcGFnZXM+PHZvbHVtZT4xNjE8L3ZvbHVtZT48bnVtYmVy
PjI8L251bWJlcj48a2V5d29yZHM+PGtleXdvcmQ+QXJidXNjdWxhciBteWNvcnJoaXphbCBmdW5n
aTwva2V5d29yZD48a2V5d29yZD5lbGV2YXRlZCBjYXJib24gZGlveGlkZTwva2V5d29yZD48a2V5
d29yZD5MYWN0dWNhIHNhdGl2YTwva2V5d29yZD48a2V5d29yZD5wbGFudCBncm93dGg8L2tleXdv
cmQ+PGtleXdvcmQ+cGxhbnQgc3RvaWNoaW9tZXRyeTwva2V5d29yZD48a2V5d29yZD5zZWNvbmRh
cnkgbWV0YWJvbGlzbTwva2V5d29yZD48L2tleXdvcmRzPjxkYXRlcz48eWVhcj4yMDEyPC95ZWFy
PjwvZGF0ZXM+PHB1Ymxpc2hlcj5CbGFja3dlbGwgUHVibGlzaGluZyBMdGQ8L3B1Ymxpc2hlcj48
aXNibj4xNzQ0LTczNDg8L2lzYm4+PHVybHM+PHJlbGF0ZWQtdXJscz48dXJsPmh0dHA6Ly9keC5k
b2kub3JnLzEwLjExMTEvai4xNzQ0LTczNDguMjAxMi4wMDU2My54PC91cmw+PC9yZWxhdGVkLXVy
bHM+PC91cmxzPjxlbGVjdHJvbmljLXJlc291cmNlLW51bT5kb2k6IDEwLjExMTEvai4xNzQ0LTcz
NDguMjAxMi4wMDU2My54PC9lbGVjdHJvbmljLXJlc291cmNlLW51bT48L3JlY29yZD48L0NpdGU+
PENpdGU+PEF1dGhvcj5Qw6lyZXotTMOzcGV6PC9BdXRob3I+PFllYXI+MjAxNTwvWWVhcj48UmVj
TnVtPjYyNDwvUmVjTnVtPjxyZWNvcmQ+PHJlYy1udW1iZXI+NjI0PC9yZWMtbnVtYmVyPjxmb3Jl
aWduLWtleXM+PGtleSBhcHA9IkVOIiBkYi1pZD0iYXZkeDI1d3JkMGFkNWdlcGFyeHZlcHdiemQ5
YXB3cHo5ZHNzIiB0aW1lc3RhbXA9IjE0NjM0NDk2MTQiPjYyNDwva2V5PjwvZm9yZWlnbi1rZXlz
PjxyZWYtdHlwZSBuYW1lPSJKb3VybmFsIEFydGljbGUiPjE3PC9yZWYtdHlwZT48Y29udHJpYnV0
b3JzPjxhdXRob3JzPjxhdXRob3I+UMOpcmV6LUzDs3BleiwgVXN1ZTwvYXV0aG9yPjxhdXRob3I+
TWlyYW5kYS1BcG9kYWNhLCBKb248L2F1dGhvcj48YXV0aG9yPkxhY3Vlc3RhLCBNYWl0ZTwvYXV0
aG9yPjxhdXRob3I+TWVuYS1QZXRpdGUsIEFtYWlhPC9hdXRob3I+PGF1dGhvcj5NdcOxb3otUnVl
ZGEsIEFsYmVydG88L2F1dGhvcj48L2F1dGhvcnM+PC9jb250cmlidXRvcnM+PHRpdGxlcz48dGl0
bGU+PHN0eWxlIGZhY2U9Im5vcm1hbCIgZm9udD0iZGVmYXVsdCIgc2l6ZT0iMTAwJSI+R3Jvd3Ro
IGFuZCBudXRyaXRpb25hbCBxdWFsaXR5IGltcHJvdmVtZW50IGluIHR3byBkaWZmZXJlbnRseSBw
aWdtZW50ZWQgbGV0dHVjZSBjdWx0aXZhcnMgZ3Jvd24gdW5kZXIgZWxldmF0ZWQgQ088L3N0eWxl
PjxzdHlsZSBmYWNlPSJzdWJzY3JpcHQiIGZvbnQ9ImRlZmF1bHQiIHNpemU9IjEwMCUiPjI8L3N0
eWxlPjxzdHlsZSBmYWNlPSJub3JtYWwiIGZvbnQ9ImRlZmF1bHQiIHNpemU9IjEwMCUiPiBhbmQv
b3Igc2FsaW5pdHk8L3N0eWxlPjwvdGl0bGU+PHNlY29uZGFyeS10aXRsZT5TY2kuIEhvcnRpYy48
L3NlY29uZGFyeS10aXRsZT48L3RpdGxlcz48cGVyaW9kaWNhbD48ZnVsbC10aXRsZT5TY2kuIEhv
cnRpYy48L2Z1bGwtdGl0bGU+PC9wZXJpb2RpY2FsPjxwYWdlcz41Ni02NjwvcGFnZXM+PHZvbHVt
ZT4xOTU8L3ZvbHVtZT48a2V5d29yZHM+PGtleXdvcmQ+QW50aW94aWRhbnRzPC9rZXl3b3JkPjxr
ZXl3b3JkPkVsZXZhdGVkIENPMjwva2V5d29yZD48a2V5d29yZD5MZXR0dWNlPC9rZXl3b3JkPjxr
ZXl3b3JkPk1pbmVyYWxzPC9rZXl3b3JkPjxrZXl3b3JkPk51dHJhY2V1dGljYWwgdmFsdWU8L2tl
eXdvcmQ+PGtleXdvcmQ+U2FsdCBzdHJlc3M8L2tleXdvcmQ+PC9rZXl3b3Jkcz48ZGF0ZXM+PHll
YXI+MjAxNTwveWVhcj48cHViLWRhdGVzPjxkYXRlPjExLzEyLzwvZGF0ZT48L3B1Yi1kYXRlcz48
L2RhdGVzPjxpc2JuPjAzMDQtNDIzODwvaXNibj48dXJscz48cmVsYXRlZC11cmxzPjx1cmw+aHR0
cDovL3d3dy5zY2llbmNlZGlyZWN0LmNvbS9zY2llbmNlL2FydGljbGUvcGlpL1MwMzA0NDIzODE1
MzAxNTM5PC91cmw+PC9yZWxhdGVkLXVybHM+PC91cmxzPjxlbGVjdHJvbmljLXJlc291cmNlLW51
bT5kb2k6IDEwLjEwMTYvai5zY2llbnRhLjIwMTUuMDguMDM0PC9lbGVjdHJvbmljLXJlc291cmNl
LW51bT48L3JlY29yZD48L0NpdGU+PENpdGU+PEF1dGhvcj5CZWNrZXI8L0F1dGhvcj48WWVhcj4y
MDE2PC9ZZWFyPjxSZWNOdW0+MTA2MDwvUmVjTnVtPjxyZWNvcmQ+PHJlYy1udW1iZXI+MTA2MDwv
cmVjLW51bWJlcj48Zm9yZWlnbi1rZXlzPjxrZXkgYXBwPSJFTiIgZGItaWQ9ImF2ZHgyNXdyZDBh
ZDVnZXBhcnh2ZXB3YnpkOWFwd3B6OWRzcyIgdGltZXN0YW1wPSIxNTA3MTU2MTQwIj4xMDYwPC9r
ZXk+PC9mb3JlaWduLWtleXM+PHJlZi10eXBlIG5hbWU9IkpvdXJuYWwgQXJ0aWNsZSI+MTc8L3Jl
Zi10eXBlPjxjb250cmlidXRvcnM+PGF1dGhvcnM+PGF1dGhvcj5CZWNrZXIsIENocmlzdGluZTwv
YXV0aG9yPjxhdXRob3I+S2zDpHJpbmcsIEhhbnMtUGV0ZXI8L2F1dGhvcj48L2F1dGhvcnM+PC9j
b250cmlidXRvcnM+PHRpdGxlcz48dGl0bGU+PHN0eWxlIGZhY2U9Im5vcm1hbCIgZm9udD0iZGVm
YXVsdCIgc2l6ZT0iMTAwJSI+Q088L3N0eWxlPjxzdHlsZSBmYWNlPSJzdWJzY3JpcHQiIGZvbnQ9
ImRlZmF1bHQiIHNpemU9IjEwMCUiPjI8L3N0eWxlPjxzdHlsZSBmYWNlPSJub3JtYWwiIGZvbnQ9
ImRlZmF1bHQiIHNpemU9IjEwMCUiPiBlbnJpY2htZW50IGNhbiBwcm9kdWNlIGhpZ2ggcmVkIGxl
YWYgbGV0dHVjZSB5aWVsZCB3aGlsZSBpbmNyZWFzaW5nIG1vc3QgZmxhdm9ub2lkIGdseWNvc2lk
ZSBhbmQgc29tZSBjYWZmZWljIGFjaWQgZGVyaXZhdGl2ZSBjb25jZW50cmF0aW9uczwvc3R5bGU+
PC90aXRsZT48c2Vjb25kYXJ5LXRpdGxlPkZvb2QgQ2hlbTwvc2Vjb25kYXJ5LXRpdGxlPjwvdGl0
bGVzPjxwZXJpb2RpY2FsPjxmdWxsLXRpdGxlPkZvb2QgQ2hlbTwvZnVsbC10aXRsZT48L3Blcmlv
ZGljYWw+PHBhZ2VzPjczNi03NDU8L3BhZ2VzPjx2b2x1bWU+MTk5PC92b2x1bWU+PG51bWJlcj5T
dXBwbGVtZW50IEM8L251bWJlcj48a2V5d29yZHM+PGtleXdvcmQ+Q088L2tleXdvcmQ+PGtleXdv
cmQ+TGV0dHVjZTwva2V5d29yZD48a2V5d29yZD5GbGF2b25vaWQgZ2x5Y29zaWRlczwva2V5d29y
ZD48a2V5d29yZD5BbnRob2N5YW5pbjwva2V5d29yZD48a2V5d29yZD5DYWZmZWljIGFjaWQgZGVy
aXZhdGl2ZXM8L2tleXdvcmQ+PGtleXdvcmQ+U3VnYXI8L2tleXdvcmQ+PC9rZXl3b3Jkcz48ZGF0
ZXM+PHllYXI+MjAxNjwveWVhcj48cHViLWRhdGVzPjxkYXRlPjIwMTYvMDUvMTUvPC9kYXRlPjwv
cHViLWRhdGVzPjwvZGF0ZXM+PGlzYm4+MDMwOC04MTQ2PC9pc2JuPjx1cmxzPjxyZWxhdGVkLXVy
bHM+PHVybD5odHRwOi8vd3d3LnNjaWVuY2VkaXJlY3QuY29tL3NjaWVuY2UvYXJ0aWNsZS9waWkv
UzAzMDg4MTQ2MTUzMDMzN1g8L3VybD48L3JlbGF0ZWQtdXJscz48L3VybHM+PGVsZWN0cm9uaWMt
cmVzb3VyY2UtbnVtPmRvaTogMTAuMTAxNi9qLmZvb2RjaGVtLjIwMTUuMTIuMDU5PC9lbGVjdHJv
bmljLXJlc291cmNlLW51bT48L3JlY29y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QmVj
a2VyIGFuZCBLbMOkcmluZywgMjAxNjsgUMOpcmV6LUzDs3BleiBldCBhbC4sIDIwMTVhKTwvRGlz
cGxheVRleHQ+PHJlY29yZD48cmVjLW51bWJlcj4xMDk5PC9yZWMtbnVtYmVyPjxmb3JlaWduLWtl
eXM+PGtleSBhcHA9IkVOIiBkYi1pZD0iYXZkeDI1d3JkMGFkNWdlcGFyeHZlcHdiemQ5YXB3cHo5
ZHNzIiB0aW1lc3RhbXA9IjE1MDgzMDQ1MzEiPjEwOTk8L2tleT48L2ZvcmVpZ24ta2V5cz48cmVm
LXR5cGUgbmFtZT0iSm91cm5hbCBBcnRpY2xlIj4xNzwvcmVmLXR5cGU+PGNvbnRyaWJ1dG9ycz48
YXV0aG9ycz48YXV0aG9yPkJhc2xhbSwgTWFyb3VhbmU8L2F1dGhvcj48YXV0aG9yPkdhcm1lbmRp
YSwgSWRvaWE8L2F1dGhvcj48YXV0aG9yPkdvaWNvZWNoZWEsIE5pZXZlczwvYXV0aG9yPjwvYXV0
aG9ycz48L2NvbnRyaWJ1dG9ycz48dGl0bGVzPjx0aXRsZT48c3R5bGUgZmFjZT0ibm9ybWFsIiBm
b250PSJkZWZhdWx0IiBzaXplPSIxMDAlIj5FbGV2YXRlZCBDTzwvc3R5bGU+PHN0eWxlIGZhY2U9
InN1YnNjcmlwdCIgZm9udD0iZGVmYXVsdCIgc2l6ZT0iMTAwJSI+Mjwvc3R5bGU+PHN0eWxlIGZh
Y2U9Im5vcm1hbCIgZm9udD0iZGVmYXVsdCIgc2l6ZT0iMTAwJSI+IG1heSBpbXBhaXIgdGhlIGJl
bmVmaWNpYWwgZWZmZWN0IG9mIGFyYnVzY3VsYXIgbXljb3JyaGl6YWwgZnVuZ2kgb24gdGhlIG1p
bmVyYWwgYW5kIHBoeXRvY2hlbWljYWwgcXVhbGl0eSBvZsKgbGV0dHVjZTwvc3R5bGU+PC90aXRs
ZT48c2Vjb25kYXJ5LXRpdGxlPkFubiBBcHBsIEJpb2w8L3NlY29uZGFyeS10aXRsZT48L3RpdGxl
cz48cGVyaW9kaWNhbD48ZnVsbC10aXRsZT5Bbm4gQXBwbCBCaW9sPC9mdWxsLXRpdGxlPjwvcGVy
aW9kaWNhbD48cGFnZXM+MTgwLTE5MTwvcGFnZXM+PHZvbHVtZT4xNjE8L3ZvbHVtZT48bnVtYmVy
PjI8L251bWJlcj48a2V5d29yZHM+PGtleXdvcmQ+QXJidXNjdWxhciBteWNvcnJoaXphbCBmdW5n
aTwva2V5d29yZD48a2V5d29yZD5lbGV2YXRlZCBjYXJib24gZGlveGlkZTwva2V5d29yZD48a2V5
d29yZD5MYWN0dWNhIHNhdGl2YTwva2V5d29yZD48a2V5d29yZD5wbGFudCBncm93dGg8L2tleXdv
cmQ+PGtleXdvcmQ+cGxhbnQgc3RvaWNoaW9tZXRyeTwva2V5d29yZD48a2V5d29yZD5zZWNvbmRh
cnkgbWV0YWJvbGlzbTwva2V5d29yZD48L2tleXdvcmRzPjxkYXRlcz48eWVhcj4yMDEyPC95ZWFy
PjwvZGF0ZXM+PHB1Ymxpc2hlcj5CbGFja3dlbGwgUHVibGlzaGluZyBMdGQ8L3B1Ymxpc2hlcj48
aXNibj4xNzQ0LTczNDg8L2lzYm4+PHVybHM+PHJlbGF0ZWQtdXJscz48dXJsPmh0dHA6Ly9keC5k
b2kub3JnLzEwLjExMTEvai4xNzQ0LTczNDguMjAxMi4wMDU2My54PC91cmw+PC9yZWxhdGVkLXVy
bHM+PC91cmxzPjxlbGVjdHJvbmljLXJlc291cmNlLW51bT5kb2k6IDEwLjExMTEvai4xNzQ0LTcz
NDguMjAxMi4wMDU2My54PC9lbGVjdHJvbmljLXJlc291cmNlLW51bT48L3JlY29yZD48L0NpdGU+
PENpdGU+PEF1dGhvcj5Qw6lyZXotTMOzcGV6PC9BdXRob3I+PFllYXI+MjAxNTwvWWVhcj48UmVj
TnVtPjYyNDwvUmVjTnVtPjxyZWNvcmQ+PHJlYy1udW1iZXI+NjI0PC9yZWMtbnVtYmVyPjxmb3Jl
aWduLWtleXM+PGtleSBhcHA9IkVOIiBkYi1pZD0iYXZkeDI1d3JkMGFkNWdlcGFyeHZlcHdiemQ5
YXB3cHo5ZHNzIiB0aW1lc3RhbXA9IjE0NjM0NDk2MTQiPjYyNDwva2V5PjwvZm9yZWlnbi1rZXlz
PjxyZWYtdHlwZSBuYW1lPSJKb3VybmFsIEFydGljbGUiPjE3PC9yZWYtdHlwZT48Y29udHJpYnV0
b3JzPjxhdXRob3JzPjxhdXRob3I+UMOpcmV6LUzDs3BleiwgVXN1ZTwvYXV0aG9yPjxhdXRob3I+
TWlyYW5kYS1BcG9kYWNhLCBKb248L2F1dGhvcj48YXV0aG9yPkxhY3Vlc3RhLCBNYWl0ZTwvYXV0
aG9yPjxhdXRob3I+TWVuYS1QZXRpdGUsIEFtYWlhPC9hdXRob3I+PGF1dGhvcj5NdcOxb3otUnVl
ZGEsIEFsYmVydG88L2F1dGhvcj48L2F1dGhvcnM+PC9jb250cmlidXRvcnM+PHRpdGxlcz48dGl0
bGU+PHN0eWxlIGZhY2U9Im5vcm1hbCIgZm9udD0iZGVmYXVsdCIgc2l6ZT0iMTAwJSI+R3Jvd3Ro
IGFuZCBudXRyaXRpb25hbCBxdWFsaXR5IGltcHJvdmVtZW50IGluIHR3byBkaWZmZXJlbnRseSBw
aWdtZW50ZWQgbGV0dHVjZSBjdWx0aXZhcnMgZ3Jvd24gdW5kZXIgZWxldmF0ZWQgQ088L3N0eWxl
PjxzdHlsZSBmYWNlPSJzdWJzY3JpcHQiIGZvbnQ9ImRlZmF1bHQiIHNpemU9IjEwMCUiPjI8L3N0
eWxlPjxzdHlsZSBmYWNlPSJub3JtYWwiIGZvbnQ9ImRlZmF1bHQiIHNpemU9IjEwMCUiPiBhbmQv
b3Igc2FsaW5pdHk8L3N0eWxlPjwvdGl0bGU+PHNlY29uZGFyeS10aXRsZT5TY2kuIEhvcnRpYy48
L3NlY29uZGFyeS10aXRsZT48L3RpdGxlcz48cGVyaW9kaWNhbD48ZnVsbC10aXRsZT5TY2kuIEhv
cnRpYy48L2Z1bGwtdGl0bGU+PC9wZXJpb2RpY2FsPjxwYWdlcz41Ni02NjwvcGFnZXM+PHZvbHVt
ZT4xOTU8L3ZvbHVtZT48a2V5d29yZHM+PGtleXdvcmQ+QW50aW94aWRhbnRzPC9rZXl3b3JkPjxr
ZXl3b3JkPkVsZXZhdGVkIENPMjwva2V5d29yZD48a2V5d29yZD5MZXR0dWNlPC9rZXl3b3JkPjxr
ZXl3b3JkPk1pbmVyYWxzPC9rZXl3b3JkPjxrZXl3b3JkPk51dHJhY2V1dGljYWwgdmFsdWU8L2tl
eXdvcmQ+PGtleXdvcmQ+U2FsdCBzdHJlc3M8L2tleXdvcmQ+PC9rZXl3b3Jkcz48ZGF0ZXM+PHll
YXI+MjAxNTwveWVhcj48cHViLWRhdGVzPjxkYXRlPjExLzEyLzwvZGF0ZT48L3B1Yi1kYXRlcz48
L2RhdGVzPjxpc2JuPjAzMDQtNDIzODwvaXNibj48dXJscz48cmVsYXRlZC11cmxzPjx1cmw+aHR0
cDovL3d3dy5zY2llbmNlZGlyZWN0LmNvbS9zY2llbmNlL2FydGljbGUvcGlpL1MwMzA0NDIzODE1
MzAxNTM5PC91cmw+PC9yZWxhdGVkLXVybHM+PC91cmxzPjxlbGVjdHJvbmljLXJlc291cmNlLW51
bT5kb2k6IDEwLjEwMTYvai5zY2llbnRhLjIwMTUuMDguMDM0PC9lbGVjdHJvbmljLXJlc291cmNl
LW51bT48L3JlY29yZD48L0NpdGU+PENpdGU+PEF1dGhvcj5CZWNrZXI8L0F1dGhvcj48WWVhcj4y
MDE2PC9ZZWFyPjxSZWNOdW0+MTA2MDwvUmVjTnVtPjxyZWNvcmQ+PHJlYy1udW1iZXI+MTA2MDwv
cmVjLW51bWJlcj48Zm9yZWlnbi1rZXlzPjxrZXkgYXBwPSJFTiIgZGItaWQ9ImF2ZHgyNXdyZDBh
ZDVnZXBhcnh2ZXB3YnpkOWFwd3B6OWRzcyIgdGltZXN0YW1wPSIxNTA3MTU2MTQwIj4xMDYwPC9r
ZXk+PC9mb3JlaWduLWtleXM+PHJlZi10eXBlIG5hbWU9IkpvdXJuYWwgQXJ0aWNsZSI+MTc8L3Jl
Zi10eXBlPjxjb250cmlidXRvcnM+PGF1dGhvcnM+PGF1dGhvcj5CZWNrZXIsIENocmlzdGluZTwv
YXV0aG9yPjxhdXRob3I+S2zDpHJpbmcsIEhhbnMtUGV0ZXI8L2F1dGhvcj48L2F1dGhvcnM+PC9j
b250cmlidXRvcnM+PHRpdGxlcz48dGl0bGU+PHN0eWxlIGZhY2U9Im5vcm1hbCIgZm9udD0iZGVm
YXVsdCIgc2l6ZT0iMTAwJSI+Q088L3N0eWxlPjxzdHlsZSBmYWNlPSJzdWJzY3JpcHQiIGZvbnQ9
ImRlZmF1bHQiIHNpemU9IjEwMCUiPjI8L3N0eWxlPjxzdHlsZSBmYWNlPSJub3JtYWwiIGZvbnQ9
ImRlZmF1bHQiIHNpemU9IjEwMCUiPiBlbnJpY2htZW50IGNhbiBwcm9kdWNlIGhpZ2ggcmVkIGxl
YWYgbGV0dHVjZSB5aWVsZCB3aGlsZSBpbmNyZWFzaW5nIG1vc3QgZmxhdm9ub2lkIGdseWNvc2lk
ZSBhbmQgc29tZSBjYWZmZWljIGFjaWQgZGVyaXZhdGl2ZSBjb25jZW50cmF0aW9uczwvc3R5bGU+
PC90aXRsZT48c2Vjb25kYXJ5LXRpdGxlPkZvb2QgQ2hlbTwvc2Vjb25kYXJ5LXRpdGxlPjwvdGl0
bGVzPjxwZXJpb2RpY2FsPjxmdWxsLXRpdGxlPkZvb2QgQ2hlbTwvZnVsbC10aXRsZT48L3Blcmlv
ZGljYWw+PHBhZ2VzPjczNi03NDU8L3BhZ2VzPjx2b2x1bWU+MTk5PC92b2x1bWU+PG51bWJlcj5T
dXBwbGVtZW50IEM8L251bWJlcj48a2V5d29yZHM+PGtleXdvcmQ+Q088L2tleXdvcmQ+PGtleXdv
cmQ+TGV0dHVjZTwva2V5d29yZD48a2V5d29yZD5GbGF2b25vaWQgZ2x5Y29zaWRlczwva2V5d29y
ZD48a2V5d29yZD5BbnRob2N5YW5pbjwva2V5d29yZD48a2V5d29yZD5DYWZmZWljIGFjaWQgZGVy
aXZhdGl2ZXM8L2tleXdvcmQ+PGtleXdvcmQ+U3VnYXI8L2tleXdvcmQ+PC9rZXl3b3Jkcz48ZGF0
ZXM+PHllYXI+MjAxNjwveWVhcj48cHViLWRhdGVzPjxkYXRlPjIwMTYvMDUvMTUvPC9kYXRlPjwv
cHViLWRhdGVzPjwvZGF0ZXM+PGlzYm4+MDMwOC04MTQ2PC9pc2JuPjx1cmxzPjxyZWxhdGVkLXVy
bHM+PHVybD5odHRwOi8vd3d3LnNjaWVuY2VkaXJlY3QuY29tL3NjaWVuY2UvYXJ0aWNsZS9waWkv
UzAzMDg4MTQ2MTUzMDMzN1g8L3VybD48L3JlbGF0ZWQtdXJscz48L3VybHM+PGVsZWN0cm9uaWMt
cmVzb3VyY2UtbnVtPmRvaTogMTAuMTAxNi9qLmZvb2RjaGVtLjIwMTUuMTIuMDU5PC9lbGVjdHJv
bmljLXJlc291cmNlLW51bT48L3JlY29y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sz w:val="22"/>
                <w:szCs w:val="22"/>
                <w:lang w:val="en-AU"/>
              </w:rPr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Becker and Kläring, 2016; Pérez-López et al., 2015a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rFonts w:hint="eastAsia"/>
                <w:sz w:val="22"/>
                <w:szCs w:val="22"/>
                <w:lang w:val="en-AU"/>
              </w:rPr>
              <w:t>,</w:t>
            </w:r>
            <w:r w:rsidR="00BE755F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‡</w:t>
            </w:r>
            <w:r w:rsidR="00BE755F">
              <w:rPr>
                <w:sz w:val="22"/>
                <w:szCs w:val="22"/>
                <w:lang w:val="en-AU"/>
              </w:rPr>
              <w:t>onion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BE755F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 w:rsidR="00BE755F">
              <w:rPr>
                <w:sz w:val="22"/>
                <w:szCs w:val="22"/>
                <w:lang w:val="en-AU"/>
              </w:rPr>
              <w:fldChar w:fldCharType="separate"/>
            </w:r>
            <w:r w:rsidR="00BE755F">
              <w:rPr>
                <w:noProof/>
                <w:sz w:val="22"/>
                <w:szCs w:val="22"/>
                <w:lang w:val="en-AU"/>
              </w:rPr>
              <w:t>(Bettoni et al., 2017)</w:t>
            </w:r>
            <w:r w:rsidR="00BE755F">
              <w:rPr>
                <w:sz w:val="22"/>
                <w:szCs w:val="22"/>
                <w:lang w:val="en-AU"/>
              </w:rPr>
              <w:fldChar w:fldCharType="end"/>
            </w:r>
            <w:r w:rsidR="00BE755F">
              <w:rPr>
                <w:sz w:val="22"/>
                <w:szCs w:val="22"/>
                <w:lang w:val="en-AU"/>
              </w:rPr>
              <w:t>,</w:t>
            </w:r>
            <w:r w:rsidRPr="001C77FB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1C77FB">
              <w:rPr>
                <w:sz w:val="22"/>
                <w:szCs w:val="22"/>
                <w:lang w:val="en-AU"/>
              </w:rPr>
              <w:t>palak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1C77FB">
              <w:rPr>
                <w:sz w:val="22"/>
                <w:szCs w:val="22"/>
                <w:lang w:val="en-AU"/>
              </w:rPr>
              <w:t>radish and turnip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sz w:val="22"/>
                <w:szCs w:val="22"/>
                <w:lang w:val="en-AU"/>
              </w:rPr>
              <w:t>,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pinach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Proietti&lt;/Author&gt;&lt;Year&gt;2013&lt;/Year&gt;&lt;RecNum&gt;1150&lt;/RecNum&gt;&lt;DisplayText&gt;(Proietti et al., 2013)&lt;/DisplayText&gt;&lt;record&gt;&lt;rec-number&gt;1150&lt;/rec-number&gt;&lt;foreign-keys&gt;&lt;key app="EN" db-id="avdx25wrd0ad5geparxvepwbzd9apwpz9dss" timestamp="1517784029"&gt;1150&lt;/key&gt;&lt;/foreign-keys&gt;&lt;ref-type name="Journal Article"&gt;17&lt;/ref-type&gt;&lt;contributors&gt;&lt;authors&gt;&lt;author&gt;Proietti, Simona&lt;/author&gt;&lt;author&gt;Moscatello, Stefano&lt;/author&gt;&lt;author&gt;Giacomelli, Gene A.&lt;/author&gt;&lt;author&gt;Battistelli, Alberto&lt;/author&gt;&lt;/authors&gt;&lt;/contributors&gt;&lt;titles&gt;&lt;title&gt;&lt;style face="normal" font="default" size="100%"&gt;Influence of the interaction between light intensity and CO&lt;/style&gt;&lt;style face="subscript" font="default" size="100%"&gt;2&lt;/style&gt;&lt;style face="normal" font="default" size="100%"&gt; concentration on productivity and quality of spinach (&lt;/style&gt;&lt;style face="italic" font="default" size="100%"&gt;Spinacia oleracea &lt;/style&gt;&lt;style face="normal" font="default" size="100%"&gt;L.) grown in fully controlled environment&lt;/style&gt;&lt;/title&gt;&lt;secondary-title&gt;Adv. Space Res.&lt;/secondary-title&gt;&lt;/titles&gt;&lt;periodical&gt;&lt;full-title&gt;Adv. Space Res.&lt;/full-title&gt;&lt;/periodical&gt;&lt;pages&gt;1193-1200&lt;/pages&gt;&lt;volume&gt;52&lt;/volume&gt;&lt;number&gt;6&lt;/number&gt;&lt;keywords&gt;&lt;keyword&gt;Ascorbic acid&lt;/keyword&gt;&lt;keyword&gt;Oxalic acid&lt;/keyword&gt;&lt;keyword&gt;Nitrate&lt;/keyword&gt;&lt;keyword&gt;Controlled environment&lt;/keyword&gt;&lt;keyword&gt;Life support in space&lt;/keyword&gt;&lt;keyword&gt;L.&lt;/keyword&gt;&lt;/keywords&gt;&lt;dates&gt;&lt;year&gt;2013&lt;/year&gt;&lt;pub-dates&gt;&lt;date&gt;2013/09/15/&lt;/date&gt;&lt;/pub-dates&gt;&lt;/dates&gt;&lt;isbn&gt;0273-1177&lt;/isbn&gt;&lt;urls&gt;&lt;related-urls&gt;&lt;url&gt;http://www.sciencedirect.com/science/article/pii/S0273117713003463&lt;/url&gt;&lt;/related-urls&gt;&lt;/urls&gt;&lt;electronic-resource-num&gt;doi: 10.1016/j.asr.2013.06.005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roietti et al., 2013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Pr="001C77FB">
              <w:rPr>
                <w:sz w:val="22"/>
                <w:szCs w:val="22"/>
                <w:lang w:val="en-AU"/>
              </w:rPr>
              <w:t>strawberry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YW5nPC9BdXRob3I+PFllYXI+MjAwNDwvWWVhcj48UmVj
TnVtPjEwNjM8L1JlY051bT48RGlzcGxheVRleHQ+KFN1biBldCBhbC4sIDIwMTI7IFdhbmcgYW5k
IEJ1bmNlLCAyMDA0KTwvRGlzcGxheVRleHQ+PHJlY29yZD48cmVjLW51bWJlcj4xMDYzPC9yZWMt
bnVtYmVyPjxmb3JlaWduLWtleXM+PGtleSBhcHA9IkVOIiBkYi1pZD0iYXZkeDI1d3JkMGFkNWdl
cGFyeHZlcHdiemQ5YXB3cHo5ZHNzIiB0aW1lc3RhbXA9IjE1MDczMzc5NDEiPjEwNjM8L2tleT48
L2ZvcmVpZ24ta2V5cz48cmVmLXR5cGUgbmFtZT0iSm91cm5hbCBBcnRpY2xlIj4xNzwvcmVmLXR5
cGU+PGNvbnRyaWJ1dG9ycz48YXV0aG9ycz48YXV0aG9yPldhbmcsIFMuIFkuPC9hdXRob3I+PGF1
dGhvcj5CdW5jZSwgSi4gQS48L2F1dGhvcj48L2F1dGhvcnM+PC9jb250cmlidXRvcnM+PHRpdGxl
cz48dGl0bGU+PHN0eWxlIGZhY2U9Im5vcm1hbCIgZm9udD0iZGVmYXVsdCIgc2l6ZT0iMTAwJSI+
RWxldmF0ZWQgY2FyYm9uIGRpb3hpZGUgYWZmZWN0cyBmcnVpdCBmbGF2b3IgaW4gZmllbGQtZ3Jv
d24gc3RyYXdiZXJyaWVzICg8L3N0eWxlPjxzdHlsZSBmYWNlPSJpdGFsaWMiIGZvbnQ9ImRlZmF1
bHQiIHNpemU9IjEwMCUiPkZyYWdhcmlhIMOXIGFuYW5hc3NhIDwvc3R5bGU+PHN0eWxlIGZhY2U9
Im5vcm1hbCIgZm9udD0iZGVmYXVsdCIgc2l6ZT0iMTAwJSI+RHVjaCk8L3N0eWxlPjwvdGl0bGU+
PHNlY29uZGFyeS10aXRsZT5KLiBTY2kuIEZvb2QgQWdyaWMuPC9zZWNvbmRhcnktdGl0bGU+PC90
aXRsZXM+PHBlcmlvZGljYWw+PGZ1bGwtdGl0bGU+Si4gU2NpLiBGb29kIEFncmljLjwvZnVsbC10
aXRsZT48L3BlcmlvZGljYWw+PHBhZ2VzPjE0NjQtMTQ2ODwvcGFnZXM+PHZvbHVtZT44NDwvdm9s
dW1lPjxudW1iZXI+MTI8L251bWJlcj48a2V5d29yZHM+PGtleXdvcmQ+Q08yPC9rZXl3b3JkPjxr
ZXl3b3JkPnN1Z2Fyczwva2V5d29yZD48a2V5d29yZD5vcmdhbmljIGFjaWRzPC9rZXl3b3JkPjxr
ZXl3b3JkPmFyb21hIGNvbXBvdW5kczwva2V5d29yZD48a2V5d29yZD5GcmFnYXJpYSDDlyBhbmFu
YXNzYSBEdWNoPC9rZXl3b3JkPjxrZXl3b3JkPnN0cmF3YmVycnk8L2tleXdvcmQ+PC9rZXl3b3Jk
cz48ZGF0ZXM+PHllYXI+MjAwNDwveWVhcj48L2RhdGVzPjxwdWJsaXNoZXI+Sm9obiBXaWxleSAm
YW1wOyBTb25zLCBMdGQuPC9wdWJsaXNoZXI+PGlzYm4+MTA5Ny0wMDEwPC9pc2JuPjx1cmxzPjxy
ZWxhdGVkLXVybHM+PHVybD5odHRwOi8vZHguZG9pLm9yZy8xMC4xMDAyL2pzZmEuMTgyNDwvdXJs
PjwvcmVsYXRlZC11cmxzPjwvdXJscz48ZWxlY3Ryb25pYy1yZXNvdXJjZS1udW0+ZG9pOiAxMC4x
MDAyL2pzZmEuMTgyNDwvZWxlY3Ryb25pYy1yZXNvdXJjZS1udW0+PC9yZWNvcmQ+PC9DaXRlPjxD
aXRlPjxBdXRob3I+U3VuPC9BdXRob3I+PFllYXI+MjAxMjwvWWVhcj48UmVjTnVtPjEwOTE8L1Jl
Y051bT48cmVjb3JkPjxyZWMtbnVtYmVyPjEwOTE8L3JlYy1udW1iZXI+PGZvcmVpZ24ta2V5cz48
a2V5IGFwcD0iRU4iIGRiLWlkPSJhdmR4MjV3cmQwYWQ1Z2VwYXJ4dmVwd2J6ZDlhcHdwejlkc3Mi
IHRpbWVzdGFtcD0iMTUwODI5MDAxNyI+MTA5MTwva2V5PjwvZm9yZWlnbi1rZXlzPjxyZWYtdHlw
ZSBuYW1lPSJKb3VybmFsIEFydGljbGUiPjE3PC9yZWYtdHlwZT48Y29udHJpYnV0b3JzPjxhdXRo
b3JzPjxhdXRob3I+U3VuLCBQZW5nPC9hdXRob3I+PGF1dGhvcj5NYW50cmksIE5pdGluPC9hdXRo
b3I+PGF1dGhvcj5Mb3UsIEhlcWlhbmc8L2F1dGhvcj48YXV0aG9yPkh1LCBZYTwvYXV0aG9yPjxh
dXRob3I+U3VuLCBEYW48L2F1dGhvcj48YXV0aG9yPlpodSwgWXVlcWluZzwvYXV0aG9yPjxhdXRo
b3I+RG9uZywgVGluZ3Rpbmc8L2F1dGhvcj48YXV0aG9yPkx1LCBIb25nZmVpPC9hdXRob3I+PC9h
dXRob3JzPjwvY29udHJpYnV0b3JzPjx0aXRsZXM+PHRpdGxlPjxzdHlsZSBmYWNlPSJub3JtYWwi
IGZvbnQ9ImRlZmF1bHQiIHNpemU9IjEwMCUiPkVmZmVjdHMgb2YgZWxldmF0ZWQgQ088L3N0eWxl
PjxzdHlsZSBmYWNlPSJzdWJzY3JpcHQiIGZvbnQ9ImRlZmF1bHQiIHNpemU9IjEwMCUiPjIgPC9z
dHlsZT48c3R5bGUgZmFjZT0ibm9ybWFsIiBmb250PSJkZWZhdWx0IiBzaXplPSIxMDAlIj5hbmQg
dGVtcGVyYXR1cmUgb24geWllbGQgYW5kIGZydWl0IHF1YWxpdHkgb2Ygc3RyYXdiZXJyeSAoPC9z
dHlsZT48c3R5bGUgZmFjZT0iaXRhbGljIiBmb250PSJkZWZhdWx0IiBzaXplPSIxMDAlIj5GcmFn
YXJpYSDDlyBhbmFuYXNzYTwvc3R5bGU+PHN0eWxlIGZhY2U9Im5vcm1hbCIgZm9udD0iZGVmYXVs
dCIgc2l6ZT0iMTAwJSI+IER1Y2guKSBhdCB0d28gbGV2ZWxzIG9mIG5pdHJvZ2VuIGFwcGxpY2F0
aW9uPC9zdHlsZT48L3RpdGxlPjxzZWNvbmRhcnktdGl0bGU+UGxvcyBPbmU8L3NlY29uZGFyeS10
aXRsZT48L3RpdGxlcz48cGVyaW9kaWNhbD48ZnVsbC10aXRsZT5QTE9TIE9ORTwvZnVsbC10aXRs
ZT48L3BlcmlvZGljYWw+PHBhZ2VzPmU0MTAwMDwvcGFnZXM+PHZvbHVtZT43PC92b2x1bWU+PG51
bWJlcj43PC9udW1iZXI+PGRhdGVzPjx5ZWFyPjIwMTI8L3llYXI+PC9kYXRlcz48cHVibGlzaGVy
PlB1YmxpYyBMaWJyYXJ5IG9mIFNjaWVuY2U8L3B1Ymxpc2hlcj48dXJscz48cmVsYXRlZC11cmxz
Pjx1cmw+aHR0cHM6Ly9kb2kub3JnLzEwLjEzNzEvam91cm5hbC5wb25lLjAwNDEwMDA8L3VybD48
L3JlbGF0ZWQtdXJscz48L3VybHM+PGVsZWN0cm9uaWMtcmVzb3VyY2UtbnVtPmRvaTogMTAuMTM3
MS9qb3VybmFsLnBvbmUuMDA0MTAwMDwvZWxlY3Ryb25pYy1yZXNvdXJjZS1udW0+PC9yZWNvcmQ+
PC9DaXRlPjwvRW5kTm90ZT4A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YW5nPC9BdXRob3I+PFllYXI+MjAwNDwvWWVhcj48UmVj
TnVtPjEwNjM8L1JlY051bT48RGlzcGxheVRleHQ+KFN1biBldCBhbC4sIDIwMTI7IFdhbmcgYW5k
IEJ1bmNlLCAyMDA0KTwvRGlzcGxheVRleHQ+PHJlY29yZD48cmVjLW51bWJlcj4xMDYzPC9yZWMt
bnVtYmVyPjxmb3JlaWduLWtleXM+PGtleSBhcHA9IkVOIiBkYi1pZD0iYXZkeDI1d3JkMGFkNWdl
cGFyeHZlcHdiemQ5YXB3cHo5ZHNzIiB0aW1lc3RhbXA9IjE1MDczMzc5NDEiPjEwNjM8L2tleT48
L2ZvcmVpZ24ta2V5cz48cmVmLXR5cGUgbmFtZT0iSm91cm5hbCBBcnRpY2xlIj4xNzwvcmVmLXR5
cGU+PGNvbnRyaWJ1dG9ycz48YXV0aG9ycz48YXV0aG9yPldhbmcsIFMuIFkuPC9hdXRob3I+PGF1
dGhvcj5CdW5jZSwgSi4gQS48L2F1dGhvcj48L2F1dGhvcnM+PC9jb250cmlidXRvcnM+PHRpdGxl
cz48dGl0bGU+PHN0eWxlIGZhY2U9Im5vcm1hbCIgZm9udD0iZGVmYXVsdCIgc2l6ZT0iMTAwJSI+
RWxldmF0ZWQgY2FyYm9uIGRpb3hpZGUgYWZmZWN0cyBmcnVpdCBmbGF2b3IgaW4gZmllbGQtZ3Jv
d24gc3RyYXdiZXJyaWVzICg8L3N0eWxlPjxzdHlsZSBmYWNlPSJpdGFsaWMiIGZvbnQ9ImRlZmF1
bHQiIHNpemU9IjEwMCUiPkZyYWdhcmlhIMOXIGFuYW5hc3NhIDwvc3R5bGU+PHN0eWxlIGZhY2U9
Im5vcm1hbCIgZm9udD0iZGVmYXVsdCIgc2l6ZT0iMTAwJSI+RHVjaCk8L3N0eWxlPjwvdGl0bGU+
PHNlY29uZGFyeS10aXRsZT5KLiBTY2kuIEZvb2QgQWdyaWMuPC9zZWNvbmRhcnktdGl0bGU+PC90
aXRsZXM+PHBlcmlvZGljYWw+PGZ1bGwtdGl0bGU+Si4gU2NpLiBGb29kIEFncmljLjwvZnVsbC10
aXRsZT48L3BlcmlvZGljYWw+PHBhZ2VzPjE0NjQtMTQ2ODwvcGFnZXM+PHZvbHVtZT44NDwvdm9s
dW1lPjxudW1iZXI+MTI8L251bWJlcj48a2V5d29yZHM+PGtleXdvcmQ+Q08yPC9rZXl3b3JkPjxr
ZXl3b3JkPnN1Z2Fyczwva2V5d29yZD48a2V5d29yZD5vcmdhbmljIGFjaWRzPC9rZXl3b3JkPjxr
ZXl3b3JkPmFyb21hIGNvbXBvdW5kczwva2V5d29yZD48a2V5d29yZD5GcmFnYXJpYSDDlyBhbmFu
YXNzYSBEdWNoPC9rZXl3b3JkPjxrZXl3b3JkPnN0cmF3YmVycnk8L2tleXdvcmQ+PC9rZXl3b3Jk
cz48ZGF0ZXM+PHllYXI+MjAwNDwveWVhcj48L2RhdGVzPjxwdWJsaXNoZXI+Sm9obiBXaWxleSAm
YW1wOyBTb25zLCBMdGQuPC9wdWJsaXNoZXI+PGlzYm4+MTA5Ny0wMDEwPC9pc2JuPjx1cmxzPjxy
ZWxhdGVkLXVybHM+PHVybD5odHRwOi8vZHguZG9pLm9yZy8xMC4xMDAyL2pzZmEuMTgyNDwvdXJs
PjwvcmVsYXRlZC11cmxzPjwvdXJscz48ZWxlY3Ryb25pYy1yZXNvdXJjZS1udW0+ZG9pOiAxMC4x
MDAyL2pzZmEuMTgyNDwvZWxlY3Ryb25pYy1yZXNvdXJjZS1udW0+PC9yZWNvcmQ+PC9DaXRlPjxD
aXRlPjxBdXRob3I+U3VuPC9BdXRob3I+PFllYXI+MjAxMjwvWWVhcj48UmVjTnVtPjEwOTE8L1Jl
Y051bT48cmVjb3JkPjxyZWMtbnVtYmVyPjEwOTE8L3JlYy1udW1iZXI+PGZvcmVpZ24ta2V5cz48
a2V5IGFwcD0iRU4iIGRiLWlkPSJhdmR4MjV3cmQwYWQ1Z2VwYXJ4dmVwd2J6ZDlhcHdwejlkc3Mi
IHRpbWVzdGFtcD0iMTUwODI5MDAxNyI+MTA5MTwva2V5PjwvZm9yZWlnbi1rZXlzPjxyZWYtdHlw
ZSBuYW1lPSJKb3VybmFsIEFydGljbGUiPjE3PC9yZWYtdHlwZT48Y29udHJpYnV0b3JzPjxhdXRo
b3JzPjxhdXRob3I+U3VuLCBQZW5nPC9hdXRob3I+PGF1dGhvcj5NYW50cmksIE5pdGluPC9hdXRo
b3I+PGF1dGhvcj5Mb3UsIEhlcWlhbmc8L2F1dGhvcj48YXV0aG9yPkh1LCBZYTwvYXV0aG9yPjxh
dXRob3I+U3VuLCBEYW48L2F1dGhvcj48YXV0aG9yPlpodSwgWXVlcWluZzwvYXV0aG9yPjxhdXRo
b3I+RG9uZywgVGluZ3Rpbmc8L2F1dGhvcj48YXV0aG9yPkx1LCBIb25nZmVpPC9hdXRob3I+PC9h
dXRob3JzPjwvY29udHJpYnV0b3JzPjx0aXRsZXM+PHRpdGxlPjxzdHlsZSBmYWNlPSJub3JtYWwi
IGZvbnQ9ImRlZmF1bHQiIHNpemU9IjEwMCUiPkVmZmVjdHMgb2YgZWxldmF0ZWQgQ088L3N0eWxl
PjxzdHlsZSBmYWNlPSJzdWJzY3JpcHQiIGZvbnQ9ImRlZmF1bHQiIHNpemU9IjEwMCUiPjIgPC9z
dHlsZT48c3R5bGUgZmFjZT0ibm9ybWFsIiBmb250PSJkZWZhdWx0IiBzaXplPSIxMDAlIj5hbmQg
dGVtcGVyYXR1cmUgb24geWllbGQgYW5kIGZydWl0IHF1YWxpdHkgb2Ygc3RyYXdiZXJyeSAoPC9z
dHlsZT48c3R5bGUgZmFjZT0iaXRhbGljIiBmb250PSJkZWZhdWx0IiBzaXplPSIxMDAlIj5GcmFn
YXJpYSDDlyBhbmFuYXNzYTwvc3R5bGU+PHN0eWxlIGZhY2U9Im5vcm1hbCIgZm9udD0iZGVmYXVs
dCIgc2l6ZT0iMTAwJSI+IER1Y2guKSBhdCB0d28gbGV2ZWxzIG9mIG5pdHJvZ2VuIGFwcGxpY2F0
aW9uPC9zdHlsZT48L3RpdGxlPjxzZWNvbmRhcnktdGl0bGU+UGxvcyBPbmU8L3NlY29uZGFyeS10
aXRsZT48L3RpdGxlcz48cGVyaW9kaWNhbD48ZnVsbC10aXRsZT5QTE9TIE9ORTwvZnVsbC10aXRs
ZT48L3BlcmlvZGljYWw+PHBhZ2VzPmU0MTAwMDwvcGFnZXM+PHZvbHVtZT43PC92b2x1bWU+PG51
bWJlcj43PC9udW1iZXI+PGRhdGVzPjx5ZWFyPjIwMTI8L3llYXI+PC9kYXRlcz48cHVibGlzaGVy
PlB1YmxpYyBMaWJyYXJ5IG9mIFNjaWVuY2U8L3B1Ymxpc2hlcj48dXJscz48cmVsYXRlZC11cmxz
Pjx1cmw+aHR0cHM6Ly9kb2kub3JnLzEwLjEzNzEvam91cm5hbC5wb25lLjAwNDEwMDA8L3VybD48
L3JlbGF0ZWQtdXJscz48L3VybHM+PGVsZWN0cm9uaWMtcmVzb3VyY2UtbnVtPmRvaTogMTAuMTM3
MS9qb3VybmFsLnBvbmUuMDA0MTAwMDwvZWxlY3Ryb25pYy1yZXNvdXJjZS1udW0+PC9yZWNvcmQ+
PC9DaXRlPjwvRW5kTm90ZT4A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sz w:val="22"/>
                <w:szCs w:val="22"/>
                <w:lang w:val="en-AU"/>
              </w:rPr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un et al., 2012; Wang and Bunce, 2004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Pr="001C77FB">
              <w:rPr>
                <w:sz w:val="22"/>
                <w:szCs w:val="22"/>
                <w:lang w:val="en-AU"/>
              </w:rPr>
              <w:t>tom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Q8L1llYXI+PFJl
Y051bT4xMDY4PC9SZWNOdW0+PERpc3BsYXlUZXh0PihCZWhib3VkaWFuIGFuZCBUb2QsIDE5OTU7
IEhlbHllcyBldCBhbC4sIDIwMTI7IElzbGFtIGV0IGFsLiwgMTk5NDsgS2hhbiBldCBhbC4sIDIw
MTM7IExpIGV0IGFsLiwgMjAwNzsgWmhhbmcgZXQgYWwuLCAyMDE0KTwvRGlzcGxheVRleHQ+PHJl
Y29yZD48cmVjLW51bWJlcj4xMDY4PC9yZWMtbnVtYmVyPjxmb3JlaWduLWtleXM+PGtleSBhcHA9
IkVOIiBkYi1pZD0iYXZkeDI1d3JkMGFkNWdlcGFyeHZlcHdiemQ5YXB3cHo5ZHNzIiB0aW1lc3Rh
bXA9IjE1MDgxMzY0MzkiPjEwNjg8L2tleT48L2ZvcmVpZ24ta2V5cz48cmVmLXR5cGUgbmFtZT0i
Sm91cm5hbCBBcnRpY2xlIj4xNzwvcmVmLXR5cGU+PGNvbnRyaWJ1dG9ycz48YXV0aG9ycz48YXV0
aG9yPklzbGFtLCBNLjwvYXV0aG9yPjxhdXRob3I+TWF0c3VpLCBULjwvYXV0aG9yPjxhdXRob3I+
WW9zaGlkYSwgWS4gPC9hdXRob3I+PC9hdXRob3JzPjwvY29udHJpYnV0b3JzPjx0aXRsZXM+PHRp
dGxlPkVmZmVjdHMgb2YgY2FyYm9uIGRpb3hpZGUgZW5yaWNobWVudCBvbiBhY2lkIGludmVydGFz
ZSBhbmQgc3VnYXIgY29uY2VudHJhdGlvbiBpbiBkZXZlbG9waW5nIHRvbWF0byBmcnVpdDwvdGl0
bGU+PHNlY29uZGFyeS10aXRsZT5FbnZpcm9uIENvbnRyb2wgQmlvbDwvc2Vjb25kYXJ5LXRpdGxl
PjwvdGl0bGVzPjxwZXJpb2RpY2FsPjxmdWxsLXRpdGxlPkVudmlyb24gQ29udHJvbCBCaW9sPC9m
dWxsLXRpdGxlPjwvcGVyaW9kaWNhbD48cGFnZXM+MjQ1LTI1MTwvcGFnZXM+PHZvbHVtZT4zMjwv
dm9sdW1lPjxudW1iZXI+NDwvbnVtYmVyPjxkYXRlcz48eWVhcj4xOTk0PC95ZWFyPjwvZGF0ZXM+
PHVybHM+PC91cmxzPjxlbGVjdHJvbmljLXJlc291cmNlLW51bT5kb2k6IDEwLjI1MjUvZWNiMTk2
My4zMi4yNDU8L2VsZWN0cm9uaWMtcmVzb3VyY2UtbnVtPjwvcmVjb3JkPjwvQ2l0ZT48Q2l0ZT48
QXV0aG9yPkJlaGJvdWRpYW48L0F1dGhvcj48WWVhcj4xOTk1PC9ZZWFyPjxSZWNOdW0+MTA3ODwv
UmVjTnVtPjxyZWNvcmQ+PHJlYy1udW1iZXI+MTA3ODwvcmVjLW51bWJlcj48Zm9yZWlnbi1rZXlz
PjxrZXkgYXBwPSJFTiIgZGItaWQ9ImF2ZHgyNXdyZDBhZDVnZXBhcnh2ZXB3YnpkOWFwd3B6OWRz
cyIgdGltZXN0YW1wPSIxNTA4MjgwMDE5Ij4xMDc4PC9rZXk+PC9mb3JlaWduLWtleXM+PHJlZi10
eXBlIG5hbWU9IkpvdXJuYWwgQXJ0aWNsZSI+MTc8L3JlZi10eXBlPjxjb250cmlidXRvcnM+PGF1
dGhvcnM+PGF1dGhvcj5CZWhib3VkaWFuLCBNLiBIb3NzZWluPC9hdXRob3I+PGF1dGhvcj5Ub2Qs
IENvbGluPC9hdXRob3I+PC9hdXRob3JzPjwvY29udHJpYnV0b3JzPjx0aXRsZXM+PHRpdGxlPlBv
c3RoYXJ2ZXN0IGF0dHJpYnV0ZXMgb2YgYFZpcm9zYSZhcG9zOyB0b21hdG8gZnJ1aXQgcHJvZHVj
ZWQgaW4gYW4gZW5yaWNoZWQgY2FyYm9uIGRpb3hpZGUgZW52aXJvbm1lbnQ8L3RpdGxlPjxzZWNv
bmRhcnktdGl0bGU+SG9ydFNjaTwvc2Vjb25kYXJ5LXRpdGxlPjwvdGl0bGVzPjxwZXJpb2RpY2Fs
PjxmdWxsLXRpdGxlPkhvcnRTY2k8L2Z1bGwtdGl0bGU+PC9wZXJpb2RpY2FsPjxwYWdlcz40OTAt
NDkxPC9wYWdlcz48dm9sdW1lPjMwPC92b2x1bWU+PG51bWJlcj4zPC9udW1iZXI+PGRhdGVzPjx5
ZWFyPjE5OTU8L3llYXI+PHB1Yi1kYXRlcz48ZGF0ZT5KdW5lIDEsIDE5OTU8L2RhdGU+PC9wdWIt
ZGF0ZXM+PC9kYXRlcz48dXJscz48cmVsYXRlZC11cmxzPjx1cmw+aHR0cDovL2hvcnRzY2kuYXNo
c3B1YmxpY2F0aW9ucy5vcmcvY29udGVudC8zMC8zLzQ5MC5hYnN0cmFjdDwvdXJsPjwvcmVsYXRl
ZC11cmxzPjwvdXJscz48L3JlY29yZD48L0NpdGU+PENpdGU+PEF1dGhvcj5LaGFuPC9BdXRob3I+
PFllYXI+MjAxMzwvWWVhcj48UmVjTnVtPjEwNzU8L1JlY051bT48cmVjb3JkPjxyZWMtbnVtYmVy
PjEwNzU8L3JlYy1udW1iZXI+PGZvcmVpZ24ta2V5cz48a2V5IGFwcD0iRU4iIGRiLWlkPSJhdmR4
MjV3cmQwYWQ1Z2VwYXJ4dmVwd2J6ZDlhcHdwejlkc3MiIHRpbWVzdGFtcD0iMTUwODIzMDIxMiI+
MTA3NTwva2V5PjwvZm9yZWlnbi1rZXlzPjxyZWYtdHlwZSBuYW1lPSJKb3VybmFsIEFydGljbGUi
PjE3PC9yZWYtdHlwZT48Y29udHJpYnV0b3JzPjxhdXRob3JzPjxhdXRob3I+S2hhbiwgSWtodGlh
cjwvYXV0aG9yPjxhdXRob3I+QXphbSwgQW5kYWxlZWI8L2F1dGhvcj48YXV0aG9yPk1haG1vb2Qs
IEFiaWQ8L2F1dGhvcj48L2F1dGhvcnM+PC9jb250cmlidXRvcnM+PHRpdGxlcz48dGl0bGU+PHN0
eWxlIGZhY2U9Im5vcm1hbCIgZm9udD0iZGVmYXVsdCIgc2l6ZT0iMTAwJSI+VGhlIGltcGFjdCBv
ZiBlbmhhbmNlZCBhdG1vc3BoZXJpYyBjYXJib24gZGlveGlkZSBvbiB5aWVsZCwgcHJveGltYXRl
IGNvbXBvc2l0aW9uLCBlbGVtZW50YWwgY29uY2VudHJhdGlvbiwgZmF0dHkgYWNpZCBhbmQgdml0
YW1pbiBDIGNvbnRlbnRzIG9mIHRvbWF0byAoPC9zdHlsZT48c3R5bGUgZmFjZT0iaXRhbGljIiBm
b250PSJkZWZhdWx0IiBzaXplPSIxMDAlIj5MeWNvcGVyc2ljb24gZXNjdWxlbnR1bTwvc3R5bGU+
PHN0eWxlIGZhY2U9Im5vcm1hbCIgZm9udD0iZGVmYXVsdCIgc2l6ZT0iMTAwJSI+KTwvc3R5bGU+
PC90aXRsZT48c2Vjb25kYXJ5LXRpdGxlPkVudmlyb24uIE1vbml0LiBBc3Nlc3MuPC9zZWNvbmRh
cnktdGl0bGU+PC90aXRsZXM+PHBlcmlvZGljYWw+PGZ1bGwtdGl0bGU+RW52aXJvbi4gTW9uaXQu
IEFzc2Vzcy48L2Z1bGwtdGl0bGU+PC9wZXJpb2RpY2FsPjxwYWdlcz4yMDUtMjE0PC9wYWdlcz48
dm9sdW1lPjE4NTwvdm9sdW1lPjxudW1iZXI+MTwvbnVtYmVyPjxkYXRlcz48eWVhcj4yMDEzPC95
ZWFyPjxwdWItZGF0ZXM+PGRhdGU+MjAxMy8wMS8wMTwvZGF0ZT48L3B1Yi1kYXRlcz48L2RhdGVz
Pjxpc2JuPjE1NzMtMjk1OTwvaXNibj48dXJscz48cmVsYXRlZC11cmxzPjx1cmw+aHR0cHM6Ly9k
b2kub3JnLzEwLjEwMDcvczEwNjYxLTAxMi0yNTQ0LXg8L3VybD48L3JlbGF0ZWQtdXJscz48L3Vy
bHM+PGVsZWN0cm9uaWMtcmVzb3VyY2UtbnVtPmRvaTogMTAuMTAwNy9zMTA2NjEtMDEyLTI1NDQt
eDwvZWxlY3Ryb25pYy1yZXNvdXJjZS1udW0+PC9yZWNvcmQ+PC9DaXRlPjxDaXRlPjxBdXRob3I+
Wmhhbmc8L0F1dGhvcj48WWVhcj4yMDE0PC9ZZWFyPjxSZWNOdW0+NTkyPC9SZWNOdW0+PHJlY29y
ZD48cmVjLW51bWJlcj41OTI8L3JlYy1udW1iZXI+PGZvcmVpZ24ta2V5cz48a2V5IGFwcD0iRU4i
IGRiLWlkPSJhdmR4MjV3cmQwYWQ1Z2VwYXJ4dmVwd2J6ZDlhcHdwejlkc3MiIHRpbWVzdGFtcD0i
MTQ1Mzc3NDA5NSI+NTkyPC9rZXk+PC9mb3JlaWduLWtleXM+PHJlZi10eXBlIG5hbWU9IkpvdXJu
YWwgQXJ0aWNsZSI+MTc8L3JlZi10eXBlPjxjb250cmlidXRvcnM+PGF1dGhvcnM+PGF1dGhvcj5a
aGFuZywgWmhpbWluZzwvYXV0aG9yPjxhdXRob3I+TGl1LCBMaWhvbmc8L2F1dGhvcj48YXV0aG9y
PlpoYW5nLCBNaW48L2F1dGhvcj48YXV0aG9yPlpoYW5nLCBZb25nc29uZzwvYXV0aG9yPjxhdXRo
b3I+V2FuZywgUWlhb21laTwvYXV0aG9yPjwvYXV0aG9ycz48L2NvbnRyaWJ1dG9ycz48dGl0bGVz
Pjx0aXRsZT5FZmZlY3Qgb2YgY2FyYm9uIGRpb3hpZGUgZW5yaWNobWVudCBvbiBoZWFsdGgtcHJv
bW90aW5nIGNvbXBvdW5kcyBhbmQgb3JnYW5vbGVwdGljIHByb3BlcnRpZXMgb2YgdG9tYXRvIGZy
dWl0cyBncm93biBpbiBncmVlbmhvdXNlPC90aXRsZT48c2Vjb25kYXJ5LXRpdGxlPkZvb2QgQ2hl
bS48L3NlY29uZGFyeS10aXRsZT48L3RpdGxlcz48cGVyaW9kaWNhbD48ZnVsbC10aXRsZT5Gb29k
IENoZW0uPC9mdWxsLXRpdGxlPjwvcGVyaW9kaWNhbD48cGFnZXM+MTU3LTE2MzwvcGFnZXM+PHZv
bHVtZT4xNTM8L3ZvbHVtZT48a2V5d29yZHM+PGtleXdvcmQ+Q08yIGVucmljaG1lbnQ8L2tleXdv
cmQ+PGtleXdvcmQ+VG9tYXRvIGZydWl0PC9rZXl3b3JkPjxrZXl3b3JkPkNhcm90ZW5vaWRzPC9r
ZXl3b3JkPjxrZXl3b3JkPk9yZ2Fub2xlcHRpYyBjaGFyYWN0ZXJpc3RpY3M8L2tleXdvcmQ+PC9r
ZXl3b3Jkcz48ZGF0ZXM+PHllYXI+MjAxNDwveWVhcj48cHViLWRhdGVzPjxkYXRlPjYvMTUvPC9k
YXRlPjwvcHViLWRhdGVzPjwvZGF0ZXM+PGlzYm4+MDMwOC04MTQ2PC9pc2JuPjx1cmxzPjxyZWxh
dGVkLXVybHM+PHVybD5odHRwOi8vd3d3LnNjaWVuY2VkaXJlY3QuY29tL3NjaWVuY2UvYXJ0aWNs
ZS9waWkvUzAzMDg4MTQ2MTMwMTkxODM8L3VybD48L3JlbGF0ZWQtdXJscz48L3VybHM+PGVsZWN0
cm9uaWMtcmVzb3VyY2UtbnVtPmRvaTogMTAuMTAxNi9qLmZvb2RjaGVtLjIwMTMuMTIuMDUyPC9l
bGVjdHJvbmljLXJlc291cmNlLW51bT48L3JlY29yZD48L0NpdGU+PENpdGU+PEF1dGhvcj5IZWx5
ZXM8L0F1dGhvcj48WWVhcj4yMDEyPC9ZZWFyPjxSZWNOdW0+MTA5NjwvUmVjTnVtPjxyZWNvcmQ+
PHJlYy1udW1iZXI+MTA5NjwvcmVjLW51bWJlcj48Zm9yZWlnbi1rZXlzPjxrZXkgYXBwPSJFTiIg
ZGItaWQ9ImF2ZHgyNXdyZDBhZDVnZXBhcnh2ZXB3YnpkOWFwd3B6OWRzcyIgdGltZXN0YW1wPSIx
NTA4MzAyODc0Ij4xMDk2PC9rZXk+PC9mb3JlaWduLWtleXM+PHJlZi10eXBlIG5hbWU9IkpvdXJu
YWwgQXJ0aWNsZSI+MTc8L3JlZi10eXBlPjxjb250cmlidXRvcnM+PGF1dGhvcnM+PGF1dGhvcj5I
ZWx5ZXMsIEwuPC9hdXRob3I+PGF1dGhvcj5MdWdhc2ksIEEuPC9hdXRob3I+PGF1dGhvcj5OZW3D
qW55aSwgQS48L2F1dGhvcj48YXV0aG9yPlDDqWssIFouPC9hdXRob3I+PC9hdXRob3JzPjwvY29u
dHJpYnV0b3JzPjx0aXRsZXM+PHRpdGxlPjxzdHlsZSBmYWNlPSJub3JtYWwiIGZvbnQ9ImRlZmF1
bHQiIHNpemU9IjEwMCUiPlRoZSBzaW11bHRhbmVvdXMgZWZmZWN0IG9mIGVsZXZhdGVkIENPPC9z
dHlsZT48c3R5bGUgZmFjZT0ic3Vic2NyaXB0IiBmb250PSJkZWZhdWx0IiBzaXplPSIxMDAlIj4y
PC9zdHlsZT48c3R5bGUgZmFjZT0ibm9ybWFsIiBmb250PSJkZWZhdWx0IiBzaXplPSIxMDAlIj4t
bGV2ZWwgYW5kIG5pdHJvZ2VuLXN1cHBseSBvbiB0aGUgZnJ1aXQgY29tcG9uZW50cyBvZiB0b21h
dG88L3N0eWxlPjwvdGl0bGU+PHNlY29uZGFyeS10aXRsZT5BY3RhIEFsaW1lbnQ8L3NlY29uZGFy
eS10aXRsZT48L3RpdGxlcz48cGVyaW9kaWNhbD48ZnVsbC10aXRsZT5BY3RhIEFsaW1lbnQ8L2Z1
bGwtdGl0bGU+PC9wZXJpb2RpY2FsPjxwYWdlcz4yNjUtMjcxPC9wYWdlcz48dm9sdW1lPjQxPC92
b2x1bWU+PG51bWJlcj4yPC9udW1iZXI+PGRhdGVzPjx5ZWFyPjIwMTI8L3llYXI+PHB1Yi1kYXRl
cz48ZGF0ZT4yMDEyLzA2LzAxPC9kYXRlPjwvcHViLWRhdGVzPjwvZGF0ZXM+PHB1Ymxpc2hlcj5B
a2Fkw6ltaWFpIEtpYWTDszwvcHVibGlzaGVyPjxpc2JuPjAxMzktMzAwNjwvaXNibj48dXJscz48
cmVsYXRlZC11cmxzPjx1cmw+aHR0cHM6Ly9kb2kub3JnLzEwLjE1NTYvQUFsaW0uNDEuMjAxMi4y
LjEzPC91cmw+PC9yZWxhdGVkLXVybHM+PC91cmxzPjxlbGVjdHJvbmljLXJlc291cmNlLW51bT5k
b2k6IDEwLjE1NTYvQUFsaW0uNDEuMjAxMi4yLjEzPC9lbGVjdHJvbmljLXJlc291cmNlLW51bT48
YWNjZXNzLWRhdGU+MjAxNy8xMC8xNzwvYWNjZXNzLWRhdGU+PC9yZWNvcmQ+PC9DaXRlPjxDaXRl
PjxBdXRob3I+TGk8L0F1dGhvcj48WWVhcj4yMDA3PC9ZZWFyPjxSZWNOdW0+MTE2MTwvUmVjTnVt
PjxyZWNvcmQ+PHJlYy1udW1iZXI+MTE2MTwvcmVjLW51bWJlcj48Zm9yZWlnbi1rZXlzPjxrZXkg
YXBwPSJFTiIgZGItaWQ9ImF2ZHgyNXdyZDBhZDVnZXBhcnh2ZXB3YnpkOWFwd3B6OWRzcyIgdGlt
ZXN0YW1wPSIxNTE3OTg2OTIwIj4xMTYxPC9rZXk+PC9mb3JlaWduLWtleXM+PHJlZi10eXBlIG5h
bWU9IkpvdXJuYWwgQXJ0aWNsZSI+MTc8L3JlZi10eXBlPjxjb250cmlidXRvcnM+PGF1dGhvcnM+
PGF1dGhvcj5MaSwgRmFuZ21pbjwvYXV0aG9yPjxhdXRob3I+V2FuZywgSnVuPC9hdXRob3I+PGF1
dGhvcj5DaGVuLCBZdXBpbmc8L2F1dGhvcj48YXV0aG9yPlpvdSwgWmhpcm9uZzwvYXV0aG9yPjxh
dXRob3I+V2FuZywgWHVubGluZzwvYXV0aG9yPjxhdXRob3I+WXVlLCBNaW5nPC9hdXRob3I+PC9h
dXRob3JzPjwvY29udHJpYnV0b3JzPjx0aXRsZXM+PHRpdGxlPjxzdHlsZSBmYWNlPSJub3JtYWwi
IGZvbnQ9ImRlZmF1bHQiIHNpemU9IjEwMCUiPkNvbWJpbmVkIGVmZmVjdHMgb2YgZW5oYW5jZWQg
dWx0cmF2aW9sZXQtQiByYWRpYXRpb24gYW5kIGRvdWJsZWQgQ088L3N0eWxlPjxzdHlsZSBmYWNl
PSJzdWJzY3JpcHQiIGZvbnQ9ImRlZmF1bHQiIHNpemU9IjEwMCUiPjI8L3N0eWxlPjxzdHlsZSBm
YWNlPSJub3JtYWwiIGZvbnQ9ImRlZmF1bHQiIHNpemU9IjEwMCUiPiBjb25jZW50cmF0aW9uIG9u
IGdyb3d0aCwgZnJ1aXQgcXVhbGl0eSBhbmQgeWllbGQgb2YgdG9tYXRvIGluIHdpbnRlciBwbGFz
dGljIGdyZWVuaG91c2U8L3N0eWxlPjwvdGl0bGU+PHNlY29uZGFyeS10aXRsZT5Gcm9udC4gQmlv
bC4gQ2hpbmEgPC9zZWNvbmRhcnktdGl0bGU+PC90aXRsZXM+PHBlcmlvZGljYWw+PGZ1bGwtdGl0
bGU+RnJvbnQuIEJpb2wuIENoaW5hPC9mdWxsLXRpdGxlPjwvcGVyaW9kaWNhbD48cGFnZXM+NDE0
LTQxODwvcGFnZXM+PHZvbHVtZT4yPC92b2x1bWU+PG51bWJlcj40PC9udW1iZXI+PGRhdGVzPjx5
ZWFyPjIwMDc8L3llYXI+PHB1Yi1kYXRlcz48ZGF0ZT4yMDA3LzEwLzAxPC9kYXRlPjwvcHViLWRh
dGVzPjwvZGF0ZXM+PGlzYm4+MTY3My0zNjIyPC9pc2JuPjx1cmxzPjxyZWxhdGVkLXVybHM+PHVy
bD5odHRwczovL2RvaS5vcmcvMTAuMTAwNy9zMTE1MTUtMDA3LTAwNjMteDwvdXJsPjwvcmVsYXRl
ZC11cmxzPjwvdXJscz48ZWxlY3Ryb25pYy1yZXNvdXJjZS1udW0+ZG9pOiAxMC4xMDA3L3MxMTUx
NS0wMDctMDA2My14PC9lbGVjdHJvbmljLXJlc291cmNlLW51bT48L3JlY29yZD48L0NpdGU+PC9F
bmROb3RlPn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Q8L1llYXI+PFJl
Y051bT4xMDY4PC9SZWNOdW0+PERpc3BsYXlUZXh0PihCZWhib3VkaWFuIGFuZCBUb2QsIDE5OTU7
IEhlbHllcyBldCBhbC4sIDIwMTI7IElzbGFtIGV0IGFsLiwgMTk5NDsgS2hhbiBldCBhbC4sIDIw
MTM7IExpIGV0IGFsLiwgMjAwNzsgWmhhbmcgZXQgYWwuLCAyMDE0KTwvRGlzcGxheVRleHQ+PHJl
Y29yZD48cmVjLW51bWJlcj4xMDY4PC9yZWMtbnVtYmVyPjxmb3JlaWduLWtleXM+PGtleSBhcHA9
IkVOIiBkYi1pZD0iYXZkeDI1d3JkMGFkNWdlcGFyeHZlcHdiemQ5YXB3cHo5ZHNzIiB0aW1lc3Rh
bXA9IjE1MDgxMzY0MzkiPjEwNjg8L2tleT48L2ZvcmVpZ24ta2V5cz48cmVmLXR5cGUgbmFtZT0i
Sm91cm5hbCBBcnRpY2xlIj4xNzwvcmVmLXR5cGU+PGNvbnRyaWJ1dG9ycz48YXV0aG9ycz48YXV0
aG9yPklzbGFtLCBNLjwvYXV0aG9yPjxhdXRob3I+TWF0c3VpLCBULjwvYXV0aG9yPjxhdXRob3I+
WW9zaGlkYSwgWS4gPC9hdXRob3I+PC9hdXRob3JzPjwvY29udHJpYnV0b3JzPjx0aXRsZXM+PHRp
dGxlPkVmZmVjdHMgb2YgY2FyYm9uIGRpb3hpZGUgZW5yaWNobWVudCBvbiBhY2lkIGludmVydGFz
ZSBhbmQgc3VnYXIgY29uY2VudHJhdGlvbiBpbiBkZXZlbG9waW5nIHRvbWF0byBmcnVpdDwvdGl0
bGU+PHNlY29uZGFyeS10aXRsZT5FbnZpcm9uIENvbnRyb2wgQmlvbDwvc2Vjb25kYXJ5LXRpdGxl
PjwvdGl0bGVzPjxwZXJpb2RpY2FsPjxmdWxsLXRpdGxlPkVudmlyb24gQ29udHJvbCBCaW9sPC9m
dWxsLXRpdGxlPjwvcGVyaW9kaWNhbD48cGFnZXM+MjQ1LTI1MTwvcGFnZXM+PHZvbHVtZT4zMjwv
dm9sdW1lPjxudW1iZXI+NDwvbnVtYmVyPjxkYXRlcz48eWVhcj4xOTk0PC95ZWFyPjwvZGF0ZXM+
PHVybHM+PC91cmxzPjxlbGVjdHJvbmljLXJlc291cmNlLW51bT5kb2k6IDEwLjI1MjUvZWNiMTk2
My4zMi4yNDU8L2VsZWN0cm9uaWMtcmVzb3VyY2UtbnVtPjwvcmVjb3JkPjwvQ2l0ZT48Q2l0ZT48
QXV0aG9yPkJlaGJvdWRpYW48L0F1dGhvcj48WWVhcj4xOTk1PC9ZZWFyPjxSZWNOdW0+MTA3ODwv
UmVjTnVtPjxyZWNvcmQ+PHJlYy1udW1iZXI+MTA3ODwvcmVjLW51bWJlcj48Zm9yZWlnbi1rZXlz
PjxrZXkgYXBwPSJFTiIgZGItaWQ9ImF2ZHgyNXdyZDBhZDVnZXBhcnh2ZXB3YnpkOWFwd3B6OWRz
cyIgdGltZXN0YW1wPSIxNTA4MjgwMDE5Ij4xMDc4PC9rZXk+PC9mb3JlaWduLWtleXM+PHJlZi10
eXBlIG5hbWU9IkpvdXJuYWwgQXJ0aWNsZSI+MTc8L3JlZi10eXBlPjxjb250cmlidXRvcnM+PGF1
dGhvcnM+PGF1dGhvcj5CZWhib3VkaWFuLCBNLiBIb3NzZWluPC9hdXRob3I+PGF1dGhvcj5Ub2Qs
IENvbGluPC9hdXRob3I+PC9hdXRob3JzPjwvY29udHJpYnV0b3JzPjx0aXRsZXM+PHRpdGxlPlBv
c3RoYXJ2ZXN0IGF0dHJpYnV0ZXMgb2YgYFZpcm9zYSZhcG9zOyB0b21hdG8gZnJ1aXQgcHJvZHVj
ZWQgaW4gYW4gZW5yaWNoZWQgY2FyYm9uIGRpb3hpZGUgZW52aXJvbm1lbnQ8L3RpdGxlPjxzZWNv
bmRhcnktdGl0bGU+SG9ydFNjaTwvc2Vjb25kYXJ5LXRpdGxlPjwvdGl0bGVzPjxwZXJpb2RpY2Fs
PjxmdWxsLXRpdGxlPkhvcnRTY2k8L2Z1bGwtdGl0bGU+PC9wZXJpb2RpY2FsPjxwYWdlcz40OTAt
NDkxPC9wYWdlcz48dm9sdW1lPjMwPC92b2x1bWU+PG51bWJlcj4zPC9udW1iZXI+PGRhdGVzPjx5
ZWFyPjE5OTU8L3llYXI+PHB1Yi1kYXRlcz48ZGF0ZT5KdW5lIDEsIDE5OTU8L2RhdGU+PC9wdWIt
ZGF0ZXM+PC9kYXRlcz48dXJscz48cmVsYXRlZC11cmxzPjx1cmw+aHR0cDovL2hvcnRzY2kuYXNo
c3B1YmxpY2F0aW9ucy5vcmcvY29udGVudC8zMC8zLzQ5MC5hYnN0cmFjdDwvdXJsPjwvcmVsYXRl
ZC11cmxzPjwvdXJscz48L3JlY29yZD48L0NpdGU+PENpdGU+PEF1dGhvcj5LaGFuPC9BdXRob3I+
PFllYXI+MjAxMzwvWWVhcj48UmVjTnVtPjEwNzU8L1JlY051bT48cmVjb3JkPjxyZWMtbnVtYmVy
PjEwNzU8L3JlYy1udW1iZXI+PGZvcmVpZ24ta2V5cz48a2V5IGFwcD0iRU4iIGRiLWlkPSJhdmR4
MjV3cmQwYWQ1Z2VwYXJ4dmVwd2J6ZDlhcHdwejlkc3MiIHRpbWVzdGFtcD0iMTUwODIzMDIxMiI+
MTA3NTwva2V5PjwvZm9yZWlnbi1rZXlzPjxyZWYtdHlwZSBuYW1lPSJKb3VybmFsIEFydGljbGUi
PjE3PC9yZWYtdHlwZT48Y29udHJpYnV0b3JzPjxhdXRob3JzPjxhdXRob3I+S2hhbiwgSWtodGlh
cjwvYXV0aG9yPjxhdXRob3I+QXphbSwgQW5kYWxlZWI8L2F1dGhvcj48YXV0aG9yPk1haG1vb2Qs
IEFiaWQ8L2F1dGhvcj48L2F1dGhvcnM+PC9jb250cmlidXRvcnM+PHRpdGxlcz48dGl0bGU+PHN0
eWxlIGZhY2U9Im5vcm1hbCIgZm9udD0iZGVmYXVsdCIgc2l6ZT0iMTAwJSI+VGhlIGltcGFjdCBv
ZiBlbmhhbmNlZCBhdG1vc3BoZXJpYyBjYXJib24gZGlveGlkZSBvbiB5aWVsZCwgcHJveGltYXRl
IGNvbXBvc2l0aW9uLCBlbGVtZW50YWwgY29uY2VudHJhdGlvbiwgZmF0dHkgYWNpZCBhbmQgdml0
YW1pbiBDIGNvbnRlbnRzIG9mIHRvbWF0byAoPC9zdHlsZT48c3R5bGUgZmFjZT0iaXRhbGljIiBm
b250PSJkZWZhdWx0IiBzaXplPSIxMDAlIj5MeWNvcGVyc2ljb24gZXNjdWxlbnR1bTwvc3R5bGU+
PHN0eWxlIGZhY2U9Im5vcm1hbCIgZm9udD0iZGVmYXVsdCIgc2l6ZT0iMTAwJSI+KTwvc3R5bGU+
PC90aXRsZT48c2Vjb25kYXJ5LXRpdGxlPkVudmlyb24uIE1vbml0LiBBc3Nlc3MuPC9zZWNvbmRh
cnktdGl0bGU+PC90aXRsZXM+PHBlcmlvZGljYWw+PGZ1bGwtdGl0bGU+RW52aXJvbi4gTW9uaXQu
IEFzc2Vzcy48L2Z1bGwtdGl0bGU+PC9wZXJpb2RpY2FsPjxwYWdlcz4yMDUtMjE0PC9wYWdlcz48
dm9sdW1lPjE4NTwvdm9sdW1lPjxudW1iZXI+MTwvbnVtYmVyPjxkYXRlcz48eWVhcj4yMDEzPC95
ZWFyPjxwdWItZGF0ZXM+PGRhdGU+MjAxMy8wMS8wMTwvZGF0ZT48L3B1Yi1kYXRlcz48L2RhdGVz
Pjxpc2JuPjE1NzMtMjk1OTwvaXNibj48dXJscz48cmVsYXRlZC11cmxzPjx1cmw+aHR0cHM6Ly9k
b2kub3JnLzEwLjEwMDcvczEwNjYxLTAxMi0yNTQ0LXg8L3VybD48L3JlbGF0ZWQtdXJscz48L3Vy
bHM+PGVsZWN0cm9uaWMtcmVzb3VyY2UtbnVtPmRvaTogMTAuMTAwNy9zMTA2NjEtMDEyLTI1NDQt
eDwvZWxlY3Ryb25pYy1yZXNvdXJjZS1udW0+PC9yZWNvcmQ+PC9DaXRlPjxDaXRlPjxBdXRob3I+
Wmhhbmc8L0F1dGhvcj48WWVhcj4yMDE0PC9ZZWFyPjxSZWNOdW0+NTkyPC9SZWNOdW0+PHJlY29y
ZD48cmVjLW51bWJlcj41OTI8L3JlYy1udW1iZXI+PGZvcmVpZ24ta2V5cz48a2V5IGFwcD0iRU4i
IGRiLWlkPSJhdmR4MjV3cmQwYWQ1Z2VwYXJ4dmVwd2J6ZDlhcHdwejlkc3MiIHRpbWVzdGFtcD0i
MTQ1Mzc3NDA5NSI+NTkyPC9rZXk+PC9mb3JlaWduLWtleXM+PHJlZi10eXBlIG5hbWU9IkpvdXJu
YWwgQXJ0aWNsZSI+MTc8L3JlZi10eXBlPjxjb250cmlidXRvcnM+PGF1dGhvcnM+PGF1dGhvcj5a
aGFuZywgWmhpbWluZzwvYXV0aG9yPjxhdXRob3I+TGl1LCBMaWhvbmc8L2F1dGhvcj48YXV0aG9y
PlpoYW5nLCBNaW48L2F1dGhvcj48YXV0aG9yPlpoYW5nLCBZb25nc29uZzwvYXV0aG9yPjxhdXRo
b3I+V2FuZywgUWlhb21laTwvYXV0aG9yPjwvYXV0aG9ycz48L2NvbnRyaWJ1dG9ycz48dGl0bGVz
Pjx0aXRsZT5FZmZlY3Qgb2YgY2FyYm9uIGRpb3hpZGUgZW5yaWNobWVudCBvbiBoZWFsdGgtcHJv
bW90aW5nIGNvbXBvdW5kcyBhbmQgb3JnYW5vbGVwdGljIHByb3BlcnRpZXMgb2YgdG9tYXRvIGZy
dWl0cyBncm93biBpbiBncmVlbmhvdXNlPC90aXRsZT48c2Vjb25kYXJ5LXRpdGxlPkZvb2QgQ2hl
bS48L3NlY29uZGFyeS10aXRsZT48L3RpdGxlcz48cGVyaW9kaWNhbD48ZnVsbC10aXRsZT5Gb29k
IENoZW0uPC9mdWxsLXRpdGxlPjwvcGVyaW9kaWNhbD48cGFnZXM+MTU3LTE2MzwvcGFnZXM+PHZv
bHVtZT4xNTM8L3ZvbHVtZT48a2V5d29yZHM+PGtleXdvcmQ+Q08yIGVucmljaG1lbnQ8L2tleXdv
cmQ+PGtleXdvcmQ+VG9tYXRvIGZydWl0PC9rZXl3b3JkPjxrZXl3b3JkPkNhcm90ZW5vaWRzPC9r
ZXl3b3JkPjxrZXl3b3JkPk9yZ2Fub2xlcHRpYyBjaGFyYWN0ZXJpc3RpY3M8L2tleXdvcmQ+PC9r
ZXl3b3Jkcz48ZGF0ZXM+PHllYXI+MjAxNDwveWVhcj48cHViLWRhdGVzPjxkYXRlPjYvMTUvPC9k
YXRlPjwvcHViLWRhdGVzPjwvZGF0ZXM+PGlzYm4+MDMwOC04MTQ2PC9pc2JuPjx1cmxzPjxyZWxh
dGVkLXVybHM+PHVybD5odHRwOi8vd3d3LnNjaWVuY2VkaXJlY3QuY29tL3NjaWVuY2UvYXJ0aWNs
ZS9waWkvUzAzMDg4MTQ2MTMwMTkxODM8L3VybD48L3JlbGF0ZWQtdXJscz48L3VybHM+PGVsZWN0
cm9uaWMtcmVzb3VyY2UtbnVtPmRvaTogMTAuMTAxNi9qLmZvb2RjaGVtLjIwMTMuMTIuMDUyPC9l
bGVjdHJvbmljLXJlc291cmNlLW51bT48L3JlY29yZD48L0NpdGU+PENpdGU+PEF1dGhvcj5IZWx5
ZXM8L0F1dGhvcj48WWVhcj4yMDEyPC9ZZWFyPjxSZWNOdW0+MTA5NjwvUmVjTnVtPjxyZWNvcmQ+
PHJlYy1udW1iZXI+MTA5NjwvcmVjLW51bWJlcj48Zm9yZWlnbi1rZXlzPjxrZXkgYXBwPSJFTiIg
ZGItaWQ9ImF2ZHgyNXdyZDBhZDVnZXBhcnh2ZXB3YnpkOWFwd3B6OWRzcyIgdGltZXN0YW1wPSIx
NTA4MzAyODc0Ij4xMDk2PC9rZXk+PC9mb3JlaWduLWtleXM+PHJlZi10eXBlIG5hbWU9IkpvdXJu
YWwgQXJ0aWNsZSI+MTc8L3JlZi10eXBlPjxjb250cmlidXRvcnM+PGF1dGhvcnM+PGF1dGhvcj5I
ZWx5ZXMsIEwuPC9hdXRob3I+PGF1dGhvcj5MdWdhc2ksIEEuPC9hdXRob3I+PGF1dGhvcj5OZW3D
qW55aSwgQS48L2F1dGhvcj48YXV0aG9yPlDDqWssIFouPC9hdXRob3I+PC9hdXRob3JzPjwvY29u
dHJpYnV0b3JzPjx0aXRsZXM+PHRpdGxlPjxzdHlsZSBmYWNlPSJub3JtYWwiIGZvbnQ9ImRlZmF1
bHQiIHNpemU9IjEwMCUiPlRoZSBzaW11bHRhbmVvdXMgZWZmZWN0IG9mIGVsZXZhdGVkIENPPC9z
dHlsZT48c3R5bGUgZmFjZT0ic3Vic2NyaXB0IiBmb250PSJkZWZhdWx0IiBzaXplPSIxMDAlIj4y
PC9zdHlsZT48c3R5bGUgZmFjZT0ibm9ybWFsIiBmb250PSJkZWZhdWx0IiBzaXplPSIxMDAlIj4t
bGV2ZWwgYW5kIG5pdHJvZ2VuLXN1cHBseSBvbiB0aGUgZnJ1aXQgY29tcG9uZW50cyBvZiB0b21h
dG88L3N0eWxlPjwvdGl0bGU+PHNlY29uZGFyeS10aXRsZT5BY3RhIEFsaW1lbnQ8L3NlY29uZGFy
eS10aXRsZT48L3RpdGxlcz48cGVyaW9kaWNhbD48ZnVsbC10aXRsZT5BY3RhIEFsaW1lbnQ8L2Z1
bGwtdGl0bGU+PC9wZXJpb2RpY2FsPjxwYWdlcz4yNjUtMjcxPC9wYWdlcz48dm9sdW1lPjQxPC92
b2x1bWU+PG51bWJlcj4yPC9udW1iZXI+PGRhdGVzPjx5ZWFyPjIwMTI8L3llYXI+PHB1Yi1kYXRl
cz48ZGF0ZT4yMDEyLzA2LzAxPC9kYXRlPjwvcHViLWRhdGVzPjwvZGF0ZXM+PHB1Ymxpc2hlcj5B
a2Fkw6ltaWFpIEtpYWTDszwvcHVibGlzaGVyPjxpc2JuPjAxMzktMzAwNjwvaXNibj48dXJscz48
cmVsYXRlZC11cmxzPjx1cmw+aHR0cHM6Ly9kb2kub3JnLzEwLjE1NTYvQUFsaW0uNDEuMjAxMi4y
LjEzPC91cmw+PC9yZWxhdGVkLXVybHM+PC91cmxzPjxlbGVjdHJvbmljLXJlc291cmNlLW51bT5k
b2k6IDEwLjE1NTYvQUFsaW0uNDEuMjAxMi4yLjEzPC9lbGVjdHJvbmljLXJlc291cmNlLW51bT48
YWNjZXNzLWRhdGU+MjAxNy8xMC8xNzwvYWNjZXNzLWRhdGU+PC9yZWNvcmQ+PC9DaXRlPjxDaXRl
PjxBdXRob3I+TGk8L0F1dGhvcj48WWVhcj4yMDA3PC9ZZWFyPjxSZWNOdW0+MTE2MTwvUmVjTnVt
PjxyZWNvcmQ+PHJlYy1udW1iZXI+MTE2MTwvcmVjLW51bWJlcj48Zm9yZWlnbi1rZXlzPjxrZXkg
YXBwPSJFTiIgZGItaWQ9ImF2ZHgyNXdyZDBhZDVnZXBhcnh2ZXB3YnpkOWFwd3B6OWRzcyIgdGlt
ZXN0YW1wPSIxNTE3OTg2OTIwIj4xMTYxPC9rZXk+PC9mb3JlaWduLWtleXM+PHJlZi10eXBlIG5h
bWU9IkpvdXJuYWwgQXJ0aWNsZSI+MTc8L3JlZi10eXBlPjxjb250cmlidXRvcnM+PGF1dGhvcnM+
PGF1dGhvcj5MaSwgRmFuZ21pbjwvYXV0aG9yPjxhdXRob3I+V2FuZywgSnVuPC9hdXRob3I+PGF1
dGhvcj5DaGVuLCBZdXBpbmc8L2F1dGhvcj48YXV0aG9yPlpvdSwgWmhpcm9uZzwvYXV0aG9yPjxh
dXRob3I+V2FuZywgWHVubGluZzwvYXV0aG9yPjxhdXRob3I+WXVlLCBNaW5nPC9hdXRob3I+PC9h
dXRob3JzPjwvY29udHJpYnV0b3JzPjx0aXRsZXM+PHRpdGxlPjxzdHlsZSBmYWNlPSJub3JtYWwi
IGZvbnQ9ImRlZmF1bHQiIHNpemU9IjEwMCUiPkNvbWJpbmVkIGVmZmVjdHMgb2YgZW5oYW5jZWQg
dWx0cmF2aW9sZXQtQiByYWRpYXRpb24gYW5kIGRvdWJsZWQgQ088L3N0eWxlPjxzdHlsZSBmYWNl
PSJzdWJzY3JpcHQiIGZvbnQ9ImRlZmF1bHQiIHNpemU9IjEwMCUiPjI8L3N0eWxlPjxzdHlsZSBm
YWNlPSJub3JtYWwiIGZvbnQ9ImRlZmF1bHQiIHNpemU9IjEwMCUiPiBjb25jZW50cmF0aW9uIG9u
IGdyb3d0aCwgZnJ1aXQgcXVhbGl0eSBhbmQgeWllbGQgb2YgdG9tYXRvIGluIHdpbnRlciBwbGFz
dGljIGdyZWVuaG91c2U8L3N0eWxlPjwvdGl0bGU+PHNlY29uZGFyeS10aXRsZT5Gcm9udC4gQmlv
bC4gQ2hpbmEgPC9zZWNvbmRhcnktdGl0bGU+PC90aXRsZXM+PHBlcmlvZGljYWw+PGZ1bGwtdGl0
bGU+RnJvbnQuIEJpb2wuIENoaW5hPC9mdWxsLXRpdGxlPjwvcGVyaW9kaWNhbD48cGFnZXM+NDE0
LTQxODwvcGFnZXM+PHZvbHVtZT4yPC92b2x1bWU+PG51bWJlcj40PC9udW1iZXI+PGRhdGVzPjx5
ZWFyPjIwMDc8L3llYXI+PHB1Yi1kYXRlcz48ZGF0ZT4yMDA3LzEwLzAxPC9kYXRlPjwvcHViLWRh
dGVzPjwvZGF0ZXM+PGlzYm4+MTY3My0zNjIyPC9pc2JuPjx1cmxzPjxyZWxhdGVkLXVybHM+PHVy
bD5odHRwczovL2RvaS5vcmcvMTAuMTAwNy9zMTE1MTUtMDA3LTAwNjMteDwvdXJsPjwvcmVsYXRl
ZC11cmxzPjwvdXJscz48ZWxlY3Ryb25pYy1yZXNvdXJjZS1udW0+ZG9pOiAxMC4xMDA3L3MxMTUx
NS0wMDctMDA2My14PC9lbGVjdHJvbmljLXJlc291cmNlLW51bT48L3JlY29yZD48L0NpdGU+PC9F
bmROb3RlPn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sz w:val="22"/>
                <w:szCs w:val="22"/>
                <w:lang w:val="en-AU"/>
              </w:rPr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 xml:space="preserve">(Behboudian and Tod, 1995; </w:t>
            </w:r>
            <w:r>
              <w:rPr>
                <w:noProof/>
                <w:sz w:val="22"/>
                <w:szCs w:val="22"/>
                <w:lang w:val="en-AU"/>
              </w:rPr>
              <w:lastRenderedPageBreak/>
              <w:t>Helyes et al., 2012; Islam et al., 1994; Khan et al., 2013; Li et al., 2007; Zhang et al., 2014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30420367" w14:textId="77777777" w:rsidTr="00227BCF">
        <w:tc>
          <w:tcPr>
            <w:tcW w:w="1276" w:type="dxa"/>
            <w:vMerge/>
          </w:tcPr>
          <w:p w14:paraId="5CD2762B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110C3408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515" w:type="dxa"/>
          </w:tcPr>
          <w:p w14:paraId="1C34CA4F" w14:textId="061DCE7C" w:rsidR="008304EE" w:rsidRPr="001C77FB" w:rsidRDefault="001E74D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>
              <w:rPr>
                <w:sz w:val="22"/>
                <w:szCs w:val="22"/>
                <w:lang w:val="en-AU"/>
              </w:rPr>
              <w:t>B</w:t>
            </w:r>
            <w:r w:rsidR="008304EE" w:rsidRPr="001C77FB">
              <w:rPr>
                <w:sz w:val="22"/>
                <w:szCs w:val="22"/>
                <w:lang w:val="en-AU"/>
              </w:rPr>
              <w:t>roccoli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Krumbein&lt;/Author&gt;&lt;Year&gt;2010&lt;/Year&gt;&lt;RecNum&gt;675&lt;/RecNum&gt;&lt;DisplayText&gt;(Krumbein et al., 2010)&lt;/DisplayText&gt;&lt;record&gt;&lt;rec-number&gt;675&lt;/rec-number&gt;&lt;foreign-keys&gt;&lt;key app="EN" db-id="avdx25wrd0ad5geparxvepwbzd9apwpz9dss" timestamp="1474608526"&gt;675&lt;/key&gt;&lt;/foreign-keys&gt;&lt;ref-type name="Journal Article"&gt;17&lt;/ref-type&gt;&lt;contributors&gt;&lt;authors&gt;&lt;author&gt;Krumbein, Angelika&lt;/author&gt;&lt;author&gt;Kläring, Hans-Peter&lt;/author&gt;&lt;author&gt;Schonhof, Ilona&lt;/author&gt;&lt;author&gt;Schreiner, Monika&lt;/author&gt;&lt;/authors&gt;&lt;/contributors&gt;&lt;titles&gt;&lt;title&gt;&lt;style face="normal" font="default" size="100%"&gt;Atmospheric carbon dioxide changes photochemical activity, soluble sugars and volatile levels in Broccoli (&lt;/style&gt;&lt;style face="italic" font="default" size="100%"&gt;Brassica oleracea &lt;/style&gt;&lt;style face="normal" font="default" size="100%"&gt;var. italica)&lt;/style&gt;&lt;/title&gt;&lt;secondary-title&gt;J. Agric. Food Chem.&lt;/secondary-title&gt;&lt;/titles&gt;&lt;periodical&gt;&lt;full-title&gt;J. Agric. Food Chem.&lt;/full-title&gt;&lt;/periodical&gt;&lt;pages&gt;3747-3752&lt;/pages&gt;&lt;volume&gt;58&lt;/volume&gt;&lt;number&gt;6&lt;/number&gt;&lt;dates&gt;&lt;year&gt;2010&lt;/year&gt;&lt;pub-dates&gt;&lt;date&gt;2010/03/24&lt;/date&gt;&lt;/pub-dates&gt;&lt;/dates&gt;&lt;publisher&gt;American Chemical Society&lt;/publisher&gt;&lt;isbn&gt;0021-8561&lt;/isbn&gt;&lt;urls&gt;&lt;related-urls&gt;&lt;url&gt;http://dx.doi.org/10.1021/jf903280w&lt;/url&gt;&lt;/related-urls&gt;&lt;/urls&gt;&lt;electronic-resource-num&gt;doi: 10.1021/jf903280w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Krumbein et al., 2010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,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8304EE">
              <w:t>celtuce</w:t>
            </w:r>
            <w:r w:rsidR="0082252B"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Jin&lt;/Author&gt;&lt;Year&gt;2009&lt;/Year&gt;&lt;RecNum&gt;93&lt;/RecNum&gt;&lt;DisplayText&gt;(Jin et al., 2009)&lt;/DisplayText&gt;&lt;record&gt;&lt;rec-number&gt;93&lt;/rec-number&gt;&lt;foreign-keys&gt;&lt;key app="EN" db-id="avdx25wrd0ad5geparxvepwbzd9apwpz9dss" timestamp="1390653481"&gt;93&lt;/key&gt;&lt;/foreign-keys&gt;&lt;ref-type name="Journal Article"&gt;17&lt;/ref-type&gt;&lt;contributors&gt;&lt;authors&gt;&lt;author&gt;Jin, Chongwei&lt;/author&gt;&lt;author&gt;Du, Shaoting&lt;/author&gt;&lt;author&gt;Wang, Yue&lt;/author&gt;&lt;author&gt;Condon, Jason&lt;/author&gt;&lt;author&gt;Lin, Xianyong&lt;/author&gt;&lt;author&gt;Zhang, Yongsong&lt;/author&gt;&lt;/authors&gt;&lt;/contributors&gt;&lt;titles&gt;&lt;title&gt;Carbon dioxide enrichment by composting in greenhouses and its effect on vegetable production&lt;/title&gt;&lt;secondary-title&gt;&lt;style face="normal" font="default" charset="134" size="100%"&gt;J. Plant Nutr. Soil Sci.&lt;/style&gt;&lt;/secondary-title&gt;&lt;/titles&gt;&lt;periodical&gt;&lt;full-title&gt;J. Plant Nutr. Soil Sci.&lt;/full-title&gt;&lt;/periodical&gt;&lt;pages&gt;418-424&lt;/pages&gt;&lt;volume&gt;172&lt;/volume&gt;&lt;number&gt;3&lt;/number&gt;&lt;dates&gt;&lt;year&gt;2009&lt;/year&gt;&lt;/dates&gt;&lt;isbn&gt;1522-2624&lt;/isbn&gt;&lt;urls&gt;&lt;/urls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Jin et al., 2009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, </w:t>
            </w:r>
            <w:r w:rsidR="008304EE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hot pepper</w:t>
            </w:r>
            <w:r w:rsidR="008304E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 w:rsidR="008304E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&lt;/Author&gt;&lt;Year&gt;2017&lt;/Year&gt;&lt;RecNum&gt;1153&lt;/RecNum&gt;&lt;DisplayText&gt;(Li et al., 2017)&lt;/DisplayText&gt;&lt;record&gt;&lt;rec-number&gt;1153&lt;/rec-number&gt;&lt;foreign-keys&gt;&lt;key app="EN" db-id="avdx25wrd0ad5geparxvepwbzd9apwpz9dss" timestamp="1517796315"&gt;1153&lt;/key&gt;&lt;/foreign-keys&gt;&lt;ref-type name="Journal Article"&gt;17&lt;/ref-type&gt;&lt;contributors&gt;&lt;authors&gt;&lt;author&gt;Li, Xiaojie&lt;/author&gt;&lt;author&gt;Kang, Shaozhong&lt;/author&gt;&lt;author&gt;Li, Fusheng&lt;/author&gt;&lt;author&gt;Zhang, Xiaotao&lt;/author&gt;&lt;author&gt;Huo, Zailin&lt;/author&gt;&lt;author&gt;Ding, Risheng&lt;/author&gt;&lt;author&gt;Tong, Ling&lt;/author&gt;&lt;author&gt;Du, Taisheng&lt;/author&gt;&lt;author&gt;Li, Sien&lt;/author&gt;&lt;/authors&gt;&lt;/contributors&gt;&lt;titles&gt;&lt;title&gt;Light supplement and carbon dioxide enrichment affect yield and quality of off-season pepper&lt;/title&gt;&lt;secondary-title&gt;Agron. J.&lt;/secondary-title&gt;&lt;/titles&gt;&lt;periodical&gt;&lt;full-title&gt;Agron. J.&lt;/full-title&gt;&lt;/periodical&gt;&lt;pages&gt;2107-2118&lt;/pages&gt;&lt;volume&gt;109&lt;/volume&gt;&lt;number&gt;5&lt;/number&gt;&lt;dates&gt;&lt;year&gt;2017&lt;/year&gt;&lt;/dates&gt;&lt;urls&gt;&lt;related-urls&gt;&lt;url&gt;doi: 10.2134/agronj2017.01.0044&lt;/url&gt;&lt;/related-urls&gt;&lt;/urls&gt;&lt;electronic-resource-num&gt;doi: 10.2134/agronj2017.01.0044&lt;/electronic-resource-num&gt;&lt;language&gt;English&lt;/language&gt;&lt;/record&gt;&lt;/Cite&gt;&lt;/EndNote&gt;</w:instrText>
            </w:r>
            <w:r w:rsidR="008304E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 w:rsidR="008304EE"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 et al., 2017)</w:t>
            </w:r>
            <w:r w:rsidR="008304E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  <w:r w:rsidR="008304E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,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Smlu
IGV0IGFsLiwgMjAwOTsgUMOpcmV6LUzDs3BleiBldCBhbC4sIDIwMTVhOyBQw6lyZXotTMOzcGV6
IGV0IGFsLiwgMjAxNWIpPC9EaXNwbGF5VGV4dD48cmVjb3JkPjxyZWMtbnVtYmVyPjEwOTk8L3Jl
Yy1udW1iZXI+PGZvcmVpZ24ta2V5cz48a2V5IGFwcD0iRU4iIGRiLWlkPSJhdmR4MjV3cmQwYWQ1
Z2VwYXJ4dmVwd2J6ZDlhcHdwejlkc3MiIHRpbWVzdGFtcD0iMTUwODMwNDUzMSI+MTA5OTwva2V5
PjwvZm9yZWlnbi1rZXlzPjxyZWYtdHlwZSBuYW1lPSJKb3VybmFsIEFydGljbGUiPjE3PC9yZWYt
dHlwZT48Y29udHJpYnV0b3JzPjxhdXRob3JzPjxhdXRob3I+QmFzbGFtLCBNYXJvdWFuZTwvYXV0
aG9yPjxhdXRob3I+R2FybWVuZGlhLCBJZG9pYTwvYXV0aG9yPjxhdXRob3I+R29pY29lY2hlYSwg
TmlldmVzPC9hdXRob3I+PC9hdXRob3JzPjwvY29udHJpYnV0b3JzPjx0aXRsZXM+PHRpdGxlPjxz
dHlsZSBmYWNlPSJub3JtYWwiIGZvbnQ9ImRlZmF1bHQiIHNpemU9IjEwMCUiPkVsZXZhdGVkIENP
PC9zdHlsZT48c3R5bGUgZmFjZT0ic3Vic2NyaXB0IiBmb250PSJkZWZhdWx0IiBzaXplPSIxMDAl
Ij4yPC9zdHlsZT48c3R5bGUgZmFjZT0ibm9ybWFsIiBmb250PSJkZWZhdWx0IiBzaXplPSIxMDAl
Ij4gbWF5IGltcGFpciB0aGUgYmVuZWZpY2lhbCBlZmZlY3Qgb2YgYXJidXNjdWxhciBteWNvcnJo
aXphbCBmdW5naSBvbiB0aGUgbWluZXJhbCBhbmQgcGh5dG9jaGVtaWNhbCBxdWFsaXR5IG9mwqBs
ZXR0dWNlPC9zdHlsZT48L3RpdGxlPjxzZWNvbmRhcnktdGl0bGU+QW5uIEFwcGwgQmlvbDwvc2Vj
b25kYXJ5LXRpdGxlPjwvdGl0bGVzPjxwZXJpb2RpY2FsPjxmdWxsLXRpdGxlPkFubiBBcHBsIEJp
b2w8L2Z1bGwtdGl0bGU+PC9wZXJpb2RpY2FsPjxwYWdlcz4xODAtMTkxPC9wYWdlcz48dm9sdW1l
PjE2MTwvdm9sdW1lPjxudW1iZXI+MjwvbnVtYmVyPjxrZXl3b3Jkcz48a2V5d29yZD5BcmJ1c2N1
bGFyIG15Y29ycmhpemFsIGZ1bmdpPC9rZXl3b3JkPjxrZXl3b3JkPmVsZXZhdGVkIGNhcmJvbiBk
aW94aWRlPC9rZXl3b3JkPjxrZXl3b3JkPkxhY3R1Y2Egc2F0aXZhPC9rZXl3b3JkPjxrZXl3b3Jk
PnBsYW50IGdyb3d0aDwva2V5d29yZD48a2V5d29yZD5wbGFudCBzdG9pY2hpb21ldHJ5PC9rZXl3
b3JkPjxrZXl3b3JkPnNlY29uZGFyeSBtZXRhYm9saXNtPC9rZXl3b3JkPjwva2V5d29yZHM+PGRh
dGVzPjx5ZWFyPjIwMTI8L3llYXI+PC9kYXRlcz48cHVibGlzaGVyPkJsYWNrd2VsbCBQdWJsaXNo
aW5nIEx0ZDwvcHVibGlzaGVyPjxpc2JuPjE3NDQtNzM0ODwvaXNibj48dXJscz48cmVsYXRlZC11
cmxzPjx1cmw+aHR0cDovL2R4LmRvaS5vcmcvMTAuMTExMS9qLjE3NDQtNzM0OC4yMDEyLjAwNTYz
Lng8L3VybD48L3JlbGF0ZWQtdXJscz48L3VybHM+PGVsZWN0cm9uaWMtcmVzb3VyY2UtbnVtPmRv
aTogMTAuMTExMS9qLjE3NDQtNzM0OC4yMDEyLjAwNTYzLng8L2VsZWN0cm9uaWMtcmVzb3VyY2Ut
bnVtPjwvcmVjb3JkPjwvQ2l0ZT48Q2l0ZT48QXV0aG9yPlDDqXJlei1Mw7NwZXo8L0F1dGhvcj48
WWVhcj4yMDE1PC9ZZWFyPjxSZWNOdW0+NjI0PC9SZWNOdW0+PHJlY29yZD48cmVjLW51bWJlcj42
MjQ8L3JlYy1udW1iZXI+PGZvcmVpZ24ta2V5cz48a2V5IGFwcD0iRU4iIGRiLWlkPSJhdmR4MjV3
cmQwYWQ1Z2VwYXJ4dmVwd2J6ZDlhcHdwejlkc3MiIHRpbWVzdGFtcD0iMTQ2MzQ0OTYxNCI+NjI0
PC9rZXk+PC9mb3JlaWduLWtleXM+PHJlZi10eXBlIG5hbWU9IkpvdXJuYWwgQXJ0aWNsZSI+MTc8
L3JlZi10eXBlPjxjb250cmlidXRvcnM+PGF1dGhvcnM+PGF1dGhvcj5Qw6lyZXotTMOzcGV6LCBV
c3VlPC9hdXRob3I+PGF1dGhvcj5NaXJhbmRhLUFwb2RhY2EsIEpvbjwvYXV0aG9yPjxhdXRob3I+
TGFjdWVzdGEsIE1haXRlPC9hdXRob3I+PGF1dGhvcj5NZW5hLVBldGl0ZSwgQW1haWE8L2F1dGhv
cj48YXV0aG9yPk11w7Fvei1SdWVkYSwgQWxiZXJ0bzwvYXV0aG9yPjwvYXV0aG9ycz48L2NvbnRy
aWJ1dG9ycz48dGl0bGVzPjx0aXRsZT48c3R5bGUgZmFjZT0ibm9ybWFsIiBmb250PSJkZWZhdWx0
IiBzaXplPSIxMDAlIj5Hcm93dGggYW5kIG51dHJpdGlvbmFsIHF1YWxpdHkgaW1wcm92ZW1lbnQg
aW4gdHdvIGRpZmZlcmVudGx5IHBpZ21lbnRlZCBsZXR0dWNlIGN1bHRpdmFycyBncm93biB1bmRl
ciBlbGV2YXRlZCBDTzwvc3R5bGU+PHN0eWxlIGZhY2U9InN1YnNjcmlwdCIgZm9udD0iZGVmYXVs
dCIgc2l6ZT0iMTAwJSI+Mjwvc3R5bGU+PHN0eWxlIGZhY2U9Im5vcm1hbCIgZm9udD0iZGVmYXVs
dCIgc2l6ZT0iMTAwJSI+IGFuZC9vciBzYWxpbml0eTwvc3R5bGU+PC90aXRsZT48c2Vjb25kYXJ5
LXRpdGxlPlNjaS4gSG9ydGljLjwvc2Vjb25kYXJ5LXRpdGxlPjwvdGl0bGVzPjxwZXJpb2RpY2Fs
PjxmdWxsLXRpdGxlPlNjaS4gSG9ydGljLjwvZnVsbC10aXRsZT48L3BlcmlvZGljYWw+PHBhZ2Vz
PjU2LTY2PC9wYWdlcz48dm9sdW1lPjE5NTwvdm9sdW1lPjxrZXl3b3Jkcz48a2V5d29yZD5BbnRp
b3hpZGFudHM8L2tleXdvcmQ+PGtleXdvcmQ+RWxldmF0ZWQgQ08yPC9rZXl3b3JkPjxrZXl3b3Jk
PkxldHR1Y2U8L2tleXdvcmQ+PGtleXdvcmQ+TWluZXJhbHM8L2tleXdvcmQ+PGtleXdvcmQ+TnV0
cmFjZXV0aWNhbCB2YWx1ZTwva2V5d29yZD48a2V5d29yZD5TYWx0IHN0cmVzczwva2V5d29yZD48
L2tleXdvcmRzPjxkYXRlcz48eWVhcj4yMDE1PC95ZWFyPjxwdWItZGF0ZXM+PGRhdGU+MTEvMTIv
PC9kYXRlPjwvcHViLWRhdGVzPjwvZGF0ZXM+PGlzYm4+MDMwNC00MjM4PC9pc2JuPjx1cmxzPjxy
ZWxhdGVkLXVybHM+PHVybD5odHRwOi8vd3d3LnNjaWVuY2VkaXJlY3QuY29tL3NjaWVuY2UvYXJ0
aWNsZS9waWkvUzAzMDQ0MjM4MTUzMDE1Mzk8L3VybD48L3JlbGF0ZWQtdXJscz48L3VybHM+PGVs
ZWN0cm9uaWMtcmVzb3VyY2UtbnVtPmRvaTogMTAuMTAxNi9qLnNjaWVudGEuMjAxNS4wOC4wMzQ8
L2VsZWN0cm9uaWMtcmVzb3VyY2UtbnVtPjwvcmVjb3JkPjwvQ2l0ZT48Q2l0ZT48QXV0aG9yPlDD
qXJlei1Mw7NwZXo8L0F1dGhvcj48WWVhcj4yMDE1PC9ZZWFyPjxSZWNOdW0+MTEzNDwvUmVjTnVt
PjxyZWNvcmQ+PHJlYy1udW1iZXI+MTEzNDwvcmVjLW51bWJlcj48Zm9yZWlnbi1rZXlzPjxrZXkg
YXBwPSJFTiIgZGItaWQ9ImF2ZHgyNXdyZDBhZDVnZXBhcnh2ZXB3YnpkOWFwd3B6OWRzcyIgdGlt
ZXN0YW1wPSIxNTE0NDI1NjM1Ij4xMTM0PC9rZXk+PC9mb3JlaWduLWtleXM+PHJlZi10eXBlIG5h
bWU9IkpvdXJuYWwgQXJ0aWNsZSI+MTc8L3JlZi10eXBlPjxjb250cmlidXRvcnM+PGF1dGhvcnM+
PGF1dGhvcj5Qw6lyZXotTMOzcGV6LCBVc3VlPC9hdXRob3I+PGF1dGhvcj5NaXJhbmRhLUFwb2Rh
Y2EsIEpvbjwvYXV0aG9yPjxhdXRob3I+TXXDsW96LVJ1ZWRhLCBBbGJlcnRvPC9hdXRob3I+PGF1
dGhvcj5NZW5hLVBldGl0ZSwgQW1haWE8L2F1dGhvcj48L2F1dGhvcnM+PC9jb250cmlidXRvcnM+
PHRpdGxlcz48dGl0bGU+PHN0eWxlIGZhY2U9Im5vcm1hbCIgZm9udD0iZGVmYXVsdCIgc2l6ZT0i
MTAwJSI+SW50ZXJhY3RpbmcgZWZmZWN0cyBvZiBoaWdoIGxpZ2h0IGFuZCBlbGV2YXRlZCBDTzwv
c3R5bGU+PHN0eWxlIGZhY2U9InN1YnNjcmlwdCIgZm9udD0iZGVmYXVsdCIgc2l6ZT0iMTAwJSI+
Mjwvc3R5bGU+PHN0eWxlIGZhY2U9Im5vcm1hbCIgZm9udD0iZGVmYXVsdCIgc2l6ZT0iMTAwJSI+
IG9uIHRoZSBudXRyYWNldXRpY2FsIHF1YWxpdHkgb2YgdHdvIGRpZmZlcmVudGx5IHBpZ21lbnRl
ZCA8L3N0eWxlPjxzdHlsZSBmYWNlPSJpdGFsaWMiIGZvbnQ9ImRlZmF1bHQiIHNpemU9IjEwMCUi
PkxhY3R1Y2Egc2F0aXZhPC9zdHlsZT48c3R5bGUgZmFjZT0ibm9ybWFsIiBmb250PSJkZWZhdWx0
IiBzaXplPSIxMDAlIj4gY3VsdGl2YXJzIChCbG9uZGUgb2YgUGFyaXMgQmF0YXZpYSBhbmQgT2Fr
IExlYWYpPC9zdHlsZT48L3RpdGxlPjxzZWNvbmRhcnktdGl0bGU+U2NpLiBIb3J0aWMuIDwvc2Vj
b25kYXJ5LXRpdGxlPjwvdGl0bGVzPjxwZXJpb2RpY2FsPjxmdWxsLXRpdGxlPlNjaS4gSG9ydGlj
LjwvZnVsbC10aXRsZT48L3BlcmlvZGljYWw+PHBhZ2VzPjM4LTQ4PC9wYWdlcz48dm9sdW1lPjE5
MTwvdm9sdW1lPjxudW1iZXI+U3VwcGxlbWVudCBDPC9udW1iZXI+PGtleXdvcmRzPjxrZXl3b3Jk
PkFudGlveGlkYW50czwva2V5d29yZD48a2V5d29yZD5FbGV2YXRlZCBDTzwva2V5d29yZD48a2V5
d29yZD5IaWdoIGxpZ2h0PC9rZXl3b3JkPjxrZXl3b3JkPkxldHR1Y2U8L2tleXdvcmQ+PGtleXdv
cmQ+TWluZXJhbHM8L2tleXdvcmQ+PGtleXdvcmQ+TnV0cmFjZXV0aWNhbCB2YWx1ZTwva2V5d29y
ZD48L2tleXdvcmRzPjxkYXRlcz48eWVhcj4yMDE1PC95ZWFyPjxwdWItZGF0ZXM+PGRhdGU+MjAx
NS8wOC8wNi88L2RhdGU+PC9wdWItZGF0ZXM+PC9kYXRlcz48aXNibj4wMzA0LTQyMzg8L2lzYm4+
PHVybHM+PHJlbGF0ZWQtdXJscz48dXJsPmh0dHA6Ly93d3cuc2NpZW5jZWRpcmVjdC5jb20vc2Np
ZW5jZS9hcnRpY2xlL3BpaS9TMDMwNDQyMzgxNTAwMjQzNTwvdXJsPjwvcmVsYXRlZC11cmxzPjwv
dXJscz48ZWxlY3Ryb25pYy1yZXNvdXJjZS1udW0+ZG9pOiAxMC4xMDE2L2ouc2NpZW50YS4yMDE1
LjA0LjAzMDwvZWxlY3Ryb25pYy1yZXNvdXJjZS1udW0+PC9yZWNvcmQ+PC9DaXRlPjxDaXRlPjxB
dXRob3I+SmluPC9BdXRob3I+PFllYXI+MjAwOTwvWWVhcj48UmVjTnVtPjkzPC9SZWNOdW0+PHJl
Y29yZD48cmVjLW51bWJlcj45MzwvcmVjLW51bWJlcj48Zm9yZWlnbi1rZXlzPjxrZXkgYXBwPSJF
TiIgZGItaWQ9ImF2ZHgyNXdyZDBhZDVnZXBhcnh2ZXB3YnpkOWFwd3B6OWRzcyIgdGltZXN0YW1w
PSIxMzkwNjUzNDgxIj45Mzwva2V5PjwvZm9yZWlnbi1rZXlzPjxyZWYtdHlwZSBuYW1lPSJKb3Vy
bmFsIEFydGljbGUiPjE3PC9yZWYtdHlwZT48Y29udHJpYnV0b3JzPjxhdXRob3JzPjxhdXRob3I+
SmluLCBDaG9uZ3dlaTwvYXV0aG9yPjxhdXRob3I+RHUsIFNoYW90aW5nPC9hdXRob3I+PGF1dGhv
cj5XYW5nLCBZdWU8L2F1dGhvcj48YXV0aG9yPkNvbmRvbiwgSmFzb248L2F1dGhvcj48YXV0aG9y
PkxpbiwgWGlhbnlvbmc8L2F1dGhvcj48YXV0aG9yPlpoYW5nLCBZb25nc29uZzwvYXV0aG9yPjwv
YXV0aG9ycz48L2NvbnRyaWJ1dG9ycz48dGl0bGVzPjx0aXRsZT5DYXJib24gZGlveGlkZSBlbnJp
Y2htZW50IGJ5IGNvbXBvc3RpbmcgaW4gZ3JlZW5ob3VzZXMgYW5kIGl0cyBlZmZlY3Qgb24gdmVn
ZXRhYmxlIHByb2R1Y3Rpb248L3RpdGxlPjxzZWNvbmRhcnktdGl0bGU+PHN0eWxlIGZhY2U9Im5v
cm1hbCIgZm9udD0iZGVmYXVsdCIgY2hhcnNldD0iMTM0IiBzaXplPSIxMDAlIj5KLiBQbGFudCBO
dXRyLiBTb2lsIFNjaS48L3N0eWxlPjwvc2Vjb25kYXJ5LXRpdGxlPjwvdGl0bGVzPjxwZXJpb2Rp
Y2FsPjxmdWxsLXRpdGxlPkouIFBsYW50IE51dHIuIFNvaWwgU2NpLjwvZnVsbC10aXRsZT48L3Bl
cmlvZGljYWw+PHBhZ2VzPjQxOC00MjQ8L3BhZ2VzPjx2b2x1bWU+MTcyPC92b2x1bWU+PG51bWJl
cj4zPC9udW1iZXI+PGRhdGVzPjx5ZWFyPjIwMDk8L3llYXI+PC9kYXRlcz48aXNibj4xNTIyLTI2
MjQ8L2lzYm4+PHVybHM+PC91cmxzPjwvcmVjb3JkPjwvQ2l0ZT48L0VuZE5vdGU+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Smlu
IGV0IGFsLiwgMjAwOTsgUMOpcmV6LUzDs3BleiBldCBhbC4sIDIwMTVhOyBQw6lyZXotTMOzcGV6
IGV0IGFsLiwgMjAxNWIpPC9EaXNwbGF5VGV4dD48cmVjb3JkPjxyZWMtbnVtYmVyPjEwOTk8L3Jl
Yy1udW1iZXI+PGZvcmVpZ24ta2V5cz48a2V5IGFwcD0iRU4iIGRiLWlkPSJhdmR4MjV3cmQwYWQ1
Z2VwYXJ4dmVwd2J6ZDlhcHdwejlkc3MiIHRpbWVzdGFtcD0iMTUwODMwNDUzMSI+MTA5OTwva2V5
PjwvZm9yZWlnbi1rZXlzPjxyZWYtdHlwZSBuYW1lPSJKb3VybmFsIEFydGljbGUiPjE3PC9yZWYt
dHlwZT48Y29udHJpYnV0b3JzPjxhdXRob3JzPjxhdXRob3I+QmFzbGFtLCBNYXJvdWFuZTwvYXV0
aG9yPjxhdXRob3I+R2FybWVuZGlhLCBJZG9pYTwvYXV0aG9yPjxhdXRob3I+R29pY29lY2hlYSwg
TmlldmVzPC9hdXRob3I+PC9hdXRob3JzPjwvY29udHJpYnV0b3JzPjx0aXRsZXM+PHRpdGxlPjxz
dHlsZSBmYWNlPSJub3JtYWwiIGZvbnQ9ImRlZmF1bHQiIHNpemU9IjEwMCUiPkVsZXZhdGVkIENP
PC9zdHlsZT48c3R5bGUgZmFjZT0ic3Vic2NyaXB0IiBmb250PSJkZWZhdWx0IiBzaXplPSIxMDAl
Ij4yPC9zdHlsZT48c3R5bGUgZmFjZT0ibm9ybWFsIiBmb250PSJkZWZhdWx0IiBzaXplPSIxMDAl
Ij4gbWF5IGltcGFpciB0aGUgYmVuZWZpY2lhbCBlZmZlY3Qgb2YgYXJidXNjdWxhciBteWNvcnJo
aXphbCBmdW5naSBvbiB0aGUgbWluZXJhbCBhbmQgcGh5dG9jaGVtaWNhbCBxdWFsaXR5IG9mwqBs
ZXR0dWNlPC9zdHlsZT48L3RpdGxlPjxzZWNvbmRhcnktdGl0bGU+QW5uIEFwcGwgQmlvbDwvc2Vj
b25kYXJ5LXRpdGxlPjwvdGl0bGVzPjxwZXJpb2RpY2FsPjxmdWxsLXRpdGxlPkFubiBBcHBsIEJp
b2w8L2Z1bGwtdGl0bGU+PC9wZXJpb2RpY2FsPjxwYWdlcz4xODAtMTkxPC9wYWdlcz48dm9sdW1l
PjE2MTwvdm9sdW1lPjxudW1iZXI+MjwvbnVtYmVyPjxrZXl3b3Jkcz48a2V5d29yZD5BcmJ1c2N1
bGFyIG15Y29ycmhpemFsIGZ1bmdpPC9rZXl3b3JkPjxrZXl3b3JkPmVsZXZhdGVkIGNhcmJvbiBk
aW94aWRlPC9rZXl3b3JkPjxrZXl3b3JkPkxhY3R1Y2Egc2F0aXZhPC9rZXl3b3JkPjxrZXl3b3Jk
PnBsYW50IGdyb3d0aDwva2V5d29yZD48a2V5d29yZD5wbGFudCBzdG9pY2hpb21ldHJ5PC9rZXl3
b3JkPjxrZXl3b3JkPnNlY29uZGFyeSBtZXRhYm9saXNtPC9rZXl3b3JkPjwva2V5d29yZHM+PGRh
dGVzPjx5ZWFyPjIwMTI8L3llYXI+PC9kYXRlcz48cHVibGlzaGVyPkJsYWNrd2VsbCBQdWJsaXNo
aW5nIEx0ZDwvcHVibGlzaGVyPjxpc2JuPjE3NDQtNzM0ODwvaXNibj48dXJscz48cmVsYXRlZC11
cmxzPjx1cmw+aHR0cDovL2R4LmRvaS5vcmcvMTAuMTExMS9qLjE3NDQtNzM0OC4yMDEyLjAwNTYz
Lng8L3VybD48L3JlbGF0ZWQtdXJscz48L3VybHM+PGVsZWN0cm9uaWMtcmVzb3VyY2UtbnVtPmRv
aTogMTAuMTExMS9qLjE3NDQtNzM0OC4yMDEyLjAwNTYzLng8L2VsZWN0cm9uaWMtcmVzb3VyY2Ut
bnVtPjwvcmVjb3JkPjwvQ2l0ZT48Q2l0ZT48QXV0aG9yPlDDqXJlei1Mw7NwZXo8L0F1dGhvcj48
WWVhcj4yMDE1PC9ZZWFyPjxSZWNOdW0+NjI0PC9SZWNOdW0+PHJlY29yZD48cmVjLW51bWJlcj42
MjQ8L3JlYy1udW1iZXI+PGZvcmVpZ24ta2V5cz48a2V5IGFwcD0iRU4iIGRiLWlkPSJhdmR4MjV3
cmQwYWQ1Z2VwYXJ4dmVwd2J6ZDlhcHdwejlkc3MiIHRpbWVzdGFtcD0iMTQ2MzQ0OTYxNCI+NjI0
PC9rZXk+PC9mb3JlaWduLWtleXM+PHJlZi10eXBlIG5hbWU9IkpvdXJuYWwgQXJ0aWNsZSI+MTc8
L3JlZi10eXBlPjxjb250cmlidXRvcnM+PGF1dGhvcnM+PGF1dGhvcj5Qw6lyZXotTMOzcGV6LCBV
c3VlPC9hdXRob3I+PGF1dGhvcj5NaXJhbmRhLUFwb2RhY2EsIEpvbjwvYXV0aG9yPjxhdXRob3I+
TGFjdWVzdGEsIE1haXRlPC9hdXRob3I+PGF1dGhvcj5NZW5hLVBldGl0ZSwgQW1haWE8L2F1dGhv
cj48YXV0aG9yPk11w7Fvei1SdWVkYSwgQWxiZXJ0bzwvYXV0aG9yPjwvYXV0aG9ycz48L2NvbnRy
aWJ1dG9ycz48dGl0bGVzPjx0aXRsZT48c3R5bGUgZmFjZT0ibm9ybWFsIiBmb250PSJkZWZhdWx0
IiBzaXplPSIxMDAlIj5Hcm93dGggYW5kIG51dHJpdGlvbmFsIHF1YWxpdHkgaW1wcm92ZW1lbnQg
aW4gdHdvIGRpZmZlcmVudGx5IHBpZ21lbnRlZCBsZXR0dWNlIGN1bHRpdmFycyBncm93biB1bmRl
ciBlbGV2YXRlZCBDTzwvc3R5bGU+PHN0eWxlIGZhY2U9InN1YnNjcmlwdCIgZm9udD0iZGVmYXVs
dCIgc2l6ZT0iMTAwJSI+Mjwvc3R5bGU+PHN0eWxlIGZhY2U9Im5vcm1hbCIgZm9udD0iZGVmYXVs
dCIgc2l6ZT0iMTAwJSI+IGFuZC9vciBzYWxpbml0eTwvc3R5bGU+PC90aXRsZT48c2Vjb25kYXJ5
LXRpdGxlPlNjaS4gSG9ydGljLjwvc2Vjb25kYXJ5LXRpdGxlPjwvdGl0bGVzPjxwZXJpb2RpY2Fs
PjxmdWxsLXRpdGxlPlNjaS4gSG9ydGljLjwvZnVsbC10aXRsZT48L3BlcmlvZGljYWw+PHBhZ2Vz
PjU2LTY2PC9wYWdlcz48dm9sdW1lPjE5NTwvdm9sdW1lPjxrZXl3b3Jkcz48a2V5d29yZD5BbnRp
b3hpZGFudHM8L2tleXdvcmQ+PGtleXdvcmQ+RWxldmF0ZWQgQ08yPC9rZXl3b3JkPjxrZXl3b3Jk
PkxldHR1Y2U8L2tleXdvcmQ+PGtleXdvcmQ+TWluZXJhbHM8L2tleXdvcmQ+PGtleXdvcmQ+TnV0
cmFjZXV0aWNhbCB2YWx1ZTwva2V5d29yZD48a2V5d29yZD5TYWx0IHN0cmVzczwva2V5d29yZD48
L2tleXdvcmRzPjxkYXRlcz48eWVhcj4yMDE1PC95ZWFyPjxwdWItZGF0ZXM+PGRhdGU+MTEvMTIv
PC9kYXRlPjwvcHViLWRhdGVzPjwvZGF0ZXM+PGlzYm4+MDMwNC00MjM4PC9pc2JuPjx1cmxzPjxy
ZWxhdGVkLXVybHM+PHVybD5odHRwOi8vd3d3LnNjaWVuY2VkaXJlY3QuY29tL3NjaWVuY2UvYXJ0
aWNsZS9waWkvUzAzMDQ0MjM4MTUzMDE1Mzk8L3VybD48L3JlbGF0ZWQtdXJscz48L3VybHM+PGVs
ZWN0cm9uaWMtcmVzb3VyY2UtbnVtPmRvaTogMTAuMTAxNi9qLnNjaWVudGEuMjAxNS4wOC4wMzQ8
L2VsZWN0cm9uaWMtcmVzb3VyY2UtbnVtPjwvcmVjb3JkPjwvQ2l0ZT48Q2l0ZT48QXV0aG9yPlDD
qXJlei1Mw7NwZXo8L0F1dGhvcj48WWVhcj4yMDE1PC9ZZWFyPjxSZWNOdW0+MTEzNDwvUmVjTnVt
PjxyZWNvcmQ+PHJlYy1udW1iZXI+MTEzNDwvcmVjLW51bWJlcj48Zm9yZWlnbi1rZXlzPjxrZXkg
YXBwPSJFTiIgZGItaWQ9ImF2ZHgyNXdyZDBhZDVnZXBhcnh2ZXB3YnpkOWFwd3B6OWRzcyIgdGlt
ZXN0YW1wPSIxNTE0NDI1NjM1Ij4xMTM0PC9rZXk+PC9mb3JlaWduLWtleXM+PHJlZi10eXBlIG5h
bWU9IkpvdXJuYWwgQXJ0aWNsZSI+MTc8L3JlZi10eXBlPjxjb250cmlidXRvcnM+PGF1dGhvcnM+
PGF1dGhvcj5Qw6lyZXotTMOzcGV6LCBVc3VlPC9hdXRob3I+PGF1dGhvcj5NaXJhbmRhLUFwb2Rh
Y2EsIEpvbjwvYXV0aG9yPjxhdXRob3I+TXXDsW96LVJ1ZWRhLCBBbGJlcnRvPC9hdXRob3I+PGF1
dGhvcj5NZW5hLVBldGl0ZSwgQW1haWE8L2F1dGhvcj48L2F1dGhvcnM+PC9jb250cmlidXRvcnM+
PHRpdGxlcz48dGl0bGU+PHN0eWxlIGZhY2U9Im5vcm1hbCIgZm9udD0iZGVmYXVsdCIgc2l6ZT0i
MTAwJSI+SW50ZXJhY3RpbmcgZWZmZWN0cyBvZiBoaWdoIGxpZ2h0IGFuZCBlbGV2YXRlZCBDTzwv
c3R5bGU+PHN0eWxlIGZhY2U9InN1YnNjcmlwdCIgZm9udD0iZGVmYXVsdCIgc2l6ZT0iMTAwJSI+
Mjwvc3R5bGU+PHN0eWxlIGZhY2U9Im5vcm1hbCIgZm9udD0iZGVmYXVsdCIgc2l6ZT0iMTAwJSI+
IG9uIHRoZSBudXRyYWNldXRpY2FsIHF1YWxpdHkgb2YgdHdvIGRpZmZlcmVudGx5IHBpZ21lbnRl
ZCA8L3N0eWxlPjxzdHlsZSBmYWNlPSJpdGFsaWMiIGZvbnQ9ImRlZmF1bHQiIHNpemU9IjEwMCUi
PkxhY3R1Y2Egc2F0aXZhPC9zdHlsZT48c3R5bGUgZmFjZT0ibm9ybWFsIiBmb250PSJkZWZhdWx0
IiBzaXplPSIxMDAlIj4gY3VsdGl2YXJzIChCbG9uZGUgb2YgUGFyaXMgQmF0YXZpYSBhbmQgT2Fr
IExlYWYpPC9zdHlsZT48L3RpdGxlPjxzZWNvbmRhcnktdGl0bGU+U2NpLiBIb3J0aWMuIDwvc2Vj
b25kYXJ5LXRpdGxlPjwvdGl0bGVzPjxwZXJpb2RpY2FsPjxmdWxsLXRpdGxlPlNjaS4gSG9ydGlj
LjwvZnVsbC10aXRsZT48L3BlcmlvZGljYWw+PHBhZ2VzPjM4LTQ4PC9wYWdlcz48dm9sdW1lPjE5
MTwvdm9sdW1lPjxudW1iZXI+U3VwcGxlbWVudCBDPC9udW1iZXI+PGtleXdvcmRzPjxrZXl3b3Jk
PkFudGlveGlkYW50czwva2V5d29yZD48a2V5d29yZD5FbGV2YXRlZCBDTzwva2V5d29yZD48a2V5
d29yZD5IaWdoIGxpZ2h0PC9rZXl3b3JkPjxrZXl3b3JkPkxldHR1Y2U8L2tleXdvcmQ+PGtleXdv
cmQ+TWluZXJhbHM8L2tleXdvcmQ+PGtleXdvcmQ+TnV0cmFjZXV0aWNhbCB2YWx1ZTwva2V5d29y
ZD48L2tleXdvcmRzPjxkYXRlcz48eWVhcj4yMDE1PC95ZWFyPjxwdWItZGF0ZXM+PGRhdGU+MjAx
NS8wOC8wNi88L2RhdGU+PC9wdWItZGF0ZXM+PC9kYXRlcz48aXNibj4wMzA0LTQyMzg8L2lzYm4+
PHVybHM+PHJlbGF0ZWQtdXJscz48dXJsPmh0dHA6Ly93d3cuc2NpZW5jZWRpcmVjdC5jb20vc2Np
ZW5jZS9hcnRpY2xlL3BpaS9TMDMwNDQyMzgxNTAwMjQzNTwvdXJsPjwvcmVsYXRlZC11cmxzPjwv
dXJscz48ZWxlY3Ryb25pYy1yZXNvdXJjZS1udW0+ZG9pOiAxMC4xMDE2L2ouc2NpZW50YS4yMDE1
LjA0LjAzMDwvZWxlY3Ryb25pYy1yZXNvdXJjZS1udW0+PC9yZWNvcmQ+PC9DaXRlPjxDaXRlPjxB
dXRob3I+SmluPC9BdXRob3I+PFllYXI+MjAwOTwvWWVhcj48UmVjTnVtPjkzPC9SZWNOdW0+PHJl
Y29yZD48cmVjLW51bWJlcj45MzwvcmVjLW51bWJlcj48Zm9yZWlnbi1rZXlzPjxrZXkgYXBwPSJF
TiIgZGItaWQ9ImF2ZHgyNXdyZDBhZDVnZXBhcnh2ZXB3YnpkOWFwd3B6OWRzcyIgdGltZXN0YW1w
PSIxMzkwNjUzNDgxIj45Mzwva2V5PjwvZm9yZWlnbi1rZXlzPjxyZWYtdHlwZSBuYW1lPSJKb3Vy
bmFsIEFydGljbGUiPjE3PC9yZWYtdHlwZT48Y29udHJpYnV0b3JzPjxhdXRob3JzPjxhdXRob3I+
SmluLCBDaG9uZ3dlaTwvYXV0aG9yPjxhdXRob3I+RHUsIFNoYW90aW5nPC9hdXRob3I+PGF1dGhv
cj5XYW5nLCBZdWU8L2F1dGhvcj48YXV0aG9yPkNvbmRvbiwgSmFzb248L2F1dGhvcj48YXV0aG9y
PkxpbiwgWGlhbnlvbmc8L2F1dGhvcj48YXV0aG9yPlpoYW5nLCBZb25nc29uZzwvYXV0aG9yPjwv
YXV0aG9ycz48L2NvbnRyaWJ1dG9ycz48dGl0bGVzPjx0aXRsZT5DYXJib24gZGlveGlkZSBlbnJp
Y2htZW50IGJ5IGNvbXBvc3RpbmcgaW4gZ3JlZW5ob3VzZXMgYW5kIGl0cyBlZmZlY3Qgb24gdmVn
ZXRhYmxlIHByb2R1Y3Rpb248L3RpdGxlPjxzZWNvbmRhcnktdGl0bGU+PHN0eWxlIGZhY2U9Im5v
cm1hbCIgZm9udD0iZGVmYXVsdCIgY2hhcnNldD0iMTM0IiBzaXplPSIxMDAlIj5KLiBQbGFudCBO
dXRyLiBTb2lsIFNjaS48L3N0eWxlPjwvc2Vjb25kYXJ5LXRpdGxlPjwvdGl0bGVzPjxwZXJpb2Rp
Y2FsPjxmdWxsLXRpdGxlPkouIFBsYW50IE51dHIuIFNvaWwgU2NpLjwvZnVsbC10aXRsZT48L3Bl
cmlvZGljYWw+PHBhZ2VzPjQxOC00MjQ8L3BhZ2VzPjx2b2x1bWU+MTcyPC92b2x1bWU+PG51bWJl
cj4zPC9udW1iZXI+PGRhdGVzPjx5ZWFyPjIwMDk8L3llYXI+PC9kYXRlcz48aXNibj4xNTIyLTI2
MjQ8L2lzYm4+PHVybHM+PC91cmxzPjwvcmVjb3JkPjwvQ2l0ZT48L0VuZE5vdGU+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Baslam et al., 2012; Jin et al., 2009; Pérez-López et al., 2015a; Pérez-López et al., 2015b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, </w:t>
            </w:r>
            <w:r w:rsidR="00CE2BF8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>
              <w:rPr>
                <w:rFonts w:hint="eastAsia"/>
                <w:sz w:val="22"/>
                <w:szCs w:val="22"/>
                <w:lang w:val="en-AU"/>
              </w:rPr>
              <w:t>p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Vm9ybmUgZXQgYWwuLCAyMDAyKTwvRGlzcGxheVRleHQ+PHJlY29yZD48cmVjLW51bWJlcj42ODU8
L3JlYy1udW1iZXI+PGZvcmVpZ24ta2V5cz48a2V5IGFwcD0iRU4iIGRiLWlkPSJhdmR4MjV3cmQw
YWQ1Z2VwYXJ4dmVwd2J6ZDlhcHdwejlkc3MiIHRpbWVzdGFtcD0iMTQ3NDYxMzY0MyI+Njg1PC9r
ZXk+PC9mb3JlaWduLWtleXM+PHJlZi10eXBlIG5hbWU9IkpvdXJuYWwgQXJ0aWNsZSI+MTc8L3Jl
Zi10eXBlPjxjb250cmlidXRvcnM+PGF1dGhvcnM+PGF1dGhvcj5Eb25uZWxseSwgQWxpc29uPC9h
dXRob3I+PGF1dGhvcj5MYXdzb24sIFRyYWN5PC9hdXRob3I+PGF1dGhvcj5DcmFpZ29uLCBKaW08
L2F1dGhvcj48YXV0aG9yPkJsYWNrLCBDb2xpbiBSLjwvYXV0aG9yPjxhdXRob3I+Q29sbHMsIEpl
cmVteSBKLjwvYXV0aG9yPjxhdXRob3I+TGFuZG9uLCBHZW9mZjwvYXV0aG9yPjwvYXV0aG9ycz48
L2NvbnRyaWJ1dG9ycz48dGl0bGVzPjx0aXRsZT48c3R5bGUgZmFjZT0ibm9ybWFsIiBmb250PSJk
ZWZhdWx0IiBzaXplPSIxMDAlIj5FZmZlY3RzIG9mIGVsZXZhdGVkIENPPC9zdHlsZT48c3R5bGUg
ZmFjZT0ic3Vic2NyaXB0IiBmb250PSJkZWZhdWx0IiBzaXplPSIxMDAlIj4yPC9zdHlsZT48c3R5
bGUgZmFjZT0ibm9ybWFsIiBmb250PSJkZWZhdWx0IiBzaXplPSIxMDAlIj4gYW5kIE88L3N0eWxl
PjxzdHlsZSBmYWNlPSJzdWJzY3JpcHQiIGZvbnQ9ImRlZmF1bHQiIHNpemU9IjEwMCUiPjM8L3N0
eWxlPjxzdHlsZSBmYWNlPSJub3JtYWwiIGZvbnQ9ImRlZmF1bHQiIHNpemU9IjEwMCUiPiBvbiB0
dWJlciBxdWFsaXR5IGluIHBvdGF0byAoPC9zdHlsZT48c3R5bGUgZmFjZT0iaXRhbGljIiBmb250
PSJkZWZhdWx0IiBzaXplPSIxMDAlIj5Tb2xhbnVtIHR1YmVyb3N1bTwvc3R5bGU+PHN0eWxlIGZh
Y2U9Im5vcm1hbCIgZm9udD0iZGVmYXVsdCIgc2l6ZT0iMTAwJSI+IEwuKTwvc3R5bGU+PC90aXRs
ZT48c2Vjb25kYXJ5LXRpdGxlPkFncmljLiBFY29zeXN0LiBFbnZpcm9uLjwvc2Vjb25kYXJ5LXRp
dGxlPjwvdGl0bGVzPjxwZXJpb2RpY2FsPjxmdWxsLXRpdGxlPkFncmljLiBFY29zeXN0LiBFbnZp
cm9uLjwvZnVsbC10aXRsZT48L3BlcmlvZGljYWw+PHBhZ2VzPjI3My0yODU8L3BhZ2VzPjx2b2x1
bWU+ODc8L3ZvbHVtZT48bnVtYmVyPjM8L251bWJlcj48a2V5d29yZHM+PGtleXdvcmQ+Q2FyYm9u
IGRpb3hpZGU8L2tleXdvcmQ+PGtleXdvcmQ+T3pvbmU8L2tleXdvcmQ+PGtleXdvcmQ+UG90YXRv
PC9rZXl3b3JkPjxrZXl3b3JkPlNvbGFudW0gdHViZXJvc3VtIEwuPC9rZXl3b3JkPjxrZXl3b3Jk
PlR1YmVyIHF1YWxpdHk8L2tleXdvcmQ+PGtleXdvcmQ+T3Blbi10b3AgY2hhbWJlcnMgKE9UQ3Mp
PC9rZXl3b3JkPjxrZXl3b3JkPlVuaXRlZCBLaW5nZG9tPC9rZXl3b3JkPjwva2V5d29yZHM+PGRh
dGVzPjx5ZWFyPjIwMDE8L3llYXI+PHB1Yi1kYXRlcz48ZGF0ZT4xMi8vPC9kYXRlPjwvcHViLWRh
dGVzPjwvZGF0ZXM+PGlzYm4+MDE2Ny04ODA5PC9pc2JuPjx1cmxzPjxyZWxhdGVkLXVybHM+PHVy
bD5odHRwOi8vd3d3LnNjaWVuY2VkaXJlY3QuY29tL3NjaWVuY2UvYXJ0aWNsZS9waWkvUzAxNjc4
ODA5MDEwMDE0NFg8L3VybD48L3JlbGF0ZWQtdXJscz48L3VybHM+PGVsZWN0cm9uaWMtcmVzb3Vy
Y2UtbnVtPmRvaTogMTAuMTAxNi9TMDE2Ny04ODA5KDAxKTAwMTQ0LVg8L2VsZWN0cm9uaWMtcmVz
b3VyY2UtbnVtPjwvcmVjb3JkPjwvQ2l0ZT48Q2l0ZT48QXV0aG9yPlZvcm5lPC9BdXRob3I+PFll
YXI+MjAwMjwvWWVhcj48UmVjTnVtPjExMjwvUmVjTnVt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wvRW5kTm90ZT5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Vm9ybmUgZXQgYWwuLCAyMDAyKTwvRGlzcGxheVRleHQ+PHJlY29yZD48cmVjLW51bWJlcj42ODU8
L3JlYy1udW1iZXI+PGZvcmVpZ24ta2V5cz48a2V5IGFwcD0iRU4iIGRiLWlkPSJhdmR4MjV3cmQw
YWQ1Z2VwYXJ4dmVwd2J6ZDlhcHdwejlkc3MiIHRpbWVzdGFtcD0iMTQ3NDYxMzY0MyI+Njg1PC9r
ZXk+PC9mb3JlaWduLWtleXM+PHJlZi10eXBlIG5hbWU9IkpvdXJuYWwgQXJ0aWNsZSI+MTc8L3Jl
Zi10eXBlPjxjb250cmlidXRvcnM+PGF1dGhvcnM+PGF1dGhvcj5Eb25uZWxseSwgQWxpc29uPC9h
dXRob3I+PGF1dGhvcj5MYXdzb24sIFRyYWN5PC9hdXRob3I+PGF1dGhvcj5DcmFpZ29uLCBKaW08
L2F1dGhvcj48YXV0aG9yPkJsYWNrLCBDb2xpbiBSLjwvYXV0aG9yPjxhdXRob3I+Q29sbHMsIEpl
cmVteSBKLjwvYXV0aG9yPjxhdXRob3I+TGFuZG9uLCBHZW9mZjwvYXV0aG9yPjwvYXV0aG9ycz48
L2NvbnRyaWJ1dG9ycz48dGl0bGVzPjx0aXRsZT48c3R5bGUgZmFjZT0ibm9ybWFsIiBmb250PSJk
ZWZhdWx0IiBzaXplPSIxMDAlIj5FZmZlY3RzIG9mIGVsZXZhdGVkIENPPC9zdHlsZT48c3R5bGUg
ZmFjZT0ic3Vic2NyaXB0IiBmb250PSJkZWZhdWx0IiBzaXplPSIxMDAlIj4yPC9zdHlsZT48c3R5
bGUgZmFjZT0ibm9ybWFsIiBmb250PSJkZWZhdWx0IiBzaXplPSIxMDAlIj4gYW5kIE88L3N0eWxl
PjxzdHlsZSBmYWNlPSJzdWJzY3JpcHQiIGZvbnQ9ImRlZmF1bHQiIHNpemU9IjEwMCUiPjM8L3N0
eWxlPjxzdHlsZSBmYWNlPSJub3JtYWwiIGZvbnQ9ImRlZmF1bHQiIHNpemU9IjEwMCUiPiBvbiB0
dWJlciBxdWFsaXR5IGluIHBvdGF0byAoPC9zdHlsZT48c3R5bGUgZmFjZT0iaXRhbGljIiBmb250
PSJkZWZhdWx0IiBzaXplPSIxMDAlIj5Tb2xhbnVtIHR1YmVyb3N1bTwvc3R5bGU+PHN0eWxlIGZh
Y2U9Im5vcm1hbCIgZm9udD0iZGVmYXVsdCIgc2l6ZT0iMTAwJSI+IEwuKTwvc3R5bGU+PC90aXRs
ZT48c2Vjb25kYXJ5LXRpdGxlPkFncmljLiBFY29zeXN0LiBFbnZpcm9uLjwvc2Vjb25kYXJ5LXRp
dGxlPjwvdGl0bGVzPjxwZXJpb2RpY2FsPjxmdWxsLXRpdGxlPkFncmljLiBFY29zeXN0LiBFbnZp
cm9uLjwvZnVsbC10aXRsZT48L3BlcmlvZGljYWw+PHBhZ2VzPjI3My0yODU8L3BhZ2VzPjx2b2x1
bWU+ODc8L3ZvbHVtZT48bnVtYmVyPjM8L251bWJlcj48a2V5d29yZHM+PGtleXdvcmQ+Q2FyYm9u
IGRpb3hpZGU8L2tleXdvcmQ+PGtleXdvcmQ+T3pvbmU8L2tleXdvcmQ+PGtleXdvcmQ+UG90YXRv
PC9rZXl3b3JkPjxrZXl3b3JkPlNvbGFudW0gdHViZXJvc3VtIEwuPC9rZXl3b3JkPjxrZXl3b3Jk
PlR1YmVyIHF1YWxpdHk8L2tleXdvcmQ+PGtleXdvcmQ+T3Blbi10b3AgY2hhbWJlcnMgKE9UQ3Mp
PC9rZXl3b3JkPjxrZXl3b3JkPlVuaXRlZCBLaW5nZG9tPC9rZXl3b3JkPjwva2V5d29yZHM+PGRh
dGVzPjx5ZWFyPjIwMDE8L3llYXI+PHB1Yi1kYXRlcz48ZGF0ZT4xMi8vPC9kYXRlPjwvcHViLWRh
dGVzPjwvZGF0ZXM+PGlzYm4+MDE2Ny04ODA5PC9pc2JuPjx1cmxzPjxyZWxhdGVkLXVybHM+PHVy
bD5odHRwOi8vd3d3LnNjaWVuY2VkaXJlY3QuY29tL3NjaWVuY2UvYXJ0aWNsZS9waWkvUzAxNjc4
ODA5MDEwMDE0NFg8L3VybD48L3JlbGF0ZWQtdXJscz48L3VybHM+PGVsZWN0cm9uaWMtcmVzb3Vy
Y2UtbnVtPmRvaTogMTAuMTAxNi9TMDE2Ny04ODA5KDAxKTAwMTQ0LVg8L2VsZWN0cm9uaWMtcmVz
b3VyY2UtbnVtPjwvcmVjb3JkPjwvQ2l0ZT48Q2l0ZT48QXV0aG9yPlZvcm5lPC9BdXRob3I+PFll
YXI+MjAwMjwvWWVhcj48UmVjTnVtPjExMjwvUmVjTnVt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wvRW5kTm90ZT5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Donnelly et al., 2001; Vorne et al., 2002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 and </w:t>
            </w:r>
            <w:r w:rsidR="00D011C3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8304EE" w:rsidRPr="001C77FB">
              <w:rPr>
                <w:sz w:val="22"/>
                <w:szCs w:val="22"/>
                <w:lang w:val="en-AU"/>
              </w:rPr>
              <w:t>tom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MaTwvQXV0aG9yPjxZZWFyPjE5OTk8L1llYXI+PFJlY051
bT4xMDk4PC9SZWNOdW0+PERpc3BsYXlUZXh0PihMaSBldCBhbC4sIDE5OTk7IFdlaSBldCBhbC4s
IDIwMTgpPC9EaXNwbGF5VGV4dD48cmVjb3JkPjxyZWMtbnVtYmVyPjEwOTg8L3JlYy1udW1iZXI+
PGZvcmVpZ24ta2V5cz48a2V5IGFwcD0iRU4iIGRiLWlkPSJhdmR4MjV3cmQwYWQ1Z2VwYXJ4dmVw
d2J6ZDlhcHdwejlkc3MiIHRpbWVzdGFtcD0iMTUwODMwMzkxOSI+MTA5ODwva2V5PjwvZm9yZWln
bi1rZXlzPjxyZWYtdHlwZSBuYW1lPSJKb3VybmFsIEFydGljbGUiPjE3PC9yZWYtdHlwZT48Y29u
dHJpYnV0b3JzPjxhdXRob3JzPjxhdXRob3I+TGksIEouIEguPC9hdXRob3I+PGF1dGhvcj5TYWdp
LCBNLjwvYXV0aG9yPjxhdXRob3I+R2FsZSwgSi48L2F1dGhvcj48YXV0aG9yPlZvbG9raXRhLCBN
LjwvYXV0aG9yPjxhdXRob3I+Tm92b3BsYW5za3ksIEEuPC9hdXRob3I+PC9hdXRob3JzPjwvY29u
dHJpYnV0b3JzPjx0aXRsZXM+PHRpdGxlPlJlc3BvbnNlIG9mIHRvbWF0byBwbGFudHMgdG8gc2Fs
aW5lIHdhdGVyIGFzIGFmZmVjdGVkIGJ5IGNhcmJvbiBkaW94aWRlIHN1cHBsZW1lbnRhdGlvbi4g
SS4gR3Jvd3RoLCB5aWVsZCBhbmQgZnJ1aXQgcXVhbGl0eTwvdGl0bGU+PHNlY29uZGFyeS10aXRs
ZT5KLiBIb3J0aWMuIFNjaS4gQmlvdGVjaG5vbC48L3NlY29uZGFyeS10aXRsZT48L3RpdGxlcz48
cGVyaW9kaWNhbD48ZnVsbC10aXRsZT5KLiBIb3J0aWMuIFNjaS4gQmlvdGVjaG5vbC48L2Z1bGwt
dGl0bGU+PC9wZXJpb2RpY2FsPjxwYWdlcz4yMzItMjM3PC9wYWdlcz48dm9sdW1lPjc0PC92b2x1
bWU+PG51bWJlcj4yPC9udW1iZXI+PGRhdGVzPjx5ZWFyPjE5OTk8L3llYXI+PHB1Yi1kYXRlcz48
ZGF0ZT4xOTk5LzAxLzAxPC9kYXRlPjwvcHViLWRhdGVzPjwvZGF0ZXM+PHB1Ymxpc2hlcj5UYXls
b3IgJmFtcDsgRnJhbmNpczwvcHVibGlzaGVyPjxpc2JuPjE0NjItMDMxNjwvaXNibj48dXJscz48
cmVsYXRlZC11cmxzPjx1cmw+aHR0cDovL2R4LmRvaS5vcmcvMTAuMTA4MC8xNDYyMDMxNi4xOTk5
LjExNTExMTAwPC91cmw+PC9yZWxhdGVkLXVybHM+PC91cmxzPjxlbGVjdHJvbmljLXJlc291cmNl
LW51bT5kb2k6IDEwLjEwODAvMTQ2MjAzMTYuMTk5OS4xMTUxMTEwMDwvZWxlY3Ryb25pYy1yZXNv
dXJjZS1udW0+PC9yZWNvcmQ+PC9DaXRlPjxDaXRlPjxBdXRob3I+V2VpPC9BdXRob3I+PFllYXI+
MjAxODwvWWVhcj48UmVjTnVtPjEyMTQ8L1JlY051bT48cmVjb3JkPjxyZWMtbnVtYmVyPjEyMTQ8
L3JlYy1udW1iZXI+PGZvcmVpZ24ta2V5cz48a2V5IGFwcD0iRU4iIGRiLWlkPSJhdmR4MjV3cmQw
YWQ1Z2VwYXJ4dmVwd2J6ZDlhcHdwejlkc3MiIHRpbWVzdGFtcD0iMTUyMzc1MTI4MyI+MTIxNDwv
a2V5PjwvZm9yZWlnbi1rZXlzPjxyZWYtdHlwZSBuYW1lPSJKb3VybmFsIEFydGljbGUiPjE3PC9y
ZWYtdHlwZT48Y29udHJpYnV0b3JzPjxhdXRob3JzPjxhdXRob3I+V2VpLCBaaGVuaHVhPC9hdXRo
b3I+PGF1dGhvcj5EdSxUYWlzaGVuZzwvYXV0aG9yPjxhdXRob3I+TGksIFhpYW5nbmFuPC9hdXRo
b3I+PGF1dGhvcj5GYW5nLCBMaWFuZzwvYXV0aG9yPjxhdXRob3I+TGl1LCBGdWxhaTwvYXV0aG9y
PjwvYXV0aG9ycz48L2NvbnRyaWJ1dG9ycz48YXV0aC1hZGRyZXNzPlRhaXNoZW5nIER1LENlbnRl
ciBmb3IgQWdyaWN1bHR1cmFsIFdhdGVyIFJlc2VhcmNoIGluIENoaW5hLCBDaGluYSBBZ3JpY3Vs
dHVyYWwgVW5pdmVyc2l0eSxDaGluYSxkdXRhaXNoZW5nQGNhdS5lZHUuY24mI3hEO0Z1bGFpIExp
dSxEZXBhcnRtZW50IG9mIFBsYW50IGFuZCBFbnZpcm9ubWVudGFsIFNjaWVuY2VzLCBGYWN1bHR5
IG9mIFNjaWVuY2UsIFVuaXZlcnNpdHkgb2YgQ29wZW5oYWdlbixEZW5tYXJrLGR1dGFpc2hlbmdA
Y2F1LmVkdS5jbjwvYXV0aC1hZGRyZXNzPjx0aXRsZXM+PHRpdGxlPjxzdHlsZSBmYWNlPSJub3Jt
YWwiIGZvbnQ9ImRlZmF1bHQiIHNpemU9IjEwMCUiPkludGVyYWN0aXZlIGVmZmVjdHMgb2YgZWxl
dmF0ZWQgQ088L3N0eWxlPjxzdHlsZSBmYWNlPSJzdWJzY3JpcHQiIGZvbnQ9ImRlZmF1bHQiIHNp
emU9IjEwMCUiPjI8L3N0eWxlPjxzdHlsZSBmYWNlPSJub3JtYWwiIGZvbnQ9ImRlZmF1bHQiIHNp
emU9IjEwMCUiPiBhbmQgTiBmZXJ0aWxpemF0aW9uIG9uIHlpZWxkIGFuZCBxdWFsaXR5IG9mIHRv
bWF0byBncm93biB1bmRlciByZWR1Y2VkIGlycmlnYXRpb24gcmVnaW1lPC9zdHlsZT48L3RpdGxl
PjxzZWNvbmRhcnktdGl0bGU+RnJvbnQuIFBsYW50IFNjaS48L3NlY29uZGFyeS10aXRsZT48c2hv
cnQtdGl0bGU+RWZmZWN0IG9mIGVsZXZhdGVkIENPMiBvbiB0b21hdG8gZnJ1aXQgcXVhbGl0eTwv
c2hvcnQtdGl0bGU+PC90aXRsZXM+PHBlcmlvZGljYWw+PGZ1bGwtdGl0bGU+RnJvbnQuIFBsYW50
IFNjaS48L2Z1bGwtdGl0bGU+PC9wZXJpb2RpY2FsPjx2b2x1bWU+OTwvdm9sdW1lPjxudW1iZXI+
MzI4PC9udW1iZXI+PGtleXdvcmRzPjxrZXl3b3JkPkNPMixOaXRyb2dlbixSZWR1Y2VkIGlycmln
YXRpb24seWllbGQsZnJ1aXQgcXVhbGl0eSxUb21hdG88L2tleXdvcmQ+PC9rZXl3b3Jkcz48ZGF0
ZXM+PHllYXI+MjAxODwveWVhcj48cHViLWRhdGVzPjxkYXRlPjIwMTgtTWFyY2gtMjc8L2RhdGU+
PC9wdWItZGF0ZXM+PC9kYXRlcz48aXNibj4xNjY0LTQ2Mlg8L2lzYm4+PHdvcmstdHlwZT5Pcmln
aW5hbCBSZXNlYXJjaDwvd29yay10eXBlPjx1cmxzPjxyZWxhdGVkLXVybHM+PHVybD5odHRwczov
L3d3dy5mcm9udGllcnNpbi5vcmcvYXJ0aWNsZS8xMC4zMzg5L2ZwbHMuMjAxOC4wMDMyODwvdXJs
PjwvcmVsYXRlZC11cmxzPjwvdXJscz48ZWxlY3Ryb25pYy1yZXNvdXJjZS1udW0+ZG9pOiAxMC4z
Mzg5L2ZwbHMuMjAxOC4wMDMyODwvZWxlY3Ryb25pYy1yZXNvdXJjZS1udW0+PGxhbmd1YWdlPkVu
Z2xpc2g8L2xhbmd1YWdlPjwvcmVjb3JkPjwvQ2l0ZT48L0VuZE5vdGU+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CC3B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MaTwvQXV0aG9yPjxZZWFyPjE5OTk8L1llYXI+PFJlY051
bT4xMDk4PC9SZWNOdW0+PERpc3BsYXlUZXh0PihMaSBldCBhbC4sIDE5OTk7IFdlaSBldCBhbC4s
IDIwMTgpPC9EaXNwbGF5VGV4dD48cmVjb3JkPjxyZWMtbnVtYmVyPjEwOTg8L3JlYy1udW1iZXI+
PGZvcmVpZ24ta2V5cz48a2V5IGFwcD0iRU4iIGRiLWlkPSJhdmR4MjV3cmQwYWQ1Z2VwYXJ4dmVw
d2J6ZDlhcHdwejlkc3MiIHRpbWVzdGFtcD0iMTUwODMwMzkxOSI+MTA5ODwva2V5PjwvZm9yZWln
bi1rZXlzPjxyZWYtdHlwZSBuYW1lPSJKb3VybmFsIEFydGljbGUiPjE3PC9yZWYtdHlwZT48Y29u
dHJpYnV0b3JzPjxhdXRob3JzPjxhdXRob3I+TGksIEouIEguPC9hdXRob3I+PGF1dGhvcj5TYWdp
LCBNLjwvYXV0aG9yPjxhdXRob3I+R2FsZSwgSi48L2F1dGhvcj48YXV0aG9yPlZvbG9raXRhLCBN
LjwvYXV0aG9yPjxhdXRob3I+Tm92b3BsYW5za3ksIEEuPC9hdXRob3I+PC9hdXRob3JzPjwvY29u
dHJpYnV0b3JzPjx0aXRsZXM+PHRpdGxlPlJlc3BvbnNlIG9mIHRvbWF0byBwbGFudHMgdG8gc2Fs
aW5lIHdhdGVyIGFzIGFmZmVjdGVkIGJ5IGNhcmJvbiBkaW94aWRlIHN1cHBsZW1lbnRhdGlvbi4g
SS4gR3Jvd3RoLCB5aWVsZCBhbmQgZnJ1aXQgcXVhbGl0eTwvdGl0bGU+PHNlY29uZGFyeS10aXRs
ZT5KLiBIb3J0aWMuIFNjaS4gQmlvdGVjaG5vbC48L3NlY29uZGFyeS10aXRsZT48L3RpdGxlcz48
cGVyaW9kaWNhbD48ZnVsbC10aXRsZT5KLiBIb3J0aWMuIFNjaS4gQmlvdGVjaG5vbC48L2Z1bGwt
dGl0bGU+PC9wZXJpb2RpY2FsPjxwYWdlcz4yMzItMjM3PC9wYWdlcz48dm9sdW1lPjc0PC92b2x1
bWU+PG51bWJlcj4yPC9udW1iZXI+PGRhdGVzPjx5ZWFyPjE5OTk8L3llYXI+PHB1Yi1kYXRlcz48
ZGF0ZT4xOTk5LzAxLzAxPC9kYXRlPjwvcHViLWRhdGVzPjwvZGF0ZXM+PHB1Ymxpc2hlcj5UYXls
b3IgJmFtcDsgRnJhbmNpczwvcHVibGlzaGVyPjxpc2JuPjE0NjItMDMxNjwvaXNibj48dXJscz48
cmVsYXRlZC11cmxzPjx1cmw+aHR0cDovL2R4LmRvaS5vcmcvMTAuMTA4MC8xNDYyMDMxNi4xOTk5
LjExNTExMTAwPC91cmw+PC9yZWxhdGVkLXVybHM+PC91cmxzPjxlbGVjdHJvbmljLXJlc291cmNl
LW51bT5kb2k6IDEwLjEwODAvMTQ2MjAzMTYuMTk5OS4xMTUxMTEwMDwvZWxlY3Ryb25pYy1yZXNv
dXJjZS1udW0+PC9yZWNvcmQ+PC9DaXRlPjxDaXRlPjxBdXRob3I+V2VpPC9BdXRob3I+PFllYXI+
MjAxODwvWWVhcj48UmVjTnVtPjEyMTQ8L1JlY051bT48cmVjb3JkPjxyZWMtbnVtYmVyPjEyMTQ8
L3JlYy1udW1iZXI+PGZvcmVpZ24ta2V5cz48a2V5IGFwcD0iRU4iIGRiLWlkPSJhdmR4MjV3cmQw
YWQ1Z2VwYXJ4dmVwd2J6ZDlhcHdwejlkc3MiIHRpbWVzdGFtcD0iMTUyMzc1MTI4MyI+MTIxNDwv
a2V5PjwvZm9yZWlnbi1rZXlzPjxyZWYtdHlwZSBuYW1lPSJKb3VybmFsIEFydGljbGUiPjE3PC9y
ZWYtdHlwZT48Y29udHJpYnV0b3JzPjxhdXRob3JzPjxhdXRob3I+V2VpLCBaaGVuaHVhPC9hdXRo
b3I+PGF1dGhvcj5EdSxUYWlzaGVuZzwvYXV0aG9yPjxhdXRob3I+TGksIFhpYW5nbmFuPC9hdXRo
b3I+PGF1dGhvcj5GYW5nLCBMaWFuZzwvYXV0aG9yPjxhdXRob3I+TGl1LCBGdWxhaTwvYXV0aG9y
PjwvYXV0aG9ycz48L2NvbnRyaWJ1dG9ycz48YXV0aC1hZGRyZXNzPlRhaXNoZW5nIER1LENlbnRl
ciBmb3IgQWdyaWN1bHR1cmFsIFdhdGVyIFJlc2VhcmNoIGluIENoaW5hLCBDaGluYSBBZ3JpY3Vs
dHVyYWwgVW5pdmVyc2l0eSxDaGluYSxkdXRhaXNoZW5nQGNhdS5lZHUuY24mI3hEO0Z1bGFpIExp
dSxEZXBhcnRtZW50IG9mIFBsYW50IGFuZCBFbnZpcm9ubWVudGFsIFNjaWVuY2VzLCBGYWN1bHR5
IG9mIFNjaWVuY2UsIFVuaXZlcnNpdHkgb2YgQ29wZW5oYWdlbixEZW5tYXJrLGR1dGFpc2hlbmdA
Y2F1LmVkdS5jbjwvYXV0aC1hZGRyZXNzPjx0aXRsZXM+PHRpdGxlPjxzdHlsZSBmYWNlPSJub3Jt
YWwiIGZvbnQ9ImRlZmF1bHQiIHNpemU9IjEwMCUiPkludGVyYWN0aXZlIGVmZmVjdHMgb2YgZWxl
dmF0ZWQgQ088L3N0eWxlPjxzdHlsZSBmYWNlPSJzdWJzY3JpcHQiIGZvbnQ9ImRlZmF1bHQiIHNp
emU9IjEwMCUiPjI8L3N0eWxlPjxzdHlsZSBmYWNlPSJub3JtYWwiIGZvbnQ9ImRlZmF1bHQiIHNp
emU9IjEwMCUiPiBhbmQgTiBmZXJ0aWxpemF0aW9uIG9uIHlpZWxkIGFuZCBxdWFsaXR5IG9mIHRv
bWF0byBncm93biB1bmRlciByZWR1Y2VkIGlycmlnYXRpb24gcmVnaW1lPC9zdHlsZT48L3RpdGxl
PjxzZWNvbmRhcnktdGl0bGU+RnJvbnQuIFBsYW50IFNjaS48L3NlY29uZGFyeS10aXRsZT48c2hv
cnQtdGl0bGU+RWZmZWN0IG9mIGVsZXZhdGVkIENPMiBvbiB0b21hdG8gZnJ1aXQgcXVhbGl0eTwv
c2hvcnQtdGl0bGU+PC90aXRsZXM+PHBlcmlvZGljYWw+PGZ1bGwtdGl0bGU+RnJvbnQuIFBsYW50
IFNjaS48L2Z1bGwtdGl0bGU+PC9wZXJpb2RpY2FsPjx2b2x1bWU+OTwvdm9sdW1lPjxudW1iZXI+
MzI4PC9udW1iZXI+PGtleXdvcmRzPjxrZXl3b3JkPkNPMixOaXRyb2dlbixSZWR1Y2VkIGlycmln
YXRpb24seWllbGQsZnJ1aXQgcXVhbGl0eSxUb21hdG88L2tleXdvcmQ+PC9rZXl3b3Jkcz48ZGF0
ZXM+PHllYXI+MjAxODwveWVhcj48cHViLWRhdGVzPjxkYXRlPjIwMTgtTWFyY2gtMjc8L2RhdGU+
PC9wdWItZGF0ZXM+PC9kYXRlcz48aXNibj4xNjY0LTQ2Mlg8L2lzYm4+PHdvcmstdHlwZT5Pcmln
aW5hbCBSZXNlYXJjaDwvd29yay10eXBlPjx1cmxzPjxyZWxhdGVkLXVybHM+PHVybD5odHRwczov
L3d3dy5mcm9udGllcnNpbi5vcmcvYXJ0aWNsZS8xMC4zMzg5L2ZwbHMuMjAxOC4wMDMyODwvdXJs
PjwvcmVsYXRlZC11cmxzPjwvdXJscz48ZWxlY3Ryb25pYy1yZXNvdXJjZS1udW0+ZG9pOiAxMC4z
Mzg5L2ZwbHMuMjAxOC4wMDMyODwvZWxlY3Ryb25pYy1yZXNvdXJjZS1udW0+PGxhbmd1YWdlPkVu
Z2xpc2g8L2xhbmd1YWdlPjwvcmVjb3JkPjwvQ2l0ZT48L0VuZE5vdGU+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CC3B5D">
              <w:rPr>
                <w:sz w:val="22"/>
                <w:szCs w:val="22"/>
                <w:lang w:val="en-AU"/>
              </w:rPr>
            </w:r>
            <w:r w:rsidR="00CC3B5D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Li et al., 1999; Wei et al., 2018)</w:t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6713E6B2" w14:textId="77777777" w:rsidTr="00227BCF">
        <w:tc>
          <w:tcPr>
            <w:tcW w:w="1276" w:type="dxa"/>
          </w:tcPr>
          <w:p w14:paraId="6F8963ED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04CB6F51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515" w:type="dxa"/>
          </w:tcPr>
          <w:p w14:paraId="0B7A1F6A" w14:textId="6874D979" w:rsidR="008304EE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elery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in&lt;/Author&gt;&lt;Year&gt;2009&lt;/Year&gt;&lt;RecNum&gt;93&lt;/RecNum&gt;&lt;DisplayText&gt;(Jin et al., 2009)&lt;/DisplayText&gt;&lt;record&gt;&lt;rec-number&gt;93&lt;/rec-number&gt;&lt;foreign-keys&gt;&lt;key app="EN" db-id="avdx25wrd0ad5geparxvepwbzd9apwpz9dss" timestamp="1390653481"&gt;93&lt;/key&gt;&lt;/foreign-keys&gt;&lt;ref-type name="Journal Article"&gt;17&lt;/ref-type&gt;&lt;contributors&gt;&lt;authors&gt;&lt;author&gt;Jin, Chongwei&lt;/author&gt;&lt;author&gt;Du, Shaoting&lt;/author&gt;&lt;author&gt;Wang, Yue&lt;/author&gt;&lt;author&gt;Condon, Jason&lt;/author&gt;&lt;author&gt;Lin, Xianyong&lt;/author&gt;&lt;author&gt;Zhang, Yongsong&lt;/author&gt;&lt;/authors&gt;&lt;/contributors&gt;&lt;titles&gt;&lt;title&gt;Carbon dioxide enrichment by composting in greenhouses and its effect on vegetable production&lt;/title&gt;&lt;secondary-title&gt;&lt;style face="normal" font="default" charset="134" size="100%"&gt;J. Plant Nutr. Soil Sci.&lt;/style&gt;&lt;/secondary-title&gt;&lt;/titles&gt;&lt;periodical&gt;&lt;full-title&gt;J. Plant Nutr. Soil Sci.&lt;/full-title&gt;&lt;/periodical&gt;&lt;pages&gt;418-424&lt;/pages&gt;&lt;volume&gt;172&lt;/volume&gt;&lt;number&gt;3&lt;/number&gt;&lt;dates&gt;&lt;year&gt;2009&lt;/year&gt;&lt;/dates&gt;&lt;isbn&gt;1522-2624&lt;/isbn&gt;&lt;urls&gt;&lt;/urls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in et al., 2009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AD25FB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hot pepper</w:t>
            </w:r>
            <w:r w:rsidR="00C271D9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&lt;/Author&gt;&lt;Year&gt;2017&lt;/Year&gt;&lt;RecNum&gt;1153&lt;/RecNum&gt;&lt;DisplayText&gt;(Li et al., 2017)&lt;/DisplayText&gt;&lt;record&gt;&lt;rec-number&gt;1153&lt;/rec-number&gt;&lt;foreign-keys&gt;&lt;key app="EN" db-id="avdx25wrd0ad5geparxvepwbzd9apwpz9dss" timestamp="1517796315"&gt;1153&lt;/key&gt;&lt;/foreign-keys&gt;&lt;ref-type name="Journal Article"&gt;17&lt;/ref-type&gt;&lt;contributors&gt;&lt;authors&gt;&lt;author&gt;Li, Xiaojie&lt;/author&gt;&lt;author&gt;Kang, Shaozhong&lt;/author&gt;&lt;author&gt;Li, Fusheng&lt;/author&gt;&lt;author&gt;Zhang, Xiaotao&lt;/author&gt;&lt;author&gt;Huo, Zailin&lt;/author&gt;&lt;author&gt;Ding, Risheng&lt;/author&gt;&lt;author&gt;Tong, Ling&lt;/author&gt;&lt;author&gt;Du, Taisheng&lt;/author&gt;&lt;author&gt;Li, Sien&lt;/author&gt;&lt;/authors&gt;&lt;/contributors&gt;&lt;titles&gt;&lt;title&gt;Light supplement and carbon dioxide enrichment affect yield and quality of off-season pepper&lt;/title&gt;&lt;secondary-title&gt;Agron. J.&lt;/secondary-title&gt;&lt;/titles&gt;&lt;periodical&gt;&lt;full-title&gt;Agron. J.&lt;/full-title&gt;&lt;/periodical&gt;&lt;pages&gt;2107-2118&lt;/pages&gt;&lt;volume&gt;109&lt;/volume&gt;&lt;number&gt;5&lt;/number&gt;&lt;dates&gt;&lt;year&gt;2017&lt;/year&gt;&lt;/dates&gt;&lt;urls&gt;&lt;related-urls&gt;&lt;url&gt;doi: 10.2134/agronj2017.01.0044&lt;/url&gt;&lt;/related-urls&gt;&lt;/urls&gt;&lt;electronic-resource-num&gt;doi: 10.2134/agronj2017.01.0044&lt;/electronic-resource-num&gt;&lt;language&gt;English&lt;/language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 xml:space="preserve">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t</w:t>
            </w:r>
            <w:r w:rsidRPr="001C77FB">
              <w:rPr>
                <w:sz w:val="22"/>
                <w:szCs w:val="22"/>
                <w:lang w:val="en-AU"/>
              </w:rPr>
              <w:t>om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elyes&lt;/Author&gt;&lt;Year&gt;2012&lt;/Year&gt;&lt;RecNum&gt;1096&lt;/RecNum&gt;&lt;DisplayText&gt;(Helyes et al., 2012)&lt;/DisplayText&gt;&lt;record&gt;&lt;rec-number&gt;1096&lt;/rec-number&gt;&lt;foreign-keys&gt;&lt;key app="EN" db-id="avdx25wrd0ad5geparxvepwbzd9apwpz9dss" timestamp="1508302874"&gt;1096&lt;/key&gt;&lt;/foreign-keys&gt;&lt;ref-type name="Journal Article"&gt;17&lt;/ref-type&gt;&lt;contributors&gt;&lt;authors&gt;&lt;author&gt;Helyes, L.&lt;/author&gt;&lt;author&gt;Lugasi, A.&lt;/author&gt;&lt;author&gt;Neményi, A.&lt;/author&gt;&lt;author&gt;Pék, Z.&lt;/author&gt;&lt;/authors&gt;&lt;/contributors&gt;&lt;titles&gt;&lt;title&gt;&lt;style face="normal" font="default" size="100%"&gt;The simultaneous effect of elevated CO&lt;/style&gt;&lt;style face="subscript" font="default" size="100%"&gt;2&lt;/style&gt;&lt;style face="normal" font="default" size="100%"&gt;-level and nitrogen-supply on the fruit components of tomato&lt;/style&gt;&lt;/title&gt;&lt;secondary-title&gt;Acta Aliment&lt;/secondary-title&gt;&lt;/titles&gt;&lt;periodical&gt;&lt;full-title&gt;Acta Aliment&lt;/full-title&gt;&lt;/periodical&gt;&lt;pages&gt;265-271&lt;/pages&gt;&lt;volume&gt;41&lt;/volume&gt;&lt;number&gt;2&lt;/number&gt;&lt;dates&gt;&lt;year&gt;2012&lt;/year&gt;&lt;pub-dates&gt;&lt;date&gt;2012/06/01&lt;/date&gt;&lt;/pub-dates&gt;&lt;/dates&gt;&lt;publisher&gt;Akadémiai Kiadó&lt;/publisher&gt;&lt;isbn&gt;0139-3006&lt;/isbn&gt;&lt;urls&gt;&lt;related-urls&gt;&lt;url&gt;https://doi.org/10.1556/AAlim.41.2012.2.13&lt;/url&gt;&lt;/related-urls&gt;&lt;/urls&gt;&lt;electronic-resource-num&gt;doi: 10.1556/AAlim.41.2012.2.13&lt;/electronic-resource-num&gt;&lt;access-date&gt;2017/10/17&lt;/access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lyes et al., 2012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3E4FD876" w14:textId="77777777" w:rsidTr="00227BCF">
        <w:tc>
          <w:tcPr>
            <w:tcW w:w="1276" w:type="dxa"/>
          </w:tcPr>
          <w:p w14:paraId="0186158E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Reducing sugar</w:t>
            </w:r>
          </w:p>
        </w:tc>
        <w:tc>
          <w:tcPr>
            <w:tcW w:w="851" w:type="dxa"/>
          </w:tcPr>
          <w:p w14:paraId="0FF5A8BA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515" w:type="dxa"/>
          </w:tcPr>
          <w:p w14:paraId="5E56ADA1" w14:textId="2639B6E9" w:rsidR="008304EE" w:rsidRPr="001C77FB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</w:t>
            </w:r>
            <w:r w:rsidRPr="001C77FB">
              <w:rPr>
                <w:sz w:val="22"/>
                <w:szCs w:val="22"/>
                <w:lang w:val="en-AU"/>
              </w:rPr>
              <w:t>alak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1C77FB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ögy&lt;/Author&gt;&lt;Year&gt;2009&lt;/Year&gt;&lt;RecNum&gt;680&lt;/RecNum&gt;&lt;DisplayText&gt;(Högy and Fangmeier, 2009)&lt;/DisplayText&gt;&lt;record&gt;&lt;rec-number&gt;680&lt;/rec-number&gt;&lt;foreign-keys&gt;&lt;key app="EN" db-id="avdx25wrd0ad5geparxvepwbzd9apwpz9dss" timestamp="1474612935"&gt;680&lt;/key&gt;&lt;/foreign-keys&gt;&lt;ref-type name="Journal Article"&gt;17&lt;/ref-type&gt;&lt;contributors&gt;&lt;authors&gt;&lt;author&gt;Högy, P.&lt;/author&gt;&lt;author&gt;Fangmeier, A.&lt;/author&gt;&lt;/authors&gt;&lt;/contributors&gt;&lt;titles&gt;&lt;title&gt;&lt;style face="normal" font="default" size="100%"&gt;Atmospheric CO&lt;/style&gt;&lt;style face="subscript" font="default" size="100%"&gt;2&lt;/style&gt;&lt;style face="normal" font="default" size="100%"&gt; enrichment affects potatoes: 2. Tuber quality traits&lt;/style&gt;&lt;/title&gt;&lt;secondary-title&gt;Eur. J. Agron. &lt;/secondary-title&gt;&lt;/titles&gt;&lt;periodical&gt;&lt;full-title&gt;Eur. J. Agron.&lt;/full-title&gt;&lt;/periodical&gt;&lt;pages&gt;85-94&lt;/pages&gt;&lt;volume&gt;30&lt;/volume&gt;&lt;number&gt;2&lt;/number&gt;&lt;keywords&gt;&lt;keyword&gt;CO2 enrichment&lt;/keyword&gt;&lt;keyword&gt;OTC&lt;/keyword&gt;&lt;keyword&gt;Solanum tuberosum L.&lt;/keyword&gt;&lt;keyword&gt;Potato&lt;/keyword&gt;&lt;keyword&gt;Tuber quality&lt;/keyword&gt;&lt;/keywords&gt;&lt;dates&gt;&lt;year&gt;2009&lt;/year&gt;&lt;pub-dates&gt;&lt;date&gt;2//&lt;/date&gt;&lt;/pub-dates&gt;&lt;/dates&gt;&lt;isbn&gt;1161-0301&lt;/isbn&gt;&lt;urls&gt;&lt;related-urls&gt;&lt;url&gt;http://www.sciencedirect.com/science/article/pii/S1161030108000877&lt;/url&gt;&lt;/related-urls&gt;&lt;/urls&gt;&lt;electronic-resource-num&gt;doi: 10.1016/j.eja.2008.07.006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ögy and Fangmeier, 2009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1C77FB">
              <w:rPr>
                <w:sz w:val="22"/>
                <w:szCs w:val="22"/>
                <w:lang w:val="en-AU"/>
              </w:rPr>
              <w:t>radish and turnip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1C77FB">
              <w:rPr>
                <w:sz w:val="22"/>
                <w:szCs w:val="22"/>
                <w:lang w:val="en-AU"/>
              </w:rPr>
              <w:t>tom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LaGFuPC9BdXRob3I+PFllYXI+MjAxMzwvWWVhcj48UmVj
TnVtPjEwNzU8L1JlY051bT48RGlzcGxheVRleHQ+KElzbGFtIGV0IGFsLiwgMTk5NjsgS2hhbiBl
dCBhbC4sIDIwMTMpPC9EaXNwbGF5VGV4dD48cmVjb3JkPjxyZWMtbnVtYmVyPjEwNzU8L3JlYy1u
dW1iZXI+PGZvcmVpZ24ta2V5cz48a2V5IGFwcD0iRU4iIGRiLWlkPSJhdmR4MjV3cmQwYWQ1Z2Vw
YXJ4dmVwd2J6ZDlhcHdwejlkc3MiIHRpbWVzdGFtcD0iMTUwODIzMDIxMiI+MTA3NTwva2V5Pjwv
Zm9yZWlnbi1rZXlzPjxyZWYtdHlwZSBuYW1lPSJKb3VybmFsIEFydGljbGUiPjE3PC9yZWYtdHlw
ZT48Y29udHJpYnV0b3JzPjxhdXRob3JzPjxhdXRob3I+S2hhbiwgSWtodGlhcjwvYXV0aG9yPjxh
dXRob3I+QXphbSwgQW5kYWxlZWI8L2F1dGhvcj48YXV0aG9yPk1haG1vb2QsIEFiaWQ8L2F1dGhv
cj48L2F1dGhvcnM+PC9jb250cmlidXRvcnM+PHRpdGxlcz48dGl0bGU+PHN0eWxlIGZhY2U9Im5v
cm1hbCIgZm9udD0iZGVmYXVsdCIgc2l6ZT0iMTAwJSI+VGhlIGltcGFjdCBvZiBlbmhhbmNlZCBh
dG1vc3BoZXJpYyBjYXJib24gZGlveGlkZSBvbiB5aWVsZCwgcHJveGltYXRlIGNvbXBvc2l0aW9u
LCBlbGVtZW50YWwgY29uY2VudHJhdGlvbiwgZmF0dHkgYWNpZCBhbmQgdml0YW1pbiBDIGNvbnRl
bnRzIG9mIHRvbWF0byAoPC9zdHlsZT48c3R5bGUgZmFjZT0iaXRhbGljIiBmb250PSJkZWZhdWx0
IiBzaXplPSIxMDAlIj5MeWNvcGVyc2ljb24gZXNjdWxlbnR1bTwvc3R5bGU+PHN0eWxlIGZhY2U9
Im5vcm1hbCIgZm9udD0iZGVmYXVsdCIgc2l6ZT0iMTAwJSI+KTwvc3R5bGU+PC90aXRsZT48c2Vj
b25kYXJ5LXRpdGxlPkVudmlyb24uIE1vbml0LiBBc3Nlc3MuPC9zZWNvbmRhcnktdGl0bGU+PC90
aXRsZXM+PHBlcmlvZGljYWw+PGZ1bGwtdGl0bGU+RW52aXJvbi4gTW9uaXQuIEFzc2Vzcy48L2Z1
bGwtdGl0bGU+PC9wZXJpb2RpY2FsPjxwYWdlcz4yMDUtMjE0PC9wYWdlcz48dm9sdW1lPjE4NTwv
dm9sdW1lPjxudW1iZXI+MTwvbnVtYmVyPjxkYXRlcz48eWVhcj4yMDEzPC95ZWFyPjxwdWItZGF0
ZXM+PGRhdGU+MjAxMy8wMS8wMTwvZGF0ZT48L3B1Yi1kYXRlcz48L2RhdGVzPjxpc2JuPjE1NzMt
Mjk1OTwvaXNibj48dXJscz48cmVsYXRlZC11cmxzPjx1cmw+aHR0cHM6Ly9kb2kub3JnLzEwLjEw
MDcvczEwNjYxLTAxMi0yNTQ0LXg8L3VybD48L3JlbGF0ZWQtdXJscz48L3VybHM+PGVsZWN0cm9u
aWMtcmVzb3VyY2UtbnVtPmRvaTogMTAuMTAwNy9zMTA2NjEtMDEyLTI1NDQteDwvZWxlY3Ryb25p
Yy1yZXNvdXJjZS1udW0+PC9yZWNvcmQ+PC9DaXRlPjxDaXRlPjxBdXRob3I+SXNsYW08L0F1dGhv
cj48WWVhcj4xOTk2PC9ZZWFyPjxSZWNOdW0+Njg4PC9SZWNOdW0+PHJlY29yZD48cmVjLW51bWJl
cj42ODg8L3JlYy1udW1iZXI+PGZvcmVpZ24ta2V5cz48a2V5IGFwcD0iRU4iIGRiLWlkPSJhdmR4
MjV3cmQwYWQ1Z2VwYXJ4dmVwd2J6ZDlhcHdwejlkc3MiIHRpbWVzdGFtcD0iMTQ3NDYxNDQzNyI+
Njg4PC9rZXk+PC9mb3JlaWduLWtleXM+PHJlZi10eXBlIG5hbWU9IkpvdXJuYWwgQXJ0aWNsZSI+
MTc8L3JlZi10eXBlPjxjb250cmlidXRvcnM+PGF1dGhvcnM+PGF1dGhvcj5Jc2xhbSwgU2hhaGlk
dSwgTWQ8L2F1dGhvcj48YXV0aG9yPk1hdHN1aSwgVG9zaGl5dWtpPC9hdXRob3I+PGF1dGhvcj5Z
b3NoaWRhLCBZdWljaGk8L2F1dGhvcj48L2F1dGhvcnM+PC9jb250cmlidXRvcnM+PHRpdGxlcz48
dGl0bGU+RWZmZWN0IG9mIGNhcmJvbiBkaW94aWRlIGVucmljaG1lbnQgb24gcGh5c2ljby1jaGVt
aWNhbCBhbmQgZW56eW1hdGljIGNoYW5nZXMgaW4gdG9tYXRvIGZydWl0cyBhdCB2YXJpb3VzIHN0
YWdlcyBvZiBtYXR1cml0eTwvdGl0bGU+PHNlY29uZGFyeS10aXRsZT5TY2kuIEhvcnRpYy4gPC9z
ZWNvbmRhcnktdGl0bGU+PC90aXRsZXM+PHBlcmlvZGljYWw+PGZ1bGwtdGl0bGU+U2NpLiBIb3J0
aWMuPC9mdWxsLXRpdGxlPjwvcGVyaW9kaWNhbD48cGFnZXM+MTM3LTE0OTwvcGFnZXM+PHZvbHVt
ZT42NTwvdm9sdW1lPjxudW1iZXI+MjwvbnVtYmVyPjxrZXl3b3Jkcz48a2V5d29yZD5Ub21hdG88
L2tleXdvcmQ+PGtleXdvcmQ+Q2FyYm9uIGRpb3hpZGU8L2tleXdvcmQ+PGtleXdvcmQ+U3RhZ2Vz
IG9mIG1hdHVyaXR5PC9rZXl3b3JkPjxrZXl3b3JkPkZpcm1uZXNzPC9rZXl3b3JkPjxrZXl3b3Jk
PkNvbG91cjwva2V5d29yZD48a2V5d29yZD5Bc2NvcmJpYyBhY2lkPC9rZXl3b3JkPjxrZXl3b3Jk
Pk9yZ2FuaWMgYWNpZDwva2V5d29yZD48a2V5d29yZD5TdWdhcnM8L2tleXdvcmQ+PGtleXdvcmQ+
U3Vjcm9zZSBzeW50aGFzZTwva2V5d29yZD48a2V5d29yZD5TdWNyb3NlIHBob3NwaGF0ZSBzeW50
aGFzZTwva2V5d29yZD48L2tleXdvcmRzPjxkYXRlcz48eWVhcj4xOTk2PC95ZWFyPjxwdWItZGF0
ZXM+PGRhdGU+MTk5Ni8wNi8wMTwvZGF0ZT48L3B1Yi1kYXRlcz48L2RhdGVzPjxpc2JuPjAzMDQt
NDIzODwvaXNibj48dXJscz48cmVsYXRlZC11cmxzPjx1cmw+aHR0cDovL3d3dy5zY2llbmNlZGly
ZWN0LmNvbS9zY2llbmNlL2FydGljbGUvcGlpLzAzMDQ0MjM4OTUwMDg2NzU8L3VybD48L3JlbGF0
ZWQtdXJscz48L3VybHM+PGVsZWN0cm9uaWMtcmVzb3VyY2UtbnVtPmRvaTogMTAuMTAxNi8wMzA0
LTQyMzgoOTUpMDA4NjctNTwvZWxlY3Ryb25pYy1yZXNvdXJjZS1udW0+PC9yZWNvcmQ+PC9DaXRl
PjwvRW5kTm90ZT4A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LaGFuPC9BdXRob3I+PFllYXI+MjAxMzwvWWVhcj48UmVj
TnVtPjEwNzU8L1JlY051bT48RGlzcGxheVRleHQ+KElzbGFtIGV0IGFsLiwgMTk5NjsgS2hhbiBl
dCBhbC4sIDIwMTMpPC9EaXNwbGF5VGV4dD48cmVjb3JkPjxyZWMtbnVtYmVyPjEwNzU8L3JlYy1u
dW1iZXI+PGZvcmVpZ24ta2V5cz48a2V5IGFwcD0iRU4iIGRiLWlkPSJhdmR4MjV3cmQwYWQ1Z2Vw
YXJ4dmVwd2J6ZDlhcHdwejlkc3MiIHRpbWVzdGFtcD0iMTUwODIzMDIxMiI+MTA3NTwva2V5Pjwv
Zm9yZWlnbi1rZXlzPjxyZWYtdHlwZSBuYW1lPSJKb3VybmFsIEFydGljbGUiPjE3PC9yZWYtdHlw
ZT48Y29udHJpYnV0b3JzPjxhdXRob3JzPjxhdXRob3I+S2hhbiwgSWtodGlhcjwvYXV0aG9yPjxh
dXRob3I+QXphbSwgQW5kYWxlZWI8L2F1dGhvcj48YXV0aG9yPk1haG1vb2QsIEFiaWQ8L2F1dGhv
cj48L2F1dGhvcnM+PC9jb250cmlidXRvcnM+PHRpdGxlcz48dGl0bGU+PHN0eWxlIGZhY2U9Im5v
cm1hbCIgZm9udD0iZGVmYXVsdCIgc2l6ZT0iMTAwJSI+VGhlIGltcGFjdCBvZiBlbmhhbmNlZCBh
dG1vc3BoZXJpYyBjYXJib24gZGlveGlkZSBvbiB5aWVsZCwgcHJveGltYXRlIGNvbXBvc2l0aW9u
LCBlbGVtZW50YWwgY29uY2VudHJhdGlvbiwgZmF0dHkgYWNpZCBhbmQgdml0YW1pbiBDIGNvbnRl
bnRzIG9mIHRvbWF0byAoPC9zdHlsZT48c3R5bGUgZmFjZT0iaXRhbGljIiBmb250PSJkZWZhdWx0
IiBzaXplPSIxMDAlIj5MeWNvcGVyc2ljb24gZXNjdWxlbnR1bTwvc3R5bGU+PHN0eWxlIGZhY2U9
Im5vcm1hbCIgZm9udD0iZGVmYXVsdCIgc2l6ZT0iMTAwJSI+KTwvc3R5bGU+PC90aXRsZT48c2Vj
b25kYXJ5LXRpdGxlPkVudmlyb24uIE1vbml0LiBBc3Nlc3MuPC9zZWNvbmRhcnktdGl0bGU+PC90
aXRsZXM+PHBlcmlvZGljYWw+PGZ1bGwtdGl0bGU+RW52aXJvbi4gTW9uaXQuIEFzc2Vzcy48L2Z1
bGwtdGl0bGU+PC9wZXJpb2RpY2FsPjxwYWdlcz4yMDUtMjE0PC9wYWdlcz48dm9sdW1lPjE4NTwv
dm9sdW1lPjxudW1iZXI+MTwvbnVtYmVyPjxkYXRlcz48eWVhcj4yMDEzPC95ZWFyPjxwdWItZGF0
ZXM+PGRhdGU+MjAxMy8wMS8wMTwvZGF0ZT48L3B1Yi1kYXRlcz48L2RhdGVzPjxpc2JuPjE1NzMt
Mjk1OTwvaXNibj48dXJscz48cmVsYXRlZC11cmxzPjx1cmw+aHR0cHM6Ly9kb2kub3JnLzEwLjEw
MDcvczEwNjYxLTAxMi0yNTQ0LXg8L3VybD48L3JlbGF0ZWQtdXJscz48L3VybHM+PGVsZWN0cm9u
aWMtcmVzb3VyY2UtbnVtPmRvaTogMTAuMTAwNy9zMTA2NjEtMDEyLTI1NDQteDwvZWxlY3Ryb25p
Yy1yZXNvdXJjZS1udW0+PC9yZWNvcmQ+PC9DaXRlPjxDaXRlPjxBdXRob3I+SXNsYW08L0F1dGhv
cj48WWVhcj4xOTk2PC9ZZWFyPjxSZWNOdW0+Njg4PC9SZWNOdW0+PHJlY29yZD48cmVjLW51bWJl
cj42ODg8L3JlYy1udW1iZXI+PGZvcmVpZ24ta2V5cz48a2V5IGFwcD0iRU4iIGRiLWlkPSJhdmR4
MjV3cmQwYWQ1Z2VwYXJ4dmVwd2J6ZDlhcHdwejlkc3MiIHRpbWVzdGFtcD0iMTQ3NDYxNDQzNyI+
Njg4PC9rZXk+PC9mb3JlaWduLWtleXM+PHJlZi10eXBlIG5hbWU9IkpvdXJuYWwgQXJ0aWNsZSI+
MTc8L3JlZi10eXBlPjxjb250cmlidXRvcnM+PGF1dGhvcnM+PGF1dGhvcj5Jc2xhbSwgU2hhaGlk
dSwgTWQ8L2F1dGhvcj48YXV0aG9yPk1hdHN1aSwgVG9zaGl5dWtpPC9hdXRob3I+PGF1dGhvcj5Z
b3NoaWRhLCBZdWljaGk8L2F1dGhvcj48L2F1dGhvcnM+PC9jb250cmlidXRvcnM+PHRpdGxlcz48
dGl0bGU+RWZmZWN0IG9mIGNhcmJvbiBkaW94aWRlIGVucmljaG1lbnQgb24gcGh5c2ljby1jaGVt
aWNhbCBhbmQgZW56eW1hdGljIGNoYW5nZXMgaW4gdG9tYXRvIGZydWl0cyBhdCB2YXJpb3VzIHN0
YWdlcyBvZiBtYXR1cml0eTwvdGl0bGU+PHNlY29uZGFyeS10aXRsZT5TY2kuIEhvcnRpYy4gPC9z
ZWNvbmRhcnktdGl0bGU+PC90aXRsZXM+PHBlcmlvZGljYWw+PGZ1bGwtdGl0bGU+U2NpLiBIb3J0
aWMuPC9mdWxsLXRpdGxlPjwvcGVyaW9kaWNhbD48cGFnZXM+MTM3LTE0OTwvcGFnZXM+PHZvbHVt
ZT42NTwvdm9sdW1lPjxudW1iZXI+MjwvbnVtYmVyPjxrZXl3b3Jkcz48a2V5d29yZD5Ub21hdG88
L2tleXdvcmQ+PGtleXdvcmQ+Q2FyYm9uIGRpb3hpZGU8L2tleXdvcmQ+PGtleXdvcmQ+U3RhZ2Vz
IG9mIG1hdHVyaXR5PC9rZXl3b3JkPjxrZXl3b3JkPkZpcm1uZXNzPC9rZXl3b3JkPjxrZXl3b3Jk
PkNvbG91cjwva2V5d29yZD48a2V5d29yZD5Bc2NvcmJpYyBhY2lkPC9rZXl3b3JkPjxrZXl3b3Jk
Pk9yZ2FuaWMgYWNpZDwva2V5d29yZD48a2V5d29yZD5TdWdhcnM8L2tleXdvcmQ+PGtleXdvcmQ+
U3Vjcm9zZSBzeW50aGFzZTwva2V5d29yZD48a2V5d29yZD5TdWNyb3NlIHBob3NwaGF0ZSBzeW50
aGFzZTwva2V5d29yZD48L2tleXdvcmRzPjxkYXRlcz48eWVhcj4xOTk2PC95ZWFyPjxwdWItZGF0
ZXM+PGRhdGU+MTk5Ni8wNi8wMTwvZGF0ZT48L3B1Yi1kYXRlcz48L2RhdGVzPjxpc2JuPjAzMDQt
NDIzODwvaXNibj48dXJscz48cmVsYXRlZC11cmxzPjx1cmw+aHR0cDovL3d3dy5zY2llbmNlZGly
ZWN0LmNvbS9zY2llbmNlL2FydGljbGUvcGlpLzAzMDQ0MjM4OTUwMDg2NzU8L3VybD48L3JlbGF0
ZWQtdXJscz48L3VybHM+PGVsZWN0cm9uaWMtcmVzb3VyY2UtbnVtPmRvaTogMTAuMTAxNi8wMzA0
LTQyMzgoOTUpMDA4NjctNTwvZWxlY3Ryb25pYy1yZXNvdXJjZS1udW0+PC9yZWNvcmQ+PC9DaXRl
PjwvRW5kTm90ZT4A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sz w:val="22"/>
                <w:szCs w:val="22"/>
                <w:lang w:val="en-AU"/>
              </w:rPr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Islam et al., 1996; Khan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166A1AF5" w14:textId="77777777" w:rsidTr="00227BCF">
        <w:tc>
          <w:tcPr>
            <w:tcW w:w="1276" w:type="dxa"/>
          </w:tcPr>
          <w:p w14:paraId="182FF64B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03086368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515" w:type="dxa"/>
          </w:tcPr>
          <w:p w14:paraId="73DA3D2F" w14:textId="45C143B3" w:rsidR="008304EE" w:rsidRPr="001C77FB" w:rsidRDefault="008304EE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</w:t>
            </w:r>
          </w:p>
        </w:tc>
      </w:tr>
      <w:tr w:rsidR="008304EE" w:rsidRPr="001C77FB" w14:paraId="309F20EF" w14:textId="77777777" w:rsidTr="00227BCF">
        <w:tc>
          <w:tcPr>
            <w:tcW w:w="1276" w:type="dxa"/>
            <w:vMerge w:val="restart"/>
          </w:tcPr>
          <w:p w14:paraId="7F98DC2D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 xml:space="preserve">Non-reducing </w:t>
            </w:r>
            <w:r w:rsidRPr="001C77FB">
              <w:rPr>
                <w:sz w:val="22"/>
                <w:szCs w:val="22"/>
                <w:lang w:val="en-AU"/>
              </w:rPr>
              <w:t>sugar</w:t>
            </w:r>
          </w:p>
        </w:tc>
        <w:tc>
          <w:tcPr>
            <w:tcW w:w="851" w:type="dxa"/>
          </w:tcPr>
          <w:p w14:paraId="2643ACE0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515" w:type="dxa"/>
          </w:tcPr>
          <w:p w14:paraId="0D4BD10A" w14:textId="598450EA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R</w:t>
            </w:r>
            <w:r w:rsidRPr="001C77FB">
              <w:rPr>
                <w:sz w:val="22"/>
                <w:szCs w:val="22"/>
                <w:lang w:val="en-AU"/>
              </w:rPr>
              <w:t>adish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52920A9E" w14:textId="77777777" w:rsidTr="00227BCF">
        <w:tc>
          <w:tcPr>
            <w:tcW w:w="1276" w:type="dxa"/>
            <w:vMerge/>
          </w:tcPr>
          <w:p w14:paraId="63BF426B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3B63FBA8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515" w:type="dxa"/>
          </w:tcPr>
          <w:p w14:paraId="05BA2E62" w14:textId="72FF7ADD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Pr="001C77FB">
              <w:rPr>
                <w:sz w:val="22"/>
                <w:szCs w:val="22"/>
                <w:lang w:val="en-AU"/>
              </w:rPr>
              <w:t>om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Pr="001C77FB">
              <w:rPr>
                <w:sz w:val="22"/>
                <w:szCs w:val="22"/>
                <w:lang w:val="en-AU"/>
              </w:rPr>
              <w:t>urnip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6EA576BA" w14:textId="77777777" w:rsidTr="00227BCF">
        <w:tc>
          <w:tcPr>
            <w:tcW w:w="1276" w:type="dxa"/>
            <w:vMerge w:val="restart"/>
          </w:tcPr>
          <w:p w14:paraId="6B074475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Starch</w:t>
            </w:r>
          </w:p>
        </w:tc>
        <w:tc>
          <w:tcPr>
            <w:tcW w:w="851" w:type="dxa"/>
          </w:tcPr>
          <w:p w14:paraId="10DA3285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515" w:type="dxa"/>
          </w:tcPr>
          <w:p w14:paraId="1DD0CF17" w14:textId="18A3A283" w:rsidR="008304EE" w:rsidRPr="001C77FB" w:rsidRDefault="00B33886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="008304EE">
              <w:rPr>
                <w:sz w:val="22"/>
                <w:szCs w:val="22"/>
                <w:lang w:val="en-AU"/>
              </w:rPr>
              <w:t>ettuce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Pérez-López&lt;/Author&gt;&lt;Year&gt;2015&lt;/Year&gt;&lt;RecNum&gt;1134&lt;/RecNum&gt;&lt;DisplayText&gt;(Pérez-López et al., 2015b)&lt;/DisplayText&gt;&lt;record&gt;&lt;rec-number&gt;1134&lt;/rec-number&gt;&lt;foreign-keys&gt;&lt;key app="EN" db-id="avdx25wrd0ad5geparxvepwbzd9apwpz9dss" timestamp="1514425635"&gt;1134&lt;/key&gt;&lt;/foreign-keys&gt;&lt;ref-type name="Journal Article"&gt;17&lt;/ref-type&gt;&lt;contributors&gt;&lt;authors&gt;&lt;author&gt;Pérez-López, Usue&lt;/author&gt;&lt;author&gt;Miranda-Apodaca, Jon&lt;/author&gt;&lt;author&gt;Muñoz-Rueda, Alberto&lt;/author&gt;&lt;author&gt;Mena-Petite, Amaia&lt;/author&gt;&lt;/authors&gt;&lt;/contributors&gt;&lt;titles&gt;&lt;title&gt;&lt;style face="normal" font="default" size="100%"&gt;Interacting effects of high light and elevated CO&lt;/style&gt;&lt;style face="subscript" font="default" size="100%"&gt;2&lt;/style&gt;&lt;style face="normal" font="default" size="100%"&gt; on the nutraceutical quality of two differently pigmented &lt;/style&gt;&lt;style face="italic" font="default" size="100%"&gt;Lactuca sativa&lt;/style&gt;&lt;style face="normal" font="default" size="100%"&gt; cultivars (Blonde of Paris Batavia and Oak Leaf)&lt;/style&gt;&lt;/title&gt;&lt;secondary-title&gt;Sci. Hortic. &lt;/secondary-title&gt;&lt;/titles&gt;&lt;periodical&gt;&lt;full-title&gt;Sci. Hortic.&lt;/full-title&gt;&lt;/periodical&gt;&lt;pages&gt;38-48&lt;/pages&gt;&lt;volume&gt;191&lt;/volume&gt;&lt;number&gt;Supplement C&lt;/number&gt;&lt;keywords&gt;&lt;keyword&gt;Antioxidants&lt;/keyword&gt;&lt;keyword&gt;Elevated CO&lt;/keyword&gt;&lt;keyword&gt;High light&lt;/keyword&gt;&lt;keyword&gt;Lettuce&lt;/keyword&gt;&lt;keyword&gt;Minerals&lt;/keyword&gt;&lt;keyword&gt;Nutraceutical value&lt;/keyword&gt;&lt;/keywords&gt;&lt;dates&gt;&lt;year&gt;2015&lt;/year&gt;&lt;pub-dates&gt;&lt;date&gt;2015/08/06/&lt;/date&gt;&lt;/pub-dates&gt;&lt;/dates&gt;&lt;isbn&gt;0304-4238&lt;/isbn&gt;&lt;urls&gt;&lt;related-urls&gt;&lt;url&gt;http://www.sciencedirect.com/science/article/pii/S0304423815002435&lt;/url&gt;&lt;/related-urls&gt;&lt;/urls&gt;&lt;electronic-resource-num&gt;doi: 10.1016/j.scienta.2015.04.030&lt;/electronic-resource-num&gt;&lt;/record&gt;&lt;/Cite&gt;&lt;/EndNote&gt;</w:instrText>
            </w:r>
            <w:r w:rsidR="008304EE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Pérez-López et al., 2015b)</w:t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, </w:t>
            </w:r>
            <w:r w:rsidR="004939C8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4939C8">
              <w:rPr>
                <w:sz w:val="22"/>
                <w:szCs w:val="22"/>
                <w:lang w:val="en-AU"/>
              </w:rPr>
              <w:t>onion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4939C8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 w:rsidR="004939C8">
              <w:rPr>
                <w:sz w:val="22"/>
                <w:szCs w:val="22"/>
                <w:lang w:val="en-AU"/>
              </w:rPr>
              <w:fldChar w:fldCharType="separate"/>
            </w:r>
            <w:r w:rsidR="004939C8">
              <w:rPr>
                <w:noProof/>
                <w:sz w:val="22"/>
                <w:szCs w:val="22"/>
                <w:lang w:val="en-AU"/>
              </w:rPr>
              <w:t>(Bettoni et al., 2017)</w:t>
            </w:r>
            <w:r w:rsidR="004939C8">
              <w:rPr>
                <w:sz w:val="22"/>
                <w:szCs w:val="22"/>
                <w:lang w:val="en-AU"/>
              </w:rPr>
              <w:fldChar w:fldCharType="end"/>
            </w:r>
            <w:r w:rsidR="004939C8">
              <w:rPr>
                <w:sz w:val="22"/>
                <w:szCs w:val="22"/>
                <w:lang w:val="en-AU"/>
              </w:rPr>
              <w:t xml:space="preserve">,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>
              <w:rPr>
                <w:sz w:val="22"/>
                <w:szCs w:val="22"/>
                <w:lang w:val="en-AU"/>
              </w:rPr>
              <w:t>p</w:t>
            </w:r>
            <w:r w:rsidR="008304EE" w:rsidRPr="001C77FB">
              <w:rPr>
                <w:sz w:val="22"/>
                <w:szCs w:val="22"/>
                <w:lang w:val="en-AU"/>
              </w:rPr>
              <w:t>alak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Kumari et al., 2013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 and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3VtYXJpIGFuZCBBZ3Jhd2FsLCAyMDE0OyBWb3JuZSBldCBhbC4sIDIwMDIpPC9EaXNwbGF5VGV4
dD48cmVjb3JkPjxyZWMtbnVtYmVyPjY4NTwvcmVjLW51bWJlcj48Zm9yZWlnbi1rZXlzPjxrZXkg
YXBwPSJFTiIgZGItaWQ9ImF2ZHgyNXdyZDBhZDVnZXBhcnh2ZXB3YnpkOWFwd3B6OWRzcyIgdGlt
ZXN0YW1wPSIxNDc0NjEzNjQzIj42ODU8L2tleT48L2ZvcmVpZ24ta2V5cz48cmVmLXR5cGUgbmFt
ZT0iSm91cm5hbCBBcnRpY2xlIj4xNzwvcmVmLXR5cGU+PGNvbnRyaWJ1dG9ycz48YXV0aG9ycz48
YXV0aG9yPkRvbm5lbGx5LCBBbGlzb248L2F1dGhvcj48YXV0aG9yPkxhd3NvbiwgVHJhY3k8L2F1
dGhvcj48YXV0aG9yPkNyYWlnb24sIEppbTwvYXV0aG9yPjxhdXRob3I+QmxhY2ssIENvbGluIFIu
PC9hdXRob3I+PGF1dGhvcj5Db2xscywgSmVyZW15IEouPC9hdXRob3I+PGF1dGhvcj5MYW5kb24s
IEdlb2ZmPC9hdXRob3I+PC9hdXRob3JzPjwvY29udHJpYnV0b3JzPjx0aXRsZXM+PHRpdGxlPjxz
dHlsZSBmYWNlPSJub3JtYWwiIGZvbnQ9ImRlZmF1bHQiIHNpemU9IjEwMCUiPkVmZmVjdHMgb2Yg
ZWxldmF0ZWQgQ088L3N0eWxlPjxzdHlsZSBmYWNlPSJzdWJzY3JpcHQiIGZvbnQ9ImRlZmF1bHQi
IHNpemU9IjEwMCUiPjI8L3N0eWxlPjxzdHlsZSBmYWNlPSJub3JtYWwiIGZvbnQ9ImRlZmF1bHQi
IHNpemU9IjEwMCUiPiBhbmQgTzwvc3R5bGU+PHN0eWxlIGZhY2U9InN1YnNjcmlwdCIgZm9udD0i
ZGVmYXVsdCIgc2l6ZT0iMTAwJSI+Mzwvc3R5bGU+PHN0eWxlIGZhY2U9Im5vcm1hbCIgZm9udD0i
ZGVmYXVsdCIgc2l6ZT0iMTAwJSI+IG9uIHR1YmVyIHF1YWxpdHkgaW4gcG90YXRvICg8L3N0eWxl
PjxzdHlsZSBmYWNlPSJpdGFsaWMiIGZvbnQ9ImRlZmF1bHQiIHNpemU9IjEwMCUiPlNvbGFudW0g
dHViZXJvc3VtPC9zdHlsZT48c3R5bGUgZmFjZT0ibm9ybWFsIiBmb250PSJkZWZhdWx0IiBzaXpl
PSIxMDAlIj4gTC4pPC9zdHlsZT48L3RpdGxlPjxzZWNvbmRhcnktdGl0bGU+QWdyaWMuIEVjb3N5
c3QuIEVudmlyb24uPC9zZWNvbmRhcnktdGl0bGU+PC90aXRsZXM+PHBlcmlvZGljYWw+PGZ1bGwt
dGl0bGU+QWdyaWMuIEVjb3N5c3QuIEVudmlyb24uPC9mdWxsLXRpdGxlPjwvcGVyaW9kaWNhbD48
cGFnZXM+MjczLTI4NTwvcGFnZXM+PHZvbHVtZT44Nzwvdm9sdW1lPjxudW1iZXI+MzwvbnVtYmVy
PjxrZXl3b3Jkcz48a2V5d29yZD5DYXJib24gZGlveGlkZTwva2V5d29yZD48a2V5d29yZD5Pem9u
ZTwva2V5d29yZD48a2V5d29yZD5Qb3RhdG88L2tleXdvcmQ+PGtleXdvcmQ+U29sYW51bSB0dWJl
cm9zdW0gTC48L2tleXdvcmQ+PGtleXdvcmQ+VHViZXIgcXVhbGl0eTwva2V5d29yZD48a2V5d29y
ZD5PcGVuLXRvcCBjaGFtYmVycyAoT1RDcyk8L2tleXdvcmQ+PGtleXdvcmQ+VW5pdGVkIEtpbmdk
b208L2tleXdvcmQ+PC9rZXl3b3Jkcz48ZGF0ZXM+PHllYXI+MjAwMTwveWVhcj48cHViLWRhdGVz
PjxkYXRlPjEyLy88L2RhdGU+PC9wdWItZGF0ZXM+PC9kYXRlcz48aXNibj4wMTY3LTg4MDk8L2lz
Ym4+PHVybHM+PHJlbGF0ZWQtdXJscz48dXJsPmh0dHA6Ly93d3cuc2NpZW5jZWRpcmVjdC5jb20v
c2NpZW5jZS9hcnRpY2xlL3BpaS9TMDE2Nzg4MDkwMTAwMTQ0WDwvdXJsPjwvcmVsYXRlZC11cmxz
PjwvdXJscz48ZWxlY3Ryb25pYy1yZXNvdXJjZS1udW0+ZG9pOiAxMC4xMDE2L1MwMTY3LTg4MDko
MDEpMDAxNDQtWDwvZWxlY3Ryb25pYy1yZXNvdXJjZS1udW0+PC9yZWNvcmQ+PC9DaXRlPjxDaXRl
PjxBdXRob3I+Vm9ybmU8L0F1dGhvcj48WWVhcj4yMDAyPC9ZZWFyPjxSZWNOdW0+MTEyPC9SZWNO
dW0+PHJlY29yZD48cmVjLW51bWJlcj4xMTI8L3JlYy1udW1iZXI+PGZvcmVpZ24ta2V5cz48a2V5
IGFwcD0iRU4iIGRiLWlkPSJhdmR4MjV3cmQwYWQ1Z2VwYXJ4dmVwd2J6ZDlhcHdwejlkc3MiIHRp
bWVzdGFtcD0iMTM5MTY4ODgyMCI+MTEyPC9rZXk+PC9mb3JlaWduLWtleXM+PHJlZi10eXBlIG5h
bWU9IkpvdXJuYWwgQXJ0aWNsZSI+MTc8L3JlZi10eXBlPjxjb250cmlidXRvcnM+PGF1dGhvcnM+
PGF1dGhvcj5Wb3JuZSwgVmlycGk8L2F1dGhvcj48YXV0aG9yPk9qYW5wZXLDpCwgS2F0aW5rYTwv
YXV0aG9yPjxhdXRob3I+RGUgVGVtbWVybWFuLCBMPC9hdXRob3I+PGF1dGhvcj5CaW5kaSwgTTwv
YXV0aG9yPjxhdXRob3I+SMO2Z3ksIFA8L2F1dGhvcj48YXV0aG9yPkpvbmVzLCBNQjwvYXV0aG9y
PjxhdXRob3I+TGF3c29uLCBUPC9hdXRob3I+PGF1dGhvcj5QZXJzc29uLCBLPC9hdXRob3I+PC9h
dXRob3JzPjwvY29udHJpYnV0b3JzPjx0aXRsZXM+PHRpdGxlPkVmZmVjdHMgb2YgZWxldmF0ZWQg
Y2FyYm9uIGRpb3hpZGUgYW5kIG96b25lIG9uIHBvdGF0byB0dWJlciBxdWFsaXR5IGluIHRoZSBF
dXJvcGVhbiBtdWx0aXBsZS1zaXRlIGV4cGVyaW1lbnQg4oCYQ0hJUC1wcm9qZWN04oCZPC90aXRs
ZT48c2Vjb25kYXJ5LXRpdGxlPkV1ci4gSi4gQWdyb24uIDwvc2Vjb25kYXJ5LXRpdGxlPjwvdGl0
bGVzPjxwZXJpb2RpY2FsPjxmdWxsLXRpdGxlPkV1ci4gSi4gQWdyb24uPC9mdWxsLXRpdGxlPjwv
cGVyaW9kaWNhbD48cGFnZXM+MzY5LTM4MTwvcGFnZXM+PHZvbHVtZT4xNzwvdm9sdW1lPjxudW1i
ZXI+NDwvbnVtYmVyPjxkYXRlcz48eWVhcj4yMDAyPC95ZWFyPjwvZGF0ZXM+PGlzYm4+MTE2MS0w
MzAxPC9pc2JuPjx1cmxzPjwvdXJscz48L3JlY29yZD48L0NpdGU+PENpdGU+PEF1dGhvcj5LdW1h
cmk8L0F1dGhvcj48WWVhcj4yMDE0PC9ZZWFyPjxSZWNOdW0+MTEyODwvUmVjTnVtPjxyZWNvcmQ+
PHJlYy1udW1iZXI+MTEyODwvcmVjLW51bWJlcj48Zm9yZWlnbi1rZXlzPjxrZXkgYXBwPSJFTiIg
ZGItaWQ9ImF2ZHgyNXdyZDBhZDVnZXBhcnh2ZXB3YnpkOWFwd3B6OWRzcyIgdGltZXN0YW1wPSIx
NTExNTk1MDYyIj4xMTI4PC9rZXk+PC9mb3JlaWduLWtleXM+PHJlZi10eXBlIG5hbWU9IkpvdXJu
YWwgQXJ0aWNsZSI+MTc8L3JlZi10eXBlPjxjb250cmlidXRvcnM+PGF1dGhvcnM+PGF1dGhvcj5L
dW1hcmksIFN1bWl0YTwvYXV0aG9yPjxhdXRob3I+QWdyYXdhbCwgTWFkaG9vbGlrYTwvYXV0aG9y
PjwvYXV0aG9ycz48L2NvbnRyaWJ1dG9ycz48dGl0bGVzPjx0aXRsZT48c3R5bGUgZmFjZT0ibm9y
bWFsIiBmb250PSJkZWZhdWx0IiBzaXplPSIxMDAlIj5Hcm93dGgsIHlpZWxkIGFuZCBxdWFsaXR5
IGF0dHJpYnV0ZXMgb2YgYSB0cm9waWNhbCBwb3RhdG8gdmFyaWV0eSAoPC9zdHlsZT48c3R5bGUg
ZmFjZT0iaXRhbGljIiBmb250PSJkZWZhdWx0IiBzaXplPSIxMDAlIj5Tb2xhbnVtIHR1YmVyb3N1
bTwvc3R5bGU+PHN0eWxlIGZhY2U9Im5vcm1hbCIgZm9udD0iZGVmYXVsdCIgc2l6ZT0iMTAwJSI+
IEwuIGN2IEt1ZnJpIGNoYW5kcmFtdWtoaSkgdW5kZXIgYW1iaWVudCBhbmQgZWxldmF0ZWQgY2Fy
Ym9uIGRpb3hpZGUgYW5kIG96b25lIGFuZCB0aGVpciBpbnRlcmFjdGlvbnM8L3N0eWxlPjwvdGl0
bGU+PHNlY29uZGFyeS10aXRsZT5FY290b3hpY29sIEVudmlyb24gU2FmLjwvc2Vjb25kYXJ5LXRp
dGxlPjwvdGl0bGVzPjxwZXJpb2RpY2FsPjxmdWxsLXRpdGxlPkVjb3RveGljb2wgRW52aXJvbiBT
YWYuPC9mdWxsLXRpdGxlPjwvcGVyaW9kaWNhbD48cGFnZXM+MTQ2LTE1NjwvcGFnZXM+PHZvbHVt
ZT4xMDE8L3ZvbHVtZT48bnVtYmVyPlN1cHBsZW1lbnQgQzwvbnVtYmVyPjxrZXl3b3Jkcz48a2V5
d29yZD5FbGV2YXRlZCBDTzwva2V5d29yZD48a2V5d29yZD5FbGV2YXRlZCBPPC9rZXl3b3JkPjxr
ZXl3b3JkPkdyb3d0aDwva2V5d29yZD48a2V5d29yZD5OdXRyaWVudHM8L2tleXdvcmQ+PGtleXdv
cmQ+WWllbGQ8L2tleXdvcmQ+PGtleXdvcmQ+UG90YXRvPC9rZXl3b3JkPjwva2V5d29yZHM+PGRh
dGVzPjx5ZWFyPjIwMTQ8L3llYXI+PHB1Yi1kYXRlcz48ZGF0ZT4yMDE0LzAzLzAxLzwvZGF0ZT48
L3B1Yi1kYXRlcz48L2RhdGVzPjxpc2JuPjAxNDctNjUxMzwvaXNibj48dXJscz48cmVsYXRlZC11
cmxzPjx1cmw+aHR0cDovL3d3dy5zY2llbmNlZGlyZWN0LmNvbS9zY2llbmNlL2FydGljbGUvcGlp
L1MwMTQ3NjUxMzEzMDA1NDU5PC91cmw+PC9yZWxhdGVkLXVybHM+PC91cmxzPjxlbGVjdHJvbmlj
LXJlc291cmNlLW51bT5kb2k6IDEwLjEwMTYvai5lY29lbnYuMjAxMy4xMi4wMjE8L2VsZWN0cm9u
aWMtcmVzb3VyY2UtbnVtPjwvcmVjb3JkPjwvQ2l0ZT48L0VuZE5vdGU+AG==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B32F3A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3VtYXJpIGFuZCBBZ3Jhd2FsLCAyMDE0OyBWb3JuZSBldCBhbC4sIDIwMDIpPC9EaXNwbGF5VGV4
dD48cmVjb3JkPjxyZWMtbnVtYmVyPjY4NTwvcmVjLW51bWJlcj48Zm9yZWlnbi1rZXlzPjxrZXkg
YXBwPSJFTiIgZGItaWQ9ImF2ZHgyNXdyZDBhZDVnZXBhcnh2ZXB3YnpkOWFwd3B6OWRzcyIgdGlt
ZXN0YW1wPSIxNDc0NjEzNjQzIj42ODU8L2tleT48L2ZvcmVpZ24ta2V5cz48cmVmLXR5cGUgbmFt
ZT0iSm91cm5hbCBBcnRpY2xlIj4xNzwvcmVmLXR5cGU+PGNvbnRyaWJ1dG9ycz48YXV0aG9ycz48
YXV0aG9yPkRvbm5lbGx5LCBBbGlzb248L2F1dGhvcj48YXV0aG9yPkxhd3NvbiwgVHJhY3k8L2F1
dGhvcj48YXV0aG9yPkNyYWlnb24sIEppbTwvYXV0aG9yPjxhdXRob3I+QmxhY2ssIENvbGluIFIu
PC9hdXRob3I+PGF1dGhvcj5Db2xscywgSmVyZW15IEouPC9hdXRob3I+PGF1dGhvcj5MYW5kb24s
IEdlb2ZmPC9hdXRob3I+PC9hdXRob3JzPjwvY29udHJpYnV0b3JzPjx0aXRsZXM+PHRpdGxlPjxz
dHlsZSBmYWNlPSJub3JtYWwiIGZvbnQ9ImRlZmF1bHQiIHNpemU9IjEwMCUiPkVmZmVjdHMgb2Yg
ZWxldmF0ZWQgQ088L3N0eWxlPjxzdHlsZSBmYWNlPSJzdWJzY3JpcHQiIGZvbnQ9ImRlZmF1bHQi
IHNpemU9IjEwMCUiPjI8L3N0eWxlPjxzdHlsZSBmYWNlPSJub3JtYWwiIGZvbnQ9ImRlZmF1bHQi
IHNpemU9IjEwMCUiPiBhbmQgTzwvc3R5bGU+PHN0eWxlIGZhY2U9InN1YnNjcmlwdCIgZm9udD0i
ZGVmYXVsdCIgc2l6ZT0iMTAwJSI+Mzwvc3R5bGU+PHN0eWxlIGZhY2U9Im5vcm1hbCIgZm9udD0i
ZGVmYXVsdCIgc2l6ZT0iMTAwJSI+IG9uIHR1YmVyIHF1YWxpdHkgaW4gcG90YXRvICg8L3N0eWxl
PjxzdHlsZSBmYWNlPSJpdGFsaWMiIGZvbnQ9ImRlZmF1bHQiIHNpemU9IjEwMCUiPlNvbGFudW0g
dHViZXJvc3VtPC9zdHlsZT48c3R5bGUgZmFjZT0ibm9ybWFsIiBmb250PSJkZWZhdWx0IiBzaXpl
PSIxMDAlIj4gTC4pPC9zdHlsZT48L3RpdGxlPjxzZWNvbmRhcnktdGl0bGU+QWdyaWMuIEVjb3N5
c3QuIEVudmlyb24uPC9zZWNvbmRhcnktdGl0bGU+PC90aXRsZXM+PHBlcmlvZGljYWw+PGZ1bGwt
dGl0bGU+QWdyaWMuIEVjb3N5c3QuIEVudmlyb24uPC9mdWxsLXRpdGxlPjwvcGVyaW9kaWNhbD48
cGFnZXM+MjczLTI4NTwvcGFnZXM+PHZvbHVtZT44Nzwvdm9sdW1lPjxudW1iZXI+MzwvbnVtYmVy
PjxrZXl3b3Jkcz48a2V5d29yZD5DYXJib24gZGlveGlkZTwva2V5d29yZD48a2V5d29yZD5Pem9u
ZTwva2V5d29yZD48a2V5d29yZD5Qb3RhdG88L2tleXdvcmQ+PGtleXdvcmQ+U29sYW51bSB0dWJl
cm9zdW0gTC48L2tleXdvcmQ+PGtleXdvcmQ+VHViZXIgcXVhbGl0eTwva2V5d29yZD48a2V5d29y
ZD5PcGVuLXRvcCBjaGFtYmVycyAoT1RDcyk8L2tleXdvcmQ+PGtleXdvcmQ+VW5pdGVkIEtpbmdk
b208L2tleXdvcmQ+PC9rZXl3b3Jkcz48ZGF0ZXM+PHllYXI+MjAwMTwveWVhcj48cHViLWRhdGVz
PjxkYXRlPjEyLy88L2RhdGU+PC9wdWItZGF0ZXM+PC9kYXRlcz48aXNibj4wMTY3LTg4MDk8L2lz
Ym4+PHVybHM+PHJlbGF0ZWQtdXJscz48dXJsPmh0dHA6Ly93d3cuc2NpZW5jZWRpcmVjdC5jb20v
c2NpZW5jZS9hcnRpY2xlL3BpaS9TMDE2Nzg4MDkwMTAwMTQ0WDwvdXJsPjwvcmVsYXRlZC11cmxz
PjwvdXJscz48ZWxlY3Ryb25pYy1yZXNvdXJjZS1udW0+ZG9pOiAxMC4xMDE2L1MwMTY3LTg4MDko
MDEpMDAxNDQtWDwvZWxlY3Ryb25pYy1yZXNvdXJjZS1udW0+PC9yZWNvcmQ+PC9DaXRlPjxDaXRl
PjxBdXRob3I+Vm9ybmU8L0F1dGhvcj48WWVhcj4yMDAyPC9ZZWFyPjxSZWNOdW0+MTEyPC9SZWNO
dW0+PHJlY29yZD48cmVjLW51bWJlcj4xMTI8L3JlYy1udW1iZXI+PGZvcmVpZ24ta2V5cz48a2V5
IGFwcD0iRU4iIGRiLWlkPSJhdmR4MjV3cmQwYWQ1Z2VwYXJ4dmVwd2J6ZDlhcHdwejlkc3MiIHRp
bWVzdGFtcD0iMTM5MTY4ODgyMCI+MTEyPC9rZXk+PC9mb3JlaWduLWtleXM+PHJlZi10eXBlIG5h
bWU9IkpvdXJuYWwgQXJ0aWNsZSI+MTc8L3JlZi10eXBlPjxjb250cmlidXRvcnM+PGF1dGhvcnM+
PGF1dGhvcj5Wb3JuZSwgVmlycGk8L2F1dGhvcj48YXV0aG9yPk9qYW5wZXLDpCwgS2F0aW5rYTwv
YXV0aG9yPjxhdXRob3I+RGUgVGVtbWVybWFuLCBMPC9hdXRob3I+PGF1dGhvcj5CaW5kaSwgTTwv
YXV0aG9yPjxhdXRob3I+SMO2Z3ksIFA8L2F1dGhvcj48YXV0aG9yPkpvbmVzLCBNQjwvYXV0aG9y
PjxhdXRob3I+TGF3c29uLCBUPC9hdXRob3I+PGF1dGhvcj5QZXJzc29uLCBLPC9hdXRob3I+PC9h
dXRob3JzPjwvY29udHJpYnV0b3JzPjx0aXRsZXM+PHRpdGxlPkVmZmVjdHMgb2YgZWxldmF0ZWQg
Y2FyYm9uIGRpb3hpZGUgYW5kIG96b25lIG9uIHBvdGF0byB0dWJlciBxdWFsaXR5IGluIHRoZSBF
dXJvcGVhbiBtdWx0aXBsZS1zaXRlIGV4cGVyaW1lbnQg4oCYQ0hJUC1wcm9qZWN04oCZPC90aXRs
ZT48c2Vjb25kYXJ5LXRpdGxlPkV1ci4gSi4gQWdyb24uIDwvc2Vjb25kYXJ5LXRpdGxlPjwvdGl0
bGVzPjxwZXJpb2RpY2FsPjxmdWxsLXRpdGxlPkV1ci4gSi4gQWdyb24uPC9mdWxsLXRpdGxlPjwv
cGVyaW9kaWNhbD48cGFnZXM+MzY5LTM4MTwvcGFnZXM+PHZvbHVtZT4xNzwvdm9sdW1lPjxudW1i
ZXI+NDwvbnVtYmVyPjxkYXRlcz48eWVhcj4yMDAyPC95ZWFyPjwvZGF0ZXM+PGlzYm4+MTE2MS0w
MzAxPC9pc2JuPjx1cmxzPjwvdXJscz48L3JlY29yZD48L0NpdGU+PENpdGU+PEF1dGhvcj5LdW1h
cmk8L0F1dGhvcj48WWVhcj4yMDE0PC9ZZWFyPjxSZWNOdW0+MTEyODwvUmVjTnVtPjxyZWNvcmQ+
PHJlYy1udW1iZXI+MTEyODwvcmVjLW51bWJlcj48Zm9yZWlnbi1rZXlzPjxrZXkgYXBwPSJFTiIg
ZGItaWQ9ImF2ZHgyNXdyZDBhZDVnZXBhcnh2ZXB3YnpkOWFwd3B6OWRzcyIgdGltZXN0YW1wPSIx
NTExNTk1MDYyIj4xMTI4PC9rZXk+PC9mb3JlaWduLWtleXM+PHJlZi10eXBlIG5hbWU9IkpvdXJu
YWwgQXJ0aWNsZSI+MTc8L3JlZi10eXBlPjxjb250cmlidXRvcnM+PGF1dGhvcnM+PGF1dGhvcj5L
dW1hcmksIFN1bWl0YTwvYXV0aG9yPjxhdXRob3I+QWdyYXdhbCwgTWFkaG9vbGlrYTwvYXV0aG9y
PjwvYXV0aG9ycz48L2NvbnRyaWJ1dG9ycz48dGl0bGVzPjx0aXRsZT48c3R5bGUgZmFjZT0ibm9y
bWFsIiBmb250PSJkZWZhdWx0IiBzaXplPSIxMDAlIj5Hcm93dGgsIHlpZWxkIGFuZCBxdWFsaXR5
IGF0dHJpYnV0ZXMgb2YgYSB0cm9waWNhbCBwb3RhdG8gdmFyaWV0eSAoPC9zdHlsZT48c3R5bGUg
ZmFjZT0iaXRhbGljIiBmb250PSJkZWZhdWx0IiBzaXplPSIxMDAlIj5Tb2xhbnVtIHR1YmVyb3N1
bTwvc3R5bGU+PHN0eWxlIGZhY2U9Im5vcm1hbCIgZm9udD0iZGVmYXVsdCIgc2l6ZT0iMTAwJSI+
IEwuIGN2IEt1ZnJpIGNoYW5kcmFtdWtoaSkgdW5kZXIgYW1iaWVudCBhbmQgZWxldmF0ZWQgY2Fy
Ym9uIGRpb3hpZGUgYW5kIG96b25lIGFuZCB0aGVpciBpbnRlcmFjdGlvbnM8L3N0eWxlPjwvdGl0
bGU+PHNlY29uZGFyeS10aXRsZT5FY290b3hpY29sIEVudmlyb24gU2FmLjwvc2Vjb25kYXJ5LXRp
dGxlPjwvdGl0bGVzPjxwZXJpb2RpY2FsPjxmdWxsLXRpdGxlPkVjb3RveGljb2wgRW52aXJvbiBT
YWYuPC9mdWxsLXRpdGxlPjwvcGVyaW9kaWNhbD48cGFnZXM+MTQ2LTE1NjwvcGFnZXM+PHZvbHVt
ZT4xMDE8L3ZvbHVtZT48bnVtYmVyPlN1cHBsZW1lbnQgQzwvbnVtYmVyPjxrZXl3b3Jkcz48a2V5
d29yZD5FbGV2YXRlZCBDTzwva2V5d29yZD48a2V5d29yZD5FbGV2YXRlZCBPPC9rZXl3b3JkPjxr
ZXl3b3JkPkdyb3d0aDwva2V5d29yZD48a2V5d29yZD5OdXRyaWVudHM8L2tleXdvcmQ+PGtleXdv
cmQ+WWllbGQ8L2tleXdvcmQ+PGtleXdvcmQ+UG90YXRvPC9rZXl3b3JkPjwva2V5d29yZHM+PGRh
dGVzPjx5ZWFyPjIwMTQ8L3llYXI+PHB1Yi1kYXRlcz48ZGF0ZT4yMDE0LzAzLzAxLzwvZGF0ZT48
L3B1Yi1kYXRlcz48L2RhdGVzPjxpc2JuPjAxNDctNjUxMzwvaXNibj48dXJscz48cmVsYXRlZC11
cmxzPjx1cmw+aHR0cDovL3d3dy5zY2llbmNlZGlyZWN0LmNvbS9zY2llbmNlL2FydGljbGUvcGlp
L1MwMTQ3NjUxMzEzMDA1NDU5PC91cmw+PC9yZWxhdGVkLXVybHM+PC91cmxzPjxlbGVjdHJvbmlj
LXJlc291cmNlLW51bT5kb2k6IDEwLjEwMTYvai5lY29lbnYuMjAxMy4xMi4wMjE8L2VsZWN0cm9u
aWMtcmVzb3VyY2UtbnVtPjwvcmVjb3JkPjwvQ2l0ZT48L0VuZE5vdGU+AG==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B32F3A">
              <w:rPr>
                <w:sz w:val="22"/>
                <w:szCs w:val="22"/>
                <w:lang w:val="en-AU"/>
              </w:rPr>
            </w:r>
            <w:r w:rsidR="00B32F3A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Donnelly et al., 2001; Kumari and Agrawal, 2014; Vorne et al., 2002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3C259DB6" w14:textId="77777777" w:rsidTr="00227BCF">
        <w:tc>
          <w:tcPr>
            <w:tcW w:w="1276" w:type="dxa"/>
            <w:vMerge/>
          </w:tcPr>
          <w:p w14:paraId="5CC8A173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17E69790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515" w:type="dxa"/>
          </w:tcPr>
          <w:p w14:paraId="0451408A" w14:textId="28F694A7" w:rsidR="008304EE" w:rsidRPr="001C77FB" w:rsidRDefault="00B33886" w:rsidP="00CC3B5D">
            <w:pPr>
              <w:ind w:firstLine="0"/>
              <w:jc w:val="left"/>
              <w:rPr>
                <w:sz w:val="22"/>
                <w:szCs w:val="22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6679EB"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82252B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BE755F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</w:t>
            </w:r>
            <w:r w:rsidR="00BE755F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, </w:t>
            </w:r>
            <w:r w:rsidR="00BE755F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BE755F">
              <w:rPr>
                <w:sz w:val="22"/>
                <w:szCs w:val="22"/>
                <w:lang w:val="en-AU"/>
              </w:rPr>
              <w:t xml:space="preserve">onion </w:t>
            </w:r>
            <w:r w:rsidR="00BE755F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 w:rsidR="00BE755F">
              <w:rPr>
                <w:sz w:val="22"/>
                <w:szCs w:val="22"/>
                <w:lang w:val="en-AU"/>
              </w:rPr>
              <w:fldChar w:fldCharType="separate"/>
            </w:r>
            <w:r w:rsidR="00BE755F">
              <w:rPr>
                <w:noProof/>
                <w:sz w:val="22"/>
                <w:szCs w:val="22"/>
                <w:lang w:val="en-AU"/>
              </w:rPr>
              <w:t>(Bettoni et al., 2017)</w:t>
            </w:r>
            <w:r w:rsidR="00BE755F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rFonts w:hint="eastAsia"/>
                <w:sz w:val="22"/>
                <w:szCs w:val="22"/>
                <w:lang w:val="en-AU"/>
              </w:rPr>
              <w:t xml:space="preserve"> and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TsgVm9ybmUgZXQgYWwuLCAyMDAyKTwvRGlzcGxheVRl
eHQ+PHJlY29yZD48cmVjLW51bWJlcj42ODU8L3JlYy1udW1iZXI+PGZvcmVpZ24ta2V5cz48a2V5
IGFwcD0iRU4iIGRiLWlkPSJhdmR4MjV3cmQwYWQ1Z2VwYXJ4dmVwd2J6ZDlhcHdwejlkc3MiIHRp
bWVzdGFtcD0iMTQ3NDYxMzY0MyI+Njg1PC9rZXk+PC9mb3JlaWduLWtleXM+PHJlZi10eXBlIG5h
bWU9IkpvdXJuYWwgQXJ0aWNsZSI+MTc8L3JlZi10eXBlPjxjb250cmlidXRvcnM+PGF1dGhvcnM+
PGF1dGhvcj5Eb25uZWxseSwgQWxpc29uPC9hdXRob3I+PGF1dGhvcj5MYXdzb24sIFRyYWN5PC9h
dXRob3I+PGF1dGhvcj5DcmFpZ29uLCBKaW08L2F1dGhvcj48YXV0aG9yPkJsYWNrLCBDb2xpbiBS
LjwvYXV0aG9yPjxhdXRob3I+Q29sbHMsIEplcmVteSBKLjwvYXV0aG9yPjxhdXRob3I+TGFuZG9u
LCBHZW9mZjwvYXV0aG9yPjwvYXV0aG9ycz48L2NvbnRyaWJ1dG9ycz48dGl0bGVzPjx0aXRsZT48
c3R5bGUgZmFjZT0ibm9ybWFsIiBmb250PSJkZWZhdWx0IiBzaXplPSIxMDAlIj5FZmZlY3RzIG9m
IGVsZXZhdGVkIENPPC9zdHlsZT48c3R5bGUgZmFjZT0ic3Vic2NyaXB0IiBmb250PSJkZWZhdWx0
IiBzaXplPSIxMDAlIj4yPC9zdHlsZT48c3R5bGUgZmFjZT0ibm9ybWFsIiBmb250PSJkZWZhdWx0
IiBzaXplPSIxMDAlIj4gYW5kIE88L3N0eWxlPjxzdHlsZSBmYWNlPSJzdWJzY3JpcHQiIGZvbnQ9
ImRlZmF1bHQiIHNpemU9IjEwMCUiPjM8L3N0eWxlPjxzdHlsZSBmYWNlPSJub3JtYWwiIGZvbnQ9
ImRlZmF1bHQiIHNpemU9IjEwMCUiPiBvbiB0dWJlciBxdWFsaXR5IGluIHBvdGF0byAoPC9zdHls
ZT48c3R5bGUgZmFjZT0iaXRhbGljIiBmb250PSJkZWZhdWx0IiBzaXplPSIxMDAlIj5Tb2xhbnVt
IHR1YmVyb3N1bTwvc3R5bGU+PHN0eWxlIGZhY2U9Im5vcm1hbCIgZm9udD0iZGVmYXVsdCIgc2l6
ZT0iMTAwJSI+IEwuKTwvc3R5bGU+PC90aXRsZT48c2Vjb25kYXJ5LXRpdGxlPkFncmljLiBFY29z
eXN0LiBFbnZpcm9uLjwvc2Vjb25kYXJ5LXRpdGxlPjwvdGl0bGVzPjxwZXJpb2RpY2FsPjxmdWxs
LXRpdGxlPkFncmljLiBFY29zeXN0LiBFbnZpcm9uLjwvZnVsbC10aXRsZT48L3BlcmlvZGljYWw+
PHBhZ2VzPjI3My0yODU8L3BhZ2VzPjx2b2x1bWU+ODc8L3ZvbHVtZT48bnVtYmVyPjM8L251bWJl
cj48a2V5d29yZHM+PGtleXdvcmQ+Q2FyYm9uIGRpb3hpZGU8L2tleXdvcmQ+PGtleXdvcmQ+T3pv
bmU8L2tleXdvcmQ+PGtleXdvcmQ+UG90YXRvPC9rZXl3b3JkPjxrZXl3b3JkPlNvbGFudW0gdHVi
ZXJvc3VtIEwuPC9rZXl3b3JkPjxrZXl3b3JkPlR1YmVyIHF1YWxpdHk8L2tleXdvcmQ+PGtleXdv
cmQ+T3Blbi10b3AgY2hhbWJlcnMgKE9UQ3MpPC9rZXl3b3JkPjxrZXl3b3JkPlVuaXRlZCBLaW5n
ZG9tPC9rZXl3b3JkPjwva2V5d29yZHM+PGRhdGVzPjx5ZWFyPjIwMDE8L3llYXI+PHB1Yi1kYXRl
cz48ZGF0ZT4xMi8vPC9kYXRlPjwvcHViLWRhdGVzPjwvZGF0ZXM+PGlzYm4+MDE2Ny04ODA5PC9p
c2JuPjx1cmxzPjxyZWxhdGVkLXVybHM+PHVybD5odHRwOi8vd3d3LnNjaWVuY2VkaXJlY3QuY29t
L3NjaWVuY2UvYXJ0aWNsZS9waWkvUzAxNjc4ODA5MDEwMDE0NFg8L3VybD48L3JlbGF0ZWQtdXJs
cz48L3VybHM+PGVsZWN0cm9uaWMtcmVzb3VyY2UtbnVtPmRvaTogMTAuMTAxNi9TMDE2Ny04ODA5
KDAxKTAwMTQ0LVg8L2VsZWN0cm9uaWMtcmVzb3VyY2UtbnVtPjwvcmVjb3JkPjwvQ2l0ZT48Q2l0
ZT48QXV0aG9yPkjDtmd5PC9BdXRob3I+PFllYXI+MjAwOTwvWWVhcj48UmVjTnVtPjY4MDwvUmVj
TnVtPjxyZWNvcmQ+PHJlYy1udW1iZXI+NjgwPC9yZWMtbnVtYmVyPjxmb3JlaWduLWtleXM+PGtl
eSBhcHA9IkVOIiBkYi1pZD0iYXZkeDI1d3JkMGFkNWdlcGFyeHZlcHdiemQ5YXB3cHo5ZHNzIiB0
aW1lc3RhbXA9IjE0NzQ2MTI5MzUiPjY4MDwva2V5PjwvZm9yZWlnbi1rZXlzPjxyZWYtdHlwZSBu
YW1lPSJKb3VybmFsIEFydGljbGUiPjE3PC9yZWYtdHlwZT48Y29udHJpYnV0b3JzPjxhdXRob3Jz
PjxhdXRob3I+SMO2Z3ksIFAuPC9hdXRob3I+PGF1dGhvcj5GYW5nbWVpZXIsIEEuPC9hdXRob3I+
PC9hdXRob3JzPjwvY29udHJpYnV0b3JzPjx0aXRsZXM+PHRpdGxlPjxzdHlsZSBmYWNlPSJub3Jt
YWwiIGZvbnQ9ImRlZmF1bHQiIHNpemU9IjEwMCUiPkF0bW9zcGhlcmljIENPPC9zdHlsZT48c3R5
bGUgZmFjZT0ic3Vic2NyaXB0IiBmb250PSJkZWZhdWx0IiBzaXplPSIxMDAlIj4yPC9zdHlsZT48
c3R5bGUgZmFjZT0ibm9ybWFsIiBmb250PSJkZWZhdWx0IiBzaXplPSIxMDAlIj4gZW5yaWNobWVu
dCBhZmZlY3RzIHBvdGF0b2VzOiAyLiBUdWJlciBxdWFsaXR5IHRyYWl0czwvc3R5bGU+PC90aXRs
ZT48c2Vjb25kYXJ5LXRpdGxlPkV1ci4gSi4gQWdyb24uIDwvc2Vjb25kYXJ5LXRpdGxlPjwvdGl0
bGVzPjxwZXJpb2RpY2FsPjxmdWxsLXRpdGxlPkV1ci4gSi4gQWdyb24uPC9mdWxsLXRpdGxlPjwv
cGVyaW9kaWNhbD48cGFnZXM+ODUtOTQ8L3BhZ2VzPjx2b2x1bWU+MzA8L3ZvbHVtZT48bnVtYmVy
PjI8L251bWJlcj48a2V5d29yZHM+PGtleXdvcmQ+Q08yIGVucmljaG1lbnQ8L2tleXdvcmQ+PGtl
eXdvcmQ+T1RDPC9rZXl3b3JkPjxrZXl3b3JkPlNvbGFudW0gdHViZXJvc3VtIEwuPC9rZXl3b3Jk
PjxrZXl3b3JkPlBvdGF0bzwva2V5d29yZD48a2V5d29yZD5UdWJlciBxdWFsaXR5PC9rZXl3b3Jk
Pjwva2V5d29yZHM+PGRhdGVzPjx5ZWFyPjIwMDk8L3llYXI+PHB1Yi1kYXRlcz48ZGF0ZT4yLy88
L2RhdGU+PC9wdWItZGF0ZXM+PC9kYXRlcz48aXNibj4xMTYxLTAzMDE8L2lzYm4+PHVybHM+PHJl
bGF0ZWQtdXJscz48dXJsPmh0dHA6Ly93d3cuc2NpZW5jZWRpcmVjdC5jb20vc2NpZW5jZS9hcnRp
Y2xlL3BpaS9TMTE2MTAzMDEwODAwMDg3NzwvdXJsPjwvcmVsYXRlZC11cmxzPjwvdXJscz48ZWxl
Y3Ryb25pYy1yZXNvdXJjZS1udW0+ZG9pOiAxMC4xMDE2L2ouZWphLjIwMDguMDcuMDA2PC9lbGVj
dHJvbmljLXJlc291cmNlLW51bT48L3JlY29yZD48L0NpdGU+PENpdGU+PEF1dGhvcj5Wb3JuZTwv
QXV0aG9yPjxZZWFyPjIwMDI8L1llYXI+PFJlY051bT4xMTI8L1JlY051bT48cmVjb3JkPjxyZWMt
bnVtYmVyPjExMjwvcmVjLW51bWJlcj48Zm9yZWlnbi1rZXlzPjxrZXkgYXBwPSJFTiIgZGItaWQ9
ImF2ZHgyNXdyZDBhZDVnZXBhcnh2ZXB3YnpkOWFwd3B6OWRzcyIgdGltZXN0YW1wPSIxMzkxNjg4
ODIwIj4xMTI8L2tleT48L2ZvcmVpZ24ta2V5cz48cmVmLXR5cGUgbmFtZT0iSm91cm5hbCBBcnRp
Y2xlIj4xNzwvcmVmLXR5cGU+PGNvbnRyaWJ1dG9ycz48YXV0aG9ycz48YXV0aG9yPlZvcm5lLCBW
aXJwaTwvYXV0aG9yPjxhdXRob3I+T2phbnBlcsOkLCBLYXRpbmthPC9hdXRob3I+PGF1dGhvcj5E
ZSBUZW1tZXJtYW4sIEw8L2F1dGhvcj48YXV0aG9yPkJpbmRpLCBNPC9hdXRob3I+PGF1dGhvcj5I
w7ZneSwgUDwvYXV0aG9yPjxhdXRob3I+Sm9uZXMsIE1CPC9hdXRob3I+PGF1dGhvcj5MYXdzb24s
IFQ8L2F1dGhvcj48YXV0aG9yPlBlcnNzb24sIEs8L2F1dGhvcj48L2F1dGhvcnM+PC9jb250cmli
dXRvcnM+PHRpdGxlcz48dGl0bGU+RWZmZWN0cyBvZiBlbGV2YXRlZCBjYXJib24gZGlveGlkZSBh
bmQgb3pvbmUgb24gcG90YXRvIHR1YmVyIHF1YWxpdHkgaW4gdGhlIEV1cm9wZWFuIG11bHRpcGxl
LXNpdGUgZXhwZXJpbWVudCDigJhDSElQLXByb2plY3TigJk8L3RpdGxlPjxzZWNvbmRhcnktdGl0
bGU+RXVyLiBKLiBBZ3Jvbi4gPC9zZWNvbmRhcnktdGl0bGU+PC90aXRsZXM+PHBlcmlvZGljYWw+
PGZ1bGwtdGl0bGU+RXVyLiBKLiBBZ3Jvbi48L2Z1bGwtdGl0bGU+PC9wZXJpb2RpY2FsPjxwYWdl
cz4zNjktMzgxPC9wYWdlcz48dm9sdW1lPjE3PC92b2x1bWU+PG51bWJlcj40PC9udW1iZXI+PGRh
dGVzPjx5ZWFyPjIwMDI8L3llYXI+PC9kYXRlcz48aXNibj4xMTYxLTAzMDE8L2lzYm4+PHVybHM+
PC91cmxzPjwvcmVjb3JkPjwvQ2l0ZT48L0VuZE5vdGU+AG=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TsgVm9ybmUgZXQgYWwuLCAyMDAyKTwvRGlzcGxheVRl
eHQ+PHJlY29yZD48cmVjLW51bWJlcj42ODU8L3JlYy1udW1iZXI+PGZvcmVpZ24ta2V5cz48a2V5
IGFwcD0iRU4iIGRiLWlkPSJhdmR4MjV3cmQwYWQ1Z2VwYXJ4dmVwd2J6ZDlhcHdwejlkc3MiIHRp
bWVzdGFtcD0iMTQ3NDYxMzY0MyI+Njg1PC9rZXk+PC9mb3JlaWduLWtleXM+PHJlZi10eXBlIG5h
bWU9IkpvdXJuYWwgQXJ0aWNsZSI+MTc8L3JlZi10eXBlPjxjb250cmlidXRvcnM+PGF1dGhvcnM+
PGF1dGhvcj5Eb25uZWxseSwgQWxpc29uPC9hdXRob3I+PGF1dGhvcj5MYXdzb24sIFRyYWN5PC9h
dXRob3I+PGF1dGhvcj5DcmFpZ29uLCBKaW08L2F1dGhvcj48YXV0aG9yPkJsYWNrLCBDb2xpbiBS
LjwvYXV0aG9yPjxhdXRob3I+Q29sbHMsIEplcmVteSBKLjwvYXV0aG9yPjxhdXRob3I+TGFuZG9u
LCBHZW9mZjwvYXV0aG9yPjwvYXV0aG9ycz48L2NvbnRyaWJ1dG9ycz48dGl0bGVzPjx0aXRsZT48
c3R5bGUgZmFjZT0ibm9ybWFsIiBmb250PSJkZWZhdWx0IiBzaXplPSIxMDAlIj5FZmZlY3RzIG9m
IGVsZXZhdGVkIENPPC9zdHlsZT48c3R5bGUgZmFjZT0ic3Vic2NyaXB0IiBmb250PSJkZWZhdWx0
IiBzaXplPSIxMDAlIj4yPC9zdHlsZT48c3R5bGUgZmFjZT0ibm9ybWFsIiBmb250PSJkZWZhdWx0
IiBzaXplPSIxMDAlIj4gYW5kIE88L3N0eWxlPjxzdHlsZSBmYWNlPSJzdWJzY3JpcHQiIGZvbnQ9
ImRlZmF1bHQiIHNpemU9IjEwMCUiPjM8L3N0eWxlPjxzdHlsZSBmYWNlPSJub3JtYWwiIGZvbnQ9
ImRlZmF1bHQiIHNpemU9IjEwMCUiPiBvbiB0dWJlciBxdWFsaXR5IGluIHBvdGF0byAoPC9zdHls
ZT48c3R5bGUgZmFjZT0iaXRhbGljIiBmb250PSJkZWZhdWx0IiBzaXplPSIxMDAlIj5Tb2xhbnVt
IHR1YmVyb3N1bTwvc3R5bGU+PHN0eWxlIGZhY2U9Im5vcm1hbCIgZm9udD0iZGVmYXVsdCIgc2l6
ZT0iMTAwJSI+IEwuKTwvc3R5bGU+PC90aXRsZT48c2Vjb25kYXJ5LXRpdGxlPkFncmljLiBFY29z
eXN0LiBFbnZpcm9uLjwvc2Vjb25kYXJ5LXRpdGxlPjwvdGl0bGVzPjxwZXJpb2RpY2FsPjxmdWxs
LXRpdGxlPkFncmljLiBFY29zeXN0LiBFbnZpcm9uLjwvZnVsbC10aXRsZT48L3BlcmlvZGljYWw+
PHBhZ2VzPjI3My0yODU8L3BhZ2VzPjx2b2x1bWU+ODc8L3ZvbHVtZT48bnVtYmVyPjM8L251bWJl
cj48a2V5d29yZHM+PGtleXdvcmQ+Q2FyYm9uIGRpb3hpZGU8L2tleXdvcmQ+PGtleXdvcmQ+T3pv
bmU8L2tleXdvcmQ+PGtleXdvcmQ+UG90YXRvPC9rZXl3b3JkPjxrZXl3b3JkPlNvbGFudW0gdHVi
ZXJvc3VtIEwuPC9rZXl3b3JkPjxrZXl3b3JkPlR1YmVyIHF1YWxpdHk8L2tleXdvcmQ+PGtleXdv
cmQ+T3Blbi10b3AgY2hhbWJlcnMgKE9UQ3MpPC9rZXl3b3JkPjxrZXl3b3JkPlVuaXRlZCBLaW5n
ZG9tPC9rZXl3b3JkPjwva2V5d29yZHM+PGRhdGVzPjx5ZWFyPjIwMDE8L3llYXI+PHB1Yi1kYXRl
cz48ZGF0ZT4xMi8vPC9kYXRlPjwvcHViLWRhdGVzPjwvZGF0ZXM+PGlzYm4+MDE2Ny04ODA5PC9p
c2JuPjx1cmxzPjxyZWxhdGVkLXVybHM+PHVybD5odHRwOi8vd3d3LnNjaWVuY2VkaXJlY3QuY29t
L3NjaWVuY2UvYXJ0aWNsZS9waWkvUzAxNjc4ODA5MDEwMDE0NFg8L3VybD48L3JlbGF0ZWQtdXJs
cz48L3VybHM+PGVsZWN0cm9uaWMtcmVzb3VyY2UtbnVtPmRvaTogMTAuMTAxNi9TMDE2Ny04ODA5
KDAxKTAwMTQ0LVg8L2VsZWN0cm9uaWMtcmVzb3VyY2UtbnVtPjwvcmVjb3JkPjwvQ2l0ZT48Q2l0
ZT48QXV0aG9yPkjDtmd5PC9BdXRob3I+PFllYXI+MjAwOTwvWWVhcj48UmVjTnVtPjY4MDwvUmVj
TnVtPjxyZWNvcmQ+PHJlYy1udW1iZXI+NjgwPC9yZWMtbnVtYmVyPjxmb3JlaWduLWtleXM+PGtl
eSBhcHA9IkVOIiBkYi1pZD0iYXZkeDI1d3JkMGFkNWdlcGFyeHZlcHdiemQ5YXB3cHo5ZHNzIiB0
aW1lc3RhbXA9IjE0NzQ2MTI5MzUiPjY4MDwva2V5PjwvZm9yZWlnbi1rZXlzPjxyZWYtdHlwZSBu
YW1lPSJKb3VybmFsIEFydGljbGUiPjE3PC9yZWYtdHlwZT48Y29udHJpYnV0b3JzPjxhdXRob3Jz
PjxhdXRob3I+SMO2Z3ksIFAuPC9hdXRob3I+PGF1dGhvcj5GYW5nbWVpZXIsIEEuPC9hdXRob3I+
PC9hdXRob3JzPjwvY29udHJpYnV0b3JzPjx0aXRsZXM+PHRpdGxlPjxzdHlsZSBmYWNlPSJub3Jt
YWwiIGZvbnQ9ImRlZmF1bHQiIHNpemU9IjEwMCUiPkF0bW9zcGhlcmljIENPPC9zdHlsZT48c3R5
bGUgZmFjZT0ic3Vic2NyaXB0IiBmb250PSJkZWZhdWx0IiBzaXplPSIxMDAlIj4yPC9zdHlsZT48
c3R5bGUgZmFjZT0ibm9ybWFsIiBmb250PSJkZWZhdWx0IiBzaXplPSIxMDAlIj4gZW5yaWNobWVu
dCBhZmZlY3RzIHBvdGF0b2VzOiAyLiBUdWJlciBxdWFsaXR5IHRyYWl0czwvc3R5bGU+PC90aXRs
ZT48c2Vjb25kYXJ5LXRpdGxlPkV1ci4gSi4gQWdyb24uIDwvc2Vjb25kYXJ5LXRpdGxlPjwvdGl0
bGVzPjxwZXJpb2RpY2FsPjxmdWxsLXRpdGxlPkV1ci4gSi4gQWdyb24uPC9mdWxsLXRpdGxlPjwv
cGVyaW9kaWNhbD48cGFnZXM+ODUtOTQ8L3BhZ2VzPjx2b2x1bWU+MzA8L3ZvbHVtZT48bnVtYmVy
PjI8L251bWJlcj48a2V5d29yZHM+PGtleXdvcmQ+Q08yIGVucmljaG1lbnQ8L2tleXdvcmQ+PGtl
eXdvcmQ+T1RDPC9rZXl3b3JkPjxrZXl3b3JkPlNvbGFudW0gdHViZXJvc3VtIEwuPC9rZXl3b3Jk
PjxrZXl3b3JkPlBvdGF0bzwva2V5d29yZD48a2V5d29yZD5UdWJlciBxdWFsaXR5PC9rZXl3b3Jk
Pjwva2V5d29yZHM+PGRhdGVzPjx5ZWFyPjIwMDk8L3llYXI+PHB1Yi1kYXRlcz48ZGF0ZT4yLy88
L2RhdGU+PC9wdWItZGF0ZXM+PC9kYXRlcz48aXNibj4xMTYxLTAzMDE8L2lzYm4+PHVybHM+PHJl
bGF0ZWQtdXJscz48dXJsPmh0dHA6Ly93d3cuc2NpZW5jZWRpcmVjdC5jb20vc2NpZW5jZS9hcnRp
Y2xlL3BpaS9TMTE2MTAzMDEwODAwMDg3NzwvdXJsPjwvcmVsYXRlZC11cmxzPjwvdXJscz48ZWxl
Y3Ryb25pYy1yZXNvdXJjZS1udW0+ZG9pOiAxMC4xMDE2L2ouZWphLjIwMDguMDcuMDA2PC9lbGVj
dHJvbmljLXJlc291cmNlLW51bT48L3JlY29yZD48L0NpdGU+PENpdGU+PEF1dGhvcj5Wb3JuZTwv
QXV0aG9yPjxZZWFyPjIwMDI8L1llYXI+PFJlY051bT4xMTI8L1JlY051bT48cmVjb3JkPjxyZWMt
bnVtYmVyPjExMjwvcmVjLW51bWJlcj48Zm9yZWlnbi1rZXlzPjxrZXkgYXBwPSJFTiIgZGItaWQ9
ImF2ZHgyNXdyZDBhZDVnZXBhcnh2ZXB3YnpkOWFwd3B6OWRzcyIgdGltZXN0YW1wPSIxMzkxNjg4
ODIwIj4xMTI8L2tleT48L2ZvcmVpZ24ta2V5cz48cmVmLXR5cGUgbmFtZT0iSm91cm5hbCBBcnRp
Y2xlIj4xNzwvcmVmLXR5cGU+PGNvbnRyaWJ1dG9ycz48YXV0aG9ycz48YXV0aG9yPlZvcm5lLCBW
aXJwaTwvYXV0aG9yPjxhdXRob3I+T2phbnBlcsOkLCBLYXRpbmthPC9hdXRob3I+PGF1dGhvcj5E
ZSBUZW1tZXJtYW4sIEw8L2F1dGhvcj48YXV0aG9yPkJpbmRpLCBNPC9hdXRob3I+PGF1dGhvcj5I
w7ZneSwgUDwvYXV0aG9yPjxhdXRob3I+Sm9uZXMsIE1CPC9hdXRob3I+PGF1dGhvcj5MYXdzb24s
IFQ8L2F1dGhvcj48YXV0aG9yPlBlcnNzb24sIEs8L2F1dGhvcj48L2F1dGhvcnM+PC9jb250cmli
dXRvcnM+PHRpdGxlcz48dGl0bGU+RWZmZWN0cyBvZiBlbGV2YXRlZCBjYXJib24gZGlveGlkZSBh
bmQgb3pvbmUgb24gcG90YXRvIHR1YmVyIHF1YWxpdHkgaW4gdGhlIEV1cm9wZWFuIG11bHRpcGxl
LXNpdGUgZXhwZXJpbWVudCDigJhDSElQLXByb2plY3TigJk8L3RpdGxlPjxzZWNvbmRhcnktdGl0
bGU+RXVyLiBKLiBBZ3Jvbi4gPC9zZWNvbmRhcnktdGl0bGU+PC90aXRsZXM+PHBlcmlvZGljYWw+
PGZ1bGwtdGl0bGU+RXVyLiBKLiBBZ3Jvbi48L2Z1bGwtdGl0bGU+PC9wZXJpb2RpY2FsPjxwYWdl
cz4zNjktMzgxPC9wYWdlcz48dm9sdW1lPjE3PC92b2x1bWU+PG51bWJlcj40PC9udW1iZXI+PGRh
dGVzPjx5ZWFyPjIwMDI8L3llYXI+PC9kYXRlcz48aXNibj4xMTYxLTAzMDE8L2lzYm4+PHVybHM+
PC91cmxzPjwvcmVjb3JkPjwvQ2l0ZT48L0VuZE5vdGU+AG=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Donnelly et al., 2001; Högy and Fangmeier, 2009; Vorne et al., 2002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2402FB" w:rsidRPr="001C77FB" w14:paraId="26A98C10" w14:textId="77777777" w:rsidTr="00227BCF">
        <w:tc>
          <w:tcPr>
            <w:tcW w:w="1276" w:type="dxa"/>
          </w:tcPr>
          <w:p w14:paraId="652400C9" w14:textId="27A7E1CA" w:rsidR="002402FB" w:rsidRPr="001C77FB" w:rsidRDefault="002402F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Lignin</w:t>
            </w:r>
          </w:p>
        </w:tc>
        <w:tc>
          <w:tcPr>
            <w:tcW w:w="851" w:type="dxa"/>
          </w:tcPr>
          <w:p w14:paraId="313F1555" w14:textId="12727767" w:rsidR="002402FB" w:rsidRPr="001C77FB" w:rsidRDefault="002402F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  <w:r>
              <w:rPr>
                <w:sz w:val="22"/>
                <w:szCs w:val="22"/>
                <w:lang w:val="en-AU"/>
              </w:rPr>
              <w:t>/=</w:t>
            </w:r>
          </w:p>
        </w:tc>
        <w:tc>
          <w:tcPr>
            <w:tcW w:w="6515" w:type="dxa"/>
          </w:tcPr>
          <w:p w14:paraId="5C223073" w14:textId="64A17E9B" w:rsidR="002402FB" w:rsidRPr="002402FB" w:rsidRDefault="002402FB" w:rsidP="00356925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2402FB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Celery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 w:rsidR="00356925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u&lt;/Author&gt;&lt;Year&gt;2018&lt;/Year&gt;&lt;RecNum&gt;1213&lt;/RecNum&gt;&lt;DisplayText&gt;(Liu et al., 2018)&lt;/DisplayText&gt;&lt;record&gt;&lt;rec-number&gt;1213&lt;/rec-number&gt;&lt;foreign-keys&gt;&lt;key app="EN" db-id="avdx25wrd0ad5geparxvepwbzd9apwpz9dss" timestamp="1523521105"&gt;1213&lt;/key&gt;&lt;/foreign-keys&gt;&lt;ref-type name="Journal Article"&gt;17&lt;/ref-type&gt;&lt;contributors&gt;&lt;authors&gt;&lt;author&gt;Liu, JieXia&lt;/author&gt;&lt;author&gt;Feng, Kai&lt;/author&gt;&lt;author&gt;Wang, GuangLong&lt;/author&gt;&lt;author&gt;Xu, ZhiSheng&lt;/author&gt;&lt;author&gt;Wang, Feng&lt;/author&gt;&lt;author&gt;Xiong, AiSheng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induces alteration in lignin accumulation in celery (&lt;/style&gt;&lt;style face="italic" font="default" size="100%"&gt;Apium graveolens&lt;/style&gt;&lt;style face="normal" font="default" size="100%"&gt; L.)&lt;/style&gt;&lt;/title&gt;&lt;secondary-title&gt;Plant Physiol Biochem&lt;/secondary-title&gt;&lt;/titles&gt;&lt;periodical&gt;&lt;full-title&gt;Plant Physiol Biochem&lt;/full-title&gt;&lt;/periodical&gt;&lt;pages&gt;310-319&lt;/pages&gt;&lt;volume&gt;127&lt;/volume&gt;&lt;keywords&gt;&lt;keyword&gt;Elevated CO2&lt;/keyword&gt;&lt;keyword&gt;Lignin&lt;/keyword&gt;&lt;keyword&gt;Development&lt;/keyword&gt;&lt;keyword&gt;Gene expression&lt;/keyword&gt;&lt;keyword&gt;Leaves&lt;/keyword&gt;&lt;keyword&gt;Apium graveolens L&lt;/keyword&gt;&lt;/keywords&gt;&lt;dates&gt;&lt;year&gt;2018&lt;/year&gt;&lt;pub-dates&gt;&lt;date&gt;6//&lt;/date&gt;&lt;/pub-dates&gt;&lt;/dates&gt;&lt;isbn&gt;0981-9428&lt;/isbn&gt;&lt;urls&gt;&lt;related-urls&gt;&lt;url&gt;https://www.sciencedirect.com/science/article/pii/S098194281830161X&lt;/url&gt;&lt;/related-urls&gt;&lt;/urls&gt;&lt;electronic-resource-num&gt;doi: 10.1016/j.plaphy.2018.04.003&lt;/electronic-resource-num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u et al., 2018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</w:p>
        </w:tc>
      </w:tr>
      <w:tr w:rsidR="008304EE" w:rsidRPr="001C77FB" w14:paraId="27E743DF" w14:textId="77777777" w:rsidTr="00227BCF">
        <w:tc>
          <w:tcPr>
            <w:tcW w:w="1276" w:type="dxa"/>
            <w:vMerge w:val="restart"/>
          </w:tcPr>
          <w:p w14:paraId="0A203613" w14:textId="4D8293F8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 xml:space="preserve">Dietary </w:t>
            </w:r>
            <w:r w:rsidR="002402FB" w:rsidRPr="001C77FB">
              <w:rPr>
                <w:sz w:val="22"/>
                <w:szCs w:val="22"/>
                <w:lang w:val="en-AU"/>
              </w:rPr>
              <w:t>fibre</w:t>
            </w:r>
          </w:p>
        </w:tc>
        <w:tc>
          <w:tcPr>
            <w:tcW w:w="851" w:type="dxa"/>
          </w:tcPr>
          <w:p w14:paraId="10C71A0C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515" w:type="dxa"/>
          </w:tcPr>
          <w:p w14:paraId="413EF91A" w14:textId="3048DACA" w:rsidR="008304EE" w:rsidRPr="001C77FB" w:rsidRDefault="008304EE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1C77FB">
              <w:rPr>
                <w:sz w:val="22"/>
                <w:szCs w:val="22"/>
                <w:lang w:val="en-AU"/>
              </w:rPr>
              <w:t>arrot, radish and turnip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 w:rsidR="00B33886">
              <w:rPr>
                <w:sz w:val="22"/>
                <w:szCs w:val="22"/>
                <w:lang w:val="en-AU"/>
              </w:rPr>
              <w:t>,</w:t>
            </w:r>
            <w:r w:rsidR="00B33886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‡</w:t>
            </w:r>
            <w:r w:rsidR="00B33886"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B33886">
              <w:rPr>
                <w:sz w:val="22"/>
                <w:szCs w:val="22"/>
                <w:lang w:val="en-AU"/>
              </w:rPr>
              <w:t>cucumber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B33886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 w:rsidR="00B33886">
              <w:rPr>
                <w:sz w:val="22"/>
                <w:szCs w:val="22"/>
                <w:lang w:val="en-AU"/>
              </w:rPr>
              <w:fldChar w:fldCharType="separate"/>
            </w:r>
            <w:r w:rsidR="00B33886">
              <w:rPr>
                <w:noProof/>
                <w:sz w:val="22"/>
                <w:szCs w:val="22"/>
                <w:lang w:val="en-AU"/>
              </w:rPr>
              <w:t>(Dong et al., 2018)</w:t>
            </w:r>
            <w:r w:rsidR="00B33886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1C77FB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1C77FB">
              <w:rPr>
                <w:sz w:val="22"/>
                <w:szCs w:val="22"/>
                <w:lang w:val="en-AU"/>
              </w:rPr>
              <w:t>t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1C77FB" w14:paraId="227139EB" w14:textId="77777777" w:rsidTr="00227BCF">
        <w:tc>
          <w:tcPr>
            <w:tcW w:w="1276" w:type="dxa"/>
            <w:vMerge/>
          </w:tcPr>
          <w:p w14:paraId="6E238B4A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64A38872" w14:textId="77777777" w:rsidR="008304EE" w:rsidRPr="001C77FB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515" w:type="dxa"/>
          </w:tcPr>
          <w:p w14:paraId="70B67346" w14:textId="333700B5" w:rsidR="008304EE" w:rsidRPr="001C77FB" w:rsidRDefault="00B33886" w:rsidP="006A79B0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="00B86B03">
              <w:rPr>
                <w:sz w:val="22"/>
                <w:szCs w:val="22"/>
                <w:lang w:val="en-AU"/>
              </w:rPr>
              <w:t xml:space="preserve">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B86B03">
              <w:rPr>
                <w:sz w:val="22"/>
                <w:szCs w:val="22"/>
                <w:lang w:val="en-AU"/>
              </w:rPr>
              <w:t>t</w:t>
            </w:r>
            <w:r w:rsidR="008304EE" w:rsidRPr="001C77FB">
              <w:rPr>
                <w:sz w:val="22"/>
                <w:szCs w:val="22"/>
                <w:lang w:val="en-AU"/>
              </w:rPr>
              <w:t>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Khan et al., 2013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7A2D7E" w:rsidRPr="001C77FB" w14:paraId="3ABE0D12" w14:textId="77777777" w:rsidTr="00227BCF">
        <w:tc>
          <w:tcPr>
            <w:tcW w:w="1276" w:type="dxa"/>
          </w:tcPr>
          <w:p w14:paraId="29FA959F" w14:textId="77777777" w:rsidR="007A2D7E" w:rsidRPr="001C77FB" w:rsidRDefault="007A2D7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0D4ACC5B" w14:textId="23E72837" w:rsidR="007A2D7E" w:rsidRPr="001C77FB" w:rsidRDefault="007A2D7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CD75B7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515" w:type="dxa"/>
          </w:tcPr>
          <w:p w14:paraId="098E7F80" w14:textId="66E1B123" w:rsidR="007A2D7E" w:rsidRPr="00B053B9" w:rsidRDefault="007A2D7E" w:rsidP="006A79B0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 xml:space="preserve">Cucumber </w:t>
            </w:r>
            <w:r w:rsidR="00385FA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 w:rsidR="006A79B0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Tang&lt;/Author&gt;&lt;Year&gt;2018&lt;/Year&gt;&lt;RecNum&gt;1229&lt;/RecNum&gt;&lt;DisplayText&gt;(Tang et al., 2018)&lt;/DisplayText&gt;&lt;record&gt;&lt;rec-number&gt;1229&lt;/rec-number&gt;&lt;foreign-keys&gt;&lt;key app="EN" db-id="avdx25wrd0ad5geparxvepwbzd9apwpz9dss" timestamp="1526345022"&gt;1229&lt;/key&gt;&lt;/foreign-keys&gt;&lt;ref-type name="Journal Article"&gt;17&lt;/ref-type&gt;&lt;contributors&gt;&lt;authors&gt;&lt;author&gt;Tang, Ying, &lt;/author&gt;&lt;author&gt;Dong, Jinlong, &lt;/author&gt;&lt;author&gt;Li, Xun, &lt;/author&gt;&lt;author&gt;Gruda, Nazim, &lt;/author&gt;&lt;author&gt;Duan, Zengqiang&lt;/author&gt;&lt;/authors&gt;&lt;/contributors&gt;&lt;titles&gt;&lt;title&gt;&lt;style face="normal" font="default" size="100%"&gt;Interactive effects of elevated carbon dioxide and nitrogen availability on fruit quality of cucumber (&lt;/style&gt;&lt;style face="italic" font="default" size="100%"&gt;Cucumis sativus&lt;/style&gt;&lt;style face="normal" font="default" size="100%"&gt; L.)&lt;/style&gt;&lt;/title&gt;&lt;secondary-title&gt; J Integr Agric.&lt;/secondary-title&gt;&lt;/titles&gt;&lt;volume&gt;In press&lt;/volume&gt;&lt;dates&gt;&lt;year&gt;2018&lt;/year&gt;&lt;/dates&gt;&lt;urls&gt;&lt;/urls&gt;&lt;/record&gt;&lt;/Cite&gt;&lt;/EndNote&gt;</w:instrText>
            </w:r>
            <w:r w:rsidR="00385FA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 w:rsidR="00385FAE"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Tang et al., 2018)</w:t>
            </w:r>
            <w:r w:rsidR="00385FA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</w:p>
        </w:tc>
      </w:tr>
    </w:tbl>
    <w:p w14:paraId="2228EB25" w14:textId="30D4E4E6" w:rsidR="008304EE" w:rsidRPr="00214C42" w:rsidRDefault="008304EE" w:rsidP="008304EE">
      <w:pPr>
        <w:ind w:firstLine="0"/>
        <w:jc w:val="left"/>
        <w:rPr>
          <w:sz w:val="22"/>
          <w:szCs w:val="22"/>
          <w:lang w:val="en-AU"/>
        </w:rPr>
        <w:sectPr w:rsidR="008304EE" w:rsidRPr="00214C42" w:rsidSect="0066722E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  <w:r w:rsidRPr="00CD75B7">
        <w:rPr>
          <w:rFonts w:hint="eastAsia"/>
          <w:sz w:val="22"/>
          <w:szCs w:val="22"/>
          <w:lang w:val="en-AU"/>
        </w:rPr>
        <w:t>↑</w:t>
      </w:r>
      <w:r w:rsidRPr="00CD75B7">
        <w:rPr>
          <w:rFonts w:hint="eastAsia"/>
          <w:sz w:val="22"/>
          <w:szCs w:val="22"/>
          <w:lang w:val="en-AU"/>
        </w:rPr>
        <w:t xml:space="preserve"> increase, </w:t>
      </w:r>
      <w:r w:rsidRPr="00CD75B7">
        <w:rPr>
          <w:rFonts w:hint="eastAsia"/>
          <w:sz w:val="22"/>
          <w:szCs w:val="22"/>
          <w:lang w:val="en-AU"/>
        </w:rPr>
        <w:t>＝</w:t>
      </w:r>
      <w:r w:rsidRPr="00CD75B7">
        <w:rPr>
          <w:rFonts w:hint="eastAsia"/>
          <w:sz w:val="22"/>
          <w:szCs w:val="22"/>
          <w:lang w:val="en-AU"/>
        </w:rPr>
        <w:t xml:space="preserve"> no significant change, </w:t>
      </w:r>
      <w:r w:rsidRPr="00CD75B7">
        <w:rPr>
          <w:rFonts w:hint="eastAsia"/>
          <w:sz w:val="22"/>
          <w:szCs w:val="22"/>
          <w:lang w:val="en-AU"/>
        </w:rPr>
        <w:t>↓</w:t>
      </w:r>
      <w:r w:rsidRPr="00CD75B7">
        <w:rPr>
          <w:rFonts w:hint="eastAsia"/>
          <w:sz w:val="22"/>
          <w:szCs w:val="22"/>
          <w:lang w:val="en-AU"/>
        </w:rPr>
        <w:t xml:space="preserve"> </w:t>
      </w:r>
      <w:r w:rsidRPr="00AE59D2">
        <w:rPr>
          <w:sz w:val="22"/>
          <w:szCs w:val="22"/>
          <w:lang w:val="en-AU"/>
        </w:rPr>
        <w:t>decrease</w:t>
      </w:r>
      <w:r w:rsidR="00745D58">
        <w:rPr>
          <w:sz w:val="22"/>
          <w:szCs w:val="22"/>
          <w:lang w:val="en-AU"/>
        </w:rPr>
        <w:t xml:space="preserve"> (</w:t>
      </w:r>
      <w:r w:rsidR="00745D58" w:rsidRPr="00745D58">
        <w:rPr>
          <w:i/>
          <w:sz w:val="22"/>
          <w:szCs w:val="22"/>
          <w:lang w:val="en-AU"/>
        </w:rPr>
        <w:t>p</w:t>
      </w:r>
      <w:r w:rsidR="00745D58">
        <w:rPr>
          <w:sz w:val="22"/>
          <w:szCs w:val="22"/>
          <w:lang w:val="en-AU"/>
        </w:rPr>
        <w:t>&lt;0.05)</w:t>
      </w:r>
      <w:r w:rsidRPr="00AE59D2">
        <w:rPr>
          <w:sz w:val="22"/>
          <w:szCs w:val="22"/>
          <w:lang w:val="en-AU"/>
        </w:rPr>
        <w:t xml:space="preserve">. </w:t>
      </w:r>
      <w:r>
        <w:rPr>
          <w:sz w:val="22"/>
          <w:szCs w:val="22"/>
          <w:lang w:val="en-AU"/>
        </w:rPr>
        <w:t xml:space="preserve"> 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lang w:val="de-DE"/>
        </w:rPr>
        <w:t xml:space="preserve">†, 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>‡ and §</w:t>
      </w:r>
      <w:r w:rsidRPr="00AA6345">
        <w:rPr>
          <w:rFonts w:eastAsiaTheme="minorEastAsia"/>
          <w:color w:val="000000" w:themeColor="text1"/>
          <w:kern w:val="0"/>
          <w:sz w:val="22"/>
          <w:szCs w:val="22"/>
        </w:rPr>
        <w:t xml:space="preserve"> indicate the ratios of concentrations of elevated CO</w:t>
      </w:r>
      <w:r w:rsidRPr="00AA6345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AA6345">
        <w:rPr>
          <w:rFonts w:eastAsiaTheme="minorEastAsia"/>
          <w:color w:val="000000" w:themeColor="text1"/>
          <w:kern w:val="0"/>
          <w:sz w:val="22"/>
          <w:szCs w:val="22"/>
        </w:rPr>
        <w:t xml:space="preserve"> to ambient CO</w:t>
      </w:r>
      <w:r w:rsidRPr="00AA6345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AA6345">
        <w:rPr>
          <w:rFonts w:eastAsiaTheme="minorEastAsia"/>
          <w:color w:val="000000" w:themeColor="text1"/>
          <w:kern w:val="0"/>
          <w:sz w:val="22"/>
          <w:szCs w:val="22"/>
        </w:rPr>
        <w:t xml:space="preserve"> are &lt;1.5, 1.5-2.0 and &gt;2.0, respectively.</w:t>
      </w:r>
    </w:p>
    <w:p w14:paraId="16D1A663" w14:textId="293021BA" w:rsidR="008304EE" w:rsidRDefault="008304EE" w:rsidP="00A367A7">
      <w:pPr>
        <w:ind w:firstLine="0"/>
        <w:jc w:val="left"/>
        <w:outlineLvl w:val="0"/>
      </w:pPr>
      <w:r>
        <w:rPr>
          <w:b/>
          <w:lang w:val="en-AU"/>
        </w:rPr>
        <w:lastRenderedPageBreak/>
        <w:t>Table S2.</w:t>
      </w:r>
      <w:r w:rsidRPr="00314EED">
        <w:rPr>
          <w:b/>
          <w:lang w:val="en-AU"/>
        </w:rPr>
        <w:t xml:space="preserve"> </w:t>
      </w:r>
      <w:r w:rsidRPr="009207FC">
        <w:rPr>
          <w:b/>
          <w:lang w:val="en-AU"/>
        </w:rPr>
        <w:t xml:space="preserve">Effects </w:t>
      </w:r>
      <w:bookmarkStart w:id="0" w:name="_GoBack"/>
      <w:bookmarkEnd w:id="0"/>
      <w:r w:rsidRPr="009207FC">
        <w:rPr>
          <w:b/>
          <w:lang w:val="en-AU"/>
        </w:rPr>
        <w:t xml:space="preserve">of elevated </w:t>
      </w:r>
      <w:r w:rsidRPr="009207FC">
        <w:rPr>
          <w:b/>
        </w:rPr>
        <w:t>CO</w:t>
      </w:r>
      <w:r w:rsidRPr="009207FC">
        <w:rPr>
          <w:b/>
          <w:vertAlign w:val="subscript"/>
        </w:rPr>
        <w:t xml:space="preserve">2 </w:t>
      </w:r>
      <w:r w:rsidRPr="009207FC">
        <w:rPr>
          <w:b/>
        </w:rPr>
        <w:t xml:space="preserve">on </w:t>
      </w:r>
      <w:r w:rsidR="00EF3E3B">
        <w:rPr>
          <w:b/>
        </w:rPr>
        <w:t xml:space="preserve">concentrations of </w:t>
      </w:r>
      <w:r w:rsidR="00356925">
        <w:rPr>
          <w:b/>
        </w:rPr>
        <w:t>taste</w:t>
      </w:r>
      <w:r w:rsidRPr="009207FC">
        <w:rPr>
          <w:b/>
        </w:rPr>
        <w:t>-related organic acids in vegetables</w:t>
      </w:r>
      <w:r w:rsidRPr="009207FC">
        <w:rPr>
          <w:b/>
          <w:sz w:val="22"/>
          <w:szCs w:val="22"/>
          <w:lang w:val="en-AU"/>
        </w:rPr>
        <w:t>.</w:t>
      </w:r>
      <w: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851"/>
        <w:gridCol w:w="6883"/>
      </w:tblGrid>
      <w:tr w:rsidR="008304EE" w:rsidRPr="00DB375D" w14:paraId="3FDED940" w14:textId="77777777" w:rsidTr="00BE482B">
        <w:trPr>
          <w:trHeight w:val="340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3E8E36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Quality parameters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1869C70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</w:rPr>
              <w:t>CO</w:t>
            </w:r>
            <w:r w:rsidRPr="00DB375D">
              <w:rPr>
                <w:sz w:val="22"/>
                <w:szCs w:val="22"/>
                <w:vertAlign w:val="subscript"/>
              </w:rPr>
              <w:t xml:space="preserve">2 </w:t>
            </w:r>
            <w:r w:rsidRPr="00DB375D">
              <w:rPr>
                <w:sz w:val="22"/>
                <w:szCs w:val="22"/>
                <w:lang w:val="en-AU"/>
              </w:rPr>
              <w:t>effects</w:t>
            </w:r>
          </w:p>
        </w:tc>
        <w:tc>
          <w:tcPr>
            <w:tcW w:w="6883" w:type="dxa"/>
            <w:tcBorders>
              <w:top w:val="single" w:sz="4" w:space="0" w:color="auto"/>
              <w:bottom w:val="single" w:sz="4" w:space="0" w:color="auto"/>
            </w:tcBorders>
          </w:tcPr>
          <w:p w14:paraId="2D05501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rops</w:t>
            </w:r>
          </w:p>
        </w:tc>
      </w:tr>
      <w:tr w:rsidR="00BE482B" w:rsidRPr="00DB375D" w14:paraId="4D76226D" w14:textId="77777777" w:rsidTr="00BE482B"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5010A294" w14:textId="153744F2" w:rsidR="00BE482B" w:rsidRPr="00DB375D" w:rsidRDefault="00BE482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Malic acid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</w:tcPr>
          <w:p w14:paraId="2939DFB2" w14:textId="33541408" w:rsidR="00BE482B" w:rsidRPr="00DB375D" w:rsidRDefault="00BE482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83" w:type="dxa"/>
            <w:tcBorders>
              <w:top w:val="single" w:sz="4" w:space="0" w:color="auto"/>
              <w:bottom w:val="nil"/>
            </w:tcBorders>
          </w:tcPr>
          <w:p w14:paraId="2C477C3E" w14:textId="5018CB4E" w:rsidR="00BE482B" w:rsidRPr="00214D4F" w:rsidRDefault="00BE482B" w:rsidP="00584346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BE482B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>L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 xml:space="preserve">ettuce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begin"/>
            </w:r>
            <w:r w:rsidR="00584346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instrText xml:space="preserve"> ADDIN EN.CITE &lt;EndNote&gt;&lt;Cite&gt;&lt;Author&gt;Miyagi&lt;/Author&gt;&lt;Year&gt;2017&lt;/Year&gt;&lt;RecNum&gt;1210&lt;/RecNum&gt;&lt;DisplayText&gt;(Miyagi et al., 2017)&lt;/DisplayText&gt;&lt;record&gt;&lt;rec-number&gt;1210&lt;/rec-number&gt;&lt;foreign-keys&gt;&lt;key app="EN" db-id="avdx25wrd0ad5geparxvepwbzd9apwpz9dss" timestamp="1523517184"&gt;1210&lt;/key&gt;&lt;/foreign-keys&gt;&lt;ref-type name="Journal Article"&gt;17&lt;/ref-type&gt;&lt;contributors&gt;&lt;authors&gt;&lt;author&gt;Miyagi, Atsuko&lt;/author&gt;&lt;author&gt;Uchimiya, Hirofumi&lt;/author&gt;&lt;author&gt;Kawai-Yamada, Maki&lt;/author&gt;&lt;/authors&gt;&lt;/contributors&gt;&lt;titles&gt;&lt;title&gt;Synergistic effects of light quality, carbon dioxide and nutrients on metabolite compositions of head lettuce under artificial growth conditions mimicking a plant factory&lt;/title&gt;&lt;secondary-title&gt;Food Chem.&lt;/secondary-title&gt;&lt;/titles&gt;&lt;periodical&gt;&lt;full-title&gt;Food Chem.&lt;/full-title&gt;&lt;/periodical&gt;&lt;pages&gt;561-568&lt;/pages&gt;&lt;volume&gt;218&lt;/volume&gt;&lt;keywords&gt;&lt;keyword&gt;L.&lt;/keyword&gt;&lt;keyword&gt;High CO&lt;/keyword&gt;&lt;keyword&gt;Hoagland’s formulation&lt;/keyword&gt;&lt;keyword&gt;Light emitting diode (LED)&lt;/keyword&gt;&lt;keyword&gt;Plant factory&lt;/keyword&gt;&lt;keyword&gt;Capillary electrophoresis-mass spectrometry&lt;/keyword&gt;&lt;/keywords&gt;&lt;dates&gt;&lt;year&gt;2017&lt;/year&gt;&lt;pub-dates&gt;&lt;date&gt;2017/03/01/&lt;/date&gt;&lt;/pub-dates&gt;&lt;/dates&gt;&lt;isbn&gt;0308-8146&lt;/isbn&gt;&lt;urls&gt;&lt;related-urls&gt;&lt;url&gt;http://www.sciencedirect.com/science/article/pii/S0308814616314972&lt;/url&gt;&lt;/related-urls&gt;&lt;/urls&gt;&lt;electronic-resource-num&gt;doi: 10.1016/j.foodchem.2016.09.102&lt;/electronic-resource-num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  <w:lang w:val="de-DE"/>
              </w:rPr>
              <w:t>(Miyag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end"/>
            </w:r>
          </w:p>
        </w:tc>
      </w:tr>
      <w:tr w:rsidR="008304EE" w:rsidRPr="00DB375D" w14:paraId="41D1CC5F" w14:textId="77777777" w:rsidTr="00BE482B">
        <w:tc>
          <w:tcPr>
            <w:tcW w:w="1276" w:type="dxa"/>
            <w:tcBorders>
              <w:top w:val="nil"/>
            </w:tcBorders>
          </w:tcPr>
          <w:p w14:paraId="634143FD" w14:textId="6C264C9E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  <w:tcBorders>
              <w:top w:val="nil"/>
            </w:tcBorders>
          </w:tcPr>
          <w:p w14:paraId="59DA35A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=</w:t>
            </w:r>
          </w:p>
        </w:tc>
        <w:tc>
          <w:tcPr>
            <w:tcW w:w="6883" w:type="dxa"/>
            <w:tcBorders>
              <w:top w:val="nil"/>
            </w:tcBorders>
          </w:tcPr>
          <w:p w14:paraId="2348FAFF" w14:textId="64FE5184" w:rsidR="008304EE" w:rsidRPr="00DB375D" w:rsidRDefault="00BE482B" w:rsidP="00584346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27701B" w:rsidRPr="00BE482B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>L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 xml:space="preserve">ettuce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begin"/>
            </w:r>
            <w:r w:rsidR="00584346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instrText xml:space="preserve"> ADDIN EN.CITE &lt;EndNote&gt;&lt;Cite&gt;&lt;Author&gt;Miyagi&lt;/Author&gt;&lt;Year&gt;2017&lt;/Year&gt;&lt;RecNum&gt;1210&lt;/RecNum&gt;&lt;DisplayText&gt;(Miyagi et al., 2017)&lt;/DisplayText&gt;&lt;record&gt;&lt;rec-number&gt;1210&lt;/rec-number&gt;&lt;foreign-keys&gt;&lt;key app="EN" db-id="avdx25wrd0ad5geparxvepwbzd9apwpz9dss" timestamp="1523517184"&gt;1210&lt;/key&gt;&lt;/foreign-keys&gt;&lt;ref-type name="Journal Article"&gt;17&lt;/ref-type&gt;&lt;contributors&gt;&lt;authors&gt;&lt;author&gt;Miyagi, Atsuko&lt;/author&gt;&lt;author&gt;Uchimiya, Hirofumi&lt;/author&gt;&lt;author&gt;Kawai-Yamada, Maki&lt;/author&gt;&lt;/authors&gt;&lt;/contributors&gt;&lt;titles&gt;&lt;title&gt;Synergistic effects of light quality, carbon dioxide and nutrients on metabolite compositions of head lettuce under artificial growth conditions mimicking a plant factory&lt;/title&gt;&lt;secondary-title&gt;Food Chem.&lt;/secondary-title&gt;&lt;/titles&gt;&lt;periodical&gt;&lt;full-title&gt;Food Chem.&lt;/full-title&gt;&lt;/periodical&gt;&lt;pages&gt;561-568&lt;/pages&gt;&lt;volume&gt;218&lt;/volume&gt;&lt;keywords&gt;&lt;keyword&gt;L.&lt;/keyword&gt;&lt;keyword&gt;High CO&lt;/keyword&gt;&lt;keyword&gt;Hoagland’s formulation&lt;/keyword&gt;&lt;keyword&gt;Light emitting diode (LED)&lt;/keyword&gt;&lt;keyword&gt;Plant factory&lt;/keyword&gt;&lt;keyword&gt;Capillary electrophoresis-mass spectrometry&lt;/keyword&gt;&lt;/keywords&gt;&lt;dates&gt;&lt;year&gt;2017&lt;/year&gt;&lt;pub-dates&gt;&lt;date&gt;2017/03/01/&lt;/date&gt;&lt;/pub-dates&gt;&lt;/dates&gt;&lt;isbn&gt;0308-8146&lt;/isbn&gt;&lt;urls&gt;&lt;related-urls&gt;&lt;url&gt;http://www.sciencedirect.com/science/article/pii/S0308814616314972&lt;/url&gt;&lt;/related-urls&gt;&lt;/urls&gt;&lt;electronic-resource-num&gt;doi: 10.1016/j.foodchem.2016.09.102&lt;/electronic-resource-num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  <w:lang w:val="de-DE"/>
              </w:rPr>
              <w:t>(Miyag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end"/>
            </w:r>
            <w:r w:rsidRPr="00BE482B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>,</w:t>
            </w:r>
            <w:r w:rsidRPr="00BE482B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 xml:space="preserve">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p</w:t>
            </w:r>
            <w:r w:rsidR="008304EE" w:rsidRPr="00DB375D">
              <w:rPr>
                <w:rFonts w:hint="eastAsia"/>
                <w:sz w:val="22"/>
                <w:szCs w:val="22"/>
                <w:lang w:val="en-AU"/>
              </w:rPr>
              <w:t>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TsgVm9ybmUgZXQgYWwuLCAyMDAyKTwvRGlzcGxheVRl
eHQ+PHJlY29yZD48cmVjLW51bWJlcj42ODU8L3JlYy1udW1iZXI+PGZvcmVpZ24ta2V5cz48a2V5
IGFwcD0iRU4iIGRiLWlkPSJhdmR4MjV3cmQwYWQ1Z2VwYXJ4dmVwd2J6ZDlhcHdwejlkc3MiIHRp
bWVzdGFtcD0iMTQ3NDYxMzY0MyI+Njg1PC9rZXk+PC9mb3JlaWduLWtleXM+PHJlZi10eXBlIG5h
bWU9IkpvdXJuYWwgQXJ0aWNsZSI+MTc8L3JlZi10eXBlPjxjb250cmlidXRvcnM+PGF1dGhvcnM+
PGF1dGhvcj5Eb25uZWxseSwgQWxpc29uPC9hdXRob3I+PGF1dGhvcj5MYXdzb24sIFRyYWN5PC9h
dXRob3I+PGF1dGhvcj5DcmFpZ29uLCBKaW08L2F1dGhvcj48YXV0aG9yPkJsYWNrLCBDb2xpbiBS
LjwvYXV0aG9yPjxhdXRob3I+Q29sbHMsIEplcmVteSBKLjwvYXV0aG9yPjxhdXRob3I+TGFuZG9u
LCBHZW9mZjwvYXV0aG9yPjwvYXV0aG9ycz48L2NvbnRyaWJ1dG9ycz48dGl0bGVzPjx0aXRsZT48
c3R5bGUgZmFjZT0ibm9ybWFsIiBmb250PSJkZWZhdWx0IiBzaXplPSIxMDAlIj5FZmZlY3RzIG9m
IGVsZXZhdGVkIENPPC9zdHlsZT48c3R5bGUgZmFjZT0ic3Vic2NyaXB0IiBmb250PSJkZWZhdWx0
IiBzaXplPSIxMDAlIj4yPC9zdHlsZT48c3R5bGUgZmFjZT0ibm9ybWFsIiBmb250PSJkZWZhdWx0
IiBzaXplPSIxMDAlIj4gYW5kIE88L3N0eWxlPjxzdHlsZSBmYWNlPSJzdWJzY3JpcHQiIGZvbnQ9
ImRlZmF1bHQiIHNpemU9IjEwMCUiPjM8L3N0eWxlPjxzdHlsZSBmYWNlPSJub3JtYWwiIGZvbnQ9
ImRlZmF1bHQiIHNpemU9IjEwMCUiPiBvbiB0dWJlciBxdWFsaXR5IGluIHBvdGF0byAoPC9zdHls
ZT48c3R5bGUgZmFjZT0iaXRhbGljIiBmb250PSJkZWZhdWx0IiBzaXplPSIxMDAlIj5Tb2xhbnVt
IHR1YmVyb3N1bTwvc3R5bGU+PHN0eWxlIGZhY2U9Im5vcm1hbCIgZm9udD0iZGVmYXVsdCIgc2l6
ZT0iMTAwJSI+IEwuKTwvc3R5bGU+PC90aXRsZT48c2Vjb25kYXJ5LXRpdGxlPkFncmljLiBFY29z
eXN0LiBFbnZpcm9uLjwvc2Vjb25kYXJ5LXRpdGxlPjwvdGl0bGVzPjxwZXJpb2RpY2FsPjxmdWxs
LXRpdGxlPkFncmljLiBFY29zeXN0LiBFbnZpcm9uLjwvZnVsbC10aXRsZT48L3BlcmlvZGljYWw+
PHBhZ2VzPjI3My0yODU8L3BhZ2VzPjx2b2x1bWU+ODc8L3ZvbHVtZT48bnVtYmVyPjM8L251bWJl
cj48a2V5d29yZHM+PGtleXdvcmQ+Q2FyYm9uIGRpb3hpZGU8L2tleXdvcmQ+PGtleXdvcmQ+T3pv
bmU8L2tleXdvcmQ+PGtleXdvcmQ+UG90YXRvPC9rZXl3b3JkPjxrZXl3b3JkPlNvbGFudW0gdHVi
ZXJvc3VtIEwuPC9rZXl3b3JkPjxrZXl3b3JkPlR1YmVyIHF1YWxpdHk8L2tleXdvcmQ+PGtleXdv
cmQ+T3Blbi10b3AgY2hhbWJlcnMgKE9UQ3MpPC9rZXl3b3JkPjxrZXl3b3JkPlVuaXRlZCBLaW5n
ZG9tPC9rZXl3b3JkPjwva2V5d29yZHM+PGRhdGVzPjx5ZWFyPjIwMDE8L3llYXI+PHB1Yi1kYXRl
cz48ZGF0ZT4xMi8vPC9kYXRlPjwvcHViLWRhdGVzPjwvZGF0ZXM+PGlzYm4+MDE2Ny04ODA5PC9p
c2JuPjx1cmxzPjxyZWxhdGVkLXVybHM+PHVybD5odHRwOi8vd3d3LnNjaWVuY2VkaXJlY3QuY29t
L3NjaWVuY2UvYXJ0aWNsZS9waWkvUzAxNjc4ODA5MDEwMDE0NFg8L3VybD48L3JlbGF0ZWQtdXJs
cz48L3VybHM+PGVsZWN0cm9uaWMtcmVzb3VyY2UtbnVtPmRvaTogMTAuMTAxNi9TMDE2Ny04ODA5
KDAxKTAwMTQ0LVg8L2VsZWN0cm9uaWMtcmVzb3VyY2UtbnVtPjwvcmVjb3JkPjwvQ2l0ZT48Q2l0
ZT48QXV0aG9yPlZvcm5lPC9BdXRob3I+PFllYXI+MjAwMjwvWWVhcj48UmVjTnVtPjExMjwvUmVj
TnVtPjxyZWNvcmQ+PHJlYy1udW1iZXI+MTEyPC9yZWMtbnVtYmVyPjxmb3JlaWduLWtleXM+PGtl
eSBhcHA9IkVOIiBkYi1pZD0iYXZkeDI1d3JkMGFkNWdlcGFyeHZlcHdiemQ5YXB3cHo5ZHNzIiB0
aW1lc3RhbXA9IjEzOTE2ODg4MjAiPjExMjwva2V5PjwvZm9yZWlnbi1rZXlzPjxyZWYtdHlwZSBu
YW1lPSJKb3VybmFsIEFydGljbGUiPjE3PC9yZWYtdHlwZT48Y29udHJpYnV0b3JzPjxhdXRob3Jz
PjxhdXRob3I+Vm9ybmUsIFZpcnBpPC9hdXRob3I+PGF1dGhvcj5PamFucGVyw6QsIEthdGlua2E8
L2F1dGhvcj48YXV0aG9yPkRlIFRlbW1lcm1hbiwgTDwvYXV0aG9yPjxhdXRob3I+QmluZGksIE08
L2F1dGhvcj48YXV0aG9yPkjDtmd5LCBQPC9hdXRob3I+PGF1dGhvcj5Kb25lcywgTUI8L2F1dGhv
cj48YXV0aG9yPkxhd3NvbiwgVDwvYXV0aG9yPjxhdXRob3I+UGVyc3NvbiwgSzwvYXV0aG9yPjwv
YXV0aG9ycz48L2NvbnRyaWJ1dG9ycz48dGl0bGVzPjx0aXRsZT5FZmZlY3RzIG9mIGVsZXZhdGVk
IGNhcmJvbiBkaW94aWRlIGFuZCBvem9uZSBvbiBwb3RhdG8gdHViZXIgcXVhbGl0eSBpbiB0aGUg
RXVyb3BlYW4gbXVsdGlwbGUtc2l0ZSBleHBlcmltZW50IOKAmENISVAtcHJvamVjdOKAmTwvdGl0
bGU+PHNlY29uZGFyeS10aXRsZT5FdXIuIEouIEFncm9uLiA8L3NlY29uZGFyeS10aXRsZT48L3Rp
dGxlcz48cGVyaW9kaWNhbD48ZnVsbC10aXRsZT5FdXIuIEouIEFncm9uLjwvZnVsbC10aXRsZT48
L3BlcmlvZGljYWw+PHBhZ2VzPjM2OS0zODE8L3BhZ2VzPjx2b2x1bWU+MTc8L3ZvbHVtZT48bnVt
YmVyPjQ8L251bWJlcj48ZGF0ZXM+PHllYXI+MjAwMjwveWVhcj48L2RhdGVzPjxpc2JuPjExNjEt
MDMwMTwvaXNibj48dXJscz48L3VybHM+PC9yZWNvcmQ+PC9DaXRlPjxDaXRlPjxBdXRob3I+SMO2
Z3k8L0F1dGhvcj48WWVhcj4yMDA5PC9ZZWFyPjxSZWNOdW0+NjgwPC9SZWNOdW0+PHJlY29yZD48
cmVjLW51bWJlcj42ODA8L3JlYy1udW1iZXI+PGZvcmVpZ24ta2V5cz48a2V5IGFwcD0iRU4iIGRi
LWlkPSJhdmR4MjV3cmQwYWQ1Z2VwYXJ4dmVwd2J6ZDlhcHdwejlkc3MiIHRpbWVzdGFtcD0iMTQ3
NDYxMjkzNSI+NjgwPC9rZXk+PC9mb3JlaWduLWtleXM+PHJlZi10eXBlIG5hbWU9IkpvdXJuYWwg
QXJ0aWNsZSI+MTc8L3JlZi10eXBlPjxjb250cmlidXRvcnM+PGF1dGhvcnM+PGF1dGhvcj5Iw7Zn
eSwgUC48L2F1dGhvcj48YXV0aG9yPkZhbmdtZWllciwgQS48L2F1dGhvcj48L2F1dGhvcnM+PC9j
b250cmlidXRvcnM+PHRpdGxlcz48dGl0bGU+PHN0eWxlIGZhY2U9Im5vcm1hbCIgZm9udD0iZGVm
YXVsdCIgc2l6ZT0iMTAwJSI+QXRtb3NwaGVyaWMgQ088L3N0eWxlPjxzdHlsZSBmYWNlPSJzdWJz
Y3JpcHQiIGZvbnQ9ImRlZmF1bHQiIHNpemU9IjEwMCUiPjI8L3N0eWxlPjxzdHlsZSBmYWNlPSJu
b3JtYWwiIGZvbnQ9ImRlZmF1bHQiIHNpemU9IjEwMCUiPiBlbnJpY2htZW50IGFmZmVjdHMgcG90
YXRvZXM6IDIuIFR1YmVyIHF1YWxpdHkgdHJhaXRzPC9zdHlsZT48L3RpdGxlPjxzZWNvbmRhcnkt
dGl0bGU+RXVyLiBKLiBBZ3Jvbi4gPC9zZWNvbmRhcnktdGl0bGU+PC90aXRsZXM+PHBlcmlvZGlj
YWw+PGZ1bGwtdGl0bGU+RXVyLiBKLiBBZ3Jvbi48L2Z1bGwtdGl0bGU+PC9wZXJpb2RpY2FsPjxw
YWdlcz44NS05NDwvcGFnZXM+PHZvbHVtZT4zMDwvdm9sdW1lPjxudW1iZXI+MjwvbnVtYmVyPjxr
ZXl3b3Jkcz48a2V5d29yZD5DTzIgZW5yaWNobWVudDwva2V5d29yZD48a2V5d29yZD5PVEM8L2tl
eXdvcmQ+PGtleXdvcmQ+U29sYW51bSB0dWJlcm9zdW0gTC48L2tleXdvcmQ+PGtleXdvcmQ+UG90
YXRvPC9rZXl3b3JkPjxrZXl3b3JkPlR1YmVyIHF1YWxpdHk8L2tleXdvcmQ+PC9rZXl3b3Jkcz48
ZGF0ZXM+PHllYXI+MjAwOTwveWVhcj48cHViLWRhdGVzPjxkYXRlPjIvLzwvZGF0ZT48L3B1Yi1k
YXRlcz48L2RhdGVzPjxpc2JuPjExNjEtMDMwMTwvaXNibj48dXJscz48cmVsYXRlZC11cmxzPjx1
cmw+aHR0cDovL3d3dy5zY2llbmNlZGlyZWN0LmNvbS9zY2llbmNlL2FydGljbGUvcGlpL1MxMTYx
MDMwMTA4MDAwODc3PC91cmw+PC9yZWxhdGVkLXVybHM+PC91cmxzPjxlbGVjdHJvbmljLXJlc291
cmNlLW51bT5kb2k6IDEwLjEwMTYvai5lamEuMjAwOC4wNy4wMDY8L2VsZWN0cm9uaWMtcmVzb3Vy
Y2UtbnVtPjwvcmVjb3JkPjwvQ2l0ZT48L0VuZE5vdGU+AG=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TsgVm9ybmUgZXQgYWwuLCAyMDAyKTwvRGlzcGxheVRl
eHQ+PHJlY29yZD48cmVjLW51bWJlcj42ODU8L3JlYy1udW1iZXI+PGZvcmVpZ24ta2V5cz48a2V5
IGFwcD0iRU4iIGRiLWlkPSJhdmR4MjV3cmQwYWQ1Z2VwYXJ4dmVwd2J6ZDlhcHdwejlkc3MiIHRp
bWVzdGFtcD0iMTQ3NDYxMzY0MyI+Njg1PC9rZXk+PC9mb3JlaWduLWtleXM+PHJlZi10eXBlIG5h
bWU9IkpvdXJuYWwgQXJ0aWNsZSI+MTc8L3JlZi10eXBlPjxjb250cmlidXRvcnM+PGF1dGhvcnM+
PGF1dGhvcj5Eb25uZWxseSwgQWxpc29uPC9hdXRob3I+PGF1dGhvcj5MYXdzb24sIFRyYWN5PC9h
dXRob3I+PGF1dGhvcj5DcmFpZ29uLCBKaW08L2F1dGhvcj48YXV0aG9yPkJsYWNrLCBDb2xpbiBS
LjwvYXV0aG9yPjxhdXRob3I+Q29sbHMsIEplcmVteSBKLjwvYXV0aG9yPjxhdXRob3I+TGFuZG9u
LCBHZW9mZjwvYXV0aG9yPjwvYXV0aG9ycz48L2NvbnRyaWJ1dG9ycz48dGl0bGVzPjx0aXRsZT48
c3R5bGUgZmFjZT0ibm9ybWFsIiBmb250PSJkZWZhdWx0IiBzaXplPSIxMDAlIj5FZmZlY3RzIG9m
IGVsZXZhdGVkIENPPC9zdHlsZT48c3R5bGUgZmFjZT0ic3Vic2NyaXB0IiBmb250PSJkZWZhdWx0
IiBzaXplPSIxMDAlIj4yPC9zdHlsZT48c3R5bGUgZmFjZT0ibm9ybWFsIiBmb250PSJkZWZhdWx0
IiBzaXplPSIxMDAlIj4gYW5kIE88L3N0eWxlPjxzdHlsZSBmYWNlPSJzdWJzY3JpcHQiIGZvbnQ9
ImRlZmF1bHQiIHNpemU9IjEwMCUiPjM8L3N0eWxlPjxzdHlsZSBmYWNlPSJub3JtYWwiIGZvbnQ9
ImRlZmF1bHQiIHNpemU9IjEwMCUiPiBvbiB0dWJlciBxdWFsaXR5IGluIHBvdGF0byAoPC9zdHls
ZT48c3R5bGUgZmFjZT0iaXRhbGljIiBmb250PSJkZWZhdWx0IiBzaXplPSIxMDAlIj5Tb2xhbnVt
IHR1YmVyb3N1bTwvc3R5bGU+PHN0eWxlIGZhY2U9Im5vcm1hbCIgZm9udD0iZGVmYXVsdCIgc2l6
ZT0iMTAwJSI+IEwuKTwvc3R5bGU+PC90aXRsZT48c2Vjb25kYXJ5LXRpdGxlPkFncmljLiBFY29z
eXN0LiBFbnZpcm9uLjwvc2Vjb25kYXJ5LXRpdGxlPjwvdGl0bGVzPjxwZXJpb2RpY2FsPjxmdWxs
LXRpdGxlPkFncmljLiBFY29zeXN0LiBFbnZpcm9uLjwvZnVsbC10aXRsZT48L3BlcmlvZGljYWw+
PHBhZ2VzPjI3My0yODU8L3BhZ2VzPjx2b2x1bWU+ODc8L3ZvbHVtZT48bnVtYmVyPjM8L251bWJl
cj48a2V5d29yZHM+PGtleXdvcmQ+Q2FyYm9uIGRpb3hpZGU8L2tleXdvcmQ+PGtleXdvcmQ+T3pv
bmU8L2tleXdvcmQ+PGtleXdvcmQ+UG90YXRvPC9rZXl3b3JkPjxrZXl3b3JkPlNvbGFudW0gdHVi
ZXJvc3VtIEwuPC9rZXl3b3JkPjxrZXl3b3JkPlR1YmVyIHF1YWxpdHk8L2tleXdvcmQ+PGtleXdv
cmQ+T3Blbi10b3AgY2hhbWJlcnMgKE9UQ3MpPC9rZXl3b3JkPjxrZXl3b3JkPlVuaXRlZCBLaW5n
ZG9tPC9rZXl3b3JkPjwva2V5d29yZHM+PGRhdGVzPjx5ZWFyPjIwMDE8L3llYXI+PHB1Yi1kYXRl
cz48ZGF0ZT4xMi8vPC9kYXRlPjwvcHViLWRhdGVzPjwvZGF0ZXM+PGlzYm4+MDE2Ny04ODA5PC9p
c2JuPjx1cmxzPjxyZWxhdGVkLXVybHM+PHVybD5odHRwOi8vd3d3LnNjaWVuY2VkaXJlY3QuY29t
L3NjaWVuY2UvYXJ0aWNsZS9waWkvUzAxNjc4ODA5MDEwMDE0NFg8L3VybD48L3JlbGF0ZWQtdXJs
cz48L3VybHM+PGVsZWN0cm9uaWMtcmVzb3VyY2UtbnVtPmRvaTogMTAuMTAxNi9TMDE2Ny04ODA5
KDAxKTAwMTQ0LVg8L2VsZWN0cm9uaWMtcmVzb3VyY2UtbnVtPjwvcmVjb3JkPjwvQ2l0ZT48Q2l0
ZT48QXV0aG9yPlZvcm5lPC9BdXRob3I+PFllYXI+MjAwMjwvWWVhcj48UmVjTnVtPjExMjwvUmVj
TnVtPjxyZWNvcmQ+PHJlYy1udW1iZXI+MTEyPC9yZWMtbnVtYmVyPjxmb3JlaWduLWtleXM+PGtl
eSBhcHA9IkVOIiBkYi1pZD0iYXZkeDI1d3JkMGFkNWdlcGFyeHZlcHdiemQ5YXB3cHo5ZHNzIiB0
aW1lc3RhbXA9IjEzOTE2ODg4MjAiPjExMjwva2V5PjwvZm9yZWlnbi1rZXlzPjxyZWYtdHlwZSBu
YW1lPSJKb3VybmFsIEFydGljbGUiPjE3PC9yZWYtdHlwZT48Y29udHJpYnV0b3JzPjxhdXRob3Jz
PjxhdXRob3I+Vm9ybmUsIFZpcnBpPC9hdXRob3I+PGF1dGhvcj5PamFucGVyw6QsIEthdGlua2E8
L2F1dGhvcj48YXV0aG9yPkRlIFRlbW1lcm1hbiwgTDwvYXV0aG9yPjxhdXRob3I+QmluZGksIE08
L2F1dGhvcj48YXV0aG9yPkjDtmd5LCBQPC9hdXRob3I+PGF1dGhvcj5Kb25lcywgTUI8L2F1dGhv
cj48YXV0aG9yPkxhd3NvbiwgVDwvYXV0aG9yPjxhdXRob3I+UGVyc3NvbiwgSzwvYXV0aG9yPjwv
YXV0aG9ycz48L2NvbnRyaWJ1dG9ycz48dGl0bGVzPjx0aXRsZT5FZmZlY3RzIG9mIGVsZXZhdGVk
IGNhcmJvbiBkaW94aWRlIGFuZCBvem9uZSBvbiBwb3RhdG8gdHViZXIgcXVhbGl0eSBpbiB0aGUg
RXVyb3BlYW4gbXVsdGlwbGUtc2l0ZSBleHBlcmltZW50IOKAmENISVAtcHJvamVjdOKAmTwvdGl0
bGU+PHNlY29uZGFyeS10aXRsZT5FdXIuIEouIEFncm9uLiA8L3NlY29uZGFyeS10aXRsZT48L3Rp
dGxlcz48cGVyaW9kaWNhbD48ZnVsbC10aXRsZT5FdXIuIEouIEFncm9uLjwvZnVsbC10aXRsZT48
L3BlcmlvZGljYWw+PHBhZ2VzPjM2OS0zODE8L3BhZ2VzPjx2b2x1bWU+MTc8L3ZvbHVtZT48bnVt
YmVyPjQ8L251bWJlcj48ZGF0ZXM+PHllYXI+MjAwMjwveWVhcj48L2RhdGVzPjxpc2JuPjExNjEt
MDMwMTwvaXNibj48dXJscz48L3VybHM+PC9yZWNvcmQ+PC9DaXRlPjxDaXRlPjxBdXRob3I+SMO2
Z3k8L0F1dGhvcj48WWVhcj4yMDA5PC9ZZWFyPjxSZWNOdW0+NjgwPC9SZWNOdW0+PHJlY29yZD48
cmVjLW51bWJlcj42ODA8L3JlYy1udW1iZXI+PGZvcmVpZ24ta2V5cz48a2V5IGFwcD0iRU4iIGRi
LWlkPSJhdmR4MjV3cmQwYWQ1Z2VwYXJ4dmVwd2J6ZDlhcHdwejlkc3MiIHRpbWVzdGFtcD0iMTQ3
NDYxMjkzNSI+NjgwPC9rZXk+PC9mb3JlaWduLWtleXM+PHJlZi10eXBlIG5hbWU9IkpvdXJuYWwg
QXJ0aWNsZSI+MTc8L3JlZi10eXBlPjxjb250cmlidXRvcnM+PGF1dGhvcnM+PGF1dGhvcj5Iw7Zn
eSwgUC48L2F1dGhvcj48YXV0aG9yPkZhbmdtZWllciwgQS48L2F1dGhvcj48L2F1dGhvcnM+PC9j
b250cmlidXRvcnM+PHRpdGxlcz48dGl0bGU+PHN0eWxlIGZhY2U9Im5vcm1hbCIgZm9udD0iZGVm
YXVsdCIgc2l6ZT0iMTAwJSI+QXRtb3NwaGVyaWMgQ088L3N0eWxlPjxzdHlsZSBmYWNlPSJzdWJz
Y3JpcHQiIGZvbnQ9ImRlZmF1bHQiIHNpemU9IjEwMCUiPjI8L3N0eWxlPjxzdHlsZSBmYWNlPSJu
b3JtYWwiIGZvbnQ9ImRlZmF1bHQiIHNpemU9IjEwMCUiPiBlbnJpY2htZW50IGFmZmVjdHMgcG90
YXRvZXM6IDIuIFR1YmVyIHF1YWxpdHkgdHJhaXRzPC9zdHlsZT48L3RpdGxlPjxzZWNvbmRhcnkt
dGl0bGU+RXVyLiBKLiBBZ3Jvbi4gPC9zZWNvbmRhcnktdGl0bGU+PC90aXRsZXM+PHBlcmlvZGlj
YWw+PGZ1bGwtdGl0bGU+RXVyLiBKLiBBZ3Jvbi48L2Z1bGwtdGl0bGU+PC9wZXJpb2RpY2FsPjxw
YWdlcz44NS05NDwvcGFnZXM+PHZvbHVtZT4zMDwvdm9sdW1lPjxudW1iZXI+MjwvbnVtYmVyPjxr
ZXl3b3Jkcz48a2V5d29yZD5DTzIgZW5yaWNobWVudDwva2V5d29yZD48a2V5d29yZD5PVEM8L2tl
eXdvcmQ+PGtleXdvcmQ+U29sYW51bSB0dWJlcm9zdW0gTC48L2tleXdvcmQ+PGtleXdvcmQ+UG90
YXRvPC9rZXl3b3JkPjxrZXl3b3JkPlR1YmVyIHF1YWxpdHk8L2tleXdvcmQ+PC9rZXl3b3Jkcz48
ZGF0ZXM+PHllYXI+MjAwOTwveWVhcj48cHViLWRhdGVzPjxkYXRlPjIvLzwvZGF0ZT48L3B1Yi1k
YXRlcz48L2RhdGVzPjxpc2JuPjExNjEtMDMwMTwvaXNibj48dXJscz48cmVsYXRlZC11cmxzPjx1
cmw+aHR0cDovL3d3dy5zY2llbmNlZGlyZWN0LmNvbS9zY2llbmNlL2FydGljbGUvcGlpL1MxMTYx
MDMwMTA4MDAwODc3PC91cmw+PC9yZWxhdGVkLXVybHM+PC91cmxzPjxlbGVjdHJvbmljLXJlc291
cmNlLW51bT5kb2k6IDEwLjEwMTYvai5lamEuMjAwOC4wNy4wMDY8L2VsZWN0cm9uaWMtcmVzb3Vy
Y2UtbnVtPjwvcmVjb3JkPjwvQ2l0ZT48L0VuZE5vdGU+AG=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 w:rsidRPr="00DB375D">
              <w:rPr>
                <w:sz w:val="22"/>
                <w:szCs w:val="22"/>
                <w:lang w:val="en-AU"/>
              </w:rPr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Donnelly et al., 2001; Högy and Fangmeier, 2009; Vorne et al., 2002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 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>
              <w:rPr>
                <w:sz w:val="22"/>
                <w:szCs w:val="22"/>
                <w:lang w:val="en-AU"/>
              </w:rPr>
              <w:t>s</w:t>
            </w:r>
            <w:r w:rsidR="008304EE" w:rsidRPr="00DB375D">
              <w:rPr>
                <w:sz w:val="22"/>
                <w:szCs w:val="22"/>
                <w:lang w:val="en-AU"/>
              </w:rPr>
              <w:t>trawberry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4&lt;/Year&gt;&lt;RecNum&gt;1063&lt;/RecNum&gt;&lt;DisplayText&gt;(Wang and Bunce, 2004)&lt;/DisplayText&gt;&lt;record&gt;&lt;rec-number&gt;1063&lt;/rec-number&gt;&lt;foreign-keys&gt;&lt;key app="EN" db-id="avdx25wrd0ad5geparxvepwbzd9apwpz9dss" timestamp="1507337941"&gt;1063&lt;/key&gt;&lt;/foreign-keys&gt;&lt;ref-type name="Journal Article"&gt;17&lt;/ref-type&gt;&lt;contributors&gt;&lt;authors&gt;&lt;author&gt;Wang, S. Y.&lt;/author&gt;&lt;author&gt;Bunce, J. A.&lt;/author&gt;&lt;/authors&gt;&lt;/contributors&gt;&lt;titles&gt;&lt;title&gt;&lt;style face="normal" font="default" size="100%"&gt;Elevated carbon dioxide affects fruit flavor in field-grown strawberries (&lt;/style&gt;&lt;style face="italic" font="default" size="100%"&gt;Fragaria × ananassa &lt;/style&gt;&lt;style face="normal" font="default" size="100%"&gt;Duch)&lt;/style&gt;&lt;/title&gt;&lt;secondary-title&gt;J. Sci. Food Agric.&lt;/secondary-title&gt;&lt;/titles&gt;&lt;periodical&gt;&lt;full-title&gt;J. Sci. Food Agric.&lt;/full-title&gt;&lt;/periodical&gt;&lt;pages&gt;1464-1468&lt;/pages&gt;&lt;volume&gt;84&lt;/volume&gt;&lt;number&gt;12&lt;/number&gt;&lt;keywords&gt;&lt;keyword&gt;CO2&lt;/keyword&gt;&lt;keyword&gt;sugars&lt;/keyword&gt;&lt;keyword&gt;organic acids&lt;/keyword&gt;&lt;keyword&gt;aroma compounds&lt;/keyword&gt;&lt;keyword&gt;Fragaria × ananassa Duch&lt;/keyword&gt;&lt;keyword&gt;strawberry&lt;/keyword&gt;&lt;/keywords&gt;&lt;dates&gt;&lt;year&gt;2004&lt;/year&gt;&lt;/dates&gt;&lt;publisher&gt;John Wiley &amp;amp; Sons, Ltd.&lt;/publisher&gt;&lt;isbn&gt;1097-0010&lt;/isbn&gt;&lt;urls&gt;&lt;related-urls&gt;&lt;url&gt;http://dx.doi.org/10.1002/jsfa.1824&lt;/url&gt;&lt;/related-urls&gt;&lt;/urls&gt;&lt;electronic-resource-num&gt;doi: 10.1002/jsfa.1824&lt;/electronic-resource-num&gt;&lt;/record&gt;&lt;/Cite&gt;&lt;/EndNote&gt;</w:instrText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Wang and Bunce, 2004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27B51C73" w14:textId="77777777" w:rsidTr="00227BCF">
        <w:tc>
          <w:tcPr>
            <w:tcW w:w="1276" w:type="dxa"/>
          </w:tcPr>
          <w:p w14:paraId="289A3A2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3FB56AE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83" w:type="dxa"/>
          </w:tcPr>
          <w:p w14:paraId="2DD38C2B" w14:textId="56C6666C" w:rsidR="008304EE" w:rsidRPr="00DB375D" w:rsidRDefault="008304EE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trawberry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4&lt;/Year&gt;&lt;RecNum&gt;1063&lt;/RecNum&gt;&lt;DisplayText&gt;(Wang and Bunce, 2004)&lt;/DisplayText&gt;&lt;record&gt;&lt;rec-number&gt;1063&lt;/rec-number&gt;&lt;foreign-keys&gt;&lt;key app="EN" db-id="avdx25wrd0ad5geparxvepwbzd9apwpz9dss" timestamp="1507337941"&gt;1063&lt;/key&gt;&lt;/foreign-keys&gt;&lt;ref-type name="Journal Article"&gt;17&lt;/ref-type&gt;&lt;contributors&gt;&lt;authors&gt;&lt;author&gt;Wang, S. Y.&lt;/author&gt;&lt;author&gt;Bunce, J. A.&lt;/author&gt;&lt;/authors&gt;&lt;/contributors&gt;&lt;titles&gt;&lt;title&gt;&lt;style face="normal" font="default" size="100%"&gt;Elevated carbon dioxide affects fruit flavor in field-grown strawberries (&lt;/style&gt;&lt;style face="italic" font="default" size="100%"&gt;Fragaria × ananassa &lt;/style&gt;&lt;style face="normal" font="default" size="100%"&gt;Duch)&lt;/style&gt;&lt;/title&gt;&lt;secondary-title&gt;J. Sci. Food Agric.&lt;/secondary-title&gt;&lt;/titles&gt;&lt;periodical&gt;&lt;full-title&gt;J. Sci. Food Agric.&lt;/full-title&gt;&lt;/periodical&gt;&lt;pages&gt;1464-1468&lt;/pages&gt;&lt;volume&gt;84&lt;/volume&gt;&lt;number&gt;12&lt;/number&gt;&lt;keywords&gt;&lt;keyword&gt;CO2&lt;/keyword&gt;&lt;keyword&gt;sugars&lt;/keyword&gt;&lt;keyword&gt;organic acids&lt;/keyword&gt;&lt;keyword&gt;aroma compounds&lt;/keyword&gt;&lt;keyword&gt;Fragaria × ananassa Duch&lt;/keyword&gt;&lt;keyword&gt;strawberry&lt;/keyword&gt;&lt;/keywords&gt;&lt;dates&gt;&lt;year&gt;2004&lt;/year&gt;&lt;/dates&gt;&lt;publisher&gt;John Wiley &amp;amp; Sons, Ltd.&lt;/publisher&gt;&lt;isbn&gt;1097-0010&lt;/isbn&gt;&lt;urls&gt;&lt;related-urls&gt;&lt;url&gt;http://dx.doi.org/10.1002/jsfa.1824&lt;/url&gt;&lt;/related-urls&gt;&lt;/urls&gt;&lt;electronic-resource-num&gt;doi: 10.1002/jsfa.182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and Bunce, 200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Islam&lt;/Author&gt;&lt;Year&gt;1996&lt;/Year&gt;&lt;RecNum&gt;688&lt;/RecNum&gt;&lt;DisplayText&gt;(Islam et al., 1996)&lt;/DisplayText&gt;&lt;record&gt;&lt;rec-number&gt;688&lt;/rec-number&gt;&lt;foreign-keys&gt;&lt;key app="EN" db-id="avdx25wrd0ad5geparxvepwbzd9apwpz9dss" timestamp="1474614437"&gt;688&lt;/key&gt;&lt;/foreign-keys&gt;&lt;ref-type name="Journal Article"&gt;17&lt;/ref-type&gt;&lt;contributors&gt;&lt;authors&gt;&lt;author&gt;Islam, Shahidu, Md&lt;/author&gt;&lt;author&gt;Matsui, Toshiyuki&lt;/author&gt;&lt;author&gt;Yoshida, Yuichi&lt;/author&gt;&lt;/authors&gt;&lt;/contributors&gt;&lt;titles&gt;&lt;title&gt;Effect of carbon dioxide enrichment on physico-chemical and enzymatic changes in tomato fruits at various stages of maturity&lt;/title&gt;&lt;secondary-title&gt;Sci. Hortic. &lt;/secondary-title&gt;&lt;/titles&gt;&lt;periodical&gt;&lt;full-title&gt;Sci. Hortic.&lt;/full-title&gt;&lt;/periodical&gt;&lt;pages&gt;137-149&lt;/pages&gt;&lt;volume&gt;65&lt;/volume&gt;&lt;number&gt;2&lt;/number&gt;&lt;keywords&gt;&lt;keyword&gt;Tomato&lt;/keyword&gt;&lt;keyword&gt;Carbon dioxide&lt;/keyword&gt;&lt;keyword&gt;Stages of maturity&lt;/keyword&gt;&lt;keyword&gt;Firmness&lt;/keyword&gt;&lt;keyword&gt;Colour&lt;/keyword&gt;&lt;keyword&gt;Ascorbic acid&lt;/keyword&gt;&lt;keyword&gt;Organic acid&lt;/keyword&gt;&lt;keyword&gt;Sugars&lt;/keyword&gt;&lt;keyword&gt;Sucrose synthase&lt;/keyword&gt;&lt;keyword&gt;Sucrose phosphate synthase&lt;/keyword&gt;&lt;/keywords&gt;&lt;dates&gt;&lt;year&gt;1996&lt;/year&gt;&lt;pub-dates&gt;&lt;date&gt;1996/06/01&lt;/date&gt;&lt;/pub-dates&gt;&lt;/dates&gt;&lt;isbn&gt;0304-4238&lt;/isbn&gt;&lt;urls&gt;&lt;related-urls&gt;&lt;url&gt;http://www.sciencedirect.com/science/article/pii/0304423895008675&lt;/url&gt;&lt;/related-urls&gt;&lt;/urls&gt;&lt;electronic-resource-num&gt;doi: 10.1016/0304-4238(95)00867-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Islam et al., 199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BE482B" w:rsidRPr="00DB375D" w14:paraId="2AAFB2A3" w14:textId="77777777" w:rsidTr="00227BCF">
        <w:tc>
          <w:tcPr>
            <w:tcW w:w="1276" w:type="dxa"/>
          </w:tcPr>
          <w:p w14:paraId="7A91BAA8" w14:textId="6D31ED7F" w:rsidR="00BE482B" w:rsidRPr="00DB375D" w:rsidRDefault="00BE482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itric acid</w:t>
            </w:r>
          </w:p>
        </w:tc>
        <w:tc>
          <w:tcPr>
            <w:tcW w:w="851" w:type="dxa"/>
          </w:tcPr>
          <w:p w14:paraId="43B2BF62" w14:textId="5ED1F01B" w:rsidR="00BE482B" w:rsidRPr="00DB375D" w:rsidRDefault="00BE482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83" w:type="dxa"/>
          </w:tcPr>
          <w:p w14:paraId="3B64F249" w14:textId="360B8CC8" w:rsidR="00BE482B" w:rsidRPr="00B053B9" w:rsidRDefault="00BE482B" w:rsidP="00584346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BE482B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>L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 xml:space="preserve">ettuce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begin"/>
            </w:r>
            <w:r w:rsidR="00584346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instrText xml:space="preserve"> ADDIN EN.CITE &lt;EndNote&gt;&lt;Cite&gt;&lt;Author&gt;Miyagi&lt;/Author&gt;&lt;Year&gt;2017&lt;/Year&gt;&lt;RecNum&gt;1210&lt;/RecNum&gt;&lt;DisplayText&gt;(Miyagi et al., 2017)&lt;/DisplayText&gt;&lt;record&gt;&lt;rec-number&gt;1210&lt;/rec-number&gt;&lt;foreign-keys&gt;&lt;key app="EN" db-id="avdx25wrd0ad5geparxvepwbzd9apwpz9dss" timestamp="1523517184"&gt;1210&lt;/key&gt;&lt;/foreign-keys&gt;&lt;ref-type name="Journal Article"&gt;17&lt;/ref-type&gt;&lt;contributors&gt;&lt;authors&gt;&lt;author&gt;Miyagi, Atsuko&lt;/author&gt;&lt;author&gt;Uchimiya, Hirofumi&lt;/author&gt;&lt;author&gt;Kawai-Yamada, Maki&lt;/author&gt;&lt;/authors&gt;&lt;/contributors&gt;&lt;titles&gt;&lt;title&gt;Synergistic effects of light quality, carbon dioxide and nutrients on metabolite compositions of head lettuce under artificial growth conditions mimicking a plant factory&lt;/title&gt;&lt;secondary-title&gt;Food Chem.&lt;/secondary-title&gt;&lt;/titles&gt;&lt;periodical&gt;&lt;full-title&gt;Food Chem.&lt;/full-title&gt;&lt;/periodical&gt;&lt;pages&gt;561-568&lt;/pages&gt;&lt;volume&gt;218&lt;/volume&gt;&lt;keywords&gt;&lt;keyword&gt;L.&lt;/keyword&gt;&lt;keyword&gt;High CO&lt;/keyword&gt;&lt;keyword&gt;Hoagland’s formulation&lt;/keyword&gt;&lt;keyword&gt;Light emitting diode (LED)&lt;/keyword&gt;&lt;keyword&gt;Plant factory&lt;/keyword&gt;&lt;keyword&gt;Capillary electrophoresis-mass spectrometry&lt;/keyword&gt;&lt;/keywords&gt;&lt;dates&gt;&lt;year&gt;2017&lt;/year&gt;&lt;pub-dates&gt;&lt;date&gt;2017/03/01/&lt;/date&gt;&lt;/pub-dates&gt;&lt;/dates&gt;&lt;isbn&gt;0308-8146&lt;/isbn&gt;&lt;urls&gt;&lt;related-urls&gt;&lt;url&gt;http://www.sciencedirect.com/science/article/pii/S0308814616314972&lt;/url&gt;&lt;/related-urls&gt;&lt;/urls&gt;&lt;electronic-resource-num&gt;doi: 10.1016/j.foodchem.2016.09.102&lt;/electronic-resource-num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  <w:lang w:val="de-DE"/>
              </w:rPr>
              <w:t>(Miyag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end"/>
            </w:r>
          </w:p>
        </w:tc>
      </w:tr>
      <w:tr w:rsidR="008304EE" w:rsidRPr="00DB375D" w14:paraId="597E54CA" w14:textId="77777777" w:rsidTr="00227BCF">
        <w:tc>
          <w:tcPr>
            <w:tcW w:w="1276" w:type="dxa"/>
          </w:tcPr>
          <w:p w14:paraId="6A111E8C" w14:textId="1511F6B3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2DCDD89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=</w:t>
            </w:r>
          </w:p>
        </w:tc>
        <w:tc>
          <w:tcPr>
            <w:tcW w:w="6883" w:type="dxa"/>
          </w:tcPr>
          <w:p w14:paraId="4CFB2319" w14:textId="4382948B" w:rsidR="008304EE" w:rsidRPr="00DB375D" w:rsidRDefault="008304EE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P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Donnelly&lt;/Author&gt;&lt;Year&gt;2001&lt;/Year&gt;&lt;RecNum&gt;685&lt;/RecNum&gt;&lt;DisplayText&gt;(Donnelly et al., 2001)&lt;/DisplayText&gt;&lt;record&gt;&lt;rec-number&gt;685&lt;/rec-number&gt;&lt;foreign-keys&gt;&lt;key app="EN" db-id="avdx25wrd0ad5geparxvepwbzd9apwpz9dss" timestamp="1474613643"&gt;685&lt;/key&gt;&lt;/foreign-keys&gt;&lt;ref-type name="Journal Article"&gt;17&lt;/ref-type&gt;&lt;contributors&gt;&lt;authors&gt;&lt;author&gt;Donnelly, Alison&lt;/author&gt;&lt;author&gt;Lawson, Tracy&lt;/author&gt;&lt;author&gt;Craigon, Jim&lt;/author&gt;&lt;author&gt;Black, Colin R.&lt;/author&gt;&lt;author&gt;Colls, Jeremy J.&lt;/author&gt;&lt;author&gt;Landon, Geoff&lt;/author&gt;&lt;/authors&gt;&lt;/contributors&gt;&lt;titles&gt;&lt;title&gt;&lt;style face="normal" font="default" size="100%"&gt;Effects of elevated CO&lt;/style&gt;&lt;style face="subscript" font="default" size="100%"&gt;2&lt;/style&gt;&lt;style face="normal" font="default" size="100%"&gt; and O&lt;/style&gt;&lt;style face="subscript" font="default" size="100%"&gt;3&lt;/style&gt;&lt;style face="normal" font="default" size="100%"&gt; on tuber quality in potato (&lt;/style&gt;&lt;style face="italic" font="default" size="100%"&gt;Solanum tuberosum&lt;/style&gt;&lt;style face="normal" font="default" size="100%"&gt; L.)&lt;/style&gt;&lt;/title&gt;&lt;secondary-title&gt;Agric. Ecosyst. Environ.&lt;/secondary-title&gt;&lt;/titles&gt;&lt;periodical&gt;&lt;full-title&gt;Agric. Ecosyst. Environ.&lt;/full-title&gt;&lt;/periodical&gt;&lt;pages&gt;273-285&lt;/pages&gt;&lt;volume&gt;87&lt;/volume&gt;&lt;number&gt;3&lt;/number&gt;&lt;keywords&gt;&lt;keyword&gt;Carbon dioxide&lt;/keyword&gt;&lt;keyword&gt;Ozone&lt;/keyword&gt;&lt;keyword&gt;Potato&lt;/keyword&gt;&lt;keyword&gt;Solanum tuberosum L.&lt;/keyword&gt;&lt;keyword&gt;Tuber quality&lt;/keyword&gt;&lt;keyword&gt;Open-top chambers (OTCs)&lt;/keyword&gt;&lt;keyword&gt;United Kingdom&lt;/keyword&gt;&lt;/keywords&gt;&lt;dates&gt;&lt;year&gt;2001&lt;/year&gt;&lt;pub-dates&gt;&lt;date&gt;12//&lt;/date&gt;&lt;/pub-dates&gt;&lt;/dates&gt;&lt;isbn&gt;0167-8809&lt;/isbn&gt;&lt;urls&gt;&lt;related-urls&gt;&lt;url&gt;http://www.sciencedirect.com/science/article/pii/S016788090100144X&lt;/url&gt;&lt;/related-urls&gt;&lt;/urls&gt;&lt;electronic-resource-num&gt;doi: 10.1016/S0167-8809(01)001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nelly et al., 2001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trawberry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4&lt;/Year&gt;&lt;RecNum&gt;1063&lt;/RecNum&gt;&lt;DisplayText&gt;(Wang and Bunce, 2004)&lt;/DisplayText&gt;&lt;record&gt;&lt;rec-number&gt;1063&lt;/rec-number&gt;&lt;foreign-keys&gt;&lt;key app="EN" db-id="avdx25wrd0ad5geparxvepwbzd9apwpz9dss" timestamp="1507337941"&gt;1063&lt;/key&gt;&lt;/foreign-keys&gt;&lt;ref-type name="Journal Article"&gt;17&lt;/ref-type&gt;&lt;contributors&gt;&lt;authors&gt;&lt;author&gt;Wang, S. Y.&lt;/author&gt;&lt;author&gt;Bunce, J. A.&lt;/author&gt;&lt;/authors&gt;&lt;/contributors&gt;&lt;titles&gt;&lt;title&gt;&lt;style face="normal" font="default" size="100%"&gt;Elevated carbon dioxide affects fruit flavor in field-grown strawberries (&lt;/style&gt;&lt;style face="italic" font="default" size="100%"&gt;Fragaria × ananassa &lt;/style&gt;&lt;style face="normal" font="default" size="100%"&gt;Duch)&lt;/style&gt;&lt;/title&gt;&lt;secondary-title&gt;J. Sci. Food Agric.&lt;/secondary-title&gt;&lt;/titles&gt;&lt;periodical&gt;&lt;full-title&gt;J. Sci. Food Agric.&lt;/full-title&gt;&lt;/periodical&gt;&lt;pages&gt;1464-1468&lt;/pages&gt;&lt;volume&gt;84&lt;/volume&gt;&lt;number&gt;12&lt;/number&gt;&lt;keywords&gt;&lt;keyword&gt;CO2&lt;/keyword&gt;&lt;keyword&gt;sugars&lt;/keyword&gt;&lt;keyword&gt;organic acids&lt;/keyword&gt;&lt;keyword&gt;aroma compounds&lt;/keyword&gt;&lt;keyword&gt;Fragaria × ananassa Duch&lt;/keyword&gt;&lt;keyword&gt;strawberry&lt;/keyword&gt;&lt;/keywords&gt;&lt;dates&gt;&lt;year&gt;2004&lt;/year&gt;&lt;/dates&gt;&lt;publisher&gt;John Wiley &amp;amp; Sons, Ltd.&lt;/publisher&gt;&lt;isbn&gt;1097-0010&lt;/isbn&gt;&lt;urls&gt;&lt;related-urls&gt;&lt;url&gt;http://dx.doi.org/10.1002/jsfa.1824&lt;/url&gt;&lt;/related-urls&gt;&lt;/urls&gt;&lt;electronic-resource-num&gt;doi: 10.1002/jsfa.182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and Bunce, 200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44F2315B" w14:textId="77777777" w:rsidTr="00227BCF">
        <w:tc>
          <w:tcPr>
            <w:tcW w:w="1276" w:type="dxa"/>
          </w:tcPr>
          <w:p w14:paraId="5E87BA0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17F76C1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83" w:type="dxa"/>
          </w:tcPr>
          <w:p w14:paraId="09F98865" w14:textId="49F26710" w:rsidR="008304EE" w:rsidRPr="00DB375D" w:rsidRDefault="008304EE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TsgVm9ybmUgZXQgYWwuLCAyMDAyKTwvRGlzcGxheVRl
eHQ+PHJlY29yZD48cmVjLW51bWJlcj42ODU8L3JlYy1udW1iZXI+PGZvcmVpZ24ta2V5cz48a2V5
IGFwcD0iRU4iIGRiLWlkPSJhdmR4MjV3cmQwYWQ1Z2VwYXJ4dmVwd2J6ZDlhcHdwejlkc3MiIHRp
bWVzdGFtcD0iMTQ3NDYxMzY0MyI+Njg1PC9rZXk+PC9mb3JlaWduLWtleXM+PHJlZi10eXBlIG5h
bWU9IkpvdXJuYWwgQXJ0aWNsZSI+MTc8L3JlZi10eXBlPjxjb250cmlidXRvcnM+PGF1dGhvcnM+
PGF1dGhvcj5Eb25uZWxseSwgQWxpc29uPC9hdXRob3I+PGF1dGhvcj5MYXdzb24sIFRyYWN5PC9h
dXRob3I+PGF1dGhvcj5DcmFpZ29uLCBKaW08L2F1dGhvcj48YXV0aG9yPkJsYWNrLCBDb2xpbiBS
LjwvYXV0aG9yPjxhdXRob3I+Q29sbHMsIEplcmVteSBKLjwvYXV0aG9yPjxhdXRob3I+TGFuZG9u
LCBHZW9mZjwvYXV0aG9yPjwvYXV0aG9ycz48L2NvbnRyaWJ1dG9ycz48dGl0bGVzPjx0aXRsZT48
c3R5bGUgZmFjZT0ibm9ybWFsIiBmb250PSJkZWZhdWx0IiBzaXplPSIxMDAlIj5FZmZlY3RzIG9m
IGVsZXZhdGVkIENPPC9zdHlsZT48c3R5bGUgZmFjZT0ic3Vic2NyaXB0IiBmb250PSJkZWZhdWx0
IiBzaXplPSIxMDAlIj4yPC9zdHlsZT48c3R5bGUgZmFjZT0ibm9ybWFsIiBmb250PSJkZWZhdWx0
IiBzaXplPSIxMDAlIj4gYW5kIE88L3N0eWxlPjxzdHlsZSBmYWNlPSJzdWJzY3JpcHQiIGZvbnQ9
ImRlZmF1bHQiIHNpemU9IjEwMCUiPjM8L3N0eWxlPjxzdHlsZSBmYWNlPSJub3JtYWwiIGZvbnQ9
ImRlZmF1bHQiIHNpemU9IjEwMCUiPiBvbiB0dWJlciBxdWFsaXR5IGluIHBvdGF0byAoPC9zdHls
ZT48c3R5bGUgZmFjZT0iaXRhbGljIiBmb250PSJkZWZhdWx0IiBzaXplPSIxMDAlIj5Tb2xhbnVt
IHR1YmVyb3N1bTwvc3R5bGU+PHN0eWxlIGZhY2U9Im5vcm1hbCIgZm9udD0iZGVmYXVsdCIgc2l6
ZT0iMTAwJSI+IEwuKTwvc3R5bGU+PC90aXRsZT48c2Vjb25kYXJ5LXRpdGxlPkFncmljLiBFY29z
eXN0LiBFbnZpcm9uLjwvc2Vjb25kYXJ5LXRpdGxlPjwvdGl0bGVzPjxwZXJpb2RpY2FsPjxmdWxs
LXRpdGxlPkFncmljLiBFY29zeXN0LiBFbnZpcm9uLjwvZnVsbC10aXRsZT48L3BlcmlvZGljYWw+
PHBhZ2VzPjI3My0yODU8L3BhZ2VzPjx2b2x1bWU+ODc8L3ZvbHVtZT48bnVtYmVyPjM8L251bWJl
cj48a2V5d29yZHM+PGtleXdvcmQ+Q2FyYm9uIGRpb3hpZGU8L2tleXdvcmQ+PGtleXdvcmQ+T3pv
bmU8L2tleXdvcmQ+PGtleXdvcmQ+UG90YXRvPC9rZXl3b3JkPjxrZXl3b3JkPlNvbGFudW0gdHVi
ZXJvc3VtIEwuPC9rZXl3b3JkPjxrZXl3b3JkPlR1YmVyIHF1YWxpdHk8L2tleXdvcmQ+PGtleXdv
cmQ+T3Blbi10b3AgY2hhbWJlcnMgKE9UQ3MpPC9rZXl3b3JkPjxrZXl3b3JkPlVuaXRlZCBLaW5n
ZG9tPC9rZXl3b3JkPjwva2V5d29yZHM+PGRhdGVzPjx5ZWFyPjIwMDE8L3llYXI+PHB1Yi1kYXRl
cz48ZGF0ZT4xMi8vPC9kYXRlPjwvcHViLWRhdGVzPjwvZGF0ZXM+PGlzYm4+MDE2Ny04ODA5PC9p
c2JuPjx1cmxzPjxyZWxhdGVkLXVybHM+PHVybD5odHRwOi8vd3d3LnNjaWVuY2VkaXJlY3QuY29t
L3NjaWVuY2UvYXJ0aWNsZS9waWkvUzAxNjc4ODA5MDEwMDE0NFg8L3VybD48L3JlbGF0ZWQtdXJs
cz48L3VybHM+PGVsZWN0cm9uaWMtcmVzb3VyY2UtbnVtPmRvaTogMTAuMTAxNi9TMDE2Ny04ODA5
KDAxKTAwMTQ0LVg8L2VsZWN0cm9uaWMtcmVzb3VyY2UtbnVtPjwvcmVjb3JkPjwvQ2l0ZT48Q2l0
ZT48QXV0aG9yPlZvcm5lPC9BdXRob3I+PFllYXI+MjAwMjwvWWVhcj48UmVjTnVtPjExMjwvUmVj
TnVtPjxyZWNvcmQ+PHJlYy1udW1iZXI+MTEyPC9yZWMtbnVtYmVyPjxmb3JlaWduLWtleXM+PGtl
eSBhcHA9IkVOIiBkYi1pZD0iYXZkeDI1d3JkMGFkNWdlcGFyeHZlcHdiemQ5YXB3cHo5ZHNzIiB0
aW1lc3RhbXA9IjEzOTE2ODg4MjAiPjExMjwva2V5PjwvZm9yZWlnbi1rZXlzPjxyZWYtdHlwZSBu
YW1lPSJKb3VybmFsIEFydGljbGUiPjE3PC9yZWYtdHlwZT48Y29udHJpYnV0b3JzPjxhdXRob3Jz
PjxhdXRob3I+Vm9ybmUsIFZpcnBpPC9hdXRob3I+PGF1dGhvcj5PamFucGVyw6QsIEthdGlua2E8
L2F1dGhvcj48YXV0aG9yPkRlIFRlbW1lcm1hbiwgTDwvYXV0aG9yPjxhdXRob3I+QmluZGksIE08
L2F1dGhvcj48YXV0aG9yPkjDtmd5LCBQPC9hdXRob3I+PGF1dGhvcj5Kb25lcywgTUI8L2F1dGhv
cj48YXV0aG9yPkxhd3NvbiwgVDwvYXV0aG9yPjxhdXRob3I+UGVyc3NvbiwgSzwvYXV0aG9yPjwv
YXV0aG9ycz48L2NvbnRyaWJ1dG9ycz48dGl0bGVzPjx0aXRsZT5FZmZlY3RzIG9mIGVsZXZhdGVk
IGNhcmJvbiBkaW94aWRlIGFuZCBvem9uZSBvbiBwb3RhdG8gdHViZXIgcXVhbGl0eSBpbiB0aGUg
RXVyb3BlYW4gbXVsdGlwbGUtc2l0ZSBleHBlcmltZW50IOKAmENISVAtcHJvamVjdOKAmTwvdGl0
bGU+PHNlY29uZGFyeS10aXRsZT5FdXIuIEouIEFncm9uLiA8L3NlY29uZGFyeS10aXRsZT48L3Rp
dGxlcz48cGVyaW9kaWNhbD48ZnVsbC10aXRsZT5FdXIuIEouIEFncm9uLjwvZnVsbC10aXRsZT48
L3BlcmlvZGljYWw+PHBhZ2VzPjM2OS0zODE8L3BhZ2VzPjx2b2x1bWU+MTc8L3ZvbHVtZT48bnVt
YmVyPjQ8L251bWJlcj48ZGF0ZXM+PHllYXI+MjAwMjwveWVhcj48L2RhdGVzPjxpc2JuPjExNjEt
MDMwMTwvaXNibj48dXJscz48L3VybHM+PC9yZWNvcmQ+PC9DaXRlPjxDaXRlPjxBdXRob3I+SMO2
Z3k8L0F1dGhvcj48WWVhcj4yMDA5PC9ZZWFyPjxSZWNOdW0+NjgwPC9SZWNOdW0+PHJlY29yZD48
cmVjLW51bWJlcj42ODA8L3JlYy1udW1iZXI+PGZvcmVpZ24ta2V5cz48a2V5IGFwcD0iRU4iIGRi
LWlkPSJhdmR4MjV3cmQwYWQ1Z2VwYXJ4dmVwd2J6ZDlhcHdwejlkc3MiIHRpbWVzdGFtcD0iMTQ3
NDYxMjkzNSI+NjgwPC9rZXk+PC9mb3JlaWduLWtleXM+PHJlZi10eXBlIG5hbWU9IkpvdXJuYWwg
QXJ0aWNsZSI+MTc8L3JlZi10eXBlPjxjb250cmlidXRvcnM+PGF1dGhvcnM+PGF1dGhvcj5Iw7Zn
eSwgUC48L2F1dGhvcj48YXV0aG9yPkZhbmdtZWllciwgQS48L2F1dGhvcj48L2F1dGhvcnM+PC9j
b250cmlidXRvcnM+PHRpdGxlcz48dGl0bGU+PHN0eWxlIGZhY2U9Im5vcm1hbCIgZm9udD0iZGVm
YXVsdCIgc2l6ZT0iMTAwJSI+QXRtb3NwaGVyaWMgQ088L3N0eWxlPjxzdHlsZSBmYWNlPSJzdWJz
Y3JpcHQiIGZvbnQ9ImRlZmF1bHQiIHNpemU9IjEwMCUiPjI8L3N0eWxlPjxzdHlsZSBmYWNlPSJu
b3JtYWwiIGZvbnQ9ImRlZmF1bHQiIHNpemU9IjEwMCUiPiBlbnJpY2htZW50IGFmZmVjdHMgcG90
YXRvZXM6IDIuIFR1YmVyIHF1YWxpdHkgdHJhaXRzPC9zdHlsZT48L3RpdGxlPjxzZWNvbmRhcnkt
dGl0bGU+RXVyLiBKLiBBZ3Jvbi4gPC9zZWNvbmRhcnktdGl0bGU+PC90aXRsZXM+PHBlcmlvZGlj
YWw+PGZ1bGwtdGl0bGU+RXVyLiBKLiBBZ3Jvbi48L2Z1bGwtdGl0bGU+PC9wZXJpb2RpY2FsPjxw
YWdlcz44NS05NDwvcGFnZXM+PHZvbHVtZT4zMDwvdm9sdW1lPjxudW1iZXI+MjwvbnVtYmVyPjxr
ZXl3b3Jkcz48a2V5d29yZD5DTzIgZW5yaWNobWVudDwva2V5d29yZD48a2V5d29yZD5PVEM8L2tl
eXdvcmQ+PGtleXdvcmQ+U29sYW51bSB0dWJlcm9zdW0gTC48L2tleXdvcmQ+PGtleXdvcmQ+UG90
YXRvPC9rZXl3b3JkPjxrZXl3b3JkPlR1YmVyIHF1YWxpdHk8L2tleXdvcmQ+PC9rZXl3b3Jkcz48
ZGF0ZXM+PHllYXI+MjAwOTwveWVhcj48cHViLWRhdGVzPjxkYXRlPjIvLzwvZGF0ZT48L3B1Yi1k
YXRlcz48L2RhdGVzPjxpc2JuPjExNjEtMDMwMTwvaXNibj48dXJscz48cmVsYXRlZC11cmxzPjx1
cmw+aHR0cDovL3d3dy5zY2llbmNlZGlyZWN0LmNvbS9zY2llbmNlL2FydGljbGUvcGlpL1MxMTYx
MDMwMTA4MDAwODc3PC91cmw+PC9yZWxhdGVkLXVybHM+PC91cmxzPjxlbGVjdHJvbmljLXJlc291
cmNlLW51bT5kb2k6IDEwLjEwMTYvai5lamEuMjAwOC4wNy4wMDY8L2VsZWN0cm9uaWMtcmVzb3Vy
Y2UtbnVt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TsgVm9ybmUgZXQgYWwuLCAyMDAyKTwvRGlzcGxheVRl
eHQ+PHJlY29yZD48cmVjLW51bWJlcj42ODU8L3JlYy1udW1iZXI+PGZvcmVpZ24ta2V5cz48a2V5
IGFwcD0iRU4iIGRiLWlkPSJhdmR4MjV3cmQwYWQ1Z2VwYXJ4dmVwd2J6ZDlhcHdwejlkc3MiIHRp
bWVzdGFtcD0iMTQ3NDYxMzY0MyI+Njg1PC9rZXk+PC9mb3JlaWduLWtleXM+PHJlZi10eXBlIG5h
bWU9IkpvdXJuYWwgQXJ0aWNsZSI+MTc8L3JlZi10eXBlPjxjb250cmlidXRvcnM+PGF1dGhvcnM+
PGF1dGhvcj5Eb25uZWxseSwgQWxpc29uPC9hdXRob3I+PGF1dGhvcj5MYXdzb24sIFRyYWN5PC9h
dXRob3I+PGF1dGhvcj5DcmFpZ29uLCBKaW08L2F1dGhvcj48YXV0aG9yPkJsYWNrLCBDb2xpbiBS
LjwvYXV0aG9yPjxhdXRob3I+Q29sbHMsIEplcmVteSBKLjwvYXV0aG9yPjxhdXRob3I+TGFuZG9u
LCBHZW9mZjwvYXV0aG9yPjwvYXV0aG9ycz48L2NvbnRyaWJ1dG9ycz48dGl0bGVzPjx0aXRsZT48
c3R5bGUgZmFjZT0ibm9ybWFsIiBmb250PSJkZWZhdWx0IiBzaXplPSIxMDAlIj5FZmZlY3RzIG9m
IGVsZXZhdGVkIENPPC9zdHlsZT48c3R5bGUgZmFjZT0ic3Vic2NyaXB0IiBmb250PSJkZWZhdWx0
IiBzaXplPSIxMDAlIj4yPC9zdHlsZT48c3R5bGUgZmFjZT0ibm9ybWFsIiBmb250PSJkZWZhdWx0
IiBzaXplPSIxMDAlIj4gYW5kIE88L3N0eWxlPjxzdHlsZSBmYWNlPSJzdWJzY3JpcHQiIGZvbnQ9
ImRlZmF1bHQiIHNpemU9IjEwMCUiPjM8L3N0eWxlPjxzdHlsZSBmYWNlPSJub3JtYWwiIGZvbnQ9
ImRlZmF1bHQiIHNpemU9IjEwMCUiPiBvbiB0dWJlciBxdWFsaXR5IGluIHBvdGF0byAoPC9zdHls
ZT48c3R5bGUgZmFjZT0iaXRhbGljIiBmb250PSJkZWZhdWx0IiBzaXplPSIxMDAlIj5Tb2xhbnVt
IHR1YmVyb3N1bTwvc3R5bGU+PHN0eWxlIGZhY2U9Im5vcm1hbCIgZm9udD0iZGVmYXVsdCIgc2l6
ZT0iMTAwJSI+IEwuKTwvc3R5bGU+PC90aXRsZT48c2Vjb25kYXJ5LXRpdGxlPkFncmljLiBFY29z
eXN0LiBFbnZpcm9uLjwvc2Vjb25kYXJ5LXRpdGxlPjwvdGl0bGVzPjxwZXJpb2RpY2FsPjxmdWxs
LXRpdGxlPkFncmljLiBFY29zeXN0LiBFbnZpcm9uLjwvZnVsbC10aXRsZT48L3BlcmlvZGljYWw+
PHBhZ2VzPjI3My0yODU8L3BhZ2VzPjx2b2x1bWU+ODc8L3ZvbHVtZT48bnVtYmVyPjM8L251bWJl
cj48a2V5d29yZHM+PGtleXdvcmQ+Q2FyYm9uIGRpb3hpZGU8L2tleXdvcmQ+PGtleXdvcmQ+T3pv
bmU8L2tleXdvcmQ+PGtleXdvcmQ+UG90YXRvPC9rZXl3b3JkPjxrZXl3b3JkPlNvbGFudW0gdHVi
ZXJvc3VtIEwuPC9rZXl3b3JkPjxrZXl3b3JkPlR1YmVyIHF1YWxpdHk8L2tleXdvcmQ+PGtleXdv
cmQ+T3Blbi10b3AgY2hhbWJlcnMgKE9UQ3MpPC9rZXl3b3JkPjxrZXl3b3JkPlVuaXRlZCBLaW5n
ZG9tPC9rZXl3b3JkPjwva2V5d29yZHM+PGRhdGVzPjx5ZWFyPjIwMDE8L3llYXI+PHB1Yi1kYXRl
cz48ZGF0ZT4xMi8vPC9kYXRlPjwvcHViLWRhdGVzPjwvZGF0ZXM+PGlzYm4+MDE2Ny04ODA5PC9p
c2JuPjx1cmxzPjxyZWxhdGVkLXVybHM+PHVybD5odHRwOi8vd3d3LnNjaWVuY2VkaXJlY3QuY29t
L3NjaWVuY2UvYXJ0aWNsZS9waWkvUzAxNjc4ODA5MDEwMDE0NFg8L3VybD48L3JlbGF0ZWQtdXJs
cz48L3VybHM+PGVsZWN0cm9uaWMtcmVzb3VyY2UtbnVtPmRvaTogMTAuMTAxNi9TMDE2Ny04ODA5
KDAxKTAwMTQ0LVg8L2VsZWN0cm9uaWMtcmVzb3VyY2UtbnVtPjwvcmVjb3JkPjwvQ2l0ZT48Q2l0
ZT48QXV0aG9yPlZvcm5lPC9BdXRob3I+PFllYXI+MjAwMjwvWWVhcj48UmVjTnVtPjExMjwvUmVj
TnVtPjxyZWNvcmQ+PHJlYy1udW1iZXI+MTEyPC9yZWMtbnVtYmVyPjxmb3JlaWduLWtleXM+PGtl
eSBhcHA9IkVOIiBkYi1pZD0iYXZkeDI1d3JkMGFkNWdlcGFyeHZlcHdiemQ5YXB3cHo5ZHNzIiB0
aW1lc3RhbXA9IjEzOTE2ODg4MjAiPjExMjwva2V5PjwvZm9yZWlnbi1rZXlzPjxyZWYtdHlwZSBu
YW1lPSJKb3VybmFsIEFydGljbGUiPjE3PC9yZWYtdHlwZT48Y29udHJpYnV0b3JzPjxhdXRob3Jz
PjxhdXRob3I+Vm9ybmUsIFZpcnBpPC9hdXRob3I+PGF1dGhvcj5PamFucGVyw6QsIEthdGlua2E8
L2F1dGhvcj48YXV0aG9yPkRlIFRlbW1lcm1hbiwgTDwvYXV0aG9yPjxhdXRob3I+QmluZGksIE08
L2F1dGhvcj48YXV0aG9yPkjDtmd5LCBQPC9hdXRob3I+PGF1dGhvcj5Kb25lcywgTUI8L2F1dGhv
cj48YXV0aG9yPkxhd3NvbiwgVDwvYXV0aG9yPjxhdXRob3I+UGVyc3NvbiwgSzwvYXV0aG9yPjwv
YXV0aG9ycz48L2NvbnRyaWJ1dG9ycz48dGl0bGVzPjx0aXRsZT5FZmZlY3RzIG9mIGVsZXZhdGVk
IGNhcmJvbiBkaW94aWRlIGFuZCBvem9uZSBvbiBwb3RhdG8gdHViZXIgcXVhbGl0eSBpbiB0aGUg
RXVyb3BlYW4gbXVsdGlwbGUtc2l0ZSBleHBlcmltZW50IOKAmENISVAtcHJvamVjdOKAmTwvdGl0
bGU+PHNlY29uZGFyeS10aXRsZT5FdXIuIEouIEFncm9uLiA8L3NlY29uZGFyeS10aXRsZT48L3Rp
dGxlcz48cGVyaW9kaWNhbD48ZnVsbC10aXRsZT5FdXIuIEouIEFncm9uLjwvZnVsbC10aXRsZT48
L3BlcmlvZGljYWw+PHBhZ2VzPjM2OS0zODE8L3BhZ2VzPjx2b2x1bWU+MTc8L3ZvbHVtZT48bnVt
YmVyPjQ8L251bWJlcj48ZGF0ZXM+PHllYXI+MjAwMjwveWVhcj48L2RhdGVzPjxpc2JuPjExNjEt
MDMwMTwvaXNibj48dXJscz48L3VybHM+PC9yZWNvcmQ+PC9DaXRlPjxDaXRlPjxBdXRob3I+SMO2
Z3k8L0F1dGhvcj48WWVhcj4yMDA5PC9ZZWFyPjxSZWNOdW0+NjgwPC9SZWNOdW0+PHJlY29yZD48
cmVjLW51bWJlcj42ODA8L3JlYy1udW1iZXI+PGZvcmVpZ24ta2V5cz48a2V5IGFwcD0iRU4iIGRi
LWlkPSJhdmR4MjV3cmQwYWQ1Z2VwYXJ4dmVwd2J6ZDlhcHdwejlkc3MiIHRpbWVzdGFtcD0iMTQ3
NDYxMjkzNSI+NjgwPC9rZXk+PC9mb3JlaWduLWtleXM+PHJlZi10eXBlIG5hbWU9IkpvdXJuYWwg
QXJ0aWNsZSI+MTc8L3JlZi10eXBlPjxjb250cmlidXRvcnM+PGF1dGhvcnM+PGF1dGhvcj5Iw7Zn
eSwgUC48L2F1dGhvcj48YXV0aG9yPkZhbmdtZWllciwgQS48L2F1dGhvcj48L2F1dGhvcnM+PC9j
b250cmlidXRvcnM+PHRpdGxlcz48dGl0bGU+PHN0eWxlIGZhY2U9Im5vcm1hbCIgZm9udD0iZGVm
YXVsdCIgc2l6ZT0iMTAwJSI+QXRtb3NwaGVyaWMgQ088L3N0eWxlPjxzdHlsZSBmYWNlPSJzdWJz
Y3JpcHQiIGZvbnQ9ImRlZmF1bHQiIHNpemU9IjEwMCUiPjI8L3N0eWxlPjxzdHlsZSBmYWNlPSJu
b3JtYWwiIGZvbnQ9ImRlZmF1bHQiIHNpemU9IjEwMCUiPiBlbnJpY2htZW50IGFmZmVjdHMgcG90
YXRvZXM6IDIuIFR1YmVyIHF1YWxpdHkgdHJhaXRzPC9zdHlsZT48L3RpdGxlPjxzZWNvbmRhcnkt
dGl0bGU+RXVyLiBKLiBBZ3Jvbi4gPC9zZWNvbmRhcnktdGl0bGU+PC90aXRsZXM+PHBlcmlvZGlj
YWw+PGZ1bGwtdGl0bGU+RXVyLiBKLiBBZ3Jvbi48L2Z1bGwtdGl0bGU+PC9wZXJpb2RpY2FsPjxw
YWdlcz44NS05NDwvcGFnZXM+PHZvbHVtZT4zMDwvdm9sdW1lPjxudW1iZXI+MjwvbnVtYmVyPjxr
ZXl3b3Jkcz48a2V5d29yZD5DTzIgZW5yaWNobWVudDwva2V5d29yZD48a2V5d29yZD5PVEM8L2tl
eXdvcmQ+PGtleXdvcmQ+U29sYW51bSB0dWJlcm9zdW0gTC48L2tleXdvcmQ+PGtleXdvcmQ+UG90
YXRvPC9rZXl3b3JkPjxrZXl3b3JkPlR1YmVyIHF1YWxpdHk8L2tleXdvcmQ+PC9rZXl3b3Jkcz48
ZGF0ZXM+PHllYXI+MjAwOTwveWVhcj48cHViLWRhdGVzPjxkYXRlPjIvLzwvZGF0ZT48L3B1Yi1k
YXRlcz48L2RhdGVzPjxpc2JuPjExNjEtMDMwMTwvaXNibj48dXJscz48cmVsYXRlZC11cmxzPjx1
cmw+aHR0cDovL3d3dy5zY2llbmNlZGlyZWN0LmNvbS9zY2llbmNlL2FydGljbGUvcGlpL1MxMTYx
MDMwMTA4MDAwODc3PC91cmw+PC9yZWxhdGVkLXVybHM+PC91cmxzPjxlbGVjdHJvbmljLXJlc291
cmNlLW51bT5kb2k6IDEwLjEwMTYvai5lamEuMjAwOC4wNy4wMDY8L2VsZWN0cm9uaWMtcmVzb3Vy
Y2UtbnVt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nelly et al., 2001; Högy and Fangmeier, 2009; Vorne et al., 200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trawberry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4&lt;/Year&gt;&lt;RecNum&gt;1063&lt;/RecNum&gt;&lt;DisplayText&gt;(Wang and Bunce, 2004)&lt;/DisplayText&gt;&lt;record&gt;&lt;rec-number&gt;1063&lt;/rec-number&gt;&lt;foreign-keys&gt;&lt;key app="EN" db-id="avdx25wrd0ad5geparxvepwbzd9apwpz9dss" timestamp="1507337941"&gt;1063&lt;/key&gt;&lt;/foreign-keys&gt;&lt;ref-type name="Journal Article"&gt;17&lt;/ref-type&gt;&lt;contributors&gt;&lt;authors&gt;&lt;author&gt;Wang, S. Y.&lt;/author&gt;&lt;author&gt;Bunce, J. A.&lt;/author&gt;&lt;/authors&gt;&lt;/contributors&gt;&lt;titles&gt;&lt;title&gt;&lt;style face="normal" font="default" size="100%"&gt;Elevated carbon dioxide affects fruit flavor in field-grown strawberries (&lt;/style&gt;&lt;style face="italic" font="default" size="100%"&gt;Fragaria × ananassa &lt;/style&gt;&lt;style face="normal" font="default" size="100%"&gt;Duch)&lt;/style&gt;&lt;/title&gt;&lt;secondary-title&gt;J. Sci. Food Agric.&lt;/secondary-title&gt;&lt;/titles&gt;&lt;periodical&gt;&lt;full-title&gt;J. Sci. Food Agric.&lt;/full-title&gt;&lt;/periodical&gt;&lt;pages&gt;1464-1468&lt;/pages&gt;&lt;volume&gt;84&lt;/volume&gt;&lt;number&gt;12&lt;/number&gt;&lt;keywords&gt;&lt;keyword&gt;CO2&lt;/keyword&gt;&lt;keyword&gt;sugars&lt;/keyword&gt;&lt;keyword&gt;organic acids&lt;/keyword&gt;&lt;keyword&gt;aroma compounds&lt;/keyword&gt;&lt;keyword&gt;Fragaria × ananassa Duch&lt;/keyword&gt;&lt;keyword&gt;strawberry&lt;/keyword&gt;&lt;/keywords&gt;&lt;dates&gt;&lt;year&gt;2004&lt;/year&gt;&lt;/dates&gt;&lt;publisher&gt;John Wiley &amp;amp; Sons, Ltd.&lt;/publisher&gt;&lt;isbn&gt;1097-0010&lt;/isbn&gt;&lt;urls&gt;&lt;related-urls&gt;&lt;url&gt;http://dx.doi.org/10.1002/jsfa.1824&lt;/url&gt;&lt;/related-urls&gt;&lt;/urls&gt;&lt;electronic-resource-num&gt;doi: 10.1002/jsfa.182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and Bunce, 200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Islam&lt;/Author&gt;&lt;Year&gt;1996&lt;/Year&gt;&lt;RecNum&gt;688&lt;/RecNum&gt;&lt;DisplayText&gt;(Islam et al., 1996)&lt;/DisplayText&gt;&lt;record&gt;&lt;rec-number&gt;688&lt;/rec-number&gt;&lt;foreign-keys&gt;&lt;key app="EN" db-id="avdx25wrd0ad5geparxvepwbzd9apwpz9dss" timestamp="1474614437"&gt;688&lt;/key&gt;&lt;/foreign-keys&gt;&lt;ref-type name="Journal Article"&gt;17&lt;/ref-type&gt;&lt;contributors&gt;&lt;authors&gt;&lt;author&gt;Islam, Shahidu, Md&lt;/author&gt;&lt;author&gt;Matsui, Toshiyuki&lt;/author&gt;&lt;author&gt;Yoshida, Yuichi&lt;/author&gt;&lt;/authors&gt;&lt;/contributors&gt;&lt;titles&gt;&lt;title&gt;Effect of carbon dioxide enrichment on physico-chemical and enzymatic changes in tomato fruits at various stages of maturity&lt;/title&gt;&lt;secondary-title&gt;Sci. Hortic. &lt;/secondary-title&gt;&lt;/titles&gt;&lt;periodical&gt;&lt;full-title&gt;Sci. Hortic.&lt;/full-title&gt;&lt;/periodical&gt;&lt;pages&gt;137-149&lt;/pages&gt;&lt;volume&gt;65&lt;/volume&gt;&lt;number&gt;2&lt;/number&gt;&lt;keywords&gt;&lt;keyword&gt;Tomato&lt;/keyword&gt;&lt;keyword&gt;Carbon dioxide&lt;/keyword&gt;&lt;keyword&gt;Stages of maturity&lt;/keyword&gt;&lt;keyword&gt;Firmness&lt;/keyword&gt;&lt;keyword&gt;Colour&lt;/keyword&gt;&lt;keyword&gt;Ascorbic acid&lt;/keyword&gt;&lt;keyword&gt;Organic acid&lt;/keyword&gt;&lt;keyword&gt;Sugars&lt;/keyword&gt;&lt;keyword&gt;Sucrose synthase&lt;/keyword&gt;&lt;keyword&gt;Sucrose phosphate synthase&lt;/keyword&gt;&lt;/keywords&gt;&lt;dates&gt;&lt;year&gt;1996&lt;/year&gt;&lt;pub-dates&gt;&lt;date&gt;1996/06/01&lt;/date&gt;&lt;/pub-dates&gt;&lt;/dates&gt;&lt;isbn&gt;0304-4238&lt;/isbn&gt;&lt;urls&gt;&lt;related-urls&gt;&lt;url&gt;http://www.sciencedirect.com/science/article/pii/0304423895008675&lt;/url&gt;&lt;/related-urls&gt;&lt;/urls&gt;&lt;electronic-resource-num&gt;doi: 10.1016/0304-4238(95)00867-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Islam et al., 199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568C80B4" w14:textId="77777777" w:rsidTr="00227BCF">
        <w:tc>
          <w:tcPr>
            <w:tcW w:w="1276" w:type="dxa"/>
          </w:tcPr>
          <w:p w14:paraId="1A5C3F6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Oxalic acid</w:t>
            </w:r>
          </w:p>
        </w:tc>
        <w:tc>
          <w:tcPr>
            <w:tcW w:w="851" w:type="dxa"/>
          </w:tcPr>
          <w:p w14:paraId="5FF96055" w14:textId="31158292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  <w:r w:rsidR="00EE6C2C">
              <w:rPr>
                <w:sz w:val="22"/>
                <w:szCs w:val="22"/>
                <w:lang w:val="en-AU"/>
              </w:rPr>
              <w:t>/=</w:t>
            </w:r>
          </w:p>
        </w:tc>
        <w:tc>
          <w:tcPr>
            <w:tcW w:w="6883" w:type="dxa"/>
          </w:tcPr>
          <w:p w14:paraId="7CF177C3" w14:textId="77777777" w:rsidR="008304EE" w:rsidRPr="00214D4F" w:rsidRDefault="008304EE" w:rsidP="00227BCF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Spinach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Proietti&lt;/Author&gt;&lt;Year&gt;2013&lt;/Year&gt;&lt;RecNum&gt;1150&lt;/RecNum&gt;&lt;DisplayText&gt;(Proietti et al., 2013)&lt;/DisplayText&gt;&lt;record&gt;&lt;rec-number&gt;1150&lt;/rec-number&gt;&lt;foreign-keys&gt;&lt;key app="EN" db-id="avdx25wrd0ad5geparxvepwbzd9apwpz9dss" timestamp="1517784029"&gt;1150&lt;/key&gt;&lt;/foreign-keys&gt;&lt;ref-type name="Journal Article"&gt;17&lt;/ref-type&gt;&lt;contributors&gt;&lt;authors&gt;&lt;author&gt;Proietti, Simona&lt;/author&gt;&lt;author&gt;Moscatello, Stefano&lt;/author&gt;&lt;author&gt;Giacomelli, Gene A.&lt;/author&gt;&lt;author&gt;Battistelli, Alberto&lt;/author&gt;&lt;/authors&gt;&lt;/contributors&gt;&lt;titles&gt;&lt;title&gt;&lt;style face="normal" font="default" size="100%"&gt;Influence of the interaction between light intensity and CO&lt;/style&gt;&lt;style face="subscript" font="default" size="100%"&gt;2&lt;/style&gt;&lt;style face="normal" font="default" size="100%"&gt; concentration on productivity and quality of spinach (&lt;/style&gt;&lt;style face="italic" font="default" size="100%"&gt;Spinacia oleracea &lt;/style&gt;&lt;style face="normal" font="default" size="100%"&gt;L.) grown in fully controlled environment&lt;/style&gt;&lt;/title&gt;&lt;secondary-title&gt;Adv. Space Res.&lt;/secondary-title&gt;&lt;/titles&gt;&lt;periodical&gt;&lt;full-title&gt;Adv. Space Res.&lt;/full-title&gt;&lt;/periodical&gt;&lt;pages&gt;1193-1200&lt;/pages&gt;&lt;volume&gt;52&lt;/volume&gt;&lt;number&gt;6&lt;/number&gt;&lt;keywords&gt;&lt;keyword&gt;Ascorbic acid&lt;/keyword&gt;&lt;keyword&gt;Oxalic acid&lt;/keyword&gt;&lt;keyword&gt;Nitrate&lt;/keyword&gt;&lt;keyword&gt;Controlled environment&lt;/keyword&gt;&lt;keyword&gt;Life support in space&lt;/keyword&gt;&lt;keyword&gt;L.&lt;/keyword&gt;&lt;/keywords&gt;&lt;dates&gt;&lt;year&gt;2013&lt;/year&gt;&lt;pub-dates&gt;&lt;date&gt;2013/09/15/&lt;/date&gt;&lt;/pub-dates&gt;&lt;/dates&gt;&lt;isbn&gt;0273-1177&lt;/isbn&gt;&lt;urls&gt;&lt;related-urls&gt;&lt;url&gt;http://www.sciencedirect.com/science/article/pii/S0273117713003463&lt;/url&gt;&lt;/related-urls&gt;&lt;/urls&gt;&lt;electronic-resource-num&gt;doi: 10.1016/j.asr.2013.06.005&lt;/electronic-resource-num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Proietti et al., 2013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</w:p>
        </w:tc>
      </w:tr>
      <w:tr w:rsidR="008304EE" w:rsidRPr="00DB375D" w14:paraId="206FBB2D" w14:textId="77777777" w:rsidTr="00227BCF">
        <w:tc>
          <w:tcPr>
            <w:tcW w:w="1276" w:type="dxa"/>
          </w:tcPr>
          <w:p w14:paraId="1897A26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0C3D276D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83" w:type="dxa"/>
          </w:tcPr>
          <w:p w14:paraId="211E3F51" w14:textId="336F1F41" w:rsidR="008304EE" w:rsidRPr="00DB375D" w:rsidRDefault="00C17EF4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BE482B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>L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 xml:space="preserve">ettuce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instrText xml:space="preserve"> ADDIN EN.CITE &lt;EndNote&gt;&lt;Cite&gt;&lt;Author&gt;Miyagi&lt;/Author&gt;&lt;Year&gt;2017&lt;/Year&gt;&lt;RecNum&gt;1210&lt;/RecNum&gt;&lt;DisplayText&gt;(Miyagi et al., 2017)&lt;/DisplayText&gt;&lt;record&gt;&lt;rec-number&gt;1210&lt;/rec-number&gt;&lt;foreign-keys&gt;&lt;key app="EN" db-id="avdx25wrd0ad5geparxvepwbzd9apwpz9dss" timestamp="1523517184"&gt;1210&lt;/key&gt;&lt;/foreign-keys&gt;&lt;ref-type name="Journal Article"&gt;17&lt;/ref-type&gt;&lt;contributors&gt;&lt;authors&gt;&lt;author&gt;Miyagi, Atsuko&lt;/author&gt;&lt;author&gt;Uchimiya, Hirofumi&lt;/author&gt;&lt;author&gt;Kawai-Yamada, Maki&lt;/author&gt;&lt;/authors&gt;&lt;/contributors&gt;&lt;titles&gt;&lt;title&gt;Synergistic effects of light quality, carbon dioxide and nutrients on metabolite compositions of head lettuce under artificial growth conditions mimicking a plant factory&lt;/title&gt;&lt;secondary-title&gt;Food Chem.&lt;/secondary-title&gt;&lt;/titles&gt;&lt;periodical&gt;&lt;full-title&gt;Food Chem.&lt;/full-title&gt;&lt;/periodical&gt;&lt;pages&gt;561-568&lt;/pages&gt;&lt;volume&gt;218&lt;/volume&gt;&lt;keywords&gt;&lt;keyword&gt;L.&lt;/keyword&gt;&lt;keyword&gt;High CO&lt;/keyword&gt;&lt;keyword&gt;Hoagland’s formulation&lt;/keyword&gt;&lt;keyword&gt;Light emitting diode (LED)&lt;/keyword&gt;&lt;keyword&gt;Plant factory&lt;/keyword&gt;&lt;keyword&gt;Capillary electrophoresis-mass spectrometry&lt;/keyword&gt;&lt;/keywords&gt;&lt;dates&gt;&lt;year&gt;2017&lt;/year&gt;&lt;pub-dates&gt;&lt;date&gt;2017/03/01/&lt;/date&gt;&lt;/pub-dates&gt;&lt;/dates&gt;&lt;isbn&gt;0308-8146&lt;/isbn&gt;&lt;urls&gt;&lt;related-urls&gt;&lt;url&gt;http://www.sciencedirect.com/science/article/pii/S0308814616314972&lt;/url&gt;&lt;/related-urls&gt;&lt;/urls&gt;&lt;electronic-resource-num&gt;doi: 10.1016/j.foodchem.2016.09.102&lt;/electronic-resource-num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  <w:lang w:val="de-DE"/>
              </w:rPr>
              <w:t>(Miyag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end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 xml:space="preserve"> 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="008304EE" w:rsidRPr="00DB375D">
              <w:rPr>
                <w:sz w:val="22"/>
                <w:szCs w:val="22"/>
                <w:lang w:val="en-AU"/>
              </w:rPr>
              <w:t>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Islam&lt;/Author&gt;&lt;Year&gt;1996&lt;/Year&gt;&lt;RecNum&gt;688&lt;/RecNum&gt;&lt;DisplayText&gt;(Islam et al., 1996)&lt;/DisplayText&gt;&lt;record&gt;&lt;rec-number&gt;688&lt;/rec-number&gt;&lt;foreign-keys&gt;&lt;key app="EN" db-id="avdx25wrd0ad5geparxvepwbzd9apwpz9dss" timestamp="1474614437"&gt;688&lt;/key&gt;&lt;/foreign-keys&gt;&lt;ref-type name="Journal Article"&gt;17&lt;/ref-type&gt;&lt;contributors&gt;&lt;authors&gt;&lt;author&gt;Islam, Shahidu, Md&lt;/author&gt;&lt;author&gt;Matsui, Toshiyuki&lt;/author&gt;&lt;author&gt;Yoshida, Yuichi&lt;/author&gt;&lt;/authors&gt;&lt;/contributors&gt;&lt;titles&gt;&lt;title&gt;Effect of carbon dioxide enrichment on physico-chemical and enzymatic changes in tomato fruits at various stages of maturity&lt;/title&gt;&lt;secondary-title&gt;Sci. Hortic. &lt;/secondary-title&gt;&lt;/titles&gt;&lt;periodical&gt;&lt;full-title&gt;Sci. Hortic.&lt;/full-title&gt;&lt;/periodical&gt;&lt;pages&gt;137-149&lt;/pages&gt;&lt;volume&gt;65&lt;/volume&gt;&lt;number&gt;2&lt;/number&gt;&lt;keywords&gt;&lt;keyword&gt;Tomato&lt;/keyword&gt;&lt;keyword&gt;Carbon dioxide&lt;/keyword&gt;&lt;keyword&gt;Stages of maturity&lt;/keyword&gt;&lt;keyword&gt;Firmness&lt;/keyword&gt;&lt;keyword&gt;Colour&lt;/keyword&gt;&lt;keyword&gt;Ascorbic acid&lt;/keyword&gt;&lt;keyword&gt;Organic acid&lt;/keyword&gt;&lt;keyword&gt;Sugars&lt;/keyword&gt;&lt;keyword&gt;Sucrose synthase&lt;/keyword&gt;&lt;keyword&gt;Sucrose phosphate synthase&lt;/keyword&gt;&lt;/keywords&gt;&lt;dates&gt;&lt;year&gt;1996&lt;/year&gt;&lt;pub-dates&gt;&lt;date&gt;1996/06/01&lt;/date&gt;&lt;/pub-dates&gt;&lt;/dates&gt;&lt;isbn&gt;0304-4238&lt;/isbn&gt;&lt;urls&gt;&lt;related-urls&gt;&lt;url&gt;http://www.sciencedirect.com/science/article/pii/0304423895008675&lt;/url&gt;&lt;/related-urls&gt;&lt;/urls&gt;&lt;electronic-resource-num&gt;doi: 10.1016/0304-4238(95)00867-5&lt;/electronic-resource-num&gt;&lt;/record&gt;&lt;/Cite&gt;&lt;/EndNote&gt;</w:instrText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Islam et al., 1996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586B124D" w14:textId="77777777" w:rsidTr="00227BCF">
        <w:tc>
          <w:tcPr>
            <w:tcW w:w="1276" w:type="dxa"/>
            <w:vMerge w:val="restart"/>
          </w:tcPr>
          <w:p w14:paraId="796C8263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Titratable acidity</w:t>
            </w:r>
          </w:p>
        </w:tc>
        <w:tc>
          <w:tcPr>
            <w:tcW w:w="851" w:type="dxa"/>
          </w:tcPr>
          <w:p w14:paraId="52D31663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83" w:type="dxa"/>
          </w:tcPr>
          <w:p w14:paraId="070EA8B6" w14:textId="16C9F228" w:rsidR="008304EE" w:rsidRPr="00DB375D" w:rsidRDefault="00DB4B6F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 xml:space="preserve">Onion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ttoni et al., 2017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="008304EE" w:rsidRPr="00DB375D">
              <w:rPr>
                <w:rFonts w:hint="eastAsia"/>
                <w:sz w:val="22"/>
                <w:szCs w:val="22"/>
                <w:lang w:val="en-AU"/>
              </w:rPr>
              <w:t>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Zhang&lt;/Author&gt;&lt;Year&gt;2014&lt;/Year&gt;&lt;RecNum&gt;592&lt;/RecNum&gt;&lt;DisplayText&gt;(Zhang et al., 2014)&lt;/DisplayText&gt;&lt;record&gt;&lt;rec-number&gt;592&lt;/rec-number&gt;&lt;foreign-keys&gt;&lt;key app="EN" db-id="avdx25wrd0ad5geparxvepwbzd9apwpz9dss" timestamp="1453774095"&gt;592&lt;/key&gt;&lt;/foreign-keys&gt;&lt;ref-type name="Journal Article"&gt;17&lt;/ref-type&gt;&lt;contributors&gt;&lt;authors&gt;&lt;author&gt;Zhang, Zhiming&lt;/author&gt;&lt;author&gt;Liu, Lihong&lt;/author&gt;&lt;author&gt;Zhang, Min&lt;/author&gt;&lt;author&gt;Zhang, Yongsong&lt;/author&gt;&lt;author&gt;Wang, Qiaomei&lt;/author&gt;&lt;/authors&gt;&lt;/contributors&gt;&lt;titles&gt;&lt;title&gt;Effect of carbon dioxide enrichment on health-promoting compounds and organoleptic properties of tomato fruits grown in greenhouse&lt;/title&gt;&lt;secondary-title&gt;Food Chem.&lt;/secondary-title&gt;&lt;/titles&gt;&lt;periodical&gt;&lt;full-title&gt;Food Chem.&lt;/full-title&gt;&lt;/periodical&gt;&lt;pages&gt;157-163&lt;/pages&gt;&lt;volume&gt;153&lt;/volume&gt;&lt;keywords&gt;&lt;keyword&gt;CO2 enrichment&lt;/keyword&gt;&lt;keyword&gt;Tomato fruit&lt;/keyword&gt;&lt;keyword&gt;Carotenoids&lt;/keyword&gt;&lt;keyword&gt;Organoleptic characteristics&lt;/keyword&gt;&lt;/keywords&gt;&lt;dates&gt;&lt;year&gt;2014&lt;/year&gt;&lt;pub-dates&gt;&lt;date&gt;6/15/&lt;/date&gt;&lt;/pub-dates&gt;&lt;/dates&gt;&lt;isbn&gt;0308-8146&lt;/isbn&gt;&lt;urls&gt;&lt;related-urls&gt;&lt;url&gt;http://www.sciencedirect.com/science/article/pii/S0308814613019183&lt;/url&gt;&lt;/related-urls&gt;&lt;/urls&gt;&lt;electronic-resource-num&gt;doi: 10.1016/j.foodchem.2013.12.052&lt;/electronic-resource-num&gt;&lt;/record&gt;&lt;/Cite&gt;&lt;/EndNote&gt;</w:instrText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Zhang et al., 2014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62705F27" w14:textId="77777777" w:rsidTr="00227BCF">
        <w:tc>
          <w:tcPr>
            <w:tcW w:w="1276" w:type="dxa"/>
            <w:vMerge/>
          </w:tcPr>
          <w:p w14:paraId="1EA9F90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79C442D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83" w:type="dxa"/>
          </w:tcPr>
          <w:p w14:paraId="7944E0C8" w14:textId="75109E95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, radish and turnip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="006679EB">
              <w:rPr>
                <w:sz w:val="22"/>
                <w:szCs w:val="22"/>
                <w:lang w:val="en-AU"/>
              </w:rPr>
              <w:t xml:space="preserve">, </w:t>
            </w:r>
            <w:r w:rsidR="006679EB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="006679EB">
              <w:rPr>
                <w:sz w:val="22"/>
                <w:szCs w:val="22"/>
                <w:lang w:val="en-AU"/>
              </w:rPr>
              <w:t>cucumber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="00385FAE">
              <w:rPr>
                <w:sz w:val="22"/>
                <w:szCs w:val="22"/>
                <w:lang w:val="en-AU"/>
              </w:rPr>
              <w:fldChar w:fldCharType="begin"/>
            </w:r>
            <w:r w:rsidR="006A79B0">
              <w:rPr>
                <w:sz w:val="22"/>
                <w:szCs w:val="22"/>
                <w:lang w:val="en-AU"/>
              </w:rPr>
              <w:instrText xml:space="preserve"> ADDIN EN.CITE &lt;EndNote&gt;&lt;Cite&gt;&lt;Author&gt;Tang&lt;/Author&gt;&lt;Year&gt;2018&lt;/Year&gt;&lt;RecNum&gt;1229&lt;/RecNum&gt;&lt;DisplayText&gt;(Tang et al., 2018)&lt;/DisplayText&gt;&lt;record&gt;&lt;rec-number&gt;1229&lt;/rec-number&gt;&lt;foreign-keys&gt;&lt;key app="EN" db-id="avdx25wrd0ad5geparxvepwbzd9apwpz9dss" timestamp="1526345022"&gt;1229&lt;/key&gt;&lt;/foreign-keys&gt;&lt;ref-type name="Journal Article"&gt;17&lt;/ref-type&gt;&lt;contributors&gt;&lt;authors&gt;&lt;author&gt;Tang, Ying, &lt;/author&gt;&lt;author&gt;Dong, Jinlong, &lt;/author&gt;&lt;author&gt;Li, Xun, &lt;/author&gt;&lt;author&gt;Gruda, Nazim, &lt;/author&gt;&lt;author&gt;Duan, Zengqiang&lt;/author&gt;&lt;/authors&gt;&lt;/contributors&gt;&lt;titles&gt;&lt;title&gt;&lt;style face="normal" font="default" size="100%"&gt;Interactive effects of elevated carbon dioxide and nitrogen availability on fruit quality of cucumber (&lt;/style&gt;&lt;style face="italic" font="default" size="100%"&gt;Cucumis sativus&lt;/style&gt;&lt;style face="normal" font="default" size="100%"&gt; L.)&lt;/style&gt;&lt;/title&gt;&lt;secondary-title&gt; J Integr Agric.&lt;/secondary-title&gt;&lt;/titles&gt;&lt;volume&gt;In press&lt;/volume&gt;&lt;dates&gt;&lt;year&gt;2018&lt;/year&gt;&lt;/dates&gt;&lt;urls&gt;&lt;/urls&gt;&lt;/record&gt;&lt;/Cite&gt;&lt;/EndNote&gt;</w:instrText>
            </w:r>
            <w:r w:rsidR="00385FAE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Tang et al., 2018)</w:t>
            </w:r>
            <w:r w:rsidR="00385FAE">
              <w:rPr>
                <w:sz w:val="22"/>
                <w:szCs w:val="22"/>
                <w:lang w:val="en-AU"/>
              </w:rPr>
              <w:fldChar w:fldCharType="end"/>
            </w:r>
            <w:r w:rsidR="00DB4B6F">
              <w:rPr>
                <w:sz w:val="22"/>
                <w:szCs w:val="22"/>
                <w:lang w:val="en-AU"/>
              </w:rPr>
              <w:t xml:space="preserve">, </w:t>
            </w:r>
            <w:r w:rsidR="00DB4B6F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DB4B6F">
              <w:rPr>
                <w:sz w:val="22"/>
                <w:szCs w:val="22"/>
                <w:lang w:val="en-AU"/>
              </w:rPr>
              <w:t xml:space="preserve">onion </w:t>
            </w:r>
            <w:r w:rsidR="00DB4B6F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 w:rsidR="00DB4B6F">
              <w:rPr>
                <w:sz w:val="22"/>
                <w:szCs w:val="22"/>
                <w:lang w:val="en-AU"/>
              </w:rPr>
              <w:fldChar w:fldCharType="separate"/>
            </w:r>
            <w:r w:rsidR="00DB4B6F">
              <w:rPr>
                <w:noProof/>
                <w:sz w:val="22"/>
                <w:szCs w:val="22"/>
                <w:lang w:val="en-AU"/>
              </w:rPr>
              <w:t>(Bettoni et al., 2017)</w:t>
            </w:r>
            <w:r w:rsidR="00DB4B6F">
              <w:rPr>
                <w:sz w:val="22"/>
                <w:szCs w:val="22"/>
                <w:lang w:val="en-AU"/>
              </w:rPr>
              <w:fldChar w:fldCharType="end"/>
            </w:r>
            <w:r w:rsidR="00DB4B6F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 xml:space="preserve">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MaTwvQXV0aG9yPjxZZWFyPjE5OTk8L1llYXI+PFJlY051
bT4xMDk4PC9SZWNOdW0+PERpc3BsYXlUZXh0PihLaGFuIGV0IGFsLiwgMjAxMzsgTGkgZXQgYWwu
LCAxOTk5OyDDlnrDp2VsaWsgYW5kIEFraWxsaSwgMTk5OTsgWmhhbmcgZXQgYWwuLCAyMDE0KTwv
RGlzcGxheVRleHQ+PHJlY29yZD48cmVjLW51bWJlcj4xMDk4PC9yZWMtbnVtYmVyPjxmb3JlaWdu
LWtleXM+PGtleSBhcHA9IkVOIiBkYi1pZD0iYXZkeDI1d3JkMGFkNWdlcGFyeHZlcHdiemQ5YXB3
cHo5ZHNzIiB0aW1lc3RhbXA9IjE1MDgzMDM5MTkiPjEwOTg8L2tleT48L2ZvcmVpZ24ta2V5cz48
cmVmLXR5cGUgbmFtZT0iSm91cm5hbCBBcnRpY2xlIj4xNzwvcmVmLXR5cGU+PGNvbnRyaWJ1dG9y
cz48YXV0aG9ycz48YXV0aG9yPkxpLCBKLiBILjwvYXV0aG9yPjxhdXRob3I+U2FnaSwgTS48L2F1
dGhvcj48YXV0aG9yPkdhbGUsIEouPC9hdXRob3I+PGF1dGhvcj5Wb2xva2l0YSwgTS48L2F1dGhv
cj48YXV0aG9yPk5vdm9wbGFuc2t5LCBBLjwvYXV0aG9yPjwvYXV0aG9ycz48L2NvbnRyaWJ1dG9y
cz48dGl0bGVzPjx0aXRsZT5SZXNwb25zZSBvZiB0b21hdG8gcGxhbnRzIHRvIHNhbGluZSB3YXRl
ciBhcyBhZmZlY3RlZCBieSBjYXJib24gZGlveGlkZSBzdXBwbGVtZW50YXRpb24uIEkuIEdyb3d0
aCwgeWllbGQgYW5kIGZydWl0IHF1YWxpdHk8L3RpdGxlPjxzZWNvbmRhcnktdGl0bGU+Si4gSG9y
dGljLiBTY2kuIEJpb3RlY2hub2wuPC9zZWNvbmRhcnktdGl0bGU+PC90aXRsZXM+PHBlcmlvZGlj
YWw+PGZ1bGwtdGl0bGU+Si4gSG9ydGljLiBTY2kuIEJpb3RlY2hub2wuPC9mdWxsLXRpdGxlPjwv
cGVyaW9kaWNhbD48cGFnZXM+MjMyLTIzNzwvcGFnZXM+PHZvbHVtZT43NDwvdm9sdW1lPjxudW1i
ZXI+MjwvbnVtYmVyPjxkYXRlcz48eWVhcj4xOTk5PC95ZWFyPjxwdWItZGF0ZXM+PGRhdGU+MTk5
OS8wMS8wMTwvZGF0ZT48L3B1Yi1kYXRlcz48L2RhdGVzPjxwdWJsaXNoZXI+VGF5bG9yICZhbXA7
IEZyYW5jaXM8L3B1Ymxpc2hlcj48aXNibj4xNDYyLTAzMTY8L2lzYm4+PHVybHM+PHJlbGF0ZWQt
dXJscz48dXJsPmh0dHA6Ly9keC5kb2kub3JnLzEwLjEwODAvMTQ2MjAzMTYuMTk5OS4xMTUxMTEw
MDwvdXJsPjwvcmVsYXRlZC11cmxzPjwvdXJscz48ZWxlY3Ryb25pYy1yZXNvdXJjZS1udW0+ZG9p
OiAxMC4xMDgwLzE0NjIwMzE2LjE5OTkuMTE1MTExMDA8L2VsZWN0cm9uaWMtcmVzb3VyY2UtbnVt
PjwvcmVjb3JkPjwvQ2l0ZT48Q2l0ZT48QXV0aG9yPsOWesOnZWxpazwvQXV0aG9yPjxZZWFyPjE5
OTk8L1llYXI+PFJlY051bT4xMTAyPC9SZWNOdW0+PHJlY29yZD48cmVjLW51bWJlcj4xMTAyPC9y
ZWMtbnVtYmVyPjxmb3JlaWduLWtleXM+PGtleSBhcHA9IkVOIiBkYi1pZD0iYXZkeDI1d3JkMGFk
NWdlcGFyeHZlcHdiemQ5YXB3cHo5ZHNzIiB0aW1lc3RhbXA9IjE1MDg4OTIwOTAiPjExMDI8L2tl
eT48a2V5IGFwcD0iRU5XZWIiIGRiLWlkPSIiPjA8L2tleT48L2ZvcmVpZ24ta2V5cz48cmVmLXR5
cGUgbmFtZT0iSm91cm5hbCBBcnRpY2xlIj4xNzwvcmVmLXR5cGU+PGNvbnRyaWJ1dG9ycz48YXV0
aG9ycz48YXV0aG9yPsOWesOnZWxpaywgTi48L2F1dGhvcj48YXV0aG9yPkFraWxsaSwgTS48L2F1
dGhvcj48L2F1dGhvcnM+PC9jb250cmlidXRvcnM+PHRpdGxlcz48dGl0bGU+PHN0eWxlIGZhY2U9
Im5vcm1hbCIgZm9udD0iZGVmYXVsdCIgc2l6ZT0iMTAwJSI+RWZmZWN0cyBvZiBDTzwvc3R5bGU+
PHN0eWxlIGZhY2U9InN1YnNjcmlwdCIgZm9udD0iZGVmYXVsdCIgc2l6ZT0iMTAwJSI+Mjwvc3R5
bGU+PHN0eWxlIGZhY2U9Im5vcm1hbCIgZm9udD0iZGVmYXVsdCIgc2l6ZT0iMTAwJSI+IGVucmlj
aG1lbnQgb24gdmVnZXRhdGl2ZSBncm93dGgsIHlpZWxkIGFuZCBxdWFsaXR5IG9mIGdyZWVuaG91
c2UtZ3Jvd24gdG9tYXRvZXMgaW4gc29pbCBhbmQgc29pbGxlc3MgY3VsdHVyZXM8L3N0eWxlPjwv
dGl0bGU+PHNlY29uZGFyeS10aXRsZT5BY3RhIEhvcnQuIDwvc2Vjb25kYXJ5LXRpdGxlPjxhbHQt
dGl0bGU+QWN0YUhvcnRpYy48L2FsdC10aXRsZT48L3RpdGxlcz48cGVyaW9kaWNhbD48ZnVsbC10
aXRsZT5BY3RhIEhvcnQuPC9mdWxsLXRpdGxlPjxhYmJyLTE+QWN0YUhvcnRpYy48L2FiYnItMT48
L3BlcmlvZGljYWw+PGFsdC1wZXJpb2RpY2FsPjxmdWxsLXRpdGxlPkFjdGEgSG9ydC48L2Z1bGwt
dGl0bGU+PGFiYnItMT5BY3RhSG9ydGljLjwvYWJici0xPjwvYWx0LXBlcmlvZGljYWw+PHBhZ2Vz
PjE1NS0xNjA8L3BhZ2VzPjx2b2x1bWU+NDg2PC92b2x1bWU+PGVkaXRpb24+NDkxPC9lZGl0aW9u
PjxkYXRlcz48eWVhcj4xOTk5PC95ZWFyPjwvZGF0ZXM+PHB1Ymxpc2hlcj5JbnRlcm5hdGlvbmFs
IFNvY2lldHkgZm9yIEhvcnRpY3VsdHVyYWwgU2NpZW5jZSAoSVNIUyksIExldXZlbiwgQmVsZ2l1
bTwvcHVibGlzaGVyPjxpc2JuPjI0MDYtNjE2ODwvaXNibj48dXJscz48cmVsYXRlZC11cmxzPjx1
cmw+aHR0cHM6Ly9kb2kub3JnLzEwLjE3NjYwL0FjdGFIb3J0aWMuMTk5OS40OTEuMjI8L3VybD48
L3JlbGF0ZWQtdXJscz48L3VybHM+PGVsZWN0cm9uaWMtcmVzb3VyY2UtbnVtPmRvaTogMTAuMTc2
NjAvQWN0YUhvcnRpYy4xOTk5LjQ5MS4yMjwvZWxlY3Ryb25pYy1yZXNvdXJjZS1udW0+PC9yZWNv
cmQ+PC9DaXRlPjxDaXRlPjxBdXRob3I+S2hhbjwvQXV0aG9yPjxZZWFyPjIwMTM8L1llYXI+PFJl
Y051bT4xMDc1PC9SZWNOdW0+PHJlY29yZD48cmVjLW51bWJlcj4xMDc1PC9yZWMtbnVtYmVyPjxm
b3JlaWduLWtleXM+PGtleSBhcHA9IkVOIiBkYi1pZD0iYXZkeDI1d3JkMGFkNWdlcGFyeHZlcHdi
emQ5YXB3cHo5ZHNzIiB0aW1lc3RhbXA9IjE1MDgyMzAyMTIiPjEwNzU8L2tleT48L2ZvcmVpZ24t
a2V5cz48cmVmLXR5cGUgbmFtZT0iSm91cm5hbCBBcnRpY2xlIj4xNzwvcmVmLXR5cGU+PGNvbnRy
aWJ1dG9ycz48YXV0aG9ycz48YXV0aG9yPktoYW4sIElraHRpYXI8L2F1dGhvcj48YXV0aG9yPkF6
YW0sIEFuZGFsZWViPC9hdXRob3I+PGF1dGhvcj5NYWhtb29kLCBBYmlkPC9hdXRob3I+PC9hdXRo
b3JzPjwvY29udHJpYnV0b3JzPjx0aXRsZXM+PHRpdGxlPjxzdHlsZSBmYWNlPSJub3JtYWwiIGZv
bnQ9ImRlZmF1bHQiIHNpemU9IjEwMCUiPlRoZSBpbXBhY3Qgb2YgZW5oYW5jZWQgYXRtb3NwaGVy
aWMgY2FyYm9uIGRpb3hpZGUgb24geWllbGQsIHByb3hpbWF0ZSBjb21wb3NpdGlvbiwgZWxlbWVu
dGFsIGNvbmNlbnRyYXRpb24sIGZhdHR5IGFjaWQgYW5kIHZpdGFtaW4gQyBjb250ZW50cyBvZiB0
b21hdG8gKDwvc3R5bGU+PHN0eWxlIGZhY2U9Iml0YWxpYyIgZm9udD0iZGVmYXVsdCIgc2l6ZT0i
MTAwJSI+THljb3BlcnNpY29uIGVzY3VsZW50dW08L3N0eWxlPjxzdHlsZSBmYWNlPSJub3JtYWwi
IGZvbnQ9ImRlZmF1bHQiIHNpemU9IjEwMCUiPik8L3N0eWxlPjwvdGl0bGU+PHNlY29uZGFyeS10
aXRsZT5FbnZpcm9uLiBNb25pdC4gQXNzZXNzLjwvc2Vjb25kYXJ5LXRpdGxlPjwvdGl0bGVzPjxw
ZXJpb2RpY2FsPjxmdWxsLXRpdGxlPkVudmlyb24uIE1vbml0LiBBc3Nlc3MuPC9mdWxsLXRpdGxl
PjwvcGVyaW9kaWNhbD48cGFnZXM+MjA1LTIxNDwvcGFnZXM+PHZvbHVtZT4xODU8L3ZvbHVtZT48
bnVtYmVyPjE8L251bWJlcj48ZGF0ZXM+PHllYXI+MjAxMzwveWVhcj48cHViLWRhdGVzPjxkYXRl
PjIwMTMvMDEvMDE8L2RhdGU+PC9wdWItZGF0ZXM+PC9kYXRlcz48aXNibj4xNTczLTI5NTk8L2lz
Ym4+PHVybHM+PHJlbGF0ZWQtdXJscz48dXJsPmh0dHBzOi8vZG9pLm9yZy8xMC4xMDA3L3MxMDY2
MS0wMTItMjU0NC14PC91cmw+PC9yZWxhdGVkLXVybHM+PC91cmxzPjxlbGVjdHJvbmljLXJlc291
cmNlLW51bT5kb2k6IDEwLjEwMDcvczEwNjYxLTAxMi0yNTQ0LXg8L2VsZWN0cm9uaWMtcmVzb3Vy
Y2UtbnVtPjwvcmVjb3JkPjwvQ2l0ZT48Q2l0ZT48QXV0aG9yPlpoYW5nPC9BdXRob3I+PFllYXI+
MjAxNDwvWWVhcj48UmVjTnVtPjU5MjwvUmVjTnVtPjxyZWNvcmQ+PHJlYy1udW1iZXI+NTkyPC9y
ZWMtbnVtYmVyPjxmb3JlaWduLWtleXM+PGtleSBhcHA9IkVOIiBkYi1pZD0iYXZkeDI1d3JkMGFk
NWdlcGFyeHZlcHdiemQ5YXB3cHo5ZHNzIiB0aW1lc3RhbXA9IjE0NTM3NzQwOTUiPjU5Mjwva2V5
PjwvZm9yZWlnbi1rZXlzPjxyZWYtdHlwZSBuYW1lPSJKb3VybmFsIEFydGljbGUiPjE3PC9yZWYt
dHlwZT48Y29udHJpYnV0b3JzPjxhdXRob3JzPjxhdXRob3I+WmhhbmcsIFpoaW1pbmc8L2F1dGhv
cj48YXV0aG9yPkxpdSwgTGlob25nPC9hdXRob3I+PGF1dGhvcj5aaGFuZywgTWluPC9hdXRob3I+
PGF1dGhvcj5aaGFuZywgWW9uZ3Nvbmc8L2F1dGhvcj48YXV0aG9yPldhbmcsIFFpYW9tZWk8L2F1
dGhvcj48L2F1dGhvcnM+PC9jb250cmlidXRvcnM+PHRpdGxlcz48dGl0bGU+RWZmZWN0IG9mIGNh
cmJvbiBkaW94aWRlIGVucmljaG1lbnQgb24gaGVhbHRoLXByb21vdGluZyBjb21wb3VuZHMgYW5k
IG9yZ2Fub2xlcHRpYyBwcm9wZXJ0aWVzIG9mIHRvbWF0byBmcnVpdHMgZ3Jvd24gaW4gZ3JlZW5o
b3VzZTwvdGl0bGU+PHNlY29uZGFyeS10aXRsZT5Gb29kIENoZW0uPC9zZWNvbmRhcnktdGl0bGU+
PC90aXRsZXM+PHBlcmlvZGljYWw+PGZ1bGwtdGl0bGU+Rm9vZCBDaGVtLjwvZnVsbC10aXRsZT48
L3BlcmlvZGljYWw+PHBhZ2VzPjE1Ny0xNjM8L3BhZ2VzPjx2b2x1bWU+MTUzPC92b2x1bWU+PGtl
eXdvcmRzPjxrZXl3b3JkPkNPMiBlbnJpY2htZW50PC9rZXl3b3JkPjxrZXl3b3JkPlRvbWF0byBm
cnVpdDwva2V5d29yZD48a2V5d29yZD5DYXJvdGVub2lkczwva2V5d29yZD48a2V5d29yZD5Pcmdh
bm9sZXB0aWMgY2hhcmFjdGVyaXN0aWNzPC9rZXl3b3JkPjwva2V5d29yZHM+PGRhdGVzPjx5ZWFy
PjIwMTQ8L3llYXI+PHB1Yi1kYXRlcz48ZGF0ZT42LzE1LzwvZGF0ZT48L3B1Yi1kYXRlcz48L2Rh
dGVzPjxpc2JuPjAzMDgtODE0NjwvaXNibj48dXJscz48cmVsYXRlZC11cmxzPjx1cmw+aHR0cDov
L3d3dy5zY2llbmNlZGlyZWN0LmNvbS9zY2llbmNlL2FydGljbGUvcGlpL1MwMzA4ODE0NjEzMDE5
MTgzPC91cmw+PC9yZWxhdGVkLXVybHM+PC91cmxzPjxlbGVjdHJvbmljLXJlc291cmNlLW51bT5k
b2k6IDEwLjEwMTYvai5mb29kY2hlbS4yMDEzLjEyLjA1MjwvZWxlY3Ryb25pYy1yZXNvdXJjZS1u
dW0+PC9yZWNvcmQ+PC9DaXRlPjwvRW5kTm90ZT5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MaTwvQXV0aG9yPjxZZWFyPjE5OTk8L1llYXI+PFJlY051
bT4xMDk4PC9SZWNOdW0+PERpc3BsYXlUZXh0PihLaGFuIGV0IGFsLiwgMjAxMzsgTGkgZXQgYWwu
LCAxOTk5OyDDlnrDp2VsaWsgYW5kIEFraWxsaSwgMTk5OTsgWmhhbmcgZXQgYWwuLCAyMDE0KTwv
RGlzcGxheVRleHQ+PHJlY29yZD48cmVjLW51bWJlcj4xMDk4PC9yZWMtbnVtYmVyPjxmb3JlaWdu
LWtleXM+PGtleSBhcHA9IkVOIiBkYi1pZD0iYXZkeDI1d3JkMGFkNWdlcGFyeHZlcHdiemQ5YXB3
cHo5ZHNzIiB0aW1lc3RhbXA9IjE1MDgzMDM5MTkiPjEwOTg8L2tleT48L2ZvcmVpZ24ta2V5cz48
cmVmLXR5cGUgbmFtZT0iSm91cm5hbCBBcnRpY2xlIj4xNzwvcmVmLXR5cGU+PGNvbnRyaWJ1dG9y
cz48YXV0aG9ycz48YXV0aG9yPkxpLCBKLiBILjwvYXV0aG9yPjxhdXRob3I+U2FnaSwgTS48L2F1
dGhvcj48YXV0aG9yPkdhbGUsIEouPC9hdXRob3I+PGF1dGhvcj5Wb2xva2l0YSwgTS48L2F1dGhv
cj48YXV0aG9yPk5vdm9wbGFuc2t5LCBBLjwvYXV0aG9yPjwvYXV0aG9ycz48L2NvbnRyaWJ1dG9y
cz48dGl0bGVzPjx0aXRsZT5SZXNwb25zZSBvZiB0b21hdG8gcGxhbnRzIHRvIHNhbGluZSB3YXRl
ciBhcyBhZmZlY3RlZCBieSBjYXJib24gZGlveGlkZSBzdXBwbGVtZW50YXRpb24uIEkuIEdyb3d0
aCwgeWllbGQgYW5kIGZydWl0IHF1YWxpdHk8L3RpdGxlPjxzZWNvbmRhcnktdGl0bGU+Si4gSG9y
dGljLiBTY2kuIEJpb3RlY2hub2wuPC9zZWNvbmRhcnktdGl0bGU+PC90aXRsZXM+PHBlcmlvZGlj
YWw+PGZ1bGwtdGl0bGU+Si4gSG9ydGljLiBTY2kuIEJpb3RlY2hub2wuPC9mdWxsLXRpdGxlPjwv
cGVyaW9kaWNhbD48cGFnZXM+MjMyLTIzNzwvcGFnZXM+PHZvbHVtZT43NDwvdm9sdW1lPjxudW1i
ZXI+MjwvbnVtYmVyPjxkYXRlcz48eWVhcj4xOTk5PC95ZWFyPjxwdWItZGF0ZXM+PGRhdGU+MTk5
OS8wMS8wMTwvZGF0ZT48L3B1Yi1kYXRlcz48L2RhdGVzPjxwdWJsaXNoZXI+VGF5bG9yICZhbXA7
IEZyYW5jaXM8L3B1Ymxpc2hlcj48aXNibj4xNDYyLTAzMTY8L2lzYm4+PHVybHM+PHJlbGF0ZWQt
dXJscz48dXJsPmh0dHA6Ly9keC5kb2kub3JnLzEwLjEwODAvMTQ2MjAzMTYuMTk5OS4xMTUxMTEw
MDwvdXJsPjwvcmVsYXRlZC11cmxzPjwvdXJscz48ZWxlY3Ryb25pYy1yZXNvdXJjZS1udW0+ZG9p
OiAxMC4xMDgwLzE0NjIwMzE2LjE5OTkuMTE1MTExMDA8L2VsZWN0cm9uaWMtcmVzb3VyY2UtbnVt
PjwvcmVjb3JkPjwvQ2l0ZT48Q2l0ZT48QXV0aG9yPsOWesOnZWxpazwvQXV0aG9yPjxZZWFyPjE5
OTk8L1llYXI+PFJlY051bT4xMTAyPC9SZWNOdW0+PHJlY29yZD48cmVjLW51bWJlcj4xMTAyPC9y
ZWMtbnVtYmVyPjxmb3JlaWduLWtleXM+PGtleSBhcHA9IkVOIiBkYi1pZD0iYXZkeDI1d3JkMGFk
NWdlcGFyeHZlcHdiemQ5YXB3cHo5ZHNzIiB0aW1lc3RhbXA9IjE1MDg4OTIwOTAiPjExMDI8L2tl
eT48a2V5IGFwcD0iRU5XZWIiIGRiLWlkPSIiPjA8L2tleT48L2ZvcmVpZ24ta2V5cz48cmVmLXR5
cGUgbmFtZT0iSm91cm5hbCBBcnRpY2xlIj4xNzwvcmVmLXR5cGU+PGNvbnRyaWJ1dG9ycz48YXV0
aG9ycz48YXV0aG9yPsOWesOnZWxpaywgTi48L2F1dGhvcj48YXV0aG9yPkFraWxsaSwgTS48L2F1
dGhvcj48L2F1dGhvcnM+PC9jb250cmlidXRvcnM+PHRpdGxlcz48dGl0bGU+PHN0eWxlIGZhY2U9
Im5vcm1hbCIgZm9udD0iZGVmYXVsdCIgc2l6ZT0iMTAwJSI+RWZmZWN0cyBvZiBDTzwvc3R5bGU+
PHN0eWxlIGZhY2U9InN1YnNjcmlwdCIgZm9udD0iZGVmYXVsdCIgc2l6ZT0iMTAwJSI+Mjwvc3R5
bGU+PHN0eWxlIGZhY2U9Im5vcm1hbCIgZm9udD0iZGVmYXVsdCIgc2l6ZT0iMTAwJSI+IGVucmlj
aG1lbnQgb24gdmVnZXRhdGl2ZSBncm93dGgsIHlpZWxkIGFuZCBxdWFsaXR5IG9mIGdyZWVuaG91
c2UtZ3Jvd24gdG9tYXRvZXMgaW4gc29pbCBhbmQgc29pbGxlc3MgY3VsdHVyZXM8L3N0eWxlPjwv
dGl0bGU+PHNlY29uZGFyeS10aXRsZT5BY3RhIEhvcnQuIDwvc2Vjb25kYXJ5LXRpdGxlPjxhbHQt
dGl0bGU+QWN0YUhvcnRpYy48L2FsdC10aXRsZT48L3RpdGxlcz48cGVyaW9kaWNhbD48ZnVsbC10
aXRsZT5BY3RhIEhvcnQuPC9mdWxsLXRpdGxlPjxhYmJyLTE+QWN0YUhvcnRpYy48L2FiYnItMT48
L3BlcmlvZGljYWw+PGFsdC1wZXJpb2RpY2FsPjxmdWxsLXRpdGxlPkFjdGEgSG9ydC48L2Z1bGwt
dGl0bGU+PGFiYnItMT5BY3RhSG9ydGljLjwvYWJici0xPjwvYWx0LXBlcmlvZGljYWw+PHBhZ2Vz
PjE1NS0xNjA8L3BhZ2VzPjx2b2x1bWU+NDg2PC92b2x1bWU+PGVkaXRpb24+NDkxPC9lZGl0aW9u
PjxkYXRlcz48eWVhcj4xOTk5PC95ZWFyPjwvZGF0ZXM+PHB1Ymxpc2hlcj5JbnRlcm5hdGlvbmFs
IFNvY2lldHkgZm9yIEhvcnRpY3VsdHVyYWwgU2NpZW5jZSAoSVNIUyksIExldXZlbiwgQmVsZ2l1
bTwvcHVibGlzaGVyPjxpc2JuPjI0MDYtNjE2ODwvaXNibj48dXJscz48cmVsYXRlZC11cmxzPjx1
cmw+aHR0cHM6Ly9kb2kub3JnLzEwLjE3NjYwL0FjdGFIb3J0aWMuMTk5OS40OTEuMjI8L3VybD48
L3JlbGF0ZWQtdXJscz48L3VybHM+PGVsZWN0cm9uaWMtcmVzb3VyY2UtbnVtPmRvaTogMTAuMTc2
NjAvQWN0YUhvcnRpYy4xOTk5LjQ5MS4yMjwvZWxlY3Ryb25pYy1yZXNvdXJjZS1udW0+PC9yZWNv
cmQ+PC9DaXRlPjxDaXRlPjxBdXRob3I+S2hhbjwvQXV0aG9yPjxZZWFyPjIwMTM8L1llYXI+PFJl
Y051bT4xMDc1PC9SZWNOdW0+PHJlY29yZD48cmVjLW51bWJlcj4xMDc1PC9yZWMtbnVtYmVyPjxm
b3JlaWduLWtleXM+PGtleSBhcHA9IkVOIiBkYi1pZD0iYXZkeDI1d3JkMGFkNWdlcGFyeHZlcHdi
emQ5YXB3cHo5ZHNzIiB0aW1lc3RhbXA9IjE1MDgyMzAyMTIiPjEwNzU8L2tleT48L2ZvcmVpZ24t
a2V5cz48cmVmLXR5cGUgbmFtZT0iSm91cm5hbCBBcnRpY2xlIj4xNzwvcmVmLXR5cGU+PGNvbnRy
aWJ1dG9ycz48YXV0aG9ycz48YXV0aG9yPktoYW4sIElraHRpYXI8L2F1dGhvcj48YXV0aG9yPkF6
YW0sIEFuZGFsZWViPC9hdXRob3I+PGF1dGhvcj5NYWhtb29kLCBBYmlkPC9hdXRob3I+PC9hdXRo
b3JzPjwvY29udHJpYnV0b3JzPjx0aXRsZXM+PHRpdGxlPjxzdHlsZSBmYWNlPSJub3JtYWwiIGZv
bnQ9ImRlZmF1bHQiIHNpemU9IjEwMCUiPlRoZSBpbXBhY3Qgb2YgZW5oYW5jZWQgYXRtb3NwaGVy
aWMgY2FyYm9uIGRpb3hpZGUgb24geWllbGQsIHByb3hpbWF0ZSBjb21wb3NpdGlvbiwgZWxlbWVu
dGFsIGNvbmNlbnRyYXRpb24sIGZhdHR5IGFjaWQgYW5kIHZpdGFtaW4gQyBjb250ZW50cyBvZiB0
b21hdG8gKDwvc3R5bGU+PHN0eWxlIGZhY2U9Iml0YWxpYyIgZm9udD0iZGVmYXVsdCIgc2l6ZT0i
MTAwJSI+THljb3BlcnNpY29uIGVzY3VsZW50dW08L3N0eWxlPjxzdHlsZSBmYWNlPSJub3JtYWwi
IGZvbnQ9ImRlZmF1bHQiIHNpemU9IjEwMCUiPik8L3N0eWxlPjwvdGl0bGU+PHNlY29uZGFyeS10
aXRsZT5FbnZpcm9uLiBNb25pdC4gQXNzZXNzLjwvc2Vjb25kYXJ5LXRpdGxlPjwvdGl0bGVzPjxw
ZXJpb2RpY2FsPjxmdWxsLXRpdGxlPkVudmlyb24uIE1vbml0LiBBc3Nlc3MuPC9mdWxsLXRpdGxl
PjwvcGVyaW9kaWNhbD48cGFnZXM+MjA1LTIxNDwvcGFnZXM+PHZvbHVtZT4xODU8L3ZvbHVtZT48
bnVtYmVyPjE8L251bWJlcj48ZGF0ZXM+PHllYXI+MjAxMzwveWVhcj48cHViLWRhdGVzPjxkYXRl
PjIwMTMvMDEvMDE8L2RhdGU+PC9wdWItZGF0ZXM+PC9kYXRlcz48aXNibj4xNTczLTI5NTk8L2lz
Ym4+PHVybHM+PHJlbGF0ZWQtdXJscz48dXJsPmh0dHBzOi8vZG9pLm9yZy8xMC4xMDA3L3MxMDY2
MS0wMTItMjU0NC14PC91cmw+PC9yZWxhdGVkLXVybHM+PC91cmxzPjxlbGVjdHJvbmljLXJlc291
cmNlLW51bT5kb2k6IDEwLjEwMDcvczEwNjYxLTAxMi0yNTQ0LXg8L2VsZWN0cm9uaWMtcmVzb3Vy
Y2UtbnVtPjwvcmVjb3JkPjwvQ2l0ZT48Q2l0ZT48QXV0aG9yPlpoYW5nPC9BdXRob3I+PFllYXI+
MjAxNDwvWWVhcj48UmVjTnVtPjU5MjwvUmVjTnVtPjxyZWNvcmQ+PHJlYy1udW1iZXI+NTkyPC9y
ZWMtbnVtYmVyPjxmb3JlaWduLWtleXM+PGtleSBhcHA9IkVOIiBkYi1pZD0iYXZkeDI1d3JkMGFk
NWdlcGFyeHZlcHdiemQ5YXB3cHo5ZHNzIiB0aW1lc3RhbXA9IjE0NTM3NzQwOTUiPjU5Mjwva2V5
PjwvZm9yZWlnbi1rZXlzPjxyZWYtdHlwZSBuYW1lPSJKb3VybmFsIEFydGljbGUiPjE3PC9yZWYt
dHlwZT48Y29udHJpYnV0b3JzPjxhdXRob3JzPjxhdXRob3I+WmhhbmcsIFpoaW1pbmc8L2F1dGhv
cj48YXV0aG9yPkxpdSwgTGlob25nPC9hdXRob3I+PGF1dGhvcj5aaGFuZywgTWluPC9hdXRob3I+
PGF1dGhvcj5aaGFuZywgWW9uZ3Nvbmc8L2F1dGhvcj48YXV0aG9yPldhbmcsIFFpYW9tZWk8L2F1
dGhvcj48L2F1dGhvcnM+PC9jb250cmlidXRvcnM+PHRpdGxlcz48dGl0bGU+RWZmZWN0IG9mIGNh
cmJvbiBkaW94aWRlIGVucmljaG1lbnQgb24gaGVhbHRoLXByb21vdGluZyBjb21wb3VuZHMgYW5k
IG9yZ2Fub2xlcHRpYyBwcm9wZXJ0aWVzIG9mIHRvbWF0byBmcnVpdHMgZ3Jvd24gaW4gZ3JlZW5o
b3VzZTwvdGl0bGU+PHNlY29uZGFyeS10aXRsZT5Gb29kIENoZW0uPC9zZWNvbmRhcnktdGl0bGU+
PC90aXRsZXM+PHBlcmlvZGljYWw+PGZ1bGwtdGl0bGU+Rm9vZCBDaGVtLjwvZnVsbC10aXRsZT48
L3BlcmlvZGljYWw+PHBhZ2VzPjE1Ny0xNjM8L3BhZ2VzPjx2b2x1bWU+MTUzPC92b2x1bWU+PGtl
eXdvcmRzPjxrZXl3b3JkPkNPMiBlbnJpY2htZW50PC9rZXl3b3JkPjxrZXl3b3JkPlRvbWF0byBm
cnVpdDwva2V5d29yZD48a2V5d29yZD5DYXJvdGVub2lkczwva2V5d29yZD48a2V5d29yZD5Pcmdh
bm9sZXB0aWMgY2hhcmFjdGVyaXN0aWNzPC9rZXl3b3JkPjwva2V5d29yZHM+PGRhdGVzPjx5ZWFy
PjIwMTQ8L3llYXI+PHB1Yi1kYXRlcz48ZGF0ZT42LzE1LzwvZGF0ZT48L3B1Yi1kYXRlcz48L2Rh
dGVzPjxpc2JuPjAzMDgtODE0NjwvaXNibj48dXJscz48cmVsYXRlZC11cmxzPjx1cmw+aHR0cDov
L3d3dy5zY2llbmNlZGlyZWN0LmNvbS9zY2llbmNlL2FydGljbGUvcGlpL1MwMzA4ODE0NjEzMDE5
MTgzPC91cmw+PC9yZWxhdGVkLXVybHM+PC91cmxzPjxlbGVjdHJvbmljLXJlc291cmNlLW51bT5k
b2k6IDEwLjEwMTYvai5mb29kY2hlbS4yMDEzLjEyLjA1MjwvZWxlY3Ryb25pYy1yZXNvdXJjZS1u
dW0+PC9yZWNvcmQ+PC9DaXRlPjwvRW5kTm90ZT5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; Li et al., 1999; Özçelik and Akilli, 1999; Zhang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0B605982" w14:textId="77777777" w:rsidTr="00227BCF">
        <w:tc>
          <w:tcPr>
            <w:tcW w:w="1276" w:type="dxa"/>
            <w:vMerge/>
          </w:tcPr>
          <w:p w14:paraId="0BFF36C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58E65C4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83" w:type="dxa"/>
          </w:tcPr>
          <w:p w14:paraId="186F92D3" w14:textId="6CCBD8BE" w:rsidR="008304EE" w:rsidRPr="00DB375D" w:rsidRDefault="00DB4B6F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 xml:space="preserve">Onion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ttoni et al., 2017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t</w:t>
            </w:r>
            <w:r w:rsidR="008304EE" w:rsidRPr="00DB375D">
              <w:rPr>
                <w:sz w:val="22"/>
                <w:szCs w:val="22"/>
                <w:lang w:val="en-AU"/>
              </w:rPr>
              <w:t>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Mamatha&lt;/Author&gt;&lt;Year&gt;2014&lt;/Year&gt;&lt;RecNum&gt;562&lt;/RecNum&gt;&lt;DisplayText&gt;(Mamatha et al., 2014)&lt;/DisplayText&gt;&lt;record&gt;&lt;rec-number&gt;562&lt;/rec-number&gt;&lt;foreign-keys&gt;&lt;key app="EN" db-id="avdx25wrd0ad5geparxvepwbzd9apwpz9dss" timestamp="1437308422"&gt;562&lt;/key&gt;&lt;/foreign-keys&gt;&lt;ref-type name="Journal Article"&gt;17&lt;/ref-type&gt;&lt;contributors&gt;&lt;authors&gt;&lt;author&gt;Mamatha, H.&lt;/author&gt;&lt;author&gt;Srinivasa Rao, N. K.&lt;/author&gt;&lt;author&gt;Laxman, R. H.&lt;/author&gt;&lt;author&gt;Shivashankara, K. S.&lt;/author&gt;&lt;author&gt;Bhatt, R. M.&lt;/author&gt;&lt;author&gt;Pavithra, K. C.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on growth, physiology, yield, and quality of tomato (&lt;/style&gt;&lt;style face="italic" font="default" size="100%"&gt;Lycopersicon esculentum&lt;/style&gt;&lt;style face="normal" font="default" size="100%"&gt; Mill) cv. Arka Ashish&lt;/style&gt;&lt;/title&gt;&lt;secondary-title&gt;Photosynthetica&lt;/secondary-title&gt;&lt;alt-title&gt;Photosynthetica&lt;/alt-title&gt;&lt;/titles&gt;&lt;periodical&gt;&lt;full-title&gt;Photosynthetica&lt;/full-title&gt;&lt;abbr-1&gt;Photosynthetica&lt;/abbr-1&gt;&lt;/periodical&gt;&lt;alt-periodical&gt;&lt;full-title&gt;Photosynthetica&lt;/full-title&gt;&lt;abbr-1&gt;Photosynthetica&lt;/abbr-1&gt;&lt;/alt-periodical&gt;&lt;pages&gt;519-528&lt;/pages&gt;&lt;volume&gt;52&lt;/volume&gt;&lt;number&gt;4&lt;/number&gt;&lt;keywords&gt;&lt;keyword&gt;gas exchange&lt;/keyword&gt;&lt;keyword&gt;growth characteristics&lt;/keyword&gt;&lt;keyword&gt;leaf water status&lt;/keyword&gt;&lt;keyword&gt;pigments&lt;/keyword&gt;&lt;keyword&gt;yield characteristics&lt;/keyword&gt;&lt;/keywords&gt;&lt;dates&gt;&lt;year&gt;2014&lt;/year&gt;&lt;pub-dates&gt;&lt;date&gt;2014/12/01&lt;/date&gt;&lt;/pub-dates&gt;&lt;/dates&gt;&lt;publisher&gt;The Institute of Experimental Biology of the Czech Academy of Sciences&lt;/publisher&gt;&lt;isbn&gt;0300-3604&lt;/isbn&gt;&lt;urls&gt;&lt;related-urls&gt;&lt;url&gt;http://dx.doi.org/10.1007/s11099-014-0059-0&lt;/url&gt;&lt;/related-urls&gt;&lt;/urls&gt;&lt;electronic-resource-num&gt;doi: 10.1007/s11099-014-0059-0&lt;/electronic-resource-num&gt;&lt;language&gt;English&lt;/language&gt;&lt;/record&gt;&lt;/Cite&gt;&lt;/EndNote&gt;</w:instrText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Mamatha et al., 2014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036C8C26" w14:textId="77777777" w:rsidTr="00227BCF">
        <w:tc>
          <w:tcPr>
            <w:tcW w:w="1276" w:type="dxa"/>
          </w:tcPr>
          <w:p w14:paraId="42AC55D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Sugar/acid</w:t>
            </w:r>
          </w:p>
        </w:tc>
        <w:tc>
          <w:tcPr>
            <w:tcW w:w="851" w:type="dxa"/>
          </w:tcPr>
          <w:p w14:paraId="68659223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83" w:type="dxa"/>
          </w:tcPr>
          <w:p w14:paraId="1BA426AD" w14:textId="0FDDDEB2" w:rsidR="008304EE" w:rsidRDefault="006679EB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sz w:val="22"/>
                <w:szCs w:val="22"/>
                <w:lang w:val="en-AU"/>
              </w:rPr>
              <w:t xml:space="preserve">Cucumber </w:t>
            </w:r>
            <w:r w:rsidR="00385FAE">
              <w:rPr>
                <w:sz w:val="22"/>
                <w:szCs w:val="22"/>
                <w:lang w:val="en-AU"/>
              </w:rPr>
              <w:fldChar w:fldCharType="begin"/>
            </w:r>
            <w:r w:rsidR="006A79B0">
              <w:rPr>
                <w:sz w:val="22"/>
                <w:szCs w:val="22"/>
                <w:lang w:val="en-AU"/>
              </w:rPr>
              <w:instrText xml:space="preserve"> ADDIN EN.CITE &lt;EndNote&gt;&lt;Cite&gt;&lt;Author&gt;Tang&lt;/Author&gt;&lt;Year&gt;2018&lt;/Year&gt;&lt;RecNum&gt;1229&lt;/RecNum&gt;&lt;DisplayText&gt;(Tang et al., 2018)&lt;/DisplayText&gt;&lt;record&gt;&lt;rec-number&gt;1229&lt;/rec-number&gt;&lt;foreign-keys&gt;&lt;key app="EN" db-id="avdx25wrd0ad5geparxvepwbzd9apwpz9dss" timestamp="1526345022"&gt;1229&lt;/key&gt;&lt;/foreign-keys&gt;&lt;ref-type name="Journal Article"&gt;17&lt;/ref-type&gt;&lt;contributors&gt;&lt;authors&gt;&lt;author&gt;Tang, Ying, &lt;/author&gt;&lt;author&gt;Dong, Jinlong, &lt;/author&gt;&lt;author&gt;Li, Xun, &lt;/author&gt;&lt;author&gt;Gruda, Nazim, &lt;/author&gt;&lt;author&gt;Duan, Zengqiang&lt;/author&gt;&lt;/authors&gt;&lt;/contributors&gt;&lt;titles&gt;&lt;title&gt;&lt;style face="normal" font="default" size="100%"&gt;Interactive effects of elevated carbon dioxide and nitrogen availability on fruit quality of cucumber (&lt;/style&gt;&lt;style face="italic" font="default" size="100%"&gt;Cucumis sativus&lt;/style&gt;&lt;style face="normal" font="default" size="100%"&gt; L.)&lt;/style&gt;&lt;/title&gt;&lt;secondary-title&gt; J Integr Agric.&lt;/secondary-title&gt;&lt;/titles&gt;&lt;volume&gt;In press&lt;/volume&gt;&lt;dates&gt;&lt;year&gt;2018&lt;/year&gt;&lt;/dates&gt;&lt;urls&gt;&lt;/urls&gt;&lt;/record&gt;&lt;/Cite&gt;&lt;/EndNote&gt;</w:instrText>
            </w:r>
            <w:r w:rsidR="00385FAE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Tang et al., 2018)</w:t>
            </w:r>
            <w:r w:rsidR="00385FAE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="00A00B78">
              <w:rPr>
                <w:sz w:val="22"/>
                <w:szCs w:val="22"/>
                <w:lang w:val="en-AU"/>
              </w:rPr>
              <w:t xml:space="preserve">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</w:t>
            </w:r>
            <w:r w:rsidR="008304EE" w:rsidRPr="001C77FB">
              <w:rPr>
                <w:sz w:val="22"/>
                <w:szCs w:val="22"/>
                <w:lang w:val="en-AU"/>
              </w:rPr>
              <w:t>trawberry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4&lt;/Year&gt;&lt;RecNum&gt;1063&lt;/RecNum&gt;&lt;DisplayText&gt;(Wang and Bunce, 2004)&lt;/DisplayText&gt;&lt;record&gt;&lt;rec-number&gt;1063&lt;/rec-number&gt;&lt;foreign-keys&gt;&lt;key app="EN" db-id="avdx25wrd0ad5geparxvepwbzd9apwpz9dss" timestamp="1507337941"&gt;1063&lt;/key&gt;&lt;/foreign-keys&gt;&lt;ref-type name="Journal Article"&gt;17&lt;/ref-type&gt;&lt;contributors&gt;&lt;authors&gt;&lt;author&gt;Wang, S. Y.&lt;/author&gt;&lt;author&gt;Bunce, J. A.&lt;/author&gt;&lt;/authors&gt;&lt;/contributors&gt;&lt;titles&gt;&lt;title&gt;&lt;style face="normal" font="default" size="100%"&gt;Elevated carbon dioxide affects fruit flavor in field-grown strawberries (&lt;/style&gt;&lt;style face="italic" font="default" size="100%"&gt;Fragaria × ananassa &lt;/style&gt;&lt;style face="normal" font="default" size="100%"&gt;Duch)&lt;/style&gt;&lt;/title&gt;&lt;secondary-title&gt;J. Sci. Food Agric.&lt;/secondary-title&gt;&lt;/titles&gt;&lt;periodical&gt;&lt;full-title&gt;J. Sci. Food Agric.&lt;/full-title&gt;&lt;/periodical&gt;&lt;pages&gt;1464-1468&lt;/pages&gt;&lt;volume&gt;84&lt;/volume&gt;&lt;number&gt;12&lt;/number&gt;&lt;keywords&gt;&lt;keyword&gt;CO2&lt;/keyword&gt;&lt;keyword&gt;sugars&lt;/keyword&gt;&lt;keyword&gt;organic acids&lt;/keyword&gt;&lt;keyword&gt;aroma compounds&lt;/keyword&gt;&lt;keyword&gt;Fragaria × ananassa Duch&lt;/keyword&gt;&lt;keyword&gt;strawberry&lt;/keyword&gt;&lt;/keywords&gt;&lt;dates&gt;&lt;year&gt;2004&lt;/year&gt;&lt;/dates&gt;&lt;publisher&gt;John Wiley &amp;amp; Sons, Ltd.&lt;/publisher&gt;&lt;isbn&gt;1097-0010&lt;/isbn&gt;&lt;urls&gt;&lt;related-urls&gt;&lt;url&gt;http://dx.doi.org/10.1002/jsfa.1824&lt;/url&gt;&lt;/related-urls&gt;&lt;/urls&gt;&lt;electronic-resource-num&gt;doi: 10.1002/jsfa.1824&lt;/electronic-resource-num&gt;&lt;/record&gt;&lt;/Cite&gt;&lt;/EndNote&gt;</w:instrText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Wang and Bunce, 2004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 and</w:t>
            </w:r>
            <w:r w:rsidR="008304EE" w:rsidRPr="001C77FB">
              <w:rPr>
                <w:sz w:val="22"/>
                <w:szCs w:val="22"/>
                <w:lang w:val="en-AU"/>
              </w:rPr>
              <w:t xml:space="preserve"> </w:t>
            </w:r>
            <w:r w:rsidR="00E40B40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t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aaGFuZzwvQXV0aG9yPjxZZWFyPjIwMTQ8L1llYXI+PFJl
Y051bT41OTI8L1JlY051bT48RGlzcGxheVRleHQ+KFdlaSBldCBhbC4sIDIwMTg7IFpoYW5nIGV0
IGFsLiwgMjAxNCk8L0Rpc3BsYXlUZXh0PjxyZWNvcmQ+PHJlYy1udW1iZXI+NTkyPC9yZWMtbnVt
YmVyPjxmb3JlaWduLWtleXM+PGtleSBhcHA9IkVOIiBkYi1pZD0iYXZkeDI1d3JkMGFkNWdlcGFy
eHZlcHdiemQ5YXB3cHo5ZHNzIiB0aW1lc3RhbXA9IjE0NTM3NzQwOTUiPjU5Mjwva2V5PjwvZm9y
ZWlnbi1rZXlzPjxyZWYtdHlwZSBuYW1lPSJKb3VybmFsIEFydGljbGUiPjE3PC9yZWYtdHlwZT48
Y29udHJpYnV0b3JzPjxhdXRob3JzPjxhdXRob3I+WmhhbmcsIFpoaW1pbmc8L2F1dGhvcj48YXV0
aG9yPkxpdSwgTGlob25nPC9hdXRob3I+PGF1dGhvcj5aaGFuZywgTWluPC9hdXRob3I+PGF1dGhv
cj5aaGFuZywgWW9uZ3Nvbmc8L2F1dGhvcj48YXV0aG9yPldhbmcsIFFpYW9tZWk8L2F1dGhvcj48
L2F1dGhvcnM+PC9jb250cmlidXRvcnM+PHRpdGxlcz48dGl0bGU+RWZmZWN0IG9mIGNhcmJvbiBk
aW94aWRlIGVucmljaG1lbnQgb24gaGVhbHRoLXByb21vdGluZyBjb21wb3VuZHMgYW5kIG9yZ2Fu
b2xlcHRpYyBwcm9wZXJ0aWVzIG9mIHRvbWF0byBmcnVpdHMgZ3Jvd24gaW4gZ3JlZW5ob3VzZTwv
dGl0bGU+PHNlY29uZGFyeS10aXRsZT5Gb29kIENoZW0uPC9zZWNvbmRhcnktdGl0bGU+PC90aXRs
ZXM+PHBlcmlvZGljYWw+PGZ1bGwtdGl0bGU+Rm9vZCBDaGVtLjwvZnVsbC10aXRsZT48L3Blcmlv
ZGljYWw+PHBhZ2VzPjE1Ny0xNjM8L3BhZ2VzPjx2b2x1bWU+MTUzPC92b2x1bWU+PGtleXdvcmRz
PjxrZXl3b3JkPkNPMiBlbnJpY2htZW50PC9rZXl3b3JkPjxrZXl3b3JkPlRvbWF0byBmcnVpdDwv
a2V5d29yZD48a2V5d29yZD5DYXJvdGVub2lkczwva2V5d29yZD48a2V5d29yZD5Pcmdhbm9sZXB0
aWMgY2hhcmFjdGVyaXN0aWNzPC9rZXl3b3JkPjwva2V5d29yZHM+PGRhdGVzPjx5ZWFyPjIwMTQ8
L3llYXI+PHB1Yi1kYXRlcz48ZGF0ZT42LzE1LzwvZGF0ZT48L3B1Yi1kYXRlcz48L2RhdGVzPjxp
c2JuPjAzMDgtODE0NjwvaXNibj48dXJscz48cmVsYXRlZC11cmxzPjx1cmw+aHR0cDovL3d3dy5z
Y2llbmNlZGlyZWN0LmNvbS9zY2llbmNlL2FydGljbGUvcGlpL1MwMzA4ODE0NjEzMDE5MTgzPC91
cmw+PC9yZWxhdGVkLXVybHM+PC91cmxzPjxlbGVjdHJvbmljLXJlc291cmNlLW51bT5kb2k6IDEw
LjEwMTYvai5mb29kY2hlbS4yMDEzLjEyLjA1MjwvZWxlY3Ryb25pYy1yZXNvdXJjZS1udW0+PC9y
ZWNvcmQ+PC9DaXRlPjxDaXRlPjxBdXRob3I+V2VpPC9BdXRob3I+PFllYXI+MjAxODwvWWVhcj48
UmVjTnVtPjEyMTQ8L1JlY051bT48cmVjb3JkPjxyZWMtbnVtYmVyPjEyMTQ8L3JlYy1udW1iZXI+
PGZvcmVpZ24ta2V5cz48a2V5IGFwcD0iRU4iIGRiLWlkPSJhdmR4MjV3cmQwYWQ1Z2VwYXJ4dmVw
d2J6ZDlhcHdwejlkc3MiIHRpbWVzdGFtcD0iMTUyMzc1MTI4MyI+MTIxNDwva2V5PjwvZm9yZWln
bi1rZXlzPjxyZWYtdHlwZSBuYW1lPSJKb3VybmFsIEFydGljbGUiPjE3PC9yZWYtdHlwZT48Y29u
dHJpYnV0b3JzPjxhdXRob3JzPjxhdXRob3I+V2VpLCBaaGVuaHVhPC9hdXRob3I+PGF1dGhvcj5E
dSxUYWlzaGVuZzwvYXV0aG9yPjxhdXRob3I+TGksIFhpYW5nbmFuPC9hdXRob3I+PGF1dGhvcj5G
YW5nLCBMaWFuZzwvYXV0aG9yPjxhdXRob3I+TGl1LCBGdWxhaTwvYXV0aG9yPjwvYXV0aG9ycz48
L2NvbnRyaWJ1dG9ycz48YXV0aC1hZGRyZXNzPlRhaXNoZW5nIER1LENlbnRlciBmb3IgQWdyaWN1
bHR1cmFsIFdhdGVyIFJlc2VhcmNoIGluIENoaW5hLCBDaGluYSBBZ3JpY3VsdHVyYWwgVW5pdmVy
c2l0eSxDaGluYSxkdXRhaXNoZW5nQGNhdS5lZHUuY24mI3hEO0Z1bGFpIExpdSxEZXBhcnRtZW50
IG9mIFBsYW50IGFuZCBFbnZpcm9ubWVudGFsIFNjaWVuY2VzLCBGYWN1bHR5IG9mIFNjaWVuY2Us
IFVuaXZlcnNpdHkgb2YgQ29wZW5oYWdlbixEZW5tYXJrLGR1dGFpc2hlbmdAY2F1LmVkdS5jbjwv
YXV0aC1hZGRyZXNzPjx0aXRsZXM+PHRpdGxlPjxzdHlsZSBmYWNlPSJub3JtYWwiIGZvbnQ9ImRl
ZmF1bHQiIHNpemU9IjEwMCUiPkludGVyYWN0aXZlIGVmZmVjdHMgb2YgZWxldmF0ZWQgQ088L3N0
eWxlPjxzdHlsZSBmYWNlPSJzdWJzY3JpcHQiIGZvbnQ9ImRlZmF1bHQiIHNpemU9IjEwMCUiPjI8
L3N0eWxlPjxzdHlsZSBmYWNlPSJub3JtYWwiIGZvbnQ9ImRlZmF1bHQiIHNpemU9IjEwMCUiPiBh
bmQgTiBmZXJ0aWxpemF0aW9uIG9uIHlpZWxkIGFuZCBxdWFsaXR5IG9mIHRvbWF0byBncm93biB1
bmRlciByZWR1Y2VkIGlycmlnYXRpb24gcmVnaW1lPC9zdHlsZT48L3RpdGxlPjxzZWNvbmRhcnkt
dGl0bGU+RnJvbnQuIFBsYW50IFNjaS48L3NlY29uZGFyeS10aXRsZT48c2hvcnQtdGl0bGU+RWZm
ZWN0IG9mIGVsZXZhdGVkIENPMiBvbiB0b21hdG8gZnJ1aXQgcXVhbGl0eTwvc2hvcnQtdGl0bGU+
PC90aXRsZXM+PHBlcmlvZGljYWw+PGZ1bGwtdGl0bGU+RnJvbnQuIFBsYW50IFNjaS48L2Z1bGwt
dGl0bGU+PC9wZXJpb2RpY2FsPjx2b2x1bWU+OTwvdm9sdW1lPjxudW1iZXI+MzI4PC9udW1iZXI+
PGtleXdvcmRzPjxrZXl3b3JkPkNPMixOaXRyb2dlbixSZWR1Y2VkIGlycmlnYXRpb24seWllbGQs
ZnJ1aXQgcXVhbGl0eSxUb21hdG88L2tleXdvcmQ+PC9rZXl3b3Jkcz48ZGF0ZXM+PHllYXI+MjAx
ODwveWVhcj48cHViLWRhdGVzPjxkYXRlPjIwMTgtTWFyY2gtMjc8L2RhdGU+PC9wdWItZGF0ZXM+
PC9kYXRlcz48aXNibj4xNjY0LTQ2Mlg8L2lzYm4+PHdvcmstdHlwZT5PcmlnaW5hbCBSZXNlYXJj
aDwvd29yay10eXBlPjx1cmxzPjxyZWxhdGVkLXVybHM+PHVybD5odHRwczovL3d3dy5mcm9udGll
cnNpbi5vcmcvYXJ0aWNsZS8xMC4zMzg5L2ZwbHMuMjAxOC4wMDMyODwvdXJsPjwvcmVsYXRlZC11
cmxzPjwvdXJscz48ZWxlY3Ryb25pYy1yZXNvdXJjZS1udW0+ZG9pOiAxMC4zMzg5L2ZwbHMuMjAx
OC4wMDMyODwvZWxlY3Ryb25pYy1yZXNvdXJjZS1udW0+PGxhbmd1YWdlPkVuZ2xpc2g8L2xhbmd1
YWdlPjwvcmVjb3JkPjwvQ2l0ZT48L0VuZE5vdGU+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CC3B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aaGFuZzwvQXV0aG9yPjxZZWFyPjIwMTQ8L1llYXI+PFJl
Y051bT41OTI8L1JlY051bT48RGlzcGxheVRleHQ+KFdlaSBldCBhbC4sIDIwMTg7IFpoYW5nIGV0
IGFsLiwgMjAxNCk8L0Rpc3BsYXlUZXh0PjxyZWNvcmQ+PHJlYy1udW1iZXI+NTkyPC9yZWMtbnVt
YmVyPjxmb3JlaWduLWtleXM+PGtleSBhcHA9IkVOIiBkYi1pZD0iYXZkeDI1d3JkMGFkNWdlcGFy
eHZlcHdiemQ5YXB3cHo5ZHNzIiB0aW1lc3RhbXA9IjE0NTM3NzQwOTUiPjU5Mjwva2V5PjwvZm9y
ZWlnbi1rZXlzPjxyZWYtdHlwZSBuYW1lPSJKb3VybmFsIEFydGljbGUiPjE3PC9yZWYtdHlwZT48
Y29udHJpYnV0b3JzPjxhdXRob3JzPjxhdXRob3I+WmhhbmcsIFpoaW1pbmc8L2F1dGhvcj48YXV0
aG9yPkxpdSwgTGlob25nPC9hdXRob3I+PGF1dGhvcj5aaGFuZywgTWluPC9hdXRob3I+PGF1dGhv
cj5aaGFuZywgWW9uZ3Nvbmc8L2F1dGhvcj48YXV0aG9yPldhbmcsIFFpYW9tZWk8L2F1dGhvcj48
L2F1dGhvcnM+PC9jb250cmlidXRvcnM+PHRpdGxlcz48dGl0bGU+RWZmZWN0IG9mIGNhcmJvbiBk
aW94aWRlIGVucmljaG1lbnQgb24gaGVhbHRoLXByb21vdGluZyBjb21wb3VuZHMgYW5kIG9yZ2Fu
b2xlcHRpYyBwcm9wZXJ0aWVzIG9mIHRvbWF0byBmcnVpdHMgZ3Jvd24gaW4gZ3JlZW5ob3VzZTwv
dGl0bGU+PHNlY29uZGFyeS10aXRsZT5Gb29kIENoZW0uPC9zZWNvbmRhcnktdGl0bGU+PC90aXRs
ZXM+PHBlcmlvZGljYWw+PGZ1bGwtdGl0bGU+Rm9vZCBDaGVtLjwvZnVsbC10aXRsZT48L3Blcmlv
ZGljYWw+PHBhZ2VzPjE1Ny0xNjM8L3BhZ2VzPjx2b2x1bWU+MTUzPC92b2x1bWU+PGtleXdvcmRz
PjxrZXl3b3JkPkNPMiBlbnJpY2htZW50PC9rZXl3b3JkPjxrZXl3b3JkPlRvbWF0byBmcnVpdDwv
a2V5d29yZD48a2V5d29yZD5DYXJvdGVub2lkczwva2V5d29yZD48a2V5d29yZD5Pcmdhbm9sZXB0
aWMgY2hhcmFjdGVyaXN0aWNzPC9rZXl3b3JkPjwva2V5d29yZHM+PGRhdGVzPjx5ZWFyPjIwMTQ8
L3llYXI+PHB1Yi1kYXRlcz48ZGF0ZT42LzE1LzwvZGF0ZT48L3B1Yi1kYXRlcz48L2RhdGVzPjxp
c2JuPjAzMDgtODE0NjwvaXNibj48dXJscz48cmVsYXRlZC11cmxzPjx1cmw+aHR0cDovL3d3dy5z
Y2llbmNlZGlyZWN0LmNvbS9zY2llbmNlL2FydGljbGUvcGlpL1MwMzA4ODE0NjEzMDE5MTgzPC91
cmw+PC9yZWxhdGVkLXVybHM+PC91cmxzPjxlbGVjdHJvbmljLXJlc291cmNlLW51bT5kb2k6IDEw
LjEwMTYvai5mb29kY2hlbS4yMDEzLjEyLjA1MjwvZWxlY3Ryb25pYy1yZXNvdXJjZS1udW0+PC9y
ZWNvcmQ+PC9DaXRlPjxDaXRlPjxBdXRob3I+V2VpPC9BdXRob3I+PFllYXI+MjAxODwvWWVhcj48
UmVjTnVtPjEyMTQ8L1JlY051bT48cmVjb3JkPjxyZWMtbnVtYmVyPjEyMTQ8L3JlYy1udW1iZXI+
PGZvcmVpZ24ta2V5cz48a2V5IGFwcD0iRU4iIGRiLWlkPSJhdmR4MjV3cmQwYWQ1Z2VwYXJ4dmVw
d2J6ZDlhcHdwejlkc3MiIHRpbWVzdGFtcD0iMTUyMzc1MTI4MyI+MTIxNDwva2V5PjwvZm9yZWln
bi1rZXlzPjxyZWYtdHlwZSBuYW1lPSJKb3VybmFsIEFydGljbGUiPjE3PC9yZWYtdHlwZT48Y29u
dHJpYnV0b3JzPjxhdXRob3JzPjxhdXRob3I+V2VpLCBaaGVuaHVhPC9hdXRob3I+PGF1dGhvcj5E
dSxUYWlzaGVuZzwvYXV0aG9yPjxhdXRob3I+TGksIFhpYW5nbmFuPC9hdXRob3I+PGF1dGhvcj5G
YW5nLCBMaWFuZzwvYXV0aG9yPjxhdXRob3I+TGl1LCBGdWxhaTwvYXV0aG9yPjwvYXV0aG9ycz48
L2NvbnRyaWJ1dG9ycz48YXV0aC1hZGRyZXNzPlRhaXNoZW5nIER1LENlbnRlciBmb3IgQWdyaWN1
bHR1cmFsIFdhdGVyIFJlc2VhcmNoIGluIENoaW5hLCBDaGluYSBBZ3JpY3VsdHVyYWwgVW5pdmVy
c2l0eSxDaGluYSxkdXRhaXNoZW5nQGNhdS5lZHUuY24mI3hEO0Z1bGFpIExpdSxEZXBhcnRtZW50
IG9mIFBsYW50IGFuZCBFbnZpcm9ubWVudGFsIFNjaWVuY2VzLCBGYWN1bHR5IG9mIFNjaWVuY2Us
IFVuaXZlcnNpdHkgb2YgQ29wZW5oYWdlbixEZW5tYXJrLGR1dGFpc2hlbmdAY2F1LmVkdS5jbjwv
YXV0aC1hZGRyZXNzPjx0aXRsZXM+PHRpdGxlPjxzdHlsZSBmYWNlPSJub3JtYWwiIGZvbnQ9ImRl
ZmF1bHQiIHNpemU9IjEwMCUiPkludGVyYWN0aXZlIGVmZmVjdHMgb2YgZWxldmF0ZWQgQ088L3N0
eWxlPjxzdHlsZSBmYWNlPSJzdWJzY3JpcHQiIGZvbnQ9ImRlZmF1bHQiIHNpemU9IjEwMCUiPjI8
L3N0eWxlPjxzdHlsZSBmYWNlPSJub3JtYWwiIGZvbnQ9ImRlZmF1bHQiIHNpemU9IjEwMCUiPiBh
bmQgTiBmZXJ0aWxpemF0aW9uIG9uIHlpZWxkIGFuZCBxdWFsaXR5IG9mIHRvbWF0byBncm93biB1
bmRlciByZWR1Y2VkIGlycmlnYXRpb24gcmVnaW1lPC9zdHlsZT48L3RpdGxlPjxzZWNvbmRhcnkt
dGl0bGU+RnJvbnQuIFBsYW50IFNjaS48L3NlY29uZGFyeS10aXRsZT48c2hvcnQtdGl0bGU+RWZm
ZWN0IG9mIGVsZXZhdGVkIENPMiBvbiB0b21hdG8gZnJ1aXQgcXVhbGl0eTwvc2hvcnQtdGl0bGU+
PC90aXRsZXM+PHBlcmlvZGljYWw+PGZ1bGwtdGl0bGU+RnJvbnQuIFBsYW50IFNjaS48L2Z1bGwt
dGl0bGU+PC9wZXJpb2RpY2FsPjx2b2x1bWU+OTwvdm9sdW1lPjxudW1iZXI+MzI4PC9udW1iZXI+
PGtleXdvcmRzPjxrZXl3b3JkPkNPMixOaXRyb2dlbixSZWR1Y2VkIGlycmlnYXRpb24seWllbGQs
ZnJ1aXQgcXVhbGl0eSxUb21hdG88L2tleXdvcmQ+PC9rZXl3b3Jkcz48ZGF0ZXM+PHllYXI+MjAx
ODwveWVhcj48cHViLWRhdGVzPjxkYXRlPjIwMTgtTWFyY2gtMjc8L2RhdGU+PC9wdWItZGF0ZXM+
PC9kYXRlcz48aXNibj4xNjY0LTQ2Mlg8L2lzYm4+PHdvcmstdHlwZT5PcmlnaW5hbCBSZXNlYXJj
aDwvd29yay10eXBlPjx1cmxzPjxyZWxhdGVkLXVybHM+PHVybD5odHRwczovL3d3dy5mcm9udGll
cnNpbi5vcmcvYXJ0aWNsZS8xMC4zMzg5L2ZwbHMuMjAxOC4wMDMyODwvdXJsPjwvcmVsYXRlZC11
cmxzPjwvdXJscz48ZWxlY3Ryb25pYy1yZXNvdXJjZS1udW0+ZG9pOiAxMC4zMzg5L2ZwbHMuMjAx
OC4wMDMyODwvZWxlY3Ryb25pYy1yZXNvdXJjZS1udW0+PGxhbmd1YWdlPkVuZ2xpc2g8L2xhbmd1
YWdlPjwvcmVjb3JkPjwvQ2l0ZT48L0VuZE5vdGU+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CC3B5D">
              <w:rPr>
                <w:sz w:val="22"/>
                <w:szCs w:val="22"/>
                <w:lang w:val="en-AU"/>
              </w:rPr>
            </w:r>
            <w:r w:rsidR="00CC3B5D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Wei et al., 2018; Zhang et al., 2014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162F7A45" w14:textId="77777777" w:rsidTr="00227BCF">
        <w:tc>
          <w:tcPr>
            <w:tcW w:w="1276" w:type="dxa"/>
          </w:tcPr>
          <w:p w14:paraId="7649445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73D0138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=</w:t>
            </w:r>
          </w:p>
        </w:tc>
        <w:tc>
          <w:tcPr>
            <w:tcW w:w="6883" w:type="dxa"/>
          </w:tcPr>
          <w:p w14:paraId="1089EC00" w14:textId="745AB84C" w:rsidR="008304EE" w:rsidRDefault="006679EB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sz w:val="22"/>
                <w:szCs w:val="22"/>
                <w:lang w:val="en-AU"/>
              </w:rPr>
              <w:t xml:space="preserve">Cucumber </w:t>
            </w:r>
            <w:r w:rsidR="00385FAE">
              <w:rPr>
                <w:sz w:val="22"/>
                <w:szCs w:val="22"/>
                <w:lang w:val="en-AU"/>
              </w:rPr>
              <w:fldChar w:fldCharType="begin"/>
            </w:r>
            <w:r w:rsidR="006A79B0">
              <w:rPr>
                <w:sz w:val="22"/>
                <w:szCs w:val="22"/>
                <w:lang w:val="en-AU"/>
              </w:rPr>
              <w:instrText xml:space="preserve"> ADDIN EN.CITE &lt;EndNote&gt;&lt;Cite&gt;&lt;Author&gt;Tang&lt;/Author&gt;&lt;Year&gt;2018&lt;/Year&gt;&lt;RecNum&gt;1229&lt;/RecNum&gt;&lt;DisplayText&gt;(Tang et al., 2018)&lt;/DisplayText&gt;&lt;record&gt;&lt;rec-number&gt;1229&lt;/rec-number&gt;&lt;foreign-keys&gt;&lt;key app="EN" db-id="avdx25wrd0ad5geparxvepwbzd9apwpz9dss" timestamp="1526345022"&gt;1229&lt;/key&gt;&lt;/foreign-keys&gt;&lt;ref-type name="Journal Article"&gt;17&lt;/ref-type&gt;&lt;contributors&gt;&lt;authors&gt;&lt;author&gt;Tang, Ying, &lt;/author&gt;&lt;author&gt;Dong, Jinlong, &lt;/author&gt;&lt;author&gt;Li, Xun, &lt;/author&gt;&lt;author&gt;Gruda, Nazim, &lt;/author&gt;&lt;author&gt;Duan, Zengqiang&lt;/author&gt;&lt;/authors&gt;&lt;/contributors&gt;&lt;titles&gt;&lt;title&gt;&lt;style face="normal" font="default" size="100%"&gt;Interactive effects of elevated carbon dioxide and nitrogen availability on fruit quality of cucumber (&lt;/style&gt;&lt;style face="italic" font="default" size="100%"&gt;Cucumis sativus&lt;/style&gt;&lt;style face="normal" font="default" size="100%"&gt; L.)&lt;/style&gt;&lt;/title&gt;&lt;secondary-title&gt; J Integr Agric.&lt;/secondary-title&gt;&lt;/titles&gt;&lt;volume&gt;In press&lt;/volume&gt;&lt;dates&gt;&lt;year&gt;2018&lt;/year&gt;&lt;/dates&gt;&lt;urls&gt;&lt;/urls&gt;&lt;/record&gt;&lt;/Cite&gt;&lt;/EndNote&gt;</w:instrText>
            </w:r>
            <w:r w:rsidR="00385FAE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Tang et al., 2018)</w:t>
            </w:r>
            <w:r w:rsidR="00385FAE">
              <w:rPr>
                <w:sz w:val="22"/>
                <w:szCs w:val="22"/>
                <w:lang w:val="en-AU"/>
              </w:rPr>
              <w:fldChar w:fldCharType="end"/>
            </w:r>
            <w:r w:rsidR="00D24A58">
              <w:rPr>
                <w:sz w:val="22"/>
                <w:szCs w:val="22"/>
                <w:lang w:val="en-AU"/>
              </w:rPr>
              <w:t xml:space="preserve"> </w:t>
            </w:r>
            <w:r w:rsidR="00B86B03">
              <w:rPr>
                <w:sz w:val="22"/>
                <w:szCs w:val="22"/>
                <w:lang w:val="en-AU"/>
              </w:rPr>
              <w:t xml:space="preserve">and </w:t>
            </w:r>
            <w:r w:rsidR="00E40B40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="008304EE" w:rsidRPr="001C77FB">
              <w:rPr>
                <w:rFonts w:hint="eastAsia"/>
                <w:sz w:val="22"/>
                <w:szCs w:val="22"/>
                <w:lang w:val="en-AU"/>
              </w:rPr>
              <w:t>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aaGFuZzwvQXV0aG9yPjxZZWFyPjIwMTQ8L1llYXI+PFJl
Y051bT41OTI8L1JlY051bT48RGlzcGxheVRleHQ+KFdlaSBldCBhbC4sIDIwMTg7IFpoYW5nIGV0
IGFsLiwgMjAxNCk8L0Rpc3BsYXlUZXh0PjxyZWNvcmQ+PHJlYy1udW1iZXI+NTkyPC9yZWMtbnVt
YmVyPjxmb3JlaWduLWtleXM+PGtleSBhcHA9IkVOIiBkYi1pZD0iYXZkeDI1d3JkMGFkNWdlcGFy
eHZlcHdiemQ5YXB3cHo5ZHNzIiB0aW1lc3RhbXA9IjE0NTM3NzQwOTUiPjU5Mjwva2V5PjwvZm9y
ZWlnbi1rZXlzPjxyZWYtdHlwZSBuYW1lPSJKb3VybmFsIEFydGljbGUiPjE3PC9yZWYtdHlwZT48
Y29udHJpYnV0b3JzPjxhdXRob3JzPjxhdXRob3I+WmhhbmcsIFpoaW1pbmc8L2F1dGhvcj48YXV0
aG9yPkxpdSwgTGlob25nPC9hdXRob3I+PGF1dGhvcj5aaGFuZywgTWluPC9hdXRob3I+PGF1dGhv
cj5aaGFuZywgWW9uZ3Nvbmc8L2F1dGhvcj48YXV0aG9yPldhbmcsIFFpYW9tZWk8L2F1dGhvcj48
L2F1dGhvcnM+PC9jb250cmlidXRvcnM+PHRpdGxlcz48dGl0bGU+RWZmZWN0IG9mIGNhcmJvbiBk
aW94aWRlIGVucmljaG1lbnQgb24gaGVhbHRoLXByb21vdGluZyBjb21wb3VuZHMgYW5kIG9yZ2Fu
b2xlcHRpYyBwcm9wZXJ0aWVzIG9mIHRvbWF0byBmcnVpdHMgZ3Jvd24gaW4gZ3JlZW5ob3VzZTwv
dGl0bGU+PHNlY29uZGFyeS10aXRsZT5Gb29kIENoZW0uPC9zZWNvbmRhcnktdGl0bGU+PC90aXRs
ZXM+PHBlcmlvZGljYWw+PGZ1bGwtdGl0bGU+Rm9vZCBDaGVtLjwvZnVsbC10aXRsZT48L3Blcmlv
ZGljYWw+PHBhZ2VzPjE1Ny0xNjM8L3BhZ2VzPjx2b2x1bWU+MTUzPC92b2x1bWU+PGtleXdvcmRz
PjxrZXl3b3JkPkNPMiBlbnJpY2htZW50PC9rZXl3b3JkPjxrZXl3b3JkPlRvbWF0byBmcnVpdDwv
a2V5d29yZD48a2V5d29yZD5DYXJvdGVub2lkczwva2V5d29yZD48a2V5d29yZD5Pcmdhbm9sZXB0
aWMgY2hhcmFjdGVyaXN0aWNzPC9rZXl3b3JkPjwva2V5d29yZHM+PGRhdGVzPjx5ZWFyPjIwMTQ8
L3llYXI+PHB1Yi1kYXRlcz48ZGF0ZT42LzE1LzwvZGF0ZT48L3B1Yi1kYXRlcz48L2RhdGVzPjxp
c2JuPjAzMDgtODE0NjwvaXNibj48dXJscz48cmVsYXRlZC11cmxzPjx1cmw+aHR0cDovL3d3dy5z
Y2llbmNlZGlyZWN0LmNvbS9zY2llbmNlL2FydGljbGUvcGlpL1MwMzA4ODE0NjEzMDE5MTgzPC91
cmw+PC9yZWxhdGVkLXVybHM+PC91cmxzPjxlbGVjdHJvbmljLXJlc291cmNlLW51bT5kb2k6IDEw
LjEwMTYvai5mb29kY2hlbS4yMDEzLjEyLjA1MjwvZWxlY3Ryb25pYy1yZXNvdXJjZS1udW0+PC9y
ZWNvcmQ+PC9DaXRlPjxDaXRlPjxBdXRob3I+V2VpPC9BdXRob3I+PFllYXI+MjAxODwvWWVhcj48
UmVjTnVtPjEyMTQ8L1JlY051bT48cmVjb3JkPjxyZWMtbnVtYmVyPjEyMTQ8L3JlYy1udW1iZXI+
PGZvcmVpZ24ta2V5cz48a2V5IGFwcD0iRU4iIGRiLWlkPSJhdmR4MjV3cmQwYWQ1Z2VwYXJ4dmVw
d2J6ZDlhcHdwejlkc3MiIHRpbWVzdGFtcD0iMTUyMzc1MTI4MyI+MTIxNDwva2V5PjwvZm9yZWln
bi1rZXlzPjxyZWYtdHlwZSBuYW1lPSJKb3VybmFsIEFydGljbGUiPjE3PC9yZWYtdHlwZT48Y29u
dHJpYnV0b3JzPjxhdXRob3JzPjxhdXRob3I+V2VpLCBaaGVuaHVhPC9hdXRob3I+PGF1dGhvcj5E
dSxUYWlzaGVuZzwvYXV0aG9yPjxhdXRob3I+TGksIFhpYW5nbmFuPC9hdXRob3I+PGF1dGhvcj5G
YW5nLCBMaWFuZzwvYXV0aG9yPjxhdXRob3I+TGl1LCBGdWxhaTwvYXV0aG9yPjwvYXV0aG9ycz48
L2NvbnRyaWJ1dG9ycz48YXV0aC1hZGRyZXNzPlRhaXNoZW5nIER1LENlbnRlciBmb3IgQWdyaWN1
bHR1cmFsIFdhdGVyIFJlc2VhcmNoIGluIENoaW5hLCBDaGluYSBBZ3JpY3VsdHVyYWwgVW5pdmVy
c2l0eSxDaGluYSxkdXRhaXNoZW5nQGNhdS5lZHUuY24mI3hEO0Z1bGFpIExpdSxEZXBhcnRtZW50
IG9mIFBsYW50IGFuZCBFbnZpcm9ubWVudGFsIFNjaWVuY2VzLCBGYWN1bHR5IG9mIFNjaWVuY2Us
IFVuaXZlcnNpdHkgb2YgQ29wZW5oYWdlbixEZW5tYXJrLGR1dGFpc2hlbmdAY2F1LmVkdS5jbjwv
YXV0aC1hZGRyZXNzPjx0aXRsZXM+PHRpdGxlPjxzdHlsZSBmYWNlPSJub3JtYWwiIGZvbnQ9ImRl
ZmF1bHQiIHNpemU9IjEwMCUiPkludGVyYWN0aXZlIGVmZmVjdHMgb2YgZWxldmF0ZWQgQ088L3N0
eWxlPjxzdHlsZSBmYWNlPSJzdWJzY3JpcHQiIGZvbnQ9ImRlZmF1bHQiIHNpemU9IjEwMCUiPjI8
L3N0eWxlPjxzdHlsZSBmYWNlPSJub3JtYWwiIGZvbnQ9ImRlZmF1bHQiIHNpemU9IjEwMCUiPiBh
bmQgTiBmZXJ0aWxpemF0aW9uIG9uIHlpZWxkIGFuZCBxdWFsaXR5IG9mIHRvbWF0byBncm93biB1
bmRlciByZWR1Y2VkIGlycmlnYXRpb24gcmVnaW1lPC9zdHlsZT48L3RpdGxlPjxzZWNvbmRhcnkt
dGl0bGU+RnJvbnQuIFBsYW50IFNjaS48L3NlY29uZGFyeS10aXRsZT48c2hvcnQtdGl0bGU+RWZm
ZWN0IG9mIGVsZXZhdGVkIENPMiBvbiB0b21hdG8gZnJ1aXQgcXVhbGl0eTwvc2hvcnQtdGl0bGU+
PC90aXRsZXM+PHBlcmlvZGljYWw+PGZ1bGwtdGl0bGU+RnJvbnQuIFBsYW50IFNjaS48L2Z1bGwt
dGl0bGU+PC9wZXJpb2RpY2FsPjx2b2x1bWU+OTwvdm9sdW1lPjxudW1iZXI+MzI4PC9udW1iZXI+
PGtleXdvcmRzPjxrZXl3b3JkPkNPMixOaXRyb2dlbixSZWR1Y2VkIGlycmlnYXRpb24seWllbGQs
ZnJ1aXQgcXVhbGl0eSxUb21hdG88L2tleXdvcmQ+PC9rZXl3b3Jkcz48ZGF0ZXM+PHllYXI+MjAx
ODwveWVhcj48cHViLWRhdGVzPjxkYXRlPjIwMTgtTWFyY2gtMjc8L2RhdGU+PC9wdWItZGF0ZXM+
PC9kYXRlcz48aXNibj4xNjY0LTQ2Mlg8L2lzYm4+PHdvcmstdHlwZT5PcmlnaW5hbCBSZXNlYXJj
aDwvd29yay10eXBlPjx1cmxzPjxyZWxhdGVkLXVybHM+PHVybD5odHRwczovL3d3dy5mcm9udGll
cnNpbi5vcmcvYXJ0aWNsZS8xMC4zMzg5L2ZwbHMuMjAxOC4wMDMyODwvdXJsPjwvcmVsYXRlZC11
cmxzPjwvdXJscz48ZWxlY3Ryb25pYy1yZXNvdXJjZS1udW0+ZG9pOiAxMC4zMzg5L2ZwbHMuMjAx
OC4wMDMyODwvZWxlY3Ryb25pYy1yZXNvdXJjZS1udW0+PGxhbmd1YWdlPkVuZ2xpc2g8L2xhbmd1
YWdlPjwvcmVjb3JkPjwvQ2l0ZT48L0VuZE5vdGU+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CC3B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aaGFuZzwvQXV0aG9yPjxZZWFyPjIwMTQ8L1llYXI+PFJl
Y051bT41OTI8L1JlY051bT48RGlzcGxheVRleHQ+KFdlaSBldCBhbC4sIDIwMTg7IFpoYW5nIGV0
IGFsLiwgMjAxNCk8L0Rpc3BsYXlUZXh0PjxyZWNvcmQ+PHJlYy1udW1iZXI+NTkyPC9yZWMtbnVt
YmVyPjxmb3JlaWduLWtleXM+PGtleSBhcHA9IkVOIiBkYi1pZD0iYXZkeDI1d3JkMGFkNWdlcGFy
eHZlcHdiemQ5YXB3cHo5ZHNzIiB0aW1lc3RhbXA9IjE0NTM3NzQwOTUiPjU5Mjwva2V5PjwvZm9y
ZWlnbi1rZXlzPjxyZWYtdHlwZSBuYW1lPSJKb3VybmFsIEFydGljbGUiPjE3PC9yZWYtdHlwZT48
Y29udHJpYnV0b3JzPjxhdXRob3JzPjxhdXRob3I+WmhhbmcsIFpoaW1pbmc8L2F1dGhvcj48YXV0
aG9yPkxpdSwgTGlob25nPC9hdXRob3I+PGF1dGhvcj5aaGFuZywgTWluPC9hdXRob3I+PGF1dGhv
cj5aaGFuZywgWW9uZ3Nvbmc8L2F1dGhvcj48YXV0aG9yPldhbmcsIFFpYW9tZWk8L2F1dGhvcj48
L2F1dGhvcnM+PC9jb250cmlidXRvcnM+PHRpdGxlcz48dGl0bGU+RWZmZWN0IG9mIGNhcmJvbiBk
aW94aWRlIGVucmljaG1lbnQgb24gaGVhbHRoLXByb21vdGluZyBjb21wb3VuZHMgYW5kIG9yZ2Fu
b2xlcHRpYyBwcm9wZXJ0aWVzIG9mIHRvbWF0byBmcnVpdHMgZ3Jvd24gaW4gZ3JlZW5ob3VzZTwv
dGl0bGU+PHNlY29uZGFyeS10aXRsZT5Gb29kIENoZW0uPC9zZWNvbmRhcnktdGl0bGU+PC90aXRs
ZXM+PHBlcmlvZGljYWw+PGZ1bGwtdGl0bGU+Rm9vZCBDaGVtLjwvZnVsbC10aXRsZT48L3Blcmlv
ZGljYWw+PHBhZ2VzPjE1Ny0xNjM8L3BhZ2VzPjx2b2x1bWU+MTUzPC92b2x1bWU+PGtleXdvcmRz
PjxrZXl3b3JkPkNPMiBlbnJpY2htZW50PC9rZXl3b3JkPjxrZXl3b3JkPlRvbWF0byBmcnVpdDwv
a2V5d29yZD48a2V5d29yZD5DYXJvdGVub2lkczwva2V5d29yZD48a2V5d29yZD5Pcmdhbm9sZXB0
aWMgY2hhcmFjdGVyaXN0aWNzPC9rZXl3b3JkPjwva2V5d29yZHM+PGRhdGVzPjx5ZWFyPjIwMTQ8
L3llYXI+PHB1Yi1kYXRlcz48ZGF0ZT42LzE1LzwvZGF0ZT48L3B1Yi1kYXRlcz48L2RhdGVzPjxp
c2JuPjAzMDgtODE0NjwvaXNibj48dXJscz48cmVsYXRlZC11cmxzPjx1cmw+aHR0cDovL3d3dy5z
Y2llbmNlZGlyZWN0LmNvbS9zY2llbmNlL2FydGljbGUvcGlpL1MwMzA4ODE0NjEzMDE5MTgzPC91
cmw+PC9yZWxhdGVkLXVybHM+PC91cmxzPjxlbGVjdHJvbmljLXJlc291cmNlLW51bT5kb2k6IDEw
LjEwMTYvai5mb29kY2hlbS4yMDEzLjEyLjA1MjwvZWxlY3Ryb25pYy1yZXNvdXJjZS1udW0+PC9y
ZWNvcmQ+PC9DaXRlPjxDaXRlPjxBdXRob3I+V2VpPC9BdXRob3I+PFllYXI+MjAxODwvWWVhcj48
UmVjTnVtPjEyMTQ8L1JlY051bT48cmVjb3JkPjxyZWMtbnVtYmVyPjEyMTQ8L3JlYy1udW1iZXI+
PGZvcmVpZ24ta2V5cz48a2V5IGFwcD0iRU4iIGRiLWlkPSJhdmR4MjV3cmQwYWQ1Z2VwYXJ4dmVw
d2J6ZDlhcHdwejlkc3MiIHRpbWVzdGFtcD0iMTUyMzc1MTI4MyI+MTIxNDwva2V5PjwvZm9yZWln
bi1rZXlzPjxyZWYtdHlwZSBuYW1lPSJKb3VybmFsIEFydGljbGUiPjE3PC9yZWYtdHlwZT48Y29u
dHJpYnV0b3JzPjxhdXRob3JzPjxhdXRob3I+V2VpLCBaaGVuaHVhPC9hdXRob3I+PGF1dGhvcj5E
dSxUYWlzaGVuZzwvYXV0aG9yPjxhdXRob3I+TGksIFhpYW5nbmFuPC9hdXRob3I+PGF1dGhvcj5G
YW5nLCBMaWFuZzwvYXV0aG9yPjxhdXRob3I+TGl1LCBGdWxhaTwvYXV0aG9yPjwvYXV0aG9ycz48
L2NvbnRyaWJ1dG9ycz48YXV0aC1hZGRyZXNzPlRhaXNoZW5nIER1LENlbnRlciBmb3IgQWdyaWN1
bHR1cmFsIFdhdGVyIFJlc2VhcmNoIGluIENoaW5hLCBDaGluYSBBZ3JpY3VsdHVyYWwgVW5pdmVy
c2l0eSxDaGluYSxkdXRhaXNoZW5nQGNhdS5lZHUuY24mI3hEO0Z1bGFpIExpdSxEZXBhcnRtZW50
IG9mIFBsYW50IGFuZCBFbnZpcm9ubWVudGFsIFNjaWVuY2VzLCBGYWN1bHR5IG9mIFNjaWVuY2Us
IFVuaXZlcnNpdHkgb2YgQ29wZW5oYWdlbixEZW5tYXJrLGR1dGFpc2hlbmdAY2F1LmVkdS5jbjwv
YXV0aC1hZGRyZXNzPjx0aXRsZXM+PHRpdGxlPjxzdHlsZSBmYWNlPSJub3JtYWwiIGZvbnQ9ImRl
ZmF1bHQiIHNpemU9IjEwMCUiPkludGVyYWN0aXZlIGVmZmVjdHMgb2YgZWxldmF0ZWQgQ088L3N0
eWxlPjxzdHlsZSBmYWNlPSJzdWJzY3JpcHQiIGZvbnQ9ImRlZmF1bHQiIHNpemU9IjEwMCUiPjI8
L3N0eWxlPjxzdHlsZSBmYWNlPSJub3JtYWwiIGZvbnQ9ImRlZmF1bHQiIHNpemU9IjEwMCUiPiBh
bmQgTiBmZXJ0aWxpemF0aW9uIG9uIHlpZWxkIGFuZCBxdWFsaXR5IG9mIHRvbWF0byBncm93biB1
bmRlciByZWR1Y2VkIGlycmlnYXRpb24gcmVnaW1lPC9zdHlsZT48L3RpdGxlPjxzZWNvbmRhcnkt
dGl0bGU+RnJvbnQuIFBsYW50IFNjaS48L3NlY29uZGFyeS10aXRsZT48c2hvcnQtdGl0bGU+RWZm
ZWN0IG9mIGVsZXZhdGVkIENPMiBvbiB0b21hdG8gZnJ1aXQgcXVhbGl0eTwvc2hvcnQtdGl0bGU+
PC90aXRsZXM+PHBlcmlvZGljYWw+PGZ1bGwtdGl0bGU+RnJvbnQuIFBsYW50IFNjaS48L2Z1bGwt
dGl0bGU+PC9wZXJpb2RpY2FsPjx2b2x1bWU+OTwvdm9sdW1lPjxudW1iZXI+MzI4PC9udW1iZXI+
PGtleXdvcmRzPjxrZXl3b3JkPkNPMixOaXRyb2dlbixSZWR1Y2VkIGlycmlnYXRpb24seWllbGQs
ZnJ1aXQgcXVhbGl0eSxUb21hdG88L2tleXdvcmQ+PC9rZXl3b3Jkcz48ZGF0ZXM+PHllYXI+MjAx
ODwveWVhcj48cHViLWRhdGVzPjxkYXRlPjIwMTgtTWFyY2gtMjc8L2RhdGU+PC9wdWItZGF0ZXM+
PC9kYXRlcz48aXNibj4xNjY0LTQ2Mlg8L2lzYm4+PHdvcmstdHlwZT5PcmlnaW5hbCBSZXNlYXJj
aDwvd29yay10eXBlPjx1cmxzPjxyZWxhdGVkLXVybHM+PHVybD5odHRwczovL3d3dy5mcm9udGll
cnNpbi5vcmcvYXJ0aWNsZS8xMC4zMzg5L2ZwbHMuMjAxOC4wMDMyODwvdXJsPjwvcmVsYXRlZC11
cmxzPjwvdXJscz48ZWxlY3Ryb25pYy1yZXNvdXJjZS1udW0+ZG9pOiAxMC4zMzg5L2ZwbHMuMjAx
OC4wMDMyODwvZWxlY3Ryb25pYy1yZXNvdXJjZS1udW0+PGxhbmd1YWdlPkVuZ2xpc2g8L2xhbmd1
YWdlPjwvcmVjb3JkPjwvQ2l0ZT48L0VuZE5vdGU+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CC3B5D">
              <w:rPr>
                <w:sz w:val="22"/>
                <w:szCs w:val="22"/>
                <w:lang w:val="en-AU"/>
              </w:rPr>
            </w:r>
            <w:r w:rsidR="00CC3B5D">
              <w:rPr>
                <w:sz w:val="22"/>
                <w:szCs w:val="22"/>
                <w:lang w:val="en-AU"/>
              </w:rPr>
              <w:fldChar w:fldCharType="end"/>
            </w:r>
            <w:r w:rsidR="008304EE" w:rsidRPr="001C77FB">
              <w:rPr>
                <w:sz w:val="22"/>
                <w:szCs w:val="22"/>
                <w:lang w:val="en-AU"/>
              </w:rPr>
            </w:r>
            <w:r w:rsidR="008304EE" w:rsidRPr="001C77FB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Wei et al., 2018; Zhang et al., 2014)</w:t>
            </w:r>
            <w:r w:rsidR="008304EE"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E40B40" w:rsidRPr="00DB375D" w14:paraId="1F718DD5" w14:textId="77777777" w:rsidTr="00227BCF">
        <w:tc>
          <w:tcPr>
            <w:tcW w:w="1276" w:type="dxa"/>
          </w:tcPr>
          <w:p w14:paraId="3463B867" w14:textId="77777777" w:rsidR="00E40B40" w:rsidRPr="00DB375D" w:rsidRDefault="00E40B40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1" w:type="dxa"/>
          </w:tcPr>
          <w:p w14:paraId="70A6047B" w14:textId="0EE3A0FC" w:rsidR="00E40B40" w:rsidRPr="001C77FB" w:rsidRDefault="00E40B40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83" w:type="dxa"/>
          </w:tcPr>
          <w:p w14:paraId="2C06E450" w14:textId="7A88A4E3" w:rsidR="00E40B40" w:rsidRPr="00214D4F" w:rsidRDefault="00E40B40" w:rsidP="00CC3B5D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T</w:t>
            </w:r>
            <w:r w:rsidRPr="001C77FB">
              <w:rPr>
                <w:rFonts w:hint="eastAsia"/>
                <w:sz w:val="22"/>
                <w:szCs w:val="22"/>
                <w:lang w:val="en-AU"/>
              </w:rPr>
              <w:t>omato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="00385FA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 w:rsidR="00CC3B5D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Wei&lt;/Author&gt;&lt;Year&gt;2018&lt;/Year&gt;&lt;RecNum&gt;1214&lt;/RecNum&gt;&lt;DisplayText&gt;(Wei et al., 2018)&lt;/DisplayText&gt;&lt;record&gt;&lt;rec-number&gt;1214&lt;/rec-number&gt;&lt;foreign-keys&gt;&lt;key app="EN" db-id="avdx25wrd0ad5geparxvepwbzd9apwpz9dss" timestamp="1523751283"&gt;1214&lt;/key&gt;&lt;/foreign-keys&gt;&lt;ref-type name="Journal Article"&gt;17&lt;/ref-type&gt;&lt;contributors&gt;&lt;authors&gt;&lt;author&gt;Wei, Zhenhua&lt;/author&gt;&lt;author&gt;Du,Taisheng&lt;/author&gt;&lt;author&gt;Li, Xiangnan&lt;/author&gt;&lt;author&gt;Fang, Liang&lt;/author&gt;&lt;author&gt;Liu, Fulai&lt;/author&gt;&lt;/authors&gt;&lt;/contributors&gt;&lt;auth-address&gt;Taisheng Du,Center for Agricultural Water Research in China, China Agricultural University,China,dutaisheng@cau.edu.cn&amp;#xD;Fulai Liu,Department of Plant and Environmental Sciences, Faculty of Science, University of Copenhagen,Denmark,dutaisheng@cau.edu.cn&lt;/auth-address&gt;&lt;titles&gt;&lt;title&gt;&lt;style face="normal" font="default" size="100%"&gt;Interactive effects of elevated CO&lt;/style&gt;&lt;style face="subscript" font="default" size="100%"&gt;2&lt;/style&gt;&lt;style face="normal" font="default" size="100%"&gt; and N fertilization on yield and quality of tomato grown under reduced irrigation regime&lt;/style&gt;&lt;/title&gt;&lt;secondary-title&gt;Front. Plant Sci.&lt;/secondary-title&gt;&lt;short-title&gt;Effect of elevated CO2 on tomato fruit quality&lt;/short-title&gt;&lt;/titles&gt;&lt;periodical&gt;&lt;full-title&gt;Front. Plant Sci.&lt;/full-title&gt;&lt;/periodical&gt;&lt;volume&gt;9&lt;/volume&gt;&lt;number&gt;328&lt;/number&gt;&lt;keywords&gt;&lt;keyword&gt;CO2,Nitrogen,Reduced irrigation,yield,fruit quality,Tomato&lt;/keyword&gt;&lt;/keywords&gt;&lt;dates&gt;&lt;year&gt;2018&lt;/year&gt;&lt;pub-dates&gt;&lt;date&gt;2018-March-27&lt;/date&gt;&lt;/pub-dates&gt;&lt;/dates&gt;&lt;isbn&gt;1664-462X&lt;/isbn&gt;&lt;work-type&gt;Original Research&lt;/work-type&gt;&lt;urls&gt;&lt;related-urls&gt;&lt;url&gt;https://www.frontiersin.org/article/10.3389/fpls.2018.00328&lt;/url&gt;&lt;/related-urls&gt;&lt;/urls&gt;&lt;electronic-resource-num&gt;doi: 10.3389/fpls.2018.00328&lt;/electronic-resource-num&gt;&lt;language&gt;English&lt;/language&gt;&lt;/record&gt;&lt;/Cite&gt;&lt;/EndNote&gt;</w:instrText>
            </w:r>
            <w:r w:rsidR="00385FA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 w:rsidR="00385FAE"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Wei et al., 2018)</w:t>
            </w:r>
            <w:r w:rsidR="00385FA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</w:p>
        </w:tc>
      </w:tr>
    </w:tbl>
    <w:p w14:paraId="36725A5F" w14:textId="7415D6C8" w:rsidR="008304EE" w:rsidRPr="00804736" w:rsidRDefault="008304EE" w:rsidP="008304EE">
      <w:pPr>
        <w:ind w:firstLine="0"/>
        <w:jc w:val="left"/>
        <w:rPr>
          <w:sz w:val="22"/>
          <w:szCs w:val="22"/>
          <w:lang w:val="en-AU"/>
        </w:rPr>
        <w:sectPr w:rsidR="008304EE" w:rsidRPr="00804736" w:rsidSect="00F37298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  <w:r w:rsidRPr="00CD75B7">
        <w:rPr>
          <w:rFonts w:hint="eastAsia"/>
          <w:sz w:val="22"/>
          <w:szCs w:val="22"/>
          <w:lang w:val="en-AU"/>
        </w:rPr>
        <w:t>↑</w:t>
      </w:r>
      <w:r w:rsidRPr="00CD75B7">
        <w:rPr>
          <w:rFonts w:hint="eastAsia"/>
          <w:sz w:val="22"/>
          <w:szCs w:val="22"/>
          <w:lang w:val="en-AU"/>
        </w:rPr>
        <w:t xml:space="preserve"> increase, </w:t>
      </w:r>
      <w:r w:rsidRPr="00CD75B7">
        <w:rPr>
          <w:rFonts w:hint="eastAsia"/>
          <w:sz w:val="22"/>
          <w:szCs w:val="22"/>
          <w:lang w:val="en-AU"/>
        </w:rPr>
        <w:t>＝</w:t>
      </w:r>
      <w:r w:rsidRPr="00CD75B7">
        <w:rPr>
          <w:rFonts w:hint="eastAsia"/>
          <w:sz w:val="22"/>
          <w:szCs w:val="22"/>
          <w:lang w:val="en-AU"/>
        </w:rPr>
        <w:t xml:space="preserve"> no significant change, </w:t>
      </w:r>
      <w:r w:rsidRPr="00CD75B7">
        <w:rPr>
          <w:rFonts w:hint="eastAsia"/>
          <w:sz w:val="22"/>
          <w:szCs w:val="22"/>
          <w:lang w:val="en-AU"/>
        </w:rPr>
        <w:t>↓</w:t>
      </w:r>
      <w:r>
        <w:rPr>
          <w:rFonts w:hint="eastAsia"/>
          <w:sz w:val="22"/>
          <w:szCs w:val="22"/>
          <w:lang w:val="en-AU"/>
        </w:rPr>
        <w:t xml:space="preserve"> decrease</w:t>
      </w:r>
      <w:r w:rsidR="00745D58">
        <w:rPr>
          <w:sz w:val="22"/>
          <w:szCs w:val="22"/>
          <w:lang w:val="en-AU"/>
        </w:rPr>
        <w:t xml:space="preserve"> (</w:t>
      </w:r>
      <w:r w:rsidR="00745D58" w:rsidRPr="00745D58">
        <w:rPr>
          <w:i/>
          <w:sz w:val="22"/>
          <w:szCs w:val="22"/>
          <w:lang w:val="en-AU"/>
        </w:rPr>
        <w:t>p</w:t>
      </w:r>
      <w:r w:rsidR="00745D58">
        <w:rPr>
          <w:sz w:val="22"/>
          <w:szCs w:val="22"/>
          <w:lang w:val="en-AU"/>
        </w:rPr>
        <w:t>&lt;0.05)</w:t>
      </w:r>
      <w:r>
        <w:rPr>
          <w:rFonts w:hint="eastAsia"/>
          <w:sz w:val="22"/>
          <w:szCs w:val="22"/>
          <w:lang w:val="en-AU"/>
        </w:rPr>
        <w:t>.</w:t>
      </w:r>
      <w:r w:rsidRPr="00E759AE">
        <w:rPr>
          <w:rFonts w:eastAsiaTheme="minorEastAsia"/>
          <w:color w:val="000000" w:themeColor="text1"/>
          <w:kern w:val="0"/>
          <w:sz w:val="22"/>
          <w:szCs w:val="22"/>
          <w:vertAlign w:val="superscript"/>
          <w:lang w:val="de-DE"/>
        </w:rPr>
        <w:t xml:space="preserve"> 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lang w:val="de-DE"/>
        </w:rPr>
        <w:t xml:space="preserve">†, </w:t>
      </w:r>
      <w:r>
        <w:rPr>
          <w:rFonts w:eastAsiaTheme="minorEastAsia"/>
          <w:color w:val="000000" w:themeColor="text1"/>
          <w:kern w:val="0"/>
          <w:sz w:val="22"/>
          <w:szCs w:val="22"/>
        </w:rPr>
        <w:t>‡ and §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indicate the ratios of concentrations of elevated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to ambient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are &lt;1.5, 1.5-2.0 and &gt;2.0, respectively.</w:t>
      </w:r>
    </w:p>
    <w:p w14:paraId="39F5334D" w14:textId="65482C78" w:rsidR="008304EE" w:rsidRDefault="008806B7" w:rsidP="00A367A7">
      <w:pPr>
        <w:ind w:firstLine="0"/>
        <w:jc w:val="left"/>
        <w:outlineLvl w:val="0"/>
      </w:pPr>
      <w:r>
        <w:rPr>
          <w:b/>
          <w:lang w:val="en-AU"/>
        </w:rPr>
        <w:lastRenderedPageBreak/>
        <w:t>Table S3</w:t>
      </w:r>
      <w:r w:rsidR="008304EE">
        <w:rPr>
          <w:b/>
          <w:lang w:val="en-AU"/>
        </w:rPr>
        <w:t>.</w:t>
      </w:r>
      <w:r w:rsidR="008304EE" w:rsidRPr="00314EED">
        <w:rPr>
          <w:b/>
          <w:lang w:val="en-AU"/>
        </w:rPr>
        <w:t xml:space="preserve"> </w:t>
      </w:r>
      <w:r w:rsidR="008304EE" w:rsidRPr="009207FC">
        <w:rPr>
          <w:b/>
          <w:lang w:val="en-AU"/>
        </w:rPr>
        <w:t xml:space="preserve">Effects of elevated </w:t>
      </w:r>
      <w:r w:rsidR="008304EE" w:rsidRPr="009207FC">
        <w:rPr>
          <w:b/>
        </w:rPr>
        <w:t>CO</w:t>
      </w:r>
      <w:r w:rsidR="008304EE" w:rsidRPr="009207FC">
        <w:rPr>
          <w:b/>
          <w:vertAlign w:val="subscript"/>
        </w:rPr>
        <w:t xml:space="preserve">2 </w:t>
      </w:r>
      <w:r w:rsidR="008304EE" w:rsidRPr="009207FC">
        <w:rPr>
          <w:b/>
        </w:rPr>
        <w:t xml:space="preserve">on </w:t>
      </w:r>
      <w:r w:rsidR="00EF3E3B">
        <w:rPr>
          <w:b/>
        </w:rPr>
        <w:t xml:space="preserve">concentrations of </w:t>
      </w:r>
      <w:r w:rsidR="00AF1029">
        <w:rPr>
          <w:b/>
        </w:rPr>
        <w:t>several</w:t>
      </w:r>
      <w:r w:rsidR="00A17FE3">
        <w:rPr>
          <w:b/>
        </w:rPr>
        <w:t xml:space="preserve"> </w:t>
      </w:r>
      <w:r>
        <w:rPr>
          <w:b/>
        </w:rPr>
        <w:t>nitrogenous compounds</w:t>
      </w:r>
      <w:r w:rsidR="008304EE" w:rsidRPr="009207FC">
        <w:rPr>
          <w:b/>
        </w:rPr>
        <w:t xml:space="preserve"> in vegetables</w:t>
      </w:r>
      <w:r w:rsidR="008304EE" w:rsidRPr="009207FC">
        <w:rPr>
          <w:b/>
          <w:sz w:val="22"/>
          <w:szCs w:val="22"/>
          <w:lang w:val="en-AU"/>
        </w:rPr>
        <w:t>.</w:t>
      </w:r>
    </w:p>
    <w:tbl>
      <w:tblPr>
        <w:tblStyle w:val="TableGrid"/>
        <w:tblW w:w="9214" w:type="dxa"/>
        <w:tblInd w:w="-14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7"/>
        <w:gridCol w:w="850"/>
        <w:gridCol w:w="6657"/>
      </w:tblGrid>
      <w:tr w:rsidR="008304EE" w:rsidRPr="00DB375D" w14:paraId="71EFF53C" w14:textId="77777777" w:rsidTr="00227BCF">
        <w:tc>
          <w:tcPr>
            <w:tcW w:w="1707" w:type="dxa"/>
            <w:tcBorders>
              <w:top w:val="single" w:sz="4" w:space="0" w:color="auto"/>
              <w:bottom w:val="single" w:sz="4" w:space="0" w:color="auto"/>
            </w:tcBorders>
          </w:tcPr>
          <w:p w14:paraId="0EBDD47D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Quality parameter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238D65C7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vertAlign w:val="subscript"/>
              </w:rPr>
            </w:pPr>
            <w:r w:rsidRPr="00DB375D">
              <w:rPr>
                <w:sz w:val="22"/>
                <w:szCs w:val="22"/>
              </w:rPr>
              <w:t>CO</w:t>
            </w:r>
            <w:r w:rsidRPr="00DB375D">
              <w:rPr>
                <w:sz w:val="22"/>
                <w:szCs w:val="22"/>
                <w:vertAlign w:val="subscript"/>
              </w:rPr>
              <w:t xml:space="preserve">2 </w:t>
            </w:r>
            <w:r w:rsidRPr="00DB375D">
              <w:rPr>
                <w:sz w:val="22"/>
                <w:szCs w:val="22"/>
                <w:lang w:val="en-AU"/>
              </w:rPr>
              <w:t>effects</w:t>
            </w:r>
          </w:p>
        </w:tc>
        <w:tc>
          <w:tcPr>
            <w:tcW w:w="6657" w:type="dxa"/>
            <w:tcBorders>
              <w:top w:val="single" w:sz="4" w:space="0" w:color="auto"/>
              <w:bottom w:val="single" w:sz="4" w:space="0" w:color="auto"/>
            </w:tcBorders>
          </w:tcPr>
          <w:p w14:paraId="028636C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rops</w:t>
            </w:r>
          </w:p>
        </w:tc>
      </w:tr>
      <w:tr w:rsidR="008304EE" w:rsidRPr="00DB375D" w14:paraId="412C51D1" w14:textId="77777777" w:rsidTr="00227BCF">
        <w:tc>
          <w:tcPr>
            <w:tcW w:w="1707" w:type="dxa"/>
          </w:tcPr>
          <w:p w14:paraId="1D9FFE8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Total protein</w:t>
            </w:r>
          </w:p>
        </w:tc>
        <w:tc>
          <w:tcPr>
            <w:tcW w:w="850" w:type="dxa"/>
          </w:tcPr>
          <w:p w14:paraId="1DF54C74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657" w:type="dxa"/>
          </w:tcPr>
          <w:p w14:paraId="6682C0D3" w14:textId="63BB92AA" w:rsidR="008304EE" w:rsidRPr="00DB375D" w:rsidRDefault="008304EE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B00515">
              <w:rPr>
                <w:sz w:val="22"/>
                <w:szCs w:val="22"/>
                <w:lang w:val="en-AU"/>
              </w:rPr>
              <w:t>F</w:t>
            </w:r>
            <w:r w:rsidRPr="00DB375D">
              <w:rPr>
                <w:sz w:val="22"/>
                <w:szCs w:val="22"/>
                <w:lang w:val="en-AU"/>
              </w:rPr>
              <w:t>enugreek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ain&lt;/Author&gt;&lt;Year&gt;2007&lt;/Year&gt;&lt;RecNum&gt;1089&lt;/RecNum&gt;&lt;DisplayText&gt;(Jain et al., 2007)&lt;/DisplayText&gt;&lt;record&gt;&lt;rec-number&gt;1089&lt;/rec-number&gt;&lt;foreign-keys&gt;&lt;key app="EN" db-id="avdx25wrd0ad5geparxvepwbzd9apwpz9dss" timestamp="1508288671"&gt;1089&lt;/key&gt;&lt;/foreign-keys&gt;&lt;ref-type name="Journal Article"&gt;17&lt;/ref-type&gt;&lt;contributors&gt;&lt;authors&gt;&lt;author&gt;Jain, V.&lt;/author&gt;&lt;author&gt;Pal, M.&lt;/author&gt;&lt;author&gt;Raj, A.&lt;/author&gt;&lt;author&gt;Khetarpal, S.&lt;/author&gt;&lt;/authors&gt;&lt;/contributors&gt;&lt;titles&gt;&lt;title&gt;Photosynthesis and nutrient composition of spinach and fenugreek grown under elevated carbon dioxide concentration&lt;/title&gt;&lt;secondary-title&gt;Biol. Plant. &lt;/secondary-title&gt;&lt;/titles&gt;&lt;periodical&gt;&lt;full-title&gt;Biol. Plant.&lt;/full-title&gt;&lt;/periodical&gt;&lt;pages&gt;559-562&lt;/pages&gt;&lt;volume&gt;51&lt;/volume&gt;&lt;number&gt;3&lt;/number&gt;&lt;dates&gt;&lt;year&gt;2007&lt;/year&gt;&lt;pub-dates&gt;&lt;date&gt;2007/09/01&lt;/date&gt;&lt;/pub-dates&gt;&lt;/dates&gt;&lt;isbn&gt;1573-8264&lt;/isbn&gt;&lt;urls&gt;&lt;related-urls&gt;&lt;url&gt;https://doi.org/10.1007/s10535-007-0122-9&lt;/url&gt;&lt;/related-urls&gt;&lt;/urls&gt;&lt;electronic-resource-num&gt;doi: 10.1007/s10535-007-0122-9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ain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DB375D">
              <w:rPr>
                <w:sz w:val="22"/>
                <w:szCs w:val="22"/>
                <w:lang w:val="en-AU"/>
              </w:rPr>
              <w:t>palak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="00433D1B">
              <w:rPr>
                <w:sz w:val="22"/>
                <w:szCs w:val="22"/>
                <w:lang w:val="en-AU"/>
              </w:rPr>
              <w:t xml:space="preserve">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7F457A48" w14:textId="77777777" w:rsidTr="00227BCF">
        <w:tc>
          <w:tcPr>
            <w:tcW w:w="1707" w:type="dxa"/>
          </w:tcPr>
          <w:p w14:paraId="5C4B9FB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0" w:type="dxa"/>
          </w:tcPr>
          <w:p w14:paraId="5C3BBCD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657" w:type="dxa"/>
          </w:tcPr>
          <w:p w14:paraId="7AC8AA98" w14:textId="1C82AB8E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bbag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ddy&lt;/Author&gt;&lt;Year&gt;2004&lt;/Year&gt;&lt;RecNum&gt;1095&lt;/RecNum&gt;&lt;DisplayText&gt;(Reddy et al., 2004)&lt;/DisplayText&gt;&lt;record&gt;&lt;rec-number&gt;1095&lt;/rec-number&gt;&lt;foreign-keys&gt;&lt;key app="EN" db-id="avdx25wrd0ad5geparxvepwbzd9apwpz9dss" timestamp="1508291087"&gt;1095&lt;/key&gt;&lt;/foreign-keys&gt;&lt;ref-type name="Journal Article"&gt;17&lt;/ref-type&gt;&lt;contributors&gt;&lt;authors&gt;&lt;author&gt;Reddy, Gadi V. P.&lt;/author&gt;&lt;author&gt;Tossavainen, Paula&lt;/author&gt;&lt;author&gt;Nerg, Anne-Marja&lt;/author&gt;&lt;author&gt;Holopainen, Jarmo K.&lt;/author&gt;&lt;/authors&gt;&lt;/contributors&gt;&lt;titles&gt;&lt;title&gt;&lt;style face="normal" font="default" size="100%"&gt;Elevated atmospheric CO&lt;/style&gt;&lt;style face="subscript" font="default" size="100%"&gt;2&lt;/style&gt;&lt;style face="normal" font="default" size="100%"&gt; affects the chemical quality of brassica plants and the growth rate of the specialist, &lt;/style&gt;&lt;style face="italic" font="default" size="100%"&gt;Plutella xylostella&lt;/style&gt;&lt;style face="normal" font="default" size="100%"&gt;, but not the generalist, &lt;/style&gt;&lt;style face="italic" font="default" size="100%"&gt;Spodoptera littoralis&lt;/style&gt;&lt;/title&gt;&lt;secondary-title&gt;J. Agric. Food Chem.&lt;/secondary-title&gt;&lt;/titles&gt;&lt;periodical&gt;&lt;full-title&gt;J. Agric. Food Chem.&lt;/full-title&gt;&lt;/periodical&gt;&lt;pages&gt;4185-4191&lt;/pages&gt;&lt;volume&gt;52&lt;/volume&gt;&lt;number&gt;13&lt;/number&gt;&lt;dates&gt;&lt;year&gt;2004&lt;/year&gt;&lt;pub-dates&gt;&lt;date&gt;2004/06/01&lt;/date&gt;&lt;/pub-dates&gt;&lt;/dates&gt;&lt;publisher&gt;American Chemical Society&lt;/publisher&gt;&lt;isbn&gt;0021-8561&lt;/isbn&gt;&lt;urls&gt;&lt;related-urls&gt;&lt;url&gt;http://dx.doi.org/10.1021/jf049358v&lt;/url&gt;&lt;/related-urls&gt;&lt;/urls&gt;&lt;electronic-resource-num&gt;doi: 10.1021/jf049358v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ddy et al., 200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="00B33886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B33886"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B33886">
              <w:rPr>
                <w:sz w:val="22"/>
                <w:szCs w:val="22"/>
                <w:lang w:val="en-AU"/>
              </w:rPr>
              <w:t>cucumber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B33886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 w:rsidR="00B33886">
              <w:rPr>
                <w:sz w:val="22"/>
                <w:szCs w:val="22"/>
                <w:lang w:val="en-AU"/>
              </w:rPr>
            </w:r>
            <w:r w:rsidR="00B33886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 w:rsidR="00B33886">
              <w:rPr>
                <w:sz w:val="22"/>
                <w:szCs w:val="22"/>
                <w:lang w:val="en-AU"/>
              </w:rPr>
              <w:fldChar w:fldCharType="end"/>
            </w:r>
            <w:r w:rsidR="00B33886"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spinach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ain&lt;/Author&gt;&lt;Year&gt;2007&lt;/Year&gt;&lt;RecNum&gt;1089&lt;/RecNum&gt;&lt;DisplayText&gt;(Jain et al., 2007)&lt;/DisplayText&gt;&lt;record&gt;&lt;rec-number&gt;1089&lt;/rec-number&gt;&lt;foreign-keys&gt;&lt;key app="EN" db-id="avdx25wrd0ad5geparxvepwbzd9apwpz9dss" timestamp="1508288671"&gt;1089&lt;/key&gt;&lt;/foreign-keys&gt;&lt;ref-type name="Journal Article"&gt;17&lt;/ref-type&gt;&lt;contributors&gt;&lt;authors&gt;&lt;author&gt;Jain, V.&lt;/author&gt;&lt;author&gt;Pal, M.&lt;/author&gt;&lt;author&gt;Raj, A.&lt;/author&gt;&lt;author&gt;Khetarpal, S.&lt;/author&gt;&lt;/authors&gt;&lt;/contributors&gt;&lt;titles&gt;&lt;title&gt;Photosynthesis and nutrient composition of spinach and fenugreek grown under elevated carbon dioxide concentration&lt;/title&gt;&lt;secondary-title&gt;Biol. Plant. &lt;/secondary-title&gt;&lt;/titles&gt;&lt;periodical&gt;&lt;full-title&gt;Biol. Plant.&lt;/full-title&gt;&lt;/periodical&gt;&lt;pages&gt;559-562&lt;/pages&gt;&lt;volume&gt;51&lt;/volume&gt;&lt;number&gt;3&lt;/number&gt;&lt;dates&gt;&lt;year&gt;2007&lt;/year&gt;&lt;pub-dates&gt;&lt;date&gt;2007/09/01&lt;/date&gt;&lt;/pub-dates&gt;&lt;/dates&gt;&lt;isbn&gt;1573-8264&lt;/isbn&gt;&lt;urls&gt;&lt;related-urls&gt;&lt;url&gt;https://doi.org/10.1007/s10535-007-0122-9&lt;/url&gt;&lt;/related-urls&gt;&lt;/urls&gt;&lt;electronic-resource-num&gt;doi: 10.1007/s10535-007-0122-9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ain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strawberry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Sun&lt;/Author&gt;&lt;Year&gt;2012&lt;/Year&gt;&lt;RecNum&gt;1091&lt;/RecNum&gt;&lt;DisplayText&gt;(Sun et al., 2012)&lt;/DisplayText&gt;&lt;record&gt;&lt;rec-number&gt;1091&lt;/rec-number&gt;&lt;foreign-keys&gt;&lt;key app="EN" db-id="avdx25wrd0ad5geparxvepwbzd9apwpz9dss" timestamp="1508290017"&gt;1091&lt;/key&gt;&lt;/foreign-keys&gt;&lt;ref-type name="Journal Article"&gt;17&lt;/ref-type&gt;&lt;contributors&gt;&lt;authors&gt;&lt;author&gt;Sun, Peng&lt;/author&gt;&lt;author&gt;Mantri, Nitin&lt;/author&gt;&lt;author&gt;Lou, Heqiang&lt;/author&gt;&lt;author&gt;Hu, Ya&lt;/author&gt;&lt;author&gt;Sun, Dan&lt;/author&gt;&lt;author&gt;Zhu, Yueqing&lt;/author&gt;&lt;author&gt;Dong, Tingting&lt;/author&gt;&lt;author&gt;Lu, Hongfei&lt;/author&gt;&lt;/authors&gt;&lt;/contributors&gt;&lt;titles&gt;&lt;title&gt;&lt;style face="normal" font="default" size="100%"&gt;Effects of elevated CO&lt;/style&gt;&lt;style face="subscript" font="default" size="100%"&gt;2 &lt;/style&gt;&lt;style face="normal" font="default" size="100%"&gt;and temperature on yield and fruit quality of strawberry (&lt;/style&gt;&lt;style face="italic" font="default" size="100%"&gt;Fragaria × ananassa&lt;/style&gt;&lt;style face="normal" font="default" size="100%"&gt; Duch.) at two levels of nitrogen application&lt;/style&gt;&lt;/title&gt;&lt;secondary-title&gt;Plos One&lt;/secondary-title&gt;&lt;/titles&gt;&lt;periodical&gt;&lt;full-title&gt;PLOS ONE&lt;/full-title&gt;&lt;/periodical&gt;&lt;pages&gt;e41000&lt;/pages&gt;&lt;volume&gt;7&lt;/volume&gt;&lt;number&gt;7&lt;/number&gt;&lt;dates&gt;&lt;year&gt;2012&lt;/year&gt;&lt;/dates&gt;&lt;publisher&gt;Public Library of Science&lt;/publisher&gt;&lt;urls&gt;&lt;related-urls&gt;&lt;url&gt;https://doi.org/10.1371/journal.pone.0041000&lt;/url&gt;&lt;/related-urls&gt;&lt;/urls&gt;&lt;electronic-resource-num&gt;doi: 10.1371/journal.pone.0041000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un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 xml:space="preserve">sweet </w:t>
            </w:r>
            <w:r w:rsidRPr="00DB375D">
              <w:rPr>
                <w:sz w:val="22"/>
                <w:szCs w:val="22"/>
                <w:lang w:val="en-AU"/>
              </w:rPr>
              <w:t>pepper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</w:p>
        </w:tc>
      </w:tr>
      <w:tr w:rsidR="008304EE" w:rsidRPr="00DB375D" w14:paraId="3C8CBD6D" w14:textId="77777777" w:rsidTr="00227BCF">
        <w:tc>
          <w:tcPr>
            <w:tcW w:w="1707" w:type="dxa"/>
          </w:tcPr>
          <w:p w14:paraId="2771201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0" w:type="dxa"/>
          </w:tcPr>
          <w:p w14:paraId="39E980B4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657" w:type="dxa"/>
          </w:tcPr>
          <w:p w14:paraId="4DFB4B83" w14:textId="3C596DF2" w:rsidR="008304EE" w:rsidRPr="00DB375D" w:rsidRDefault="008304EE" w:rsidP="00B32F3A">
            <w:pPr>
              <w:ind w:firstLine="0"/>
              <w:jc w:val="left"/>
              <w:rPr>
                <w:sz w:val="22"/>
                <w:szCs w:val="22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B</w:t>
            </w:r>
            <w:r w:rsidRPr="00DB375D">
              <w:rPr>
                <w:sz w:val="22"/>
                <w:szCs w:val="22"/>
                <w:lang w:val="en-AU"/>
              </w:rPr>
              <w:t>roccoli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Schonhof&lt;/Author&gt;&lt;Year&gt;2007&lt;/Year&gt;&lt;RecNum&gt;1115&lt;/RecNum&gt;&lt;DisplayText&gt;(Schonhof et al., 2007)&lt;/DisplayText&gt;&lt;record&gt;&lt;rec-number&gt;1115&lt;/rec-number&gt;&lt;foreign-keys&gt;&lt;key app="EN" db-id="avdx25wrd0ad5geparxvepwbzd9apwpz9dss" timestamp="1508476171"&gt;1115&lt;/key&gt;&lt;/foreign-keys&gt;&lt;ref-type name="Journal Article"&gt;17&lt;/ref-type&gt;&lt;contributors&gt;&lt;authors&gt;&lt;author&gt;Schonhof, I.&lt;/author&gt;&lt;author&gt;Kläring, H. P.&lt;/author&gt;&lt;author&gt;Krumbein, A.&lt;/author&gt;&lt;author&gt;Schreiner, M.&lt;/author&gt;&lt;/authors&gt;&lt;/contributors&gt;&lt;titles&gt;&lt;title&gt;&lt;style face="normal" font="default" size="100%"&gt;Interaction between atmospheric CO&lt;/style&gt;&lt;style face="subscript" font="default" size="100%"&gt;2&lt;/style&gt;&lt;style face="normal" font="default" size="100%"&gt; and glucosinolates in Broccoli&lt;/style&gt;&lt;/title&gt;&lt;secondary-title&gt;J. Chem. Ecol&lt;/secondary-title&gt;&lt;/titles&gt;&lt;periodical&gt;&lt;full-title&gt;J. Chem. Ecol&lt;/full-title&gt;&lt;/periodical&gt;&lt;pages&gt;105-114&lt;/pages&gt;&lt;volume&gt;33&lt;/volume&gt;&lt;number&gt;1&lt;/number&gt;&lt;dates&gt;&lt;year&gt;2007&lt;/year&gt;&lt;pub-dates&gt;&lt;date&gt;2007/01/01&lt;/date&gt;&lt;/pub-dates&gt;&lt;/dates&gt;&lt;isbn&gt;1573-1561&lt;/isbn&gt;&lt;urls&gt;&lt;related-urls&gt;&lt;url&gt;https://doi.org/10.1007/s10886-006-9202-0&lt;/url&gt;&lt;/related-urls&gt;&lt;/urls&gt;&lt;electronic-resource-num&gt;doi: 10.1007/s10886-006-9202-0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chonhof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arrot</w:t>
            </w:r>
            <w:r w:rsidR="007945A7">
              <w:rPr>
                <w:sz w:val="22"/>
                <w:szCs w:val="22"/>
                <w:lang w:val="en-AU"/>
              </w:rPr>
              <w:t>, radish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t>and turnip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§</w:t>
            </w:r>
            <w:r w:rsidRPr="00DB375D">
              <w:rPr>
                <w:sz w:val="22"/>
                <w:szCs w:val="22"/>
                <w:lang w:val="en-AU"/>
              </w:rPr>
              <w:t>Chines kal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La&lt;/Author&gt;&lt;Year&gt;2009&lt;/Year&gt;&lt;RecNum&gt;1088&lt;/RecNum&gt;&lt;DisplayText&gt;(La et al., 2009)&lt;/DisplayText&gt;&lt;record&gt;&lt;rec-number&gt;1088&lt;/rec-number&gt;&lt;foreign-keys&gt;&lt;key app="EN" db-id="avdx25wrd0ad5geparxvepwbzd9apwpz9dss" timestamp="1508288209"&gt;1088&lt;/key&gt;&lt;/foreign-keys&gt;&lt;ref-type name="Journal Article"&gt;17&lt;/ref-type&gt;&lt;contributors&gt;&lt;authors&gt;&lt;author&gt;La, Guixiao&lt;/author&gt;&lt;author&gt;Fang, Ping&lt;/author&gt;&lt;author&gt;Teng, Yibo&lt;/author&gt;&lt;author&gt;Li, Yajuan&lt;/author&gt;&lt;author&gt;Lin, Xianyong&lt;/author&gt;&lt;/authors&gt;&lt;/contributors&gt;&lt;titles&gt;&lt;title&gt;&lt;style face="normal" font="default" size="100%"&gt;Effect of CO&lt;/style&gt;&lt;style face="subscript" font="default" size="100%"&gt;2&lt;/style&gt;&lt;style face="normal" font="default" size="100%"&gt; enrichment on the glucosinolate contents under different nitrogen levels in bolting stem of Chinese kale (&lt;/style&gt;&lt;style face="italic" font="default" size="100%"&gt;Brassica alboglabra&lt;/style&gt;&lt;style face="normal" font="default" size="100%"&gt; L.)&lt;/style&gt;&lt;/title&gt;&lt;secondary-title&gt;J Zhejiang Univ Sci B&lt;/secondary-title&gt;&lt;/titles&gt;&lt;periodical&gt;&lt;full-title&gt;J Zhejiang Univ Sci B&lt;/full-title&gt;&lt;/periodical&gt;&lt;pages&gt;454-464&lt;/pages&gt;&lt;volume&gt;10&lt;/volume&gt;&lt;number&gt;6&lt;/number&gt;&lt;dates&gt;&lt;year&gt;2009&lt;/year&gt;&lt;pub-dates&gt;&lt;date&gt;2009/06/01&lt;/date&gt;&lt;/pub-dates&gt;&lt;/dates&gt;&lt;isbn&gt;1862-1783&lt;/isbn&gt;&lt;urls&gt;&lt;related-urls&gt;&lt;url&gt;https://doi.org/10.1631/jzus.B0820354&lt;/url&gt;&lt;/related-urls&gt;&lt;/urls&gt;&lt;electronic-resource-num&gt;doi: 10.1631/jzus.B082035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La et al.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="00B00515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B00515"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B00515">
              <w:rPr>
                <w:sz w:val="22"/>
                <w:szCs w:val="22"/>
                <w:lang w:val="en-AU"/>
              </w:rPr>
              <w:t>cucumber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B00515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 w:rsidR="00B00515">
              <w:rPr>
                <w:sz w:val="22"/>
                <w:szCs w:val="22"/>
                <w:lang w:val="en-AU"/>
              </w:rPr>
            </w:r>
            <w:r w:rsidR="00B00515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 w:rsidR="00B00515">
              <w:rPr>
                <w:sz w:val="22"/>
                <w:szCs w:val="22"/>
                <w:lang w:val="en-AU"/>
              </w:rPr>
              <w:fldChar w:fldCharType="end"/>
            </w:r>
            <w:r w:rsidR="00B00515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fenugreek</w:t>
            </w:r>
            <w:r w:rsidR="00555B80">
              <w:rPr>
                <w:sz w:val="22"/>
                <w:szCs w:val="22"/>
                <w:lang w:val="en-AU"/>
              </w:rPr>
              <w:t xml:space="preserve"> and spinach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ain&lt;/Author&gt;&lt;Year&gt;2007&lt;/Year&gt;&lt;RecNum&gt;1089&lt;/RecNum&gt;&lt;DisplayText&gt;(Jain et al., 2007)&lt;/DisplayText&gt;&lt;record&gt;&lt;rec-number&gt;1089&lt;/rec-number&gt;&lt;foreign-keys&gt;&lt;key app="EN" db-id="avdx25wrd0ad5geparxvepwbzd9apwpz9dss" timestamp="1508288671"&gt;1089&lt;/key&gt;&lt;/foreign-keys&gt;&lt;ref-type name="Journal Article"&gt;17&lt;/ref-type&gt;&lt;contributors&gt;&lt;authors&gt;&lt;author&gt;Jain, V.&lt;/author&gt;&lt;author&gt;Pal, M.&lt;/author&gt;&lt;author&gt;Raj, A.&lt;/author&gt;&lt;author&gt;Khetarpal, S.&lt;/author&gt;&lt;/authors&gt;&lt;/contributors&gt;&lt;titles&gt;&lt;title&gt;Photosynthesis and nutrient composition of spinach and fenugreek grown under elevated carbon dioxide concentration&lt;/title&gt;&lt;secondary-title&gt;Biol. Plant. &lt;/secondary-title&gt;&lt;/titles&gt;&lt;periodical&gt;&lt;full-title&gt;Biol. Plant.&lt;/full-title&gt;&lt;/periodical&gt;&lt;pages&gt;559-562&lt;/pages&gt;&lt;volume&gt;51&lt;/volume&gt;&lt;number&gt;3&lt;/number&gt;&lt;dates&gt;&lt;year&gt;2007&lt;/year&gt;&lt;pub-dates&gt;&lt;date&gt;2007/09/01&lt;/date&gt;&lt;/pub-dates&gt;&lt;/dates&gt;&lt;isbn&gt;1573-8264&lt;/isbn&gt;&lt;urls&gt;&lt;related-urls&gt;&lt;url&gt;https://doi.org/10.1007/s10535-007-0122-9&lt;/url&gt;&lt;/related-urls&gt;&lt;/urls&gt;&lt;electronic-resource-num&gt;doi: 10.1007/s10535-007-0122-9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ain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RmFuZ21laWVyIGV0IGFsLiwgMjAwMjsgSGVhZ2xlIGV0IGFsLiwgMjAwMzsgSMO2Z3kgYW5kIEZh
bmdtZWllciwgMjAwOTsgS3VtYXJpIGFuZCBBZ3Jhd2FsLCAyMDE0KTwvRGlzcGxheVRleHQ+PHJl
Y29yZD48cmVjLW51bWJlcj42ODU8L3JlYy1udW1iZXI+PGZvcmVpZ24ta2V5cz48a2V5IGFwcD0i
RU4iIGRiLWlkPSJhdmR4MjV3cmQwYWQ1Z2VwYXJ4dmVwd2J6ZDlhcHdwejlkc3MiIHRpbWVzdGFt
cD0iMTQ3NDYxMzY0MyI+Njg1PC9rZXk+PC9mb3JlaWduLWtleXM+PHJlZi10eXBlIG5hbWU9Ikpv
dXJuYWwgQXJ0aWNsZSI+MTc8L3JlZi10eXBlPjxjb250cmlidXRvcnM+PGF1dGhvcnM+PGF1dGhv
cj5Eb25uZWxseSwgQWxpc29uPC9hdXRob3I+PGF1dGhvcj5MYXdzb24sIFRyYWN5PC9hdXRob3I+
PGF1dGhvcj5DcmFpZ29uLCBKaW08L2F1dGhvcj48YXV0aG9yPkJsYWNrLCBDb2xpbiBSLjwvYXV0
aG9yPjxhdXRob3I+Q29sbHMsIEplcmVteSBKLjwvYXV0aG9yPjxhdXRob3I+TGFuZG9uLCBHZW9m
ZjwvYXV0aG9yPjwvYXV0aG9ycz48L2NvbnRyaWJ1dG9ycz48dGl0bGVzPjx0aXRsZT48c3R5bGUg
ZmFjZT0ibm9ybWFsIiBmb250PSJkZWZhdWx0IiBzaXplPSIxMDAlIj5FZmZlY3RzIG9mIGVsZXZh
dGVkIENPPC9zdHlsZT48c3R5bGUgZmFjZT0ic3Vic2NyaXB0IiBmb250PSJkZWZhdWx0IiBzaXpl
PSIxMDAlIj4yPC9zdHlsZT48c3R5bGUgZmFjZT0ibm9ybWFsIiBmb250PSJkZWZhdWx0IiBzaXpl
PSIxMDAlIj4gYW5kIE88L3N0eWxlPjxzdHlsZSBmYWNlPSJzdWJzY3JpcHQiIGZvbnQ9ImRlZmF1
bHQiIHNpemU9IjEwMCUiPjM8L3N0eWxlPjxzdHlsZSBmYWNlPSJub3JtYWwiIGZvbnQ9ImRlZmF1
bHQiIHNpemU9IjEwMCUiPiBvbiB0dWJlciBxdWFsaXR5IGluIHBvdGF0byAoPC9zdHlsZT48c3R5
bGUgZmFjZT0iaXRhbGljIiBmb250PSJkZWZhdWx0IiBzaXplPSIxMDAlIj5Tb2xhbnVtIHR1YmVy
b3N1bTwvc3R5bGU+PHN0eWxlIGZhY2U9Im5vcm1hbCIgZm9udD0iZGVmYXVsdCIgc2l6ZT0iMTAw
JSI+IEwuKTwvc3R5bGU+PC90aXRsZT48c2Vjb25kYXJ5LXRpdGxlPkFncmljLiBFY29zeXN0LiBF
bnZpcm9uLjwvc2Vjb25kYXJ5LXRpdGxlPjwvdGl0bGVzPjxwZXJpb2RpY2FsPjxmdWxsLXRpdGxl
PkFncmljLiBFY29zeXN0LiBFbnZpcm9uLjwvZnVsbC10aXRsZT48L3BlcmlvZGljYWw+PHBhZ2Vz
PjI3My0yODU8L3BhZ2VzPjx2b2x1bWU+ODc8L3ZvbHVtZT48bnVtYmVyPjM8L251bWJlcj48a2V5
d29yZHM+PGtleXdvcmQ+Q2FyYm9uIGRpb3hpZGU8L2tleXdvcmQ+PGtleXdvcmQ+T3pvbmU8L2tl
eXdvcmQ+PGtleXdvcmQ+UG90YXRvPC9rZXl3b3JkPjxrZXl3b3JkPlNvbGFudW0gdHViZXJvc3Vt
IEwuPC9rZXl3b3JkPjxrZXl3b3JkPlR1YmVyIHF1YWxpdHk8L2tleXdvcmQ+PGtleXdvcmQ+T3Bl
bi10b3AgY2hhbWJlcnMgKE9UQ3MpPC9rZXl3b3JkPjxrZXl3b3JkPlVuaXRlZCBLaW5nZG9tPC9r
ZXl3b3JkPjwva2V5d29yZHM+PGRhdGVzPjx5ZWFyPjIwMDE8L3llYXI+PHB1Yi1kYXRlcz48ZGF0
ZT4xMi8vPC9kYXRlPjwvcHViLWRhdGVzPjwvZGF0ZXM+PGlzYm4+MDE2Ny04ODA5PC9pc2JuPjx1
cmxzPjxyZWxhdGVkLXVybHM+PHVybD5odHRwOi8vd3d3LnNjaWVuY2VkaXJlY3QuY29tL3NjaWVu
Y2UvYXJ0aWNsZS9waWkvUzAxNjc4ODA5MDEwMDE0NFg8L3VybD48L3JlbGF0ZWQtdXJscz48L3Vy
bHM+PGVsZWN0cm9uaWMtcmVzb3VyY2UtbnVtPmRvaTogMTAuMTAxNi9TMDE2Ny04ODA5KDAxKTAw
MTQ0LVg8L2VsZWN0cm9uaWMtcmVzb3VyY2UtbnVtPjwvcmVjb3JkPjwvQ2l0ZT48Q2l0ZT48QXV0
aG9yPkjDtmd5PC9BdXRob3I+PFllYXI+MjAwOTwvWWVhcj48UmVjTnVtPjY4MDwvUmVjTnVtPjxy
ZWNvcmQ+PHJlYy1udW1iZXI+NjgwPC9yZWMtbnVtYmVyPjxmb3JlaWduLWtleXM+PGtleSBhcHA9
IkVOIiBkYi1pZD0iYXZkeDI1d3JkMGFkNWdlcGFyeHZlcHdiemQ5YXB3cHo5ZHNzIiB0aW1lc3Rh
bXA9IjE0NzQ2MTI5MzUiPjY4MDwva2V5PjwvZm9yZWlnbi1rZXlzPjxyZWYtdHlwZSBuYW1lPSJK
b3VybmFsIEFydGljbGUiPjE3PC9yZWYtdHlwZT48Y29udHJpYnV0b3JzPjxhdXRob3JzPjxhdXRo
b3I+SMO2Z3ksIFAuPC9hdXRob3I+PGF1dGhvcj5GYW5nbWVpZXIsIEEuPC9hdXRob3I+PC9hdXRo
b3JzPjwvY29udHJpYnV0b3JzPjx0aXRsZXM+PHRpdGxlPjxzdHlsZSBmYWNlPSJub3JtYWwiIGZv
bnQ9ImRlZmF1bHQiIHNpemU9IjEwMCUiPkF0bW9zcGhlcmljIENPPC9zdHlsZT48c3R5bGUgZmFj
ZT0ic3Vic2NyaXB0IiBmb250PSJkZWZhdWx0IiBzaXplPSIxMDAlIj4yPC9zdHlsZT48c3R5bGUg
ZmFjZT0ibm9ybWFsIiBmb250PSJkZWZhdWx0IiBzaXplPSIxMDAlIj4gZW5yaWNobWVudCBhZmZl
Y3RzIHBvdGF0b2VzOiAyLiBUdWJlciBxdWFsaXR5IHRyYWl0czwvc3R5bGU+PC90aXRsZT48c2Vj
b25kYXJ5LXRpdGxlPkV1ci4gSi4gQWdyb24uIDwvc2Vjb25kYXJ5LXRpdGxlPjwvdGl0bGVzPjxw
ZXJpb2RpY2FsPjxmdWxsLXRpdGxlPkV1ci4gSi4gQWdyb24uPC9mdWxsLXRpdGxlPjwvcGVyaW9k
aWNhbD48cGFnZXM+ODUtOTQ8L3BhZ2VzPjx2b2x1bWU+MzA8L3ZvbHVtZT48bnVtYmVyPjI8L251
bWJlcj48a2V5d29yZHM+PGtleXdvcmQ+Q08yIGVucmljaG1lbnQ8L2tleXdvcmQ+PGtleXdvcmQ+
T1RDPC9rZXl3b3JkPjxrZXl3b3JkPlNvbGFudW0gdHViZXJvc3VtIEwuPC9rZXl3b3JkPjxrZXl3
b3JkPlBvdGF0bzwva2V5d29yZD48a2V5d29yZD5UdWJlciBxdWFsaXR5PC9rZXl3b3JkPjwva2V5
d29yZHM+PGRhdGVzPjx5ZWFyPjIwMDk8L3llYXI+PHB1Yi1kYXRlcz48ZGF0ZT4yLy88L2RhdGU+
PC9wdWItZGF0ZXM+PC9kYXRlcz48aXNibj4xMTYxLTAzMDE8L2lzYm4+PHVybHM+PHJlbGF0ZWQt
dXJscz48dXJsPmh0dHA6Ly93d3cuc2NpZW5jZWRpcmVjdC5jb20vc2NpZW5jZS9hcnRpY2xlL3Bp
aS9TMTE2MTAzMDEwODAwMDg3NzwvdXJsPjwvcmVsYXRlZC11cmxzPjwvdXJscz48ZWxlY3Ryb25p
Yy1yZXNvdXJjZS1udW0+ZG9pOiAxMC4xMDE2L2ouZWphLjIwMDguMDcuMDA2PC9lbGVjdHJvbmlj
LXJlc291cmNlLW51bT48L3JlY29yZD48L0NpdGU+PENpdGU+PEF1dGhvcj5IZWFnbGU8L0F1dGhv
cj48WWVhcj4yMDAzPC9ZZWFyPjxSZWNOdW0+MTExMDwvUmVjTnVtPjxyZWNvcmQ+PHJlYy1udW1i
ZXI+MTExMDwvcmVjLW51bWJlcj48Zm9yZWlnbi1rZXlzPjxrZXkgYXBwPSJFTiIgZGItaWQ9ImF2
ZHgyNXdyZDBhZDVnZXBhcnh2ZXB3YnpkOWFwd3B6OWRzcyIgdGltZXN0YW1wPSIxNTA4NDU4MDM4
Ij4xMTEwPC9rZXk+PC9mb3JlaWduLWtleXM+PHJlZi10eXBlIG5hbWU9IkpvdXJuYWwgQXJ0aWNs
ZSI+MTc8L3JlZi10eXBlPjxjb250cmlidXRvcnM+PGF1dGhvcnM+PGF1dGhvcj5IZWFnbGUsIEEu
IFMuPC9hdXRob3I+PGF1dGhvcj5NaWxsZXIsIEouIEUuPC9hdXRob3I+PGF1dGhvcj5QdXJzbGV5
LCBXLiBBLjwvYXV0aG9yPjwvYXV0aG9ycz48L2NvbnRyaWJ1dG9ycz48dGl0bGVzPjx0aXRsZT5H
cm93dGggYW5kIHlpZWxkIHJlc3BvbnNlcyBvZiBwb3RhdG8gdG8gbWl4dHVyZXMgb2YgY2FyYm9u
IGRpb3hpZGUgYW5kIG96b25lPC90aXRsZT48c2Vjb25kYXJ5LXRpdGxlPkouIEVudmlyb24uIFF1
YWwuPC9zZWNvbmRhcnktdGl0bGU+PC90aXRsZXM+PHBlcmlvZGljYWw+PGZ1bGwtdGl0bGU+Si4g
RW52aXJvbi4gUXVhbC48L2Z1bGwtdGl0bGU+PC9wZXJpb2RpY2FsPjxwYWdlcz4xNjAzLTE2MTA8
L3BhZ2VzPjx2b2x1bWU+MzI8L3ZvbHVtZT48bnVtYmVyPjU8L251bWJlcj48ZGF0ZXM+PHllYXI+
MjAwMzwveWVhcj48L2RhdGVzPjx1cmxzPjxyZWxhdGVkLXVybHM+PHVybD5odHRwOi8vZHguZG9p
Lm9yZy8xMC4yMTM0L2plcTIwMDMuMTYwMzwvdXJsPjwvcmVsYXRlZC11cmxzPjwvdXJscz48ZWxl
Y3Ryb25pYy1yZXNvdXJjZS1udW0+ZG9pOiAxMC4yMTM0L2plcTIwMDMuMTYwMzwvZWxlY3Ryb25p
Yy1yZXNvdXJjZS1udW0+PGxhbmd1YWdlPkVuZ2xpc2g8L2xhbmd1YWdlPjwvcmVjb3JkPjwvQ2l0
ZT48Q2l0ZT48QXV0aG9yPkZhbmdtZWllcjwvQXV0aG9yPjxZZWFyPjIwMDI8L1llYXI+PFJlY051
bT4xMTA5PC9SZWNOdW0+PHJlY29yZD48cmVjLW51bWJlcj4xMTA5PC9yZWMtbnVtYmVyPjxmb3Jl
aWduLWtleXM+PGtleSBhcHA9IkVOIiBkYi1pZD0iYXZkeDI1d3JkMGFkNWdlcGFyeHZlcHdiemQ5
YXB3cHo5ZHNzIiB0aW1lc3RhbXA9IjE1MDg0NTc3NDgiPjExMDk8L2tleT48L2ZvcmVpZ24ta2V5
cz48cmVmLXR5cGUgbmFtZT0iSm91cm5hbCBBcnRpY2xlIj4xNzwvcmVmLXR5cGU+PGNvbnRyaWJ1
dG9ycz48YXV0aG9ycz48YXV0aG9yPkZhbmdtZWllciwgQS48L2F1dGhvcj48YXV0aG9yPkRlIFRl
bW1lcm1hbiwgTC48L2F1dGhvcj48YXV0aG9yPkJsYWNrLCBDLjwvYXV0aG9yPjxhdXRob3I+UGVy
c3NvbiwgSy48L2F1dGhvcj48YXV0aG9yPlZvcm5lLCBWLjwvYXV0aG9yPjwvYXV0aG9ycz48L2Nv
bnRyaWJ1dG9ycz48dGl0bGVzPjx0aXRsZT48c3R5bGUgZmFjZT0ibm9ybWFsIiBmb250PSJkZWZh
dWx0IiBzaXplPSIxMDAlIj5FZmZlY3RzIG9mIGVsZXZhdGVkIENPPC9zdHlsZT48c3R5bGUgZmFj
ZT0ic3Vic2NyaXB0IiBmb250PSJkZWZhdWx0IiBzaXplPSIxMDAlIj4yPC9zdHlsZT48c3R5bGUg
ZmFjZT0ibm9ybWFsIiBmb250PSJkZWZhdWx0IiBzaXplPSIxMDAlIj4gYW5kL29yIG96b25lIG9u
IG51dHJpZW50IGNvbmNlbnRyYXRpb25zIGFuZCBudXRyaWVudCB1cHRha2Ugb2YgcG90YXRvZXM8
L3N0eWxlPjwvdGl0bGU+PHNlY29uZGFyeS10aXRsZT5FdXIuIEouIEFncm9uLiA8L3NlY29uZGFy
eS10aXRsZT48L3RpdGxlcz48cGVyaW9kaWNhbD48ZnVsbC10aXRsZT5FdXIuIEouIEFncm9uLjwv
ZnVsbC10aXRsZT48L3BlcmlvZGljYWw+PHBhZ2VzPjM1My0zNjg8L3BhZ2VzPjx2b2x1bWU+MTc8
L3ZvbHVtZT48bnVtYmVyPjQ8L251bWJlcj48a2V5d29yZHM+PGtleXdvcmQ+Q08gZW5yaWNobWVu
dDwva2V5d29yZD48a2V5d29yZD5Ucm9wb3NwaGVyaWMgb3pvbmU8L2tleXdvcmQ+PGtleXdvcmQ+
TnV0cmllbnRzPC9rZXl3b3JkPjxrZXl3b3JkPkV1cm9wZTwva2V5d29yZD48a2V5d29yZD5UdWJl
ciBxdWFsaXR5PC9rZXl3b3JkPjwva2V5d29yZHM+PGRhdGVzPjx5ZWFyPjIwMDI8L3llYXI+PHB1
Yi1kYXRlcz48ZGF0ZT4yMDAyLzExLzAxLzwvZGF0ZT48L3B1Yi1kYXRlcz48L2RhdGVzPjxpc2Ju
PjExNjEtMDMwMTwvaXNibj48dXJscz48cmVsYXRlZC11cmxzPjx1cmw+aHR0cDovL3d3dy5zY2ll
bmNlZGlyZWN0LmNvbS9zY2llbmNlL2FydGljbGUvcGlpL1MxMTYxMDMwMTAyMDAwNzEwPC91cmw+
PC9yZWxhdGVkLXVybHM+PC91cmxzPjxlbGVjdHJvbmljLXJlc291cmNlLW51bT5kb2k6IDEwLjEw
MTYvUzExNjEtMDMwMSgwMikwMDA3MS0wPC9lbGVjdHJvbmljLXJlc291cmNlLW51bT48L3JlY29y
ZD48L0NpdGU+PENpdGU+PEF1dGhvcj5LdW1hcmk8L0F1dGhvcj48WWVhcj4yMDE0PC9ZZWFyPjxS
ZWNOdW0+MTEyODwvUmVjTnVtPjxyZWNvcmQ+PHJlYy1udW1iZXI+MTEyODwvcmVjLW51bWJlcj48
Zm9yZWlnbi1rZXlzPjxrZXkgYXBwPSJFTiIgZGItaWQ9ImF2ZHgyNXdyZDBhZDVnZXBhcnh2ZXB3
YnpkOWFwd3B6OWRzcyIgdGltZXN0YW1wPSIxNTExNTk1MDYyIj4xMTI4PC9rZXk+PC9mb3JlaWdu
LWtleXM+PHJlZi10eXBlIG5hbWU9IkpvdXJuYWwgQXJ0aWNsZSI+MTc8L3JlZi10eXBlPjxjb250
cmlidXRvcnM+PGF1dGhvcnM+PGF1dGhvcj5LdW1hcmksIFN1bWl0YTwvYXV0aG9yPjxhdXRob3I+
QWdyYXdhbCwgTWFkaG9vbGlrYTwvYXV0aG9yPjwvYXV0aG9ycz48L2NvbnRyaWJ1dG9ycz48dGl0
bGVzPjx0aXRsZT48c3R5bGUgZmFjZT0ibm9ybWFsIiBmb250PSJkZWZhdWx0IiBzaXplPSIxMDAl
Ij5Hcm93dGgsIHlpZWxkIGFuZCBxdWFsaXR5IGF0dHJpYnV0ZXMgb2YgYSB0cm9waWNhbCBwb3Rh
dG8gdmFyaWV0eSAoPC9zdHlsZT48c3R5bGUgZmFjZT0iaXRhbGljIiBmb250PSJkZWZhdWx0IiBz
aXplPSIxMDAlIj5Tb2xhbnVtIHR1YmVyb3N1bTwvc3R5bGU+PHN0eWxlIGZhY2U9Im5vcm1hbCIg
Zm9udD0iZGVmYXVsdCIgc2l6ZT0iMTAwJSI+IEwuIGN2IEt1ZnJpIGNoYW5kcmFtdWtoaSkgdW5k
ZXIgYW1iaWVudCBhbmQgZWxldmF0ZWQgY2FyYm9uIGRpb3hpZGUgYW5kIG96b25lIGFuZCB0aGVp
ciBpbnRlcmFjdGlvbnM8L3N0eWxlPjwvdGl0bGU+PHNlY29uZGFyeS10aXRsZT5FY290b3hpY29s
IEVudmlyb24gU2FmLjwvc2Vjb25kYXJ5LXRpdGxlPjwvdGl0bGVzPjxwZXJpb2RpY2FsPjxmdWxs
LXRpdGxlPkVjb3RveGljb2wgRW52aXJvbiBTYWYuPC9mdWxsLXRpdGxlPjwvcGVyaW9kaWNhbD48
cGFnZXM+MTQ2LTE1NjwvcGFnZXM+PHZvbHVtZT4xMDE8L3ZvbHVtZT48bnVtYmVyPlN1cHBsZW1l
bnQgQzwvbnVtYmVyPjxrZXl3b3Jkcz48a2V5d29yZD5FbGV2YXRlZCBDTzwva2V5d29yZD48a2V5
d29yZD5FbGV2YXRlZCBPPC9rZXl3b3JkPjxrZXl3b3JkPkdyb3d0aDwva2V5d29yZD48a2V5d29y
ZD5OdXRyaWVudHM8L2tleXdvcmQ+PGtleXdvcmQ+WWllbGQ8L2tleXdvcmQ+PGtleXdvcmQ+UG90
YXRvPC9rZXl3b3JkPjwva2V5d29yZHM+PGRhdGVzPjx5ZWFyPjIwMTQ8L3llYXI+PHB1Yi1kYXRl
cz48ZGF0ZT4yMDE0LzAzLzAxLzwvZGF0ZT48L3B1Yi1kYXRlcz48L2RhdGVzPjxpc2JuPjAxNDct
NjUxMzwvaXNibj48dXJscz48cmVsYXRlZC11cmxzPjx1cmw+aHR0cDovL3d3dy5zY2llbmNlZGly
ZWN0LmNvbS9zY2llbmNlL2FydGljbGUvcGlpL1MwMTQ3NjUxMzEzMDA1NDU5PC91cmw+PC9yZWxh
dGVkLXVybHM+PC91cmxzPjxlbGVjdHJvbmljLXJlc291cmNlLW51bT5kb2k6IDEwLjEwMTYvai5l
Y29lbnYuMjAxMy4xMi4wMjE8L2VsZWN0cm9uaWMtcmVzb3VyY2UtbnVtPjwvcmVjb3JkPjwvQ2l0
ZT48L0VuZE5vdGU+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B32F3A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RmFuZ21laWVyIGV0IGFsLiwgMjAwMjsgSGVhZ2xlIGV0IGFsLiwgMjAwMzsgSMO2Z3kgYW5kIEZh
bmdtZWllciwgMjAwOTsgS3VtYXJpIGFuZCBBZ3Jhd2FsLCAyMDE0KTwvRGlzcGxheVRleHQ+PHJl
Y29yZD48cmVjLW51bWJlcj42ODU8L3JlYy1udW1iZXI+PGZvcmVpZ24ta2V5cz48a2V5IGFwcD0i
RU4iIGRiLWlkPSJhdmR4MjV3cmQwYWQ1Z2VwYXJ4dmVwd2J6ZDlhcHdwejlkc3MiIHRpbWVzdGFt
cD0iMTQ3NDYxMzY0MyI+Njg1PC9rZXk+PC9mb3JlaWduLWtleXM+PHJlZi10eXBlIG5hbWU9Ikpv
dXJuYWwgQXJ0aWNsZSI+MTc8L3JlZi10eXBlPjxjb250cmlidXRvcnM+PGF1dGhvcnM+PGF1dGhv
cj5Eb25uZWxseSwgQWxpc29uPC9hdXRob3I+PGF1dGhvcj5MYXdzb24sIFRyYWN5PC9hdXRob3I+
PGF1dGhvcj5DcmFpZ29uLCBKaW08L2F1dGhvcj48YXV0aG9yPkJsYWNrLCBDb2xpbiBSLjwvYXV0
aG9yPjxhdXRob3I+Q29sbHMsIEplcmVteSBKLjwvYXV0aG9yPjxhdXRob3I+TGFuZG9uLCBHZW9m
ZjwvYXV0aG9yPjwvYXV0aG9ycz48L2NvbnRyaWJ1dG9ycz48dGl0bGVzPjx0aXRsZT48c3R5bGUg
ZmFjZT0ibm9ybWFsIiBmb250PSJkZWZhdWx0IiBzaXplPSIxMDAlIj5FZmZlY3RzIG9mIGVsZXZh
dGVkIENPPC9zdHlsZT48c3R5bGUgZmFjZT0ic3Vic2NyaXB0IiBmb250PSJkZWZhdWx0IiBzaXpl
PSIxMDAlIj4yPC9zdHlsZT48c3R5bGUgZmFjZT0ibm9ybWFsIiBmb250PSJkZWZhdWx0IiBzaXpl
PSIxMDAlIj4gYW5kIE88L3N0eWxlPjxzdHlsZSBmYWNlPSJzdWJzY3JpcHQiIGZvbnQ9ImRlZmF1
bHQiIHNpemU9IjEwMCUiPjM8L3N0eWxlPjxzdHlsZSBmYWNlPSJub3JtYWwiIGZvbnQ9ImRlZmF1
bHQiIHNpemU9IjEwMCUiPiBvbiB0dWJlciBxdWFsaXR5IGluIHBvdGF0byAoPC9zdHlsZT48c3R5
bGUgZmFjZT0iaXRhbGljIiBmb250PSJkZWZhdWx0IiBzaXplPSIxMDAlIj5Tb2xhbnVtIHR1YmVy
b3N1bTwvc3R5bGU+PHN0eWxlIGZhY2U9Im5vcm1hbCIgZm9udD0iZGVmYXVsdCIgc2l6ZT0iMTAw
JSI+IEwuKTwvc3R5bGU+PC90aXRsZT48c2Vjb25kYXJ5LXRpdGxlPkFncmljLiBFY29zeXN0LiBF
bnZpcm9uLjwvc2Vjb25kYXJ5LXRpdGxlPjwvdGl0bGVzPjxwZXJpb2RpY2FsPjxmdWxsLXRpdGxl
PkFncmljLiBFY29zeXN0LiBFbnZpcm9uLjwvZnVsbC10aXRsZT48L3BlcmlvZGljYWw+PHBhZ2Vz
PjI3My0yODU8L3BhZ2VzPjx2b2x1bWU+ODc8L3ZvbHVtZT48bnVtYmVyPjM8L251bWJlcj48a2V5
d29yZHM+PGtleXdvcmQ+Q2FyYm9uIGRpb3hpZGU8L2tleXdvcmQ+PGtleXdvcmQ+T3pvbmU8L2tl
eXdvcmQ+PGtleXdvcmQ+UG90YXRvPC9rZXl3b3JkPjxrZXl3b3JkPlNvbGFudW0gdHViZXJvc3Vt
IEwuPC9rZXl3b3JkPjxrZXl3b3JkPlR1YmVyIHF1YWxpdHk8L2tleXdvcmQ+PGtleXdvcmQ+T3Bl
bi10b3AgY2hhbWJlcnMgKE9UQ3MpPC9rZXl3b3JkPjxrZXl3b3JkPlVuaXRlZCBLaW5nZG9tPC9r
ZXl3b3JkPjwva2V5d29yZHM+PGRhdGVzPjx5ZWFyPjIwMDE8L3llYXI+PHB1Yi1kYXRlcz48ZGF0
ZT4xMi8vPC9kYXRlPjwvcHViLWRhdGVzPjwvZGF0ZXM+PGlzYm4+MDE2Ny04ODA5PC9pc2JuPjx1
cmxzPjxyZWxhdGVkLXVybHM+PHVybD5odHRwOi8vd3d3LnNjaWVuY2VkaXJlY3QuY29tL3NjaWVu
Y2UvYXJ0aWNsZS9waWkvUzAxNjc4ODA5MDEwMDE0NFg8L3VybD48L3JlbGF0ZWQtdXJscz48L3Vy
bHM+PGVsZWN0cm9uaWMtcmVzb3VyY2UtbnVtPmRvaTogMTAuMTAxNi9TMDE2Ny04ODA5KDAxKTAw
MTQ0LVg8L2VsZWN0cm9uaWMtcmVzb3VyY2UtbnVtPjwvcmVjb3JkPjwvQ2l0ZT48Q2l0ZT48QXV0
aG9yPkjDtmd5PC9BdXRob3I+PFllYXI+MjAwOTwvWWVhcj48UmVjTnVtPjY4MDwvUmVjTnVtPjxy
ZWNvcmQ+PHJlYy1udW1iZXI+NjgwPC9yZWMtbnVtYmVyPjxmb3JlaWduLWtleXM+PGtleSBhcHA9
IkVOIiBkYi1pZD0iYXZkeDI1d3JkMGFkNWdlcGFyeHZlcHdiemQ5YXB3cHo5ZHNzIiB0aW1lc3Rh
bXA9IjE0NzQ2MTI5MzUiPjY4MDwva2V5PjwvZm9yZWlnbi1rZXlzPjxyZWYtdHlwZSBuYW1lPSJK
b3VybmFsIEFydGljbGUiPjE3PC9yZWYtdHlwZT48Y29udHJpYnV0b3JzPjxhdXRob3JzPjxhdXRo
b3I+SMO2Z3ksIFAuPC9hdXRob3I+PGF1dGhvcj5GYW5nbWVpZXIsIEEuPC9hdXRob3I+PC9hdXRo
b3JzPjwvY29udHJpYnV0b3JzPjx0aXRsZXM+PHRpdGxlPjxzdHlsZSBmYWNlPSJub3JtYWwiIGZv
bnQ9ImRlZmF1bHQiIHNpemU9IjEwMCUiPkF0bW9zcGhlcmljIENPPC9zdHlsZT48c3R5bGUgZmFj
ZT0ic3Vic2NyaXB0IiBmb250PSJkZWZhdWx0IiBzaXplPSIxMDAlIj4yPC9zdHlsZT48c3R5bGUg
ZmFjZT0ibm9ybWFsIiBmb250PSJkZWZhdWx0IiBzaXplPSIxMDAlIj4gZW5yaWNobWVudCBhZmZl
Y3RzIHBvdGF0b2VzOiAyLiBUdWJlciBxdWFsaXR5IHRyYWl0czwvc3R5bGU+PC90aXRsZT48c2Vj
b25kYXJ5LXRpdGxlPkV1ci4gSi4gQWdyb24uIDwvc2Vjb25kYXJ5LXRpdGxlPjwvdGl0bGVzPjxw
ZXJpb2RpY2FsPjxmdWxsLXRpdGxlPkV1ci4gSi4gQWdyb24uPC9mdWxsLXRpdGxlPjwvcGVyaW9k
aWNhbD48cGFnZXM+ODUtOTQ8L3BhZ2VzPjx2b2x1bWU+MzA8L3ZvbHVtZT48bnVtYmVyPjI8L251
bWJlcj48a2V5d29yZHM+PGtleXdvcmQ+Q08yIGVucmljaG1lbnQ8L2tleXdvcmQ+PGtleXdvcmQ+
T1RDPC9rZXl3b3JkPjxrZXl3b3JkPlNvbGFudW0gdHViZXJvc3VtIEwuPC9rZXl3b3JkPjxrZXl3
b3JkPlBvdGF0bzwva2V5d29yZD48a2V5d29yZD5UdWJlciBxdWFsaXR5PC9rZXl3b3JkPjwva2V5
d29yZHM+PGRhdGVzPjx5ZWFyPjIwMDk8L3llYXI+PHB1Yi1kYXRlcz48ZGF0ZT4yLy88L2RhdGU+
PC9wdWItZGF0ZXM+PC9kYXRlcz48aXNibj4xMTYxLTAzMDE8L2lzYm4+PHVybHM+PHJlbGF0ZWQt
dXJscz48dXJsPmh0dHA6Ly93d3cuc2NpZW5jZWRpcmVjdC5jb20vc2NpZW5jZS9hcnRpY2xlL3Bp
aS9TMTE2MTAzMDEwODAwMDg3NzwvdXJsPjwvcmVsYXRlZC11cmxzPjwvdXJscz48ZWxlY3Ryb25p
Yy1yZXNvdXJjZS1udW0+ZG9pOiAxMC4xMDE2L2ouZWphLjIwMDguMDcuMDA2PC9lbGVjdHJvbmlj
LXJlc291cmNlLW51bT48L3JlY29yZD48L0NpdGU+PENpdGU+PEF1dGhvcj5IZWFnbGU8L0F1dGhv
cj48WWVhcj4yMDAzPC9ZZWFyPjxSZWNOdW0+MTExMDwvUmVjTnVtPjxyZWNvcmQ+PHJlYy1udW1i
ZXI+MTExMDwvcmVjLW51bWJlcj48Zm9yZWlnbi1rZXlzPjxrZXkgYXBwPSJFTiIgZGItaWQ9ImF2
ZHgyNXdyZDBhZDVnZXBhcnh2ZXB3YnpkOWFwd3B6OWRzcyIgdGltZXN0YW1wPSIxNTA4NDU4MDM4
Ij4xMTEwPC9rZXk+PC9mb3JlaWduLWtleXM+PHJlZi10eXBlIG5hbWU9IkpvdXJuYWwgQXJ0aWNs
ZSI+MTc8L3JlZi10eXBlPjxjb250cmlidXRvcnM+PGF1dGhvcnM+PGF1dGhvcj5IZWFnbGUsIEEu
IFMuPC9hdXRob3I+PGF1dGhvcj5NaWxsZXIsIEouIEUuPC9hdXRob3I+PGF1dGhvcj5QdXJzbGV5
LCBXLiBBLjwvYXV0aG9yPjwvYXV0aG9ycz48L2NvbnRyaWJ1dG9ycz48dGl0bGVzPjx0aXRsZT5H
cm93dGggYW5kIHlpZWxkIHJlc3BvbnNlcyBvZiBwb3RhdG8gdG8gbWl4dHVyZXMgb2YgY2FyYm9u
IGRpb3hpZGUgYW5kIG96b25lPC90aXRsZT48c2Vjb25kYXJ5LXRpdGxlPkouIEVudmlyb24uIFF1
YWwuPC9zZWNvbmRhcnktdGl0bGU+PC90aXRsZXM+PHBlcmlvZGljYWw+PGZ1bGwtdGl0bGU+Si4g
RW52aXJvbi4gUXVhbC48L2Z1bGwtdGl0bGU+PC9wZXJpb2RpY2FsPjxwYWdlcz4xNjAzLTE2MTA8
L3BhZ2VzPjx2b2x1bWU+MzI8L3ZvbHVtZT48bnVtYmVyPjU8L251bWJlcj48ZGF0ZXM+PHllYXI+
MjAwMzwveWVhcj48L2RhdGVzPjx1cmxzPjxyZWxhdGVkLXVybHM+PHVybD5odHRwOi8vZHguZG9p
Lm9yZy8xMC4yMTM0L2plcTIwMDMuMTYwMzwvdXJsPjwvcmVsYXRlZC11cmxzPjwvdXJscz48ZWxl
Y3Ryb25pYy1yZXNvdXJjZS1udW0+ZG9pOiAxMC4yMTM0L2plcTIwMDMuMTYwMzwvZWxlY3Ryb25p
Yy1yZXNvdXJjZS1udW0+PGxhbmd1YWdlPkVuZ2xpc2g8L2xhbmd1YWdlPjwvcmVjb3JkPjwvQ2l0
ZT48Q2l0ZT48QXV0aG9yPkZhbmdtZWllcjwvQXV0aG9yPjxZZWFyPjIwMDI8L1llYXI+PFJlY051
bT4xMTA5PC9SZWNOdW0+PHJlY29yZD48cmVjLW51bWJlcj4xMTA5PC9yZWMtbnVtYmVyPjxmb3Jl
aWduLWtleXM+PGtleSBhcHA9IkVOIiBkYi1pZD0iYXZkeDI1d3JkMGFkNWdlcGFyeHZlcHdiemQ5
YXB3cHo5ZHNzIiB0aW1lc3RhbXA9IjE1MDg0NTc3NDgiPjExMDk8L2tleT48L2ZvcmVpZ24ta2V5
cz48cmVmLXR5cGUgbmFtZT0iSm91cm5hbCBBcnRpY2xlIj4xNzwvcmVmLXR5cGU+PGNvbnRyaWJ1
dG9ycz48YXV0aG9ycz48YXV0aG9yPkZhbmdtZWllciwgQS48L2F1dGhvcj48YXV0aG9yPkRlIFRl
bW1lcm1hbiwgTC48L2F1dGhvcj48YXV0aG9yPkJsYWNrLCBDLjwvYXV0aG9yPjxhdXRob3I+UGVy
c3NvbiwgSy48L2F1dGhvcj48YXV0aG9yPlZvcm5lLCBWLjwvYXV0aG9yPjwvYXV0aG9ycz48L2Nv
bnRyaWJ1dG9ycz48dGl0bGVzPjx0aXRsZT48c3R5bGUgZmFjZT0ibm9ybWFsIiBmb250PSJkZWZh
dWx0IiBzaXplPSIxMDAlIj5FZmZlY3RzIG9mIGVsZXZhdGVkIENPPC9zdHlsZT48c3R5bGUgZmFj
ZT0ic3Vic2NyaXB0IiBmb250PSJkZWZhdWx0IiBzaXplPSIxMDAlIj4yPC9zdHlsZT48c3R5bGUg
ZmFjZT0ibm9ybWFsIiBmb250PSJkZWZhdWx0IiBzaXplPSIxMDAlIj4gYW5kL29yIG96b25lIG9u
IG51dHJpZW50IGNvbmNlbnRyYXRpb25zIGFuZCBudXRyaWVudCB1cHRha2Ugb2YgcG90YXRvZXM8
L3N0eWxlPjwvdGl0bGU+PHNlY29uZGFyeS10aXRsZT5FdXIuIEouIEFncm9uLiA8L3NlY29uZGFy
eS10aXRsZT48L3RpdGxlcz48cGVyaW9kaWNhbD48ZnVsbC10aXRsZT5FdXIuIEouIEFncm9uLjwv
ZnVsbC10aXRsZT48L3BlcmlvZGljYWw+PHBhZ2VzPjM1My0zNjg8L3BhZ2VzPjx2b2x1bWU+MTc8
L3ZvbHVtZT48bnVtYmVyPjQ8L251bWJlcj48a2V5d29yZHM+PGtleXdvcmQ+Q08gZW5yaWNobWVu
dDwva2V5d29yZD48a2V5d29yZD5Ucm9wb3NwaGVyaWMgb3pvbmU8L2tleXdvcmQ+PGtleXdvcmQ+
TnV0cmllbnRzPC9rZXl3b3JkPjxrZXl3b3JkPkV1cm9wZTwva2V5d29yZD48a2V5d29yZD5UdWJl
ciBxdWFsaXR5PC9rZXl3b3JkPjwva2V5d29yZHM+PGRhdGVzPjx5ZWFyPjIwMDI8L3llYXI+PHB1
Yi1kYXRlcz48ZGF0ZT4yMDAyLzExLzAxLzwvZGF0ZT48L3B1Yi1kYXRlcz48L2RhdGVzPjxpc2Ju
PjExNjEtMDMwMTwvaXNibj48dXJscz48cmVsYXRlZC11cmxzPjx1cmw+aHR0cDovL3d3dy5zY2ll
bmNlZGlyZWN0LmNvbS9zY2llbmNlL2FydGljbGUvcGlpL1MxMTYxMDMwMTAyMDAwNzEwPC91cmw+
PC9yZWxhdGVkLXVybHM+PC91cmxzPjxlbGVjdHJvbmljLXJlc291cmNlLW51bT5kb2k6IDEwLjEw
MTYvUzExNjEtMDMwMSgwMikwMDA3MS0wPC9lbGVjdHJvbmljLXJlc291cmNlLW51bT48L3JlY29y
ZD48L0NpdGU+PENpdGU+PEF1dGhvcj5LdW1hcmk8L0F1dGhvcj48WWVhcj4yMDE0PC9ZZWFyPjxS
ZWNOdW0+MTEyODwvUmVjTnVtPjxyZWNvcmQ+PHJlYy1udW1iZXI+MTEyODwvcmVjLW51bWJlcj48
Zm9yZWlnbi1rZXlzPjxrZXkgYXBwPSJFTiIgZGItaWQ9ImF2ZHgyNXdyZDBhZDVnZXBhcnh2ZXB3
YnpkOWFwd3B6OWRzcyIgdGltZXN0YW1wPSIxNTExNTk1MDYyIj4xMTI4PC9rZXk+PC9mb3JlaWdu
LWtleXM+PHJlZi10eXBlIG5hbWU9IkpvdXJuYWwgQXJ0aWNsZSI+MTc8L3JlZi10eXBlPjxjb250
cmlidXRvcnM+PGF1dGhvcnM+PGF1dGhvcj5LdW1hcmksIFN1bWl0YTwvYXV0aG9yPjxhdXRob3I+
QWdyYXdhbCwgTWFkaG9vbGlrYTwvYXV0aG9yPjwvYXV0aG9ycz48L2NvbnRyaWJ1dG9ycz48dGl0
bGVzPjx0aXRsZT48c3R5bGUgZmFjZT0ibm9ybWFsIiBmb250PSJkZWZhdWx0IiBzaXplPSIxMDAl
Ij5Hcm93dGgsIHlpZWxkIGFuZCBxdWFsaXR5IGF0dHJpYnV0ZXMgb2YgYSB0cm9waWNhbCBwb3Rh
dG8gdmFyaWV0eSAoPC9zdHlsZT48c3R5bGUgZmFjZT0iaXRhbGljIiBmb250PSJkZWZhdWx0IiBz
aXplPSIxMDAlIj5Tb2xhbnVtIHR1YmVyb3N1bTwvc3R5bGU+PHN0eWxlIGZhY2U9Im5vcm1hbCIg
Zm9udD0iZGVmYXVsdCIgc2l6ZT0iMTAwJSI+IEwuIGN2IEt1ZnJpIGNoYW5kcmFtdWtoaSkgdW5k
ZXIgYW1iaWVudCBhbmQgZWxldmF0ZWQgY2FyYm9uIGRpb3hpZGUgYW5kIG96b25lIGFuZCB0aGVp
ciBpbnRlcmFjdGlvbnM8L3N0eWxlPjwvdGl0bGU+PHNlY29uZGFyeS10aXRsZT5FY290b3hpY29s
IEVudmlyb24gU2FmLjwvc2Vjb25kYXJ5LXRpdGxlPjwvdGl0bGVzPjxwZXJpb2RpY2FsPjxmdWxs
LXRpdGxlPkVjb3RveGljb2wgRW52aXJvbiBTYWYuPC9mdWxsLXRpdGxlPjwvcGVyaW9kaWNhbD48
cGFnZXM+MTQ2LTE1NjwvcGFnZXM+PHZvbHVtZT4xMDE8L3ZvbHVtZT48bnVtYmVyPlN1cHBsZW1l
bnQgQzwvbnVtYmVyPjxrZXl3b3Jkcz48a2V5d29yZD5FbGV2YXRlZCBDTzwva2V5d29yZD48a2V5
d29yZD5FbGV2YXRlZCBPPC9rZXl3b3JkPjxrZXl3b3JkPkdyb3d0aDwva2V5d29yZD48a2V5d29y
ZD5OdXRyaWVudHM8L2tleXdvcmQ+PGtleXdvcmQ+WWllbGQ8L2tleXdvcmQ+PGtleXdvcmQ+UG90
YXRvPC9rZXl3b3JkPjwva2V5d29yZHM+PGRhdGVzPjx5ZWFyPjIwMTQ8L3llYXI+PHB1Yi1kYXRl
cz48ZGF0ZT4yMDE0LzAzLzAxLzwvZGF0ZT48L3B1Yi1kYXRlcz48L2RhdGVzPjxpc2JuPjAxNDct
NjUxMzwvaXNibj48dXJscz48cmVsYXRlZC11cmxzPjx1cmw+aHR0cDovL3d3dy5zY2llbmNlZGly
ZWN0LmNvbS9zY2llbmNlL2FydGljbGUvcGlpL1MwMTQ3NjUxMzEzMDA1NDU5PC91cmw+PC9yZWxh
dGVkLXVybHM+PC91cmxzPjxlbGVjdHJvbmljLXJlc291cmNlLW51bT5kb2k6IDEwLjEwMTYvai5l
Y29lbnYuMjAxMy4xMi4wMjE8L2VsZWN0cm9uaWMtcmVzb3VyY2UtbnVtPjwvcmVjb3JkPjwvQ2l0
ZT48L0VuZE5vdGU+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B32F3A">
              <w:rPr>
                <w:sz w:val="22"/>
                <w:szCs w:val="22"/>
                <w:lang w:val="en-AU"/>
              </w:rPr>
            </w:r>
            <w:r w:rsidR="00B32F3A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nelly et al., 2001; Fangmeier et al., 2002; Heagle et al., 2003; Högy and Fangmeier, 2009; Kumari and Agrawal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DB375D">
              <w:rPr>
                <w:sz w:val="22"/>
                <w:szCs w:val="22"/>
                <w:lang w:val="en-AU"/>
              </w:rPr>
              <w:t>palak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="00555B80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 </w:instrText>
            </w:r>
            <w:r w:rsidR="00CC3B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.DATA </w:instrText>
            </w:r>
            <w:r w:rsidR="00CC3B5D">
              <w:rPr>
                <w:sz w:val="22"/>
                <w:szCs w:val="22"/>
              </w:rPr>
            </w:r>
            <w:r w:rsidR="00CC3B5D"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</w:rPr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a; 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LaGFuPC9BdXRob3I+PFllYXI+MjAxMzwvWWVhcj48UmVj
TnVtPjEwNzU8L1JlY051bT48RGlzcGxheVRleHQ+KEJlaGJvdWRpYW4gYW5kIFRvZCwgMTk5NTsg
S2hhbiBldCBhbC4sIDIwMTMpPC9EaXNwbGF5VGV4dD48cmVjb3JkPjxyZWMtbnVtYmVyPjEwNzU8
L3JlYy1udW1iZXI+PGZvcmVpZ24ta2V5cz48a2V5IGFwcD0iRU4iIGRiLWlkPSJhdmR4MjV3cmQw
YWQ1Z2VwYXJ4dmVwd2J6ZDlhcHdwejlkc3MiIHRpbWVzdGFtcD0iMTUwODIzMDIxMiI+MTA3NTwv
a2V5PjwvZm9yZWlnbi1rZXlzPjxyZWYtdHlwZSBuYW1lPSJKb3VybmFsIEFydGljbGUiPjE3PC9y
ZWYtdHlwZT48Y29udHJpYnV0b3JzPjxhdXRob3JzPjxhdXRob3I+S2hhbiwgSWtodGlhcjwvYXV0
aG9yPjxhdXRob3I+QXphbSwgQW5kYWxlZWI8L2F1dGhvcj48YXV0aG9yPk1haG1vb2QsIEFiaWQ8
L2F1dGhvcj48L2F1dGhvcnM+PC9jb250cmlidXRvcnM+PHRpdGxlcz48dGl0bGU+PHN0eWxlIGZh
Y2U9Im5vcm1hbCIgZm9udD0iZGVmYXVsdCIgc2l6ZT0iMTAwJSI+VGhlIGltcGFjdCBvZiBlbmhh
bmNlZCBhdG1vc3BoZXJpYyBjYXJib24gZGlveGlkZSBvbiB5aWVsZCwgcHJveGltYXRlIGNvbXBv
c2l0aW9uLCBlbGVtZW50YWwgY29uY2VudHJhdGlvbiwgZmF0dHkgYWNpZCBhbmQgdml0YW1pbiBD
IGNvbnRlbnRzIG9mIHRvbWF0byAoPC9zdHlsZT48c3R5bGUgZmFjZT0iaXRhbGljIiBmb250PSJk
ZWZhdWx0IiBzaXplPSIxMDAlIj5MeWNvcGVyc2ljb24gZXNjdWxlbnR1bTwvc3R5bGU+PHN0eWxl
IGZhY2U9Im5vcm1hbCIgZm9udD0iZGVmYXVsdCIgc2l6ZT0iMTAwJSI+KTwvc3R5bGU+PC90aXRs
ZT48c2Vjb25kYXJ5LXRpdGxlPkVudmlyb24uIE1vbml0LiBBc3Nlc3MuPC9zZWNvbmRhcnktdGl0
bGU+PC90aXRsZXM+PHBlcmlvZGljYWw+PGZ1bGwtdGl0bGU+RW52aXJvbi4gTW9uaXQuIEFzc2Vz
cy48L2Z1bGwtdGl0bGU+PC9wZXJpb2RpY2FsPjxwYWdlcz4yMDUtMjE0PC9wYWdlcz48dm9sdW1l
PjE4NTwvdm9sdW1lPjxudW1iZXI+MTwvbnVtYmVyPjxkYXRlcz48eWVhcj4yMDEzPC95ZWFyPjxw
dWItZGF0ZXM+PGRhdGU+MjAxMy8wMS8wMTwvZGF0ZT48L3B1Yi1kYXRlcz48L2RhdGVzPjxpc2Ju
PjE1NzMtMjk1OTwvaXNibj48dXJscz48cmVsYXRlZC11cmxzPjx1cmw+aHR0cHM6Ly9kb2kub3Jn
LzEwLjEwMDcvczEwNjYxLTAxMi0yNTQ0LXg8L3VybD48L3JlbGF0ZWQtdXJscz48L3VybHM+PGVs
ZWN0cm9uaWMtcmVzb3VyY2UtbnVtPmRvaTogMTAuMTAwNy9zMTA2NjEtMDEyLTI1NDQteDwvZWxl
Y3Ryb25pYy1yZXNvdXJjZS1udW0+PC9yZWNvcmQ+PC9DaXRlPjxDaXRlPjxBdXRob3I+QmVoYm91
ZGlhbjwvQXV0aG9yPjxZZWFyPjE5OTU8L1llYXI+PFJlY051bT4xMDc4PC9SZWNOdW0+PHJlY29y
ZD48cmVjLW51bWJlcj4xMDc4PC9yZWMtbnVtYmVyPjxmb3JlaWduLWtleXM+PGtleSBhcHA9IkVO
IiBkYi1pZD0iYXZkeDI1d3JkMGFkNWdlcGFyeHZlcHdiemQ5YXB3cHo5ZHNzIiB0aW1lc3RhbXA9
IjE1MDgyODAwMTkiPjEwNzg8L2tleT48L2ZvcmVpZ24ta2V5cz48cmVmLXR5cGUgbmFtZT0iSm91
cm5hbCBBcnRpY2xlIj4xNzwvcmVmLXR5cGU+PGNvbnRyaWJ1dG9ycz48YXV0aG9ycz48YXV0aG9y
PkJlaGJvdWRpYW4sIE0uIEhvc3NlaW48L2F1dGhvcj48YXV0aG9yPlRvZCwgQ29saW48L2F1dGhv
cj48L2F1dGhvcnM+PC9jb250cmlidXRvcnM+PHRpdGxlcz48dGl0bGU+UG9zdGhhcnZlc3QgYXR0
cmlidXRlcyBvZiBgVmlyb3NhJmFwb3M7IHRvbWF0byBmcnVpdCBwcm9kdWNlZCBpbiBhbiBlbnJp
Y2hlZCBjYXJib24gZGlveGlkZSBlbnZpcm9ubWVudDwvdGl0bGU+PHNlY29uZGFyeS10aXRsZT5I
b3J0U2NpPC9zZWNvbmRhcnktdGl0bGU+PC90aXRsZXM+PHBlcmlvZGljYWw+PGZ1bGwtdGl0bGU+
SG9ydFNjaTwvZnVsbC10aXRsZT48L3BlcmlvZGljYWw+PHBhZ2VzPjQ5MC00OTE8L3BhZ2VzPjx2
b2x1bWU+MzA8L3ZvbHVtZT48bnVtYmVyPjM8L251bWJlcj48ZGF0ZXM+PHllYXI+MTk5NTwveWVh
cj48cHViLWRhdGVzPjxkYXRlPkp1bmUgMSwgMTk5NTwvZGF0ZT48L3B1Yi1kYXRlcz48L2RhdGVz
Pjx1cmxzPjxyZWxhdGVkLXVybHM+PHVybD5odHRwOi8vaG9ydHNjaS5hc2hzcHVibGljYXRpb25z
Lm9yZy9jb250ZW50LzMwLzMvNDkwLmFic3RyYWN0PC91cmw+PC9yZWxhdGVkLXVybHM+PC91cmxz
PjwvcmVjb3JkPjwvQ2l0ZT48L0VuZE5vdGU+
</w:fldData>
              </w:fldChar>
            </w:r>
            <w:r w:rsidR="00433D1B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433D1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LaGFuPC9BdXRob3I+PFllYXI+MjAxMzwvWWVhcj48UmVj
TnVtPjEwNzU8L1JlY051bT48RGlzcGxheVRleHQ+KEJlaGJvdWRpYW4gYW5kIFRvZCwgMTk5NTsg
S2hhbiBldCBhbC4sIDIwMTMpPC9EaXNwbGF5VGV4dD48cmVjb3JkPjxyZWMtbnVtYmVyPjEwNzU8
L3JlYy1udW1iZXI+PGZvcmVpZ24ta2V5cz48a2V5IGFwcD0iRU4iIGRiLWlkPSJhdmR4MjV3cmQw
YWQ1Z2VwYXJ4dmVwd2J6ZDlhcHdwejlkc3MiIHRpbWVzdGFtcD0iMTUwODIzMDIxMiI+MTA3NTwv
a2V5PjwvZm9yZWlnbi1rZXlzPjxyZWYtdHlwZSBuYW1lPSJKb3VybmFsIEFydGljbGUiPjE3PC9y
ZWYtdHlwZT48Y29udHJpYnV0b3JzPjxhdXRob3JzPjxhdXRob3I+S2hhbiwgSWtodGlhcjwvYXV0
aG9yPjxhdXRob3I+QXphbSwgQW5kYWxlZWI8L2F1dGhvcj48YXV0aG9yPk1haG1vb2QsIEFiaWQ8
L2F1dGhvcj48L2F1dGhvcnM+PC9jb250cmlidXRvcnM+PHRpdGxlcz48dGl0bGU+PHN0eWxlIGZh
Y2U9Im5vcm1hbCIgZm9udD0iZGVmYXVsdCIgc2l6ZT0iMTAwJSI+VGhlIGltcGFjdCBvZiBlbmhh
bmNlZCBhdG1vc3BoZXJpYyBjYXJib24gZGlveGlkZSBvbiB5aWVsZCwgcHJveGltYXRlIGNvbXBv
c2l0aW9uLCBlbGVtZW50YWwgY29uY2VudHJhdGlvbiwgZmF0dHkgYWNpZCBhbmQgdml0YW1pbiBD
IGNvbnRlbnRzIG9mIHRvbWF0byAoPC9zdHlsZT48c3R5bGUgZmFjZT0iaXRhbGljIiBmb250PSJk
ZWZhdWx0IiBzaXplPSIxMDAlIj5MeWNvcGVyc2ljb24gZXNjdWxlbnR1bTwvc3R5bGU+PHN0eWxl
IGZhY2U9Im5vcm1hbCIgZm9udD0iZGVmYXVsdCIgc2l6ZT0iMTAwJSI+KTwvc3R5bGU+PC90aXRs
ZT48c2Vjb25kYXJ5LXRpdGxlPkVudmlyb24uIE1vbml0LiBBc3Nlc3MuPC9zZWNvbmRhcnktdGl0
bGU+PC90aXRsZXM+PHBlcmlvZGljYWw+PGZ1bGwtdGl0bGU+RW52aXJvbi4gTW9uaXQuIEFzc2Vz
cy48L2Z1bGwtdGl0bGU+PC9wZXJpb2RpY2FsPjxwYWdlcz4yMDUtMjE0PC9wYWdlcz48dm9sdW1l
PjE4NTwvdm9sdW1lPjxudW1iZXI+MTwvbnVtYmVyPjxkYXRlcz48eWVhcj4yMDEzPC95ZWFyPjxw
dWItZGF0ZXM+PGRhdGU+MjAxMy8wMS8wMTwvZGF0ZT48L3B1Yi1kYXRlcz48L2RhdGVzPjxpc2Ju
PjE1NzMtMjk1OTwvaXNibj48dXJscz48cmVsYXRlZC11cmxzPjx1cmw+aHR0cHM6Ly9kb2kub3Jn
LzEwLjEwMDcvczEwNjYxLTAxMi0yNTQ0LXg8L3VybD48L3JlbGF0ZWQtdXJscz48L3VybHM+PGVs
ZWN0cm9uaWMtcmVzb3VyY2UtbnVtPmRvaTogMTAuMTAwNy9zMTA2NjEtMDEyLTI1NDQteDwvZWxl
Y3Ryb25pYy1yZXNvdXJjZS1udW0+PC9yZWNvcmQ+PC9DaXRlPjxDaXRlPjxBdXRob3I+QmVoYm91
ZGlhbjwvQXV0aG9yPjxZZWFyPjE5OTU8L1llYXI+PFJlY051bT4xMDc4PC9SZWNOdW0+PHJlY29y
ZD48cmVjLW51bWJlcj4xMDc4PC9yZWMtbnVtYmVyPjxmb3JlaWduLWtleXM+PGtleSBhcHA9IkVO
IiBkYi1pZD0iYXZkeDI1d3JkMGFkNWdlcGFyeHZlcHdiemQ5YXB3cHo5ZHNzIiB0aW1lc3RhbXA9
IjE1MDgyODAwMTkiPjEwNzg8L2tleT48L2ZvcmVpZ24ta2V5cz48cmVmLXR5cGUgbmFtZT0iSm91
cm5hbCBBcnRpY2xlIj4xNzwvcmVmLXR5cGU+PGNvbnRyaWJ1dG9ycz48YXV0aG9ycz48YXV0aG9y
PkJlaGJvdWRpYW4sIE0uIEhvc3NlaW48L2F1dGhvcj48YXV0aG9yPlRvZCwgQ29saW48L2F1dGhv
cj48L2F1dGhvcnM+PC9jb250cmlidXRvcnM+PHRpdGxlcz48dGl0bGU+UG9zdGhhcnZlc3QgYXR0
cmlidXRlcyBvZiBgVmlyb3NhJmFwb3M7IHRvbWF0byBmcnVpdCBwcm9kdWNlZCBpbiBhbiBlbnJp
Y2hlZCBjYXJib24gZGlveGlkZSBlbnZpcm9ubWVudDwvdGl0bGU+PHNlY29uZGFyeS10aXRsZT5I
b3J0U2NpPC9zZWNvbmRhcnktdGl0bGU+PC90aXRsZXM+PHBlcmlvZGljYWw+PGZ1bGwtdGl0bGU+
SG9ydFNjaTwvZnVsbC10aXRsZT48L3BlcmlvZGljYWw+PHBhZ2VzPjQ5MC00OTE8L3BhZ2VzPjx2
b2x1bWU+MzA8L3ZvbHVtZT48bnVtYmVyPjM8L251bWJlcj48ZGF0ZXM+PHllYXI+MTk5NTwveWVh
cj48cHViLWRhdGVzPjxkYXRlPkp1bmUgMSwgMTk5NTwvZGF0ZT48L3B1Yi1kYXRlcz48L2RhdGVz
Pjx1cmxzPjxyZWxhdGVkLXVybHM+PHVybD5odHRwOi8vaG9ydHNjaS5hc2hzcHVibGljYXRpb25z
Lm9yZy9jb250ZW50LzMwLzMvNDkwLmFic3RyYWN0PC91cmw+PC9yZWxhdGVkLXVybHM+PC91cmxz
PjwvcmVjb3JkPjwvQ2l0ZT48L0VuZE5vdGU+
</w:fldData>
              </w:fldChar>
            </w:r>
            <w:r w:rsidR="00433D1B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433D1B">
              <w:rPr>
                <w:sz w:val="22"/>
                <w:szCs w:val="22"/>
                <w:lang w:val="en-AU"/>
              </w:rPr>
            </w:r>
            <w:r w:rsidR="00433D1B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 w:rsidR="00433D1B">
              <w:rPr>
                <w:noProof/>
                <w:sz w:val="22"/>
                <w:szCs w:val="22"/>
                <w:lang w:val="en-AU"/>
              </w:rPr>
              <w:t>(Behboudian and Tod, 1995; 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0C1F4B23" w14:textId="77777777" w:rsidTr="00227BCF">
        <w:tc>
          <w:tcPr>
            <w:tcW w:w="1707" w:type="dxa"/>
            <w:vMerge w:val="restart"/>
          </w:tcPr>
          <w:p w14:paraId="7E4BDA7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Soluble protein</w:t>
            </w:r>
          </w:p>
        </w:tc>
        <w:tc>
          <w:tcPr>
            <w:tcW w:w="850" w:type="dxa"/>
          </w:tcPr>
          <w:p w14:paraId="3F08AED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657" w:type="dxa"/>
          </w:tcPr>
          <w:p w14:paraId="4B2957EF" w14:textId="584DA601" w:rsidR="008304EE" w:rsidRDefault="00BE755F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Onion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ttoni et al., 2017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</w:t>
            </w:r>
            <w:r w:rsidR="008304EE" w:rsidRPr="00DB375D">
              <w:rPr>
                <w:sz w:val="22"/>
                <w:szCs w:val="22"/>
                <w:lang w:val="en-AU"/>
              </w:rPr>
              <w:t>alak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Kumari et al., 2013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 and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>
              <w:rPr>
                <w:sz w:val="22"/>
                <w:szCs w:val="22"/>
                <w:lang w:val="en-AU"/>
              </w:rPr>
              <w:t>p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 w:rsidR="008304EE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Kumari and Agrawal, 2014)</w:t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7900FE6C" w14:textId="77777777" w:rsidTr="00227BCF">
        <w:tc>
          <w:tcPr>
            <w:tcW w:w="1707" w:type="dxa"/>
            <w:vMerge/>
          </w:tcPr>
          <w:p w14:paraId="279232F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0" w:type="dxa"/>
          </w:tcPr>
          <w:p w14:paraId="2EBAF35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657" w:type="dxa"/>
          </w:tcPr>
          <w:p w14:paraId="551746B9" w14:textId="44635288" w:rsidR="008304EE" w:rsidRPr="00DB375D" w:rsidRDefault="008304EE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AD25FB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Hot pepper</w:t>
            </w:r>
            <w:r w:rsidR="00EE2F0D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&lt;/Author&gt;&lt;Year&gt;2017&lt;/Year&gt;&lt;RecNum&gt;1153&lt;/RecNum&gt;&lt;DisplayText&gt;(Li et al., 2017)&lt;/DisplayText&gt;&lt;record&gt;&lt;rec-number&gt;1153&lt;/rec-number&gt;&lt;foreign-keys&gt;&lt;key app="EN" db-id="avdx25wrd0ad5geparxvepwbzd9apwpz9dss" timestamp="1517796315"&gt;1153&lt;/key&gt;&lt;/foreign-keys&gt;&lt;ref-type name="Journal Article"&gt;17&lt;/ref-type&gt;&lt;contributors&gt;&lt;authors&gt;&lt;author&gt;Li, Xiaojie&lt;/author&gt;&lt;author&gt;Kang, Shaozhong&lt;/author&gt;&lt;author&gt;Li, Fusheng&lt;/author&gt;&lt;author&gt;Zhang, Xiaotao&lt;/author&gt;&lt;author&gt;Huo, Zailin&lt;/author&gt;&lt;author&gt;Ding, Risheng&lt;/author&gt;&lt;author&gt;Tong, Ling&lt;/author&gt;&lt;author&gt;Du, Taisheng&lt;/author&gt;&lt;author&gt;Li, Sien&lt;/author&gt;&lt;/authors&gt;&lt;/contributors&gt;&lt;titles&gt;&lt;title&gt;Light supplement and carbon dioxide enrichment affect yield and quality of off-season pepper&lt;/title&gt;&lt;secondary-title&gt;Agron. J.&lt;/secondary-title&gt;&lt;/titles&gt;&lt;periodical&gt;&lt;full-title&gt;Agron. J.&lt;/full-title&gt;&lt;/periodical&gt;&lt;pages&gt;2107-2118&lt;/pages&gt;&lt;volume&gt;109&lt;/volume&gt;&lt;number&gt;5&lt;/number&gt;&lt;dates&gt;&lt;year&gt;2017&lt;/year&gt;&lt;/dates&gt;&lt;urls&gt;&lt;related-urls&gt;&lt;url&gt;doi: 10.2134/agronj2017.01.0044&lt;/url&gt;&lt;/related-urls&gt;&lt;/urls&gt;&lt;electronic-resource-num&gt;doi: 10.2134/agronj2017.01.0044&lt;/electronic-resource-num&gt;&lt;language&gt;English&lt;/language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sz w:val="22"/>
                <w:szCs w:val="22"/>
                <w:lang w:val="en-AU"/>
              </w:rPr>
              <w:t>ettuc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1F5AF579" w14:textId="77777777" w:rsidTr="00227BCF">
        <w:tc>
          <w:tcPr>
            <w:tcW w:w="1707" w:type="dxa"/>
            <w:vMerge/>
          </w:tcPr>
          <w:p w14:paraId="362D5F8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0" w:type="dxa"/>
          </w:tcPr>
          <w:p w14:paraId="05B7C134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657" w:type="dxa"/>
          </w:tcPr>
          <w:p w14:paraId="757B899B" w14:textId="44362ED3" w:rsidR="008304EE" w:rsidRPr="00DB375D" w:rsidRDefault="008304EE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Hot pepper</w:t>
            </w:r>
            <w:r w:rsidR="00EE2F0D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&lt;/Author&gt;&lt;Year&gt;2017&lt;/Year&gt;&lt;RecNum&gt;1153&lt;/RecNum&gt;&lt;DisplayText&gt;(Li et al., 2017)&lt;/DisplayText&gt;&lt;record&gt;&lt;rec-number&gt;1153&lt;/rec-number&gt;&lt;foreign-keys&gt;&lt;key app="EN" db-id="avdx25wrd0ad5geparxvepwbzd9apwpz9dss" timestamp="1517796315"&gt;1153&lt;/key&gt;&lt;/foreign-keys&gt;&lt;ref-type name="Journal Article"&gt;17&lt;/ref-type&gt;&lt;contributors&gt;&lt;authors&gt;&lt;author&gt;Li, Xiaojie&lt;/author&gt;&lt;author&gt;Kang, Shaozhong&lt;/author&gt;&lt;author&gt;Li, Fusheng&lt;/author&gt;&lt;author&gt;Zhang, Xiaotao&lt;/author&gt;&lt;author&gt;Huo, Zailin&lt;/author&gt;&lt;author&gt;Ding, Risheng&lt;/author&gt;&lt;author&gt;Tong, Ling&lt;/author&gt;&lt;author&gt;Du, Taisheng&lt;/author&gt;&lt;author&gt;Li, Sien&lt;/author&gt;&lt;/authors&gt;&lt;/contributors&gt;&lt;titles&gt;&lt;title&gt;Light supplement and carbon dioxide enrichment affect yield and quality of off-season pepper&lt;/title&gt;&lt;secondary-title&gt;Agron. J.&lt;/secondary-title&gt;&lt;/titles&gt;&lt;periodical&gt;&lt;full-title&gt;Agron. J.&lt;/full-title&gt;&lt;/periodical&gt;&lt;pages&gt;2107-2118&lt;/pages&gt;&lt;volume&gt;109&lt;/volume&gt;&lt;number&gt;5&lt;/number&gt;&lt;dates&gt;&lt;year&gt;2017&lt;/year&gt;&lt;/dates&gt;&lt;urls&gt;&lt;related-urls&gt;&lt;url&gt;doi: 10.2134/agronj2017.01.0044&lt;/url&gt;&lt;/related-urls&gt;&lt;/urls&gt;&lt;electronic-resource-num&gt;doi: 10.2134/agronj2017.01.0044&lt;/electronic-resource-num&gt;&lt;language&gt;English&lt;/language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sz w:val="22"/>
                <w:szCs w:val="22"/>
                <w:lang w:val="en-AU"/>
              </w:rPr>
              <w:t>alak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5B683267" w14:textId="77777777" w:rsidTr="00227BCF">
        <w:trPr>
          <w:trHeight w:val="376"/>
        </w:trPr>
        <w:tc>
          <w:tcPr>
            <w:tcW w:w="1707" w:type="dxa"/>
            <w:vMerge w:val="restart"/>
          </w:tcPr>
          <w:p w14:paraId="7F87E7AA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ascii="Cambria" w:eastAsia="Cambria" w:hAnsi="Cambria" w:cs="Cambria"/>
                <w:sz w:val="22"/>
                <w:szCs w:val="22"/>
                <w:lang w:val="en-AU"/>
              </w:rPr>
              <w:t>⍺</w:t>
            </w:r>
            <w:r w:rsidRPr="00DB375D">
              <w:rPr>
                <w:sz w:val="22"/>
                <w:szCs w:val="22"/>
                <w:lang w:val="en-AU"/>
              </w:rPr>
              <w:t>-amino-nitrogen</w:t>
            </w:r>
          </w:p>
        </w:tc>
        <w:tc>
          <w:tcPr>
            <w:tcW w:w="850" w:type="dxa"/>
          </w:tcPr>
          <w:p w14:paraId="1BCF544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657" w:type="dxa"/>
          </w:tcPr>
          <w:p w14:paraId="7BDFFFE0" w14:textId="6740AC44" w:rsidR="008304EE" w:rsidRPr="00DB375D" w:rsidRDefault="008D3327" w:rsidP="00C93548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>
              <w:rPr>
                <w:sz w:val="22"/>
                <w:szCs w:val="22"/>
                <w:lang w:val="en-AU"/>
              </w:rPr>
              <w:t>S</w:t>
            </w:r>
            <w:r w:rsidR="008304EE" w:rsidRPr="00DB375D">
              <w:rPr>
                <w:sz w:val="22"/>
                <w:szCs w:val="22"/>
                <w:lang w:val="en-AU"/>
              </w:rPr>
              <w:t>ugar beet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NYW5kZXJzY2hlaWQ8L0F1dGhvcj48WWVhcj4yMDEwPC9Z
ZWFyPjxSZWNOdW0+MTA5MjwvUmVjTnVtPjxEaXNwbGF5VGV4dD4oRGVtbWVycy1EZXJrcyBldCBh
bC4sIDE5OTg7IE1hbmRlcnNjaGVpZCBldCBhbC4sIDIwMTApPC9EaXNwbGF5VGV4dD48cmVjb3Jk
PjxyZWMtbnVtYmVyPjEwOTI8L3JlYy1udW1iZXI+PGZvcmVpZ24ta2V5cz48a2V5IGFwcD0iRU4i
IGRiLWlkPSJhdmR4MjV3cmQwYWQ1Z2VwYXJ4dmVwd2J6ZDlhcHdwejlkc3MiIHRpbWVzdGFtcD0i
MTUwODI5MDE4NyI+MTA5Mjwva2V5PjwvZm9yZWlnbi1rZXlzPjxyZWYtdHlwZSBuYW1lPSJKb3Vy
bmFsIEFydGljbGUiPjE3PC9yZWYtdHlwZT48Y29udHJpYnV0b3JzPjxhdXRob3JzPjxhdXRob3I+
TWFuZGVyc2NoZWlkLCBSZW15PC9hdXRob3I+PGF1dGhvcj5QYWNob2xza2ksIEFuZHJlYXM8L2F1
dGhvcj48YXV0aG9yPldlaWdlbCwgSGFucy1Kb2FjaGltPC9hdXRob3I+PC9hdXRob3JzPjwvY29u
dHJpYnV0b3JzPjx0aXRsZXM+PHRpdGxlPjxzdHlsZSBmYWNlPSJub3JtYWwiIGZvbnQ9ImRlZmF1
bHQiIHNpemU9IjEwMCUiPkVmZmVjdCBvZiBmcmVlIGFpciBjYXJib24gZGlveGlkZSBlbnJpY2ht
ZW50IGNvbWJpbmVkIHdpdGggdHdvIG5pdHJvZ2VuIGxldmVscyBvbiBncm93dGgsIHlpZWxkIGFu
ZCB5aWVsZCBxdWFsaXR5IG9mIHN1Z2FyIGJlZXQ6IEV2aWRlbmNlIGZvciBhIHNpbmsgbGltaXRh
dGlvbiBvZiBiZWV0IGdyb3d0aCB1bmRlciBlbGV2YXRlZCBDTzwvc3R5bGU+PHN0eWxlIGZhY2U9
InN1YnNjcmlwdCIgZm9udD0iZGVmYXVsdCIgc2l6ZT0iMTAwJSI+Mjwvc3R5bGU+PC90aXRsZT48
c2Vjb25kYXJ5LXRpdGxlPkV1ci4gSi4gQWdyb24uIDwvc2Vjb25kYXJ5LXRpdGxlPjwvdGl0bGVz
PjxwZXJpb2RpY2FsPjxmdWxsLXRpdGxlPkV1ci4gSi4gQWdyb24uPC9mdWxsLXRpdGxlPjwvcGVy
aW9kaWNhbD48cGFnZXM+MjI4LTIzOTwvcGFnZXM+PHZvbHVtZT4zMjwvdm9sdW1lPjxudW1iZXI+
MzwvbnVtYmVyPjxrZXl3b3Jkcz48a2V5d29yZD5DTzwva2V5d29yZD48a2V5d29yZD5OaXRyb2dl
bjwva2V5d29yZD48a2V5d29yZD5CZWV0IHF1YWxpdHk8L2tleXdvcmQ+PGtleXdvcmQ+U3VnYXIg
YmVldDwva2V5d29yZD48a2V5d29yZD5ZaWVsZDwva2V5d29yZD48L2tleXdvcmRzPjxkYXRlcz48
eWVhcj4yMDEwPC95ZWFyPjxwdWItZGF0ZXM+PGRhdGU+MjAxMC8wNC8wMS88L2RhdGU+PC9wdWIt
ZGF0ZXM+PC9kYXRlcz48aXNibj4xMTYxLTAzMDE8L2lzYm4+PHVybHM+PHJlbGF0ZWQtdXJscz48
dXJsPmh0dHA6Ly93d3cuc2NpZW5jZWRpcmVjdC5jb20vc2NpZW5jZS9hcnRpY2xlL3BpaS9TMTE2
MTAzMDEwOTAwMTI3MDwvdXJsPjwvcmVsYXRlZC11cmxzPjwvdXJscz48ZWxlY3Ryb25pYy1yZXNv
dXJjZS1udW0+ZG9pOiAxMC4xMDE2L2ouZWphLjIwMDkuMTIuMDAyPC9lbGVjdHJvbmljLXJlc291
cmNlLW51bT48L3JlY29yZD48L0NpdGU+PENpdGU+PEF1dGhvcj5EZW1tZXJzLURlcmtzPC9BdXRo
b3I+PFllYXI+MTk5ODwvWWVhcj48UmVjTnVtPjcwMjwvUmVjTnVtPjxyZWNvcmQ+PHJlYy1udW1i
ZXI+NzAyPC9yZWMtbnVtYmVyPjxmb3JlaWduLWtleXM+PGtleSBhcHA9IkVOIiBkYi1pZD0iYXZk
eDI1d3JkMGFkNWdlcGFyeHZlcHdiemQ5YXB3cHo5ZHNzIiB0aW1lc3RhbXA9IjE0NzQ4NTMxOTIi
PjcwMjwva2V5PjwvZm9yZWlnbi1rZXlzPjxyZWYtdHlwZSBuYW1lPSJKb3VybmFsIEFydGljbGUi
PjE3PC9yZWYtdHlwZT48Y29udHJpYnV0b3JzPjxhdXRob3JzPjxhdXRob3I+RGVtbWVycy1EZXJr
cywgSC48L2F1dGhvcj48YXV0aG9yPk1pdGNoZWxsLCBSLiBBLiBDLjwvYXV0aG9yPjxhdXRob3I+
TWl0Y2hlbGwsIFYuIEouPC9hdXRob3I+PGF1dGhvcj5MYXdsb3IsIEQuIFcuPC9hdXRob3I+PC9h
dXRob3JzPjwvY29udHJpYnV0b3JzPjx0aXRsZXM+PHRpdGxlPjxzdHlsZSBmYWNlPSJub3JtYWwi
IGZvbnQ9ImRlZmF1bHQiIHNpemU9IjEwMCUiPlJlc3BvbnNlIG9mIHN1Z2FyIGJlZXQgKDwvc3R5
bGU+PHN0eWxlIGZhY2U9Iml0YWxpYyIgZm9udD0iZGVmYXVsdCIgc2l6ZT0iMTAwJSI+QmV0YSB2
dWxnYXJpcyA8L3N0eWxlPjxzdHlsZSBmYWNlPSJub3JtYWwiIGZvbnQ9ImRlZmF1bHQiIHNpemU9
IjEwMCUiPkwuKSB5aWVsZCBhbmQgYmlvY2hlbWljYWwgY29tcG9zaXRpb24gdG8gZWxldmF0ZWQg
Q088L3N0eWxlPjxzdHlsZSBmYWNlPSJzdWJzY3JpcHQiIGZvbnQ9ImRlZmF1bHQiIHNpemU9IjEw
MCUiPjI8L3N0eWxlPjxzdHlsZSBmYWNlPSJub3JtYWwiIGZvbnQ9ImRlZmF1bHQiIHNpemU9IjEw
MCUiPiBhbmQgdGVtcGVyYXR1cmUgYXQgdHdvIG5pdHJvZ2VuIGFwcGxpY2F0aW9uczwvc3R5bGU+
PC90aXRsZT48c2Vjb25kYXJ5LXRpdGxlPlBsYW50IENlbGwgRW52aXJvbi48L3NlY29uZGFyeS10
aXRsZT48L3RpdGxlcz48cGVyaW9kaWNhbD48ZnVsbC10aXRsZT5QbGFudCBDZWxsIEVudmlyb24u
PC9mdWxsLXRpdGxlPjwvcGVyaW9kaWNhbD48cGFnZXM+ODI5LTgzNjwvcGFnZXM+PHZvbHVtZT4y
MTwvdm9sdW1lPjxudW1iZXI+ODwvbnVtYmVyPjxrZXl3b3Jkcz48a2V5d29yZD5CZXRhIHZ1bGdh
cmlzPC9rZXl3b3JkPjxrZXl3b3JkPnN1Z2FyIGJlZXQ8L2tleXdvcmQ+PGtleXdvcmQ+YmlvbWFz
czwva2V5d29yZD48a2V5d29yZD5DTzI8L2tleXdvcmQ+PGtleXdvcmQ+bml0cm9nZW48L2tleXdv
cmQ+PGtleXdvcmQ+cm9vdCBxdWFsaXR5PC9rZXl3b3JkPjxrZXl3b3JkPnRlbXBlcmF0dXJlPC9r
ZXl3b3JkPjxrZXl3b3JkPnlpZWxkPC9rZXl3b3JkPjwva2V5d29yZHM+PGRhdGVzPjx5ZWFyPjE5
OTg8L3llYXI+PC9kYXRlcz48cHVibGlzaGVyPkJsYWNrd2VsbCBTY2llbmNlIEx0ZDwvcHVibGlz
aGVyPjxpc2JuPjEzNjUtMzA0MDwvaXNibj48dXJscz48cmVsYXRlZC11cmxzPjx1cmw+aHR0cDov
L2R4LmRvaS5vcmcvMTAuMTA0Ni9qLjEzNjUtMzA0MC4xOTk4LjAwMzI3Lng8L3VybD48L3JlbGF0
ZWQtdXJscz48L3VybHM+PGVsZWN0cm9uaWMtcmVzb3VyY2UtbnVtPmRvaTogMTAuMTA0Ni9qLjEz
NjUtMzA0MC4xOTk4LjAwMzI3Lng8L2VsZWN0cm9uaWMtcmVzb3VyY2UtbnVtPjwvcmVjb3JkPjwv
Q2l0ZT48L0VuZE5vdGU+
</w:fldData>
              </w:fldChar>
            </w:r>
            <w:r w:rsidR="00C93548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C93548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NYW5kZXJzY2hlaWQ8L0F1dGhvcj48WWVhcj4yMDEwPC9Z
ZWFyPjxSZWNOdW0+MTA5MjwvUmVjTnVtPjxEaXNwbGF5VGV4dD4oRGVtbWVycy1EZXJrcyBldCBh
bC4sIDE5OTg7IE1hbmRlcnNjaGVpZCBldCBhbC4sIDIwMTApPC9EaXNwbGF5VGV4dD48cmVjb3Jk
PjxyZWMtbnVtYmVyPjEwOTI8L3JlYy1udW1iZXI+PGZvcmVpZ24ta2V5cz48a2V5IGFwcD0iRU4i
IGRiLWlkPSJhdmR4MjV3cmQwYWQ1Z2VwYXJ4dmVwd2J6ZDlhcHdwejlkc3MiIHRpbWVzdGFtcD0i
MTUwODI5MDE4NyI+MTA5Mjwva2V5PjwvZm9yZWlnbi1rZXlzPjxyZWYtdHlwZSBuYW1lPSJKb3Vy
bmFsIEFydGljbGUiPjE3PC9yZWYtdHlwZT48Y29udHJpYnV0b3JzPjxhdXRob3JzPjxhdXRob3I+
TWFuZGVyc2NoZWlkLCBSZW15PC9hdXRob3I+PGF1dGhvcj5QYWNob2xza2ksIEFuZHJlYXM8L2F1
dGhvcj48YXV0aG9yPldlaWdlbCwgSGFucy1Kb2FjaGltPC9hdXRob3I+PC9hdXRob3JzPjwvY29u
dHJpYnV0b3JzPjx0aXRsZXM+PHRpdGxlPjxzdHlsZSBmYWNlPSJub3JtYWwiIGZvbnQ9ImRlZmF1
bHQiIHNpemU9IjEwMCUiPkVmZmVjdCBvZiBmcmVlIGFpciBjYXJib24gZGlveGlkZSBlbnJpY2ht
ZW50IGNvbWJpbmVkIHdpdGggdHdvIG5pdHJvZ2VuIGxldmVscyBvbiBncm93dGgsIHlpZWxkIGFu
ZCB5aWVsZCBxdWFsaXR5IG9mIHN1Z2FyIGJlZXQ6IEV2aWRlbmNlIGZvciBhIHNpbmsgbGltaXRh
dGlvbiBvZiBiZWV0IGdyb3d0aCB1bmRlciBlbGV2YXRlZCBDTzwvc3R5bGU+PHN0eWxlIGZhY2U9
InN1YnNjcmlwdCIgZm9udD0iZGVmYXVsdCIgc2l6ZT0iMTAwJSI+Mjwvc3R5bGU+PC90aXRsZT48
c2Vjb25kYXJ5LXRpdGxlPkV1ci4gSi4gQWdyb24uIDwvc2Vjb25kYXJ5LXRpdGxlPjwvdGl0bGVz
PjxwZXJpb2RpY2FsPjxmdWxsLXRpdGxlPkV1ci4gSi4gQWdyb24uPC9mdWxsLXRpdGxlPjwvcGVy
aW9kaWNhbD48cGFnZXM+MjI4LTIzOTwvcGFnZXM+PHZvbHVtZT4zMjwvdm9sdW1lPjxudW1iZXI+
MzwvbnVtYmVyPjxrZXl3b3Jkcz48a2V5d29yZD5DTzwva2V5d29yZD48a2V5d29yZD5OaXRyb2dl
bjwva2V5d29yZD48a2V5d29yZD5CZWV0IHF1YWxpdHk8L2tleXdvcmQ+PGtleXdvcmQ+U3VnYXIg
YmVldDwva2V5d29yZD48a2V5d29yZD5ZaWVsZDwva2V5d29yZD48L2tleXdvcmRzPjxkYXRlcz48
eWVhcj4yMDEwPC95ZWFyPjxwdWItZGF0ZXM+PGRhdGU+MjAxMC8wNC8wMS88L2RhdGU+PC9wdWIt
ZGF0ZXM+PC9kYXRlcz48aXNibj4xMTYxLTAzMDE8L2lzYm4+PHVybHM+PHJlbGF0ZWQtdXJscz48
dXJsPmh0dHA6Ly93d3cuc2NpZW5jZWRpcmVjdC5jb20vc2NpZW5jZS9hcnRpY2xlL3BpaS9TMTE2
MTAzMDEwOTAwMTI3MDwvdXJsPjwvcmVsYXRlZC11cmxzPjwvdXJscz48ZWxlY3Ryb25pYy1yZXNv
dXJjZS1udW0+ZG9pOiAxMC4xMDE2L2ouZWphLjIwMDkuMTIuMDAyPC9lbGVjdHJvbmljLXJlc291
cmNlLW51bT48L3JlY29yZD48L0NpdGU+PENpdGU+PEF1dGhvcj5EZW1tZXJzLURlcmtzPC9BdXRo
b3I+PFllYXI+MTk5ODwvWWVhcj48UmVjTnVtPjcwMjwvUmVjTnVtPjxyZWNvcmQ+PHJlYy1udW1i
ZXI+NzAyPC9yZWMtbnVtYmVyPjxmb3JlaWduLWtleXM+PGtleSBhcHA9IkVOIiBkYi1pZD0iYXZk
eDI1d3JkMGFkNWdlcGFyeHZlcHdiemQ5YXB3cHo5ZHNzIiB0aW1lc3RhbXA9IjE0NzQ4NTMxOTIi
PjcwMjwva2V5PjwvZm9yZWlnbi1rZXlzPjxyZWYtdHlwZSBuYW1lPSJKb3VybmFsIEFydGljbGUi
PjE3PC9yZWYtdHlwZT48Y29udHJpYnV0b3JzPjxhdXRob3JzPjxhdXRob3I+RGVtbWVycy1EZXJr
cywgSC48L2F1dGhvcj48YXV0aG9yPk1pdGNoZWxsLCBSLiBBLiBDLjwvYXV0aG9yPjxhdXRob3I+
TWl0Y2hlbGwsIFYuIEouPC9hdXRob3I+PGF1dGhvcj5MYXdsb3IsIEQuIFcuPC9hdXRob3I+PC9h
dXRob3JzPjwvY29udHJpYnV0b3JzPjx0aXRsZXM+PHRpdGxlPjxzdHlsZSBmYWNlPSJub3JtYWwi
IGZvbnQ9ImRlZmF1bHQiIHNpemU9IjEwMCUiPlJlc3BvbnNlIG9mIHN1Z2FyIGJlZXQgKDwvc3R5
bGU+PHN0eWxlIGZhY2U9Iml0YWxpYyIgZm9udD0iZGVmYXVsdCIgc2l6ZT0iMTAwJSI+QmV0YSB2
dWxnYXJpcyA8L3N0eWxlPjxzdHlsZSBmYWNlPSJub3JtYWwiIGZvbnQ9ImRlZmF1bHQiIHNpemU9
IjEwMCUiPkwuKSB5aWVsZCBhbmQgYmlvY2hlbWljYWwgY29tcG9zaXRpb24gdG8gZWxldmF0ZWQg
Q088L3N0eWxlPjxzdHlsZSBmYWNlPSJzdWJzY3JpcHQiIGZvbnQ9ImRlZmF1bHQiIHNpemU9IjEw
MCUiPjI8L3N0eWxlPjxzdHlsZSBmYWNlPSJub3JtYWwiIGZvbnQ9ImRlZmF1bHQiIHNpemU9IjEw
MCUiPiBhbmQgdGVtcGVyYXR1cmUgYXQgdHdvIG5pdHJvZ2VuIGFwcGxpY2F0aW9uczwvc3R5bGU+
PC90aXRsZT48c2Vjb25kYXJ5LXRpdGxlPlBsYW50IENlbGwgRW52aXJvbi48L3NlY29uZGFyeS10
aXRsZT48L3RpdGxlcz48cGVyaW9kaWNhbD48ZnVsbC10aXRsZT5QbGFudCBDZWxsIEVudmlyb24u
PC9mdWxsLXRpdGxlPjwvcGVyaW9kaWNhbD48cGFnZXM+ODI5LTgzNjwvcGFnZXM+PHZvbHVtZT4y
MTwvdm9sdW1lPjxudW1iZXI+ODwvbnVtYmVyPjxrZXl3b3Jkcz48a2V5d29yZD5CZXRhIHZ1bGdh
cmlzPC9rZXl3b3JkPjxrZXl3b3JkPnN1Z2FyIGJlZXQ8L2tleXdvcmQ+PGtleXdvcmQ+YmlvbWFz
czwva2V5d29yZD48a2V5d29yZD5DTzI8L2tleXdvcmQ+PGtleXdvcmQ+bml0cm9nZW48L2tleXdv
cmQ+PGtleXdvcmQ+cm9vdCBxdWFsaXR5PC9rZXl3b3JkPjxrZXl3b3JkPnRlbXBlcmF0dXJlPC9r
ZXl3b3JkPjxrZXl3b3JkPnlpZWxkPC9rZXl3b3JkPjwva2V5d29yZHM+PGRhdGVzPjx5ZWFyPjE5
OTg8L3llYXI+PC9kYXRlcz48cHVibGlzaGVyPkJsYWNrd2VsbCBTY2llbmNlIEx0ZDwvcHVibGlz
aGVyPjxpc2JuPjEzNjUtMzA0MDwvaXNibj48dXJscz48cmVsYXRlZC11cmxzPjx1cmw+aHR0cDov
L2R4LmRvaS5vcmcvMTAuMTA0Ni9qLjEzNjUtMzA0MC4xOTk4LjAwMzI3Lng8L3VybD48L3JlbGF0
ZWQtdXJscz48L3VybHM+PGVsZWN0cm9uaWMtcmVzb3VyY2UtbnVtPmRvaTogMTAuMTA0Ni9qLjEz
NjUtMzA0MC4xOTk4LjAwMzI3Lng8L2VsZWN0cm9uaWMtcmVzb3VyY2UtbnVtPjwvcmVjb3JkPjwv
Q2l0ZT48L0VuZE5vdGU+
</w:fldData>
              </w:fldChar>
            </w:r>
            <w:r w:rsidR="00C93548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C93548">
              <w:rPr>
                <w:sz w:val="22"/>
                <w:szCs w:val="22"/>
                <w:lang w:val="en-AU"/>
              </w:rPr>
            </w:r>
            <w:r w:rsidR="00C93548">
              <w:rPr>
                <w:sz w:val="22"/>
                <w:szCs w:val="22"/>
                <w:lang w:val="en-AU"/>
              </w:rPr>
              <w:fldChar w:fldCharType="end"/>
            </w:r>
            <w:r w:rsidR="008304EE" w:rsidRPr="00DB375D">
              <w:rPr>
                <w:sz w:val="22"/>
                <w:szCs w:val="22"/>
                <w:lang w:val="en-AU"/>
              </w:rPr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C93548">
              <w:rPr>
                <w:noProof/>
                <w:sz w:val="22"/>
                <w:szCs w:val="22"/>
                <w:lang w:val="en-AU"/>
              </w:rPr>
              <w:t>(Demmers-Derks et al., 1998; Manderscheid et al., 2010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306F023B" w14:textId="77777777" w:rsidTr="00227BCF">
        <w:trPr>
          <w:trHeight w:val="349"/>
        </w:trPr>
        <w:tc>
          <w:tcPr>
            <w:tcW w:w="1707" w:type="dxa"/>
            <w:vMerge/>
          </w:tcPr>
          <w:p w14:paraId="47628756" w14:textId="77777777" w:rsidR="008304EE" w:rsidRPr="00DB375D" w:rsidRDefault="008304EE" w:rsidP="00227BCF">
            <w:pPr>
              <w:ind w:firstLine="0"/>
              <w:jc w:val="left"/>
              <w:rPr>
                <w:rFonts w:ascii="Cambria" w:eastAsia="Cambria" w:hAnsi="Cambria" w:cs="Cambria"/>
                <w:sz w:val="22"/>
                <w:szCs w:val="22"/>
                <w:lang w:val="en-AU"/>
              </w:rPr>
            </w:pPr>
          </w:p>
        </w:tc>
        <w:tc>
          <w:tcPr>
            <w:tcW w:w="850" w:type="dxa"/>
          </w:tcPr>
          <w:p w14:paraId="29EED9F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657" w:type="dxa"/>
          </w:tcPr>
          <w:p w14:paraId="4B2DA064" w14:textId="6495B9A1" w:rsidR="008304EE" w:rsidRDefault="008304EE" w:rsidP="00673FF0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ugar beet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673FF0">
              <w:rPr>
                <w:sz w:val="22"/>
                <w:szCs w:val="22"/>
                <w:lang w:val="en-AU"/>
              </w:rPr>
              <w:instrText xml:space="preserve"> ADDIN EN.CITE &lt;EndNote&gt;&lt;Cite&gt;&lt;Author&gt;Demmers-Derks&lt;/Author&gt;&lt;Year&gt;1998&lt;/Year&gt;&lt;RecNum&gt;702&lt;/RecNum&gt;&lt;DisplayText&gt;(Demmers-Derks et al., 1998)&lt;/DisplayText&gt;&lt;record&gt;&lt;rec-number&gt;702&lt;/rec-number&gt;&lt;foreign-keys&gt;&lt;key app="EN" db-id="avdx25wrd0ad5geparxvepwbzd9apwpz9dss" timestamp="1474853192"&gt;702&lt;/key&gt;&lt;/foreign-keys&gt;&lt;ref-type name="Journal Article"&gt;17&lt;/ref-type&gt;&lt;contributors&gt;&lt;authors&gt;&lt;author&gt;Demmers-Derks, H.&lt;/author&gt;&lt;author&gt;Mitchell, R. A. C.&lt;/author&gt;&lt;author&gt;Mitchell, V. J.&lt;/author&gt;&lt;author&gt;Lawlor, D. W.&lt;/author&gt;&lt;/authors&gt;&lt;/contributors&gt;&lt;titles&gt;&lt;title&gt;&lt;style face="normal" font="default" size="100%"&gt;Response of sugar beet (&lt;/style&gt;&lt;style face="italic" font="default" size="100%"&gt;Beta vulgaris &lt;/style&gt;&lt;style face="normal" font="default" size="100%"&gt;L.) yield and biochemical composition to elevated CO&lt;/style&gt;&lt;style face="subscript" font="default" size="100%"&gt;2&lt;/style&gt;&lt;style face="normal" font="default" size="100%"&gt; and temperature at two nitrogen applications&lt;/style&gt;&lt;/title&gt;&lt;secondary-title&gt;Plant Cell Environ.&lt;/secondary-title&gt;&lt;/titles&gt;&lt;periodical&gt;&lt;full-title&gt;Plant Cell Environ.&lt;/full-title&gt;&lt;/periodical&gt;&lt;pages&gt;829-836&lt;/pages&gt;&lt;volume&gt;21&lt;/volume&gt;&lt;number&gt;8&lt;/number&gt;&lt;keywords&gt;&lt;keyword&gt;Beta vulgaris&lt;/keyword&gt;&lt;keyword&gt;sugar beet&lt;/keyword&gt;&lt;keyword&gt;biomass&lt;/keyword&gt;&lt;keyword&gt;CO2&lt;/keyword&gt;&lt;keyword&gt;nitrogen&lt;/keyword&gt;&lt;keyword&gt;root quality&lt;/keyword&gt;&lt;keyword&gt;temperature&lt;/keyword&gt;&lt;keyword&gt;yield&lt;/keyword&gt;&lt;/keywords&gt;&lt;dates&gt;&lt;year&gt;1998&lt;/year&gt;&lt;/dates&gt;&lt;publisher&gt;Blackwell Science Ltd&lt;/publisher&gt;&lt;isbn&gt;1365-3040&lt;/isbn&gt;&lt;urls&gt;&lt;related-urls&gt;&lt;url&gt;http://dx.doi.org/10.1046/j.1365-3040.1998.00327.x&lt;/url&gt;&lt;/related-urls&gt;&lt;/urls&gt;&lt;electronic-resource-num&gt;doi: 10.1046/j.1365-3040.1998.00327.x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673FF0">
              <w:rPr>
                <w:noProof/>
                <w:sz w:val="22"/>
                <w:szCs w:val="22"/>
                <w:lang w:val="en-AU"/>
              </w:rPr>
              <w:t>(Demmers-Derks et al., 1998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5DFE0736" w14:textId="77777777" w:rsidTr="00227BCF">
        <w:tc>
          <w:tcPr>
            <w:tcW w:w="1707" w:type="dxa"/>
            <w:vMerge w:val="restart"/>
          </w:tcPr>
          <w:p w14:paraId="2DB56C7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Free amino acids</w:t>
            </w:r>
          </w:p>
        </w:tc>
        <w:tc>
          <w:tcPr>
            <w:tcW w:w="850" w:type="dxa"/>
          </w:tcPr>
          <w:p w14:paraId="240F2C0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657" w:type="dxa"/>
          </w:tcPr>
          <w:p w14:paraId="75191315" w14:textId="04D33717" w:rsidR="008304EE" w:rsidRPr="00DB375D" w:rsidRDefault="00B64CB0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BE482B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>L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 xml:space="preserve">ettuce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begin"/>
            </w:r>
            <w:r w:rsidR="00584346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instrText xml:space="preserve"> ADDIN EN.CITE &lt;EndNote&gt;&lt;Cite&gt;&lt;Author&gt;Miyagi&lt;/Author&gt;&lt;Year&gt;2017&lt;/Year&gt;&lt;RecNum&gt;1210&lt;/RecNum&gt;&lt;DisplayText&gt;(Miyagi et al., 2017)&lt;/DisplayText&gt;&lt;record&gt;&lt;rec-number&gt;1210&lt;/rec-number&gt;&lt;foreign-keys&gt;&lt;key app="EN" db-id="avdx25wrd0ad5geparxvepwbzd9apwpz9dss" timestamp="1523517184"&gt;1210&lt;/key&gt;&lt;/foreign-keys&gt;&lt;ref-type name="Journal Article"&gt;17&lt;/ref-type&gt;&lt;contributors&gt;&lt;authors&gt;&lt;author&gt;Miyagi, Atsuko&lt;/author&gt;&lt;author&gt;Uchimiya, Hirofumi&lt;/author&gt;&lt;author&gt;Kawai-Yamada, Maki&lt;/author&gt;&lt;/authors&gt;&lt;/contributors&gt;&lt;titles&gt;&lt;title&gt;Synergistic effects of light quality, carbon dioxide and nutrients on metabolite compositions of head lettuce under artificial growth conditions mimicking a plant factory&lt;/title&gt;&lt;secondary-title&gt;Food Chem.&lt;/secondary-title&gt;&lt;/titles&gt;&lt;periodical&gt;&lt;full-title&gt;Food Chem.&lt;/full-title&gt;&lt;/periodical&gt;&lt;pages&gt;561-568&lt;/pages&gt;&lt;volume&gt;218&lt;/volume&gt;&lt;keywords&gt;&lt;keyword&gt;L.&lt;/keyword&gt;&lt;keyword&gt;High CO&lt;/keyword&gt;&lt;keyword&gt;Hoagland’s formulation&lt;/keyword&gt;&lt;keyword&gt;Light emitting diode (LED)&lt;/keyword&gt;&lt;keyword&gt;Plant factory&lt;/keyword&gt;&lt;keyword&gt;Capillary electrophoresis-mass spectrometry&lt;/keyword&gt;&lt;/keywords&gt;&lt;dates&gt;&lt;year&gt;2017&lt;/year&gt;&lt;pub-dates&gt;&lt;date&gt;2017/03/01/&lt;/date&gt;&lt;/pub-dates&gt;&lt;/dates&gt;&lt;isbn&gt;0308-8146&lt;/isbn&gt;&lt;urls&gt;&lt;related-urls&gt;&lt;url&gt;http://www.sciencedirect.com/science/article/pii/S0308814616314972&lt;/url&gt;&lt;/related-urls&gt;&lt;/urls&gt;&lt;electronic-resource-num&gt;doi: 10.1016/j.foodchem.2016.09.102&lt;/electronic-resource-num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  <w:lang w:val="de-DE"/>
              </w:rPr>
              <w:t>(Miyag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end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 xml:space="preserve"> and </w:t>
            </w:r>
            <w:r w:rsidR="008304EE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</w:t>
            </w:r>
            <w:r w:rsidR="008304EE">
              <w:rPr>
                <w:sz w:val="22"/>
                <w:szCs w:val="22"/>
                <w:lang w:val="en-AU"/>
              </w:rPr>
              <w:t>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="008304EE"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 w:rsidR="008304EE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Kumari and Agrawal, 2014)</w:t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1FED22A9" w14:textId="77777777" w:rsidTr="00227BCF">
        <w:tc>
          <w:tcPr>
            <w:tcW w:w="1707" w:type="dxa"/>
            <w:vMerge/>
          </w:tcPr>
          <w:p w14:paraId="756782B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0" w:type="dxa"/>
          </w:tcPr>
          <w:p w14:paraId="1F0FDB5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657" w:type="dxa"/>
          </w:tcPr>
          <w:p w14:paraId="3E5D64B4" w14:textId="21258CBF" w:rsidR="008304EE" w:rsidRPr="00DB375D" w:rsidRDefault="008304EE" w:rsidP="00584346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="00B64CB0">
              <w:rPr>
                <w:sz w:val="22"/>
                <w:szCs w:val="22"/>
                <w:lang w:val="en-AU"/>
              </w:rPr>
              <w:t xml:space="preserve"> and </w:t>
            </w:r>
            <w:r w:rsidR="00B64CB0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B64CB0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t xml:space="preserve">lettuce </w:t>
            </w:r>
            <w:r w:rsidR="00B64CB0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begin"/>
            </w:r>
            <w:r w:rsidR="00584346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instrText xml:space="preserve"> ADDIN EN.CITE &lt;EndNote&gt;&lt;Cite&gt;&lt;Author&gt;Miyagi&lt;/Author&gt;&lt;Year&gt;2017&lt;/Year&gt;&lt;RecNum&gt;1210&lt;/RecNum&gt;&lt;DisplayText&gt;(Miyagi et al., 2017)&lt;/DisplayText&gt;&lt;record&gt;&lt;rec-number&gt;1210&lt;/rec-number&gt;&lt;foreign-keys&gt;&lt;key app="EN" db-id="avdx25wrd0ad5geparxvepwbzd9apwpz9dss" timestamp="1523517184"&gt;1210&lt;/key&gt;&lt;/foreign-keys&gt;&lt;ref-type name="Journal Article"&gt;17&lt;/ref-type&gt;&lt;contributors&gt;&lt;authors&gt;&lt;author&gt;Miyagi, Atsuko&lt;/author&gt;&lt;author&gt;Uchimiya, Hirofumi&lt;/author&gt;&lt;author&gt;Kawai-Yamada, Maki&lt;/author&gt;&lt;/authors&gt;&lt;/contributors&gt;&lt;titles&gt;&lt;title&gt;Synergistic effects of light quality, carbon dioxide and nutrients on metabolite compositions of head lettuce under artificial growth conditions mimicking a plant factory&lt;/title&gt;&lt;secondary-title&gt;Food Chem.&lt;/secondary-title&gt;&lt;/titles&gt;&lt;periodical&gt;&lt;full-title&gt;Food Chem.&lt;/full-title&gt;&lt;/periodical&gt;&lt;pages&gt;561-568&lt;/pages&gt;&lt;volume&gt;218&lt;/volume&gt;&lt;keywords&gt;&lt;keyword&gt;L.&lt;/keyword&gt;&lt;keyword&gt;High CO&lt;/keyword&gt;&lt;keyword&gt;Hoagland’s formulation&lt;/keyword&gt;&lt;keyword&gt;Light emitting diode (LED)&lt;/keyword&gt;&lt;keyword&gt;Plant factory&lt;/keyword&gt;&lt;keyword&gt;Capillary electrophoresis-mass spectrometry&lt;/keyword&gt;&lt;/keywords&gt;&lt;dates&gt;&lt;year&gt;2017&lt;/year&gt;&lt;pub-dates&gt;&lt;date&gt;2017/03/01/&lt;/date&gt;&lt;/pub-dates&gt;&lt;/dates&gt;&lt;isbn&gt;0308-8146&lt;/isbn&gt;&lt;urls&gt;&lt;related-urls&gt;&lt;url&gt;http://www.sciencedirect.com/science/article/pii/S0308814616314972&lt;/url&gt;&lt;/related-urls&gt;&lt;/urls&gt;&lt;electronic-resource-num&gt;doi: 10.1016/j.foodchem.2016.09.102&lt;/electronic-resource-num&gt;&lt;/record&gt;&lt;/Cite&gt;&lt;/EndNote&gt;</w:instrText>
            </w:r>
            <w:r w:rsidR="00B64CB0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separate"/>
            </w:r>
            <w:r w:rsidR="00B64CB0"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  <w:lang w:val="de-DE"/>
              </w:rPr>
              <w:t>(Miyagi et al., 2017)</w:t>
            </w:r>
            <w:r w:rsidR="00B64CB0">
              <w:rPr>
                <w:rFonts w:eastAsiaTheme="minorEastAsia"/>
                <w:color w:val="000000" w:themeColor="text1"/>
                <w:kern w:val="0"/>
                <w:sz w:val="22"/>
                <w:szCs w:val="22"/>
                <w:lang w:val="de-DE"/>
              </w:rPr>
              <w:fldChar w:fldCharType="end"/>
            </w:r>
          </w:p>
        </w:tc>
      </w:tr>
      <w:tr w:rsidR="008304EE" w:rsidRPr="00DB375D" w14:paraId="1446C15C" w14:textId="77777777" w:rsidTr="00B64CB0">
        <w:trPr>
          <w:trHeight w:val="363"/>
        </w:trPr>
        <w:tc>
          <w:tcPr>
            <w:tcW w:w="1707" w:type="dxa"/>
            <w:vMerge/>
          </w:tcPr>
          <w:p w14:paraId="67577BF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0" w:type="dxa"/>
          </w:tcPr>
          <w:p w14:paraId="223CADD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657" w:type="dxa"/>
          </w:tcPr>
          <w:p w14:paraId="0CE6FB63" w14:textId="311EF806" w:rsidR="008304EE" w:rsidRPr="00DB375D" w:rsidRDefault="008304EE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59EE114D" w14:textId="77777777" w:rsidTr="00B64CB0">
        <w:trPr>
          <w:trHeight w:val="363"/>
        </w:trPr>
        <w:tc>
          <w:tcPr>
            <w:tcW w:w="1707" w:type="dxa"/>
          </w:tcPr>
          <w:p w14:paraId="1C88C1B6" w14:textId="3C61CAF4" w:rsidR="008806B7" w:rsidRPr="00DB375D" w:rsidRDefault="008806B7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Nitrate</w:t>
            </w:r>
          </w:p>
        </w:tc>
        <w:tc>
          <w:tcPr>
            <w:tcW w:w="850" w:type="dxa"/>
          </w:tcPr>
          <w:p w14:paraId="457C238E" w14:textId="0EB3C42A" w:rsidR="008806B7" w:rsidRPr="00DB375D" w:rsidRDefault="008806B7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657" w:type="dxa"/>
          </w:tcPr>
          <w:p w14:paraId="466CE084" w14:textId="5F2ACC99" w:rsidR="008806B7" w:rsidRPr="00BF301A" w:rsidRDefault="008806B7" w:rsidP="00CC3B5D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t>Celtuce</w:t>
            </w:r>
            <w:r w:rsidR="00EE2F0D"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in&lt;/Author&gt;&lt;Year&gt;2009&lt;/Year&gt;&lt;RecNum&gt;93&lt;/RecNum&gt;&lt;DisplayText&gt;(Jin et al., 2009)&lt;/DisplayText&gt;&lt;record&gt;&lt;rec-number&gt;93&lt;/rec-number&gt;&lt;foreign-keys&gt;&lt;key app="EN" db-id="avdx25wrd0ad5geparxvepwbzd9apwpz9dss" timestamp="1390653481"&gt;93&lt;/key&gt;&lt;/foreign-keys&gt;&lt;ref-type name="Journal Article"&gt;17&lt;/ref-type&gt;&lt;contributors&gt;&lt;authors&gt;&lt;author&gt;Jin, Chongwei&lt;/author&gt;&lt;author&gt;Du, Shaoting&lt;/author&gt;&lt;author&gt;Wang, Yue&lt;/author&gt;&lt;author&gt;Condon, Jason&lt;/author&gt;&lt;author&gt;Lin, Xianyong&lt;/author&gt;&lt;author&gt;Zhang, Yongsong&lt;/author&gt;&lt;/authors&gt;&lt;/contributors&gt;&lt;titles&gt;&lt;title&gt;Carbon dioxide enrichment by composting in greenhouses and its effect on vegetable production&lt;/title&gt;&lt;secondary-title&gt;&lt;style face="normal" font="default" charset="134" size="100%"&gt;J. Plant Nutr. Soil Sci.&lt;/style&gt;&lt;/secondary-title&gt;&lt;/titles&gt;&lt;periodical&gt;&lt;full-title&gt;J. Plant Nutr. Soil Sci.&lt;/full-title&gt;&lt;/periodical&gt;&lt;pages&gt;418-424&lt;/pages&gt;&lt;volume&gt;172&lt;/volume&gt;&lt;number&gt;3&lt;/number&gt;&lt;dates&gt;&lt;year&gt;2009&lt;/year&gt;&lt;/dates&gt;&lt;isbn&gt;1522-2624&lt;/isbn&gt;&lt;urls&gt;&lt;/urls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in et al.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="00A17FE3">
              <w:rPr>
                <w:sz w:val="22"/>
                <w:szCs w:val="22"/>
                <w:lang w:val="en-AU"/>
              </w:rPr>
              <w:t>,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sz w:val="22"/>
                <w:szCs w:val="22"/>
                <w:lang w:val="en-AU"/>
              </w:rPr>
              <w:t>ettuc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="00A17FE3">
              <w:rPr>
                <w:sz w:val="22"/>
                <w:szCs w:val="22"/>
                <w:lang w:val="en-AU"/>
              </w:rPr>
              <w:t xml:space="preserve"> and </w:t>
            </w:r>
            <w:r w:rsidR="00A17FE3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A17FE3">
              <w:rPr>
                <w:sz w:val="22"/>
                <w:szCs w:val="22"/>
                <w:lang w:val="en-AU"/>
              </w:rPr>
              <w:t>t</w:t>
            </w:r>
            <w:r w:rsidR="00A17FE3" w:rsidRPr="001C77FB">
              <w:rPr>
                <w:rFonts w:hint="eastAsia"/>
                <w:sz w:val="22"/>
                <w:szCs w:val="22"/>
                <w:lang w:val="en-AU"/>
              </w:rPr>
              <w:t>omato</w:t>
            </w:r>
            <w:r w:rsidR="00A17FE3">
              <w:rPr>
                <w:sz w:val="22"/>
                <w:szCs w:val="22"/>
                <w:lang w:val="en-AU"/>
              </w:rPr>
              <w:t xml:space="preserve"> </w:t>
            </w:r>
            <w:r w:rsidR="00385FA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 w:rsidR="00CC3B5D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Wei&lt;/Author&gt;&lt;Year&gt;2018&lt;/Year&gt;&lt;RecNum&gt;1214&lt;/RecNum&gt;&lt;DisplayText&gt;(Wei et al., 2018)&lt;/DisplayText&gt;&lt;record&gt;&lt;rec-number&gt;1214&lt;/rec-number&gt;&lt;foreign-keys&gt;&lt;key app="EN" db-id="avdx25wrd0ad5geparxvepwbzd9apwpz9dss" timestamp="1523751283"&gt;1214&lt;/key&gt;&lt;/foreign-keys&gt;&lt;ref-type name="Journal Article"&gt;17&lt;/ref-type&gt;&lt;contributors&gt;&lt;authors&gt;&lt;author&gt;Wei, Zhenhua&lt;/author&gt;&lt;author&gt;Du,Taisheng&lt;/author&gt;&lt;author&gt;Li, Xiangnan&lt;/author&gt;&lt;author&gt;Fang, Liang&lt;/author&gt;&lt;author&gt;Liu, Fulai&lt;/author&gt;&lt;/authors&gt;&lt;/contributors&gt;&lt;auth-address&gt;Taisheng Du,Center for Agricultural Water Research in China, China Agricultural University,China,dutaisheng@cau.edu.cn&amp;#xD;Fulai Liu,Department of Plant and Environmental Sciences, Faculty of Science, University of Copenhagen,Denmark,dutaisheng@cau.edu.cn&lt;/auth-address&gt;&lt;titles&gt;&lt;title&gt;&lt;style face="normal" font="default" size="100%"&gt;Interactive effects of elevated CO&lt;/style&gt;&lt;style face="subscript" font="default" size="100%"&gt;2&lt;/style&gt;&lt;style face="normal" font="default" size="100%"&gt; and N fertilization on yield and quality of tomato grown under reduced irrigation regime&lt;/style&gt;&lt;/title&gt;&lt;secondary-title&gt;Front. Plant Sci.&lt;/secondary-title&gt;&lt;short-title&gt;Effect of elevated CO2 on tomato fruit quality&lt;/short-title&gt;&lt;/titles&gt;&lt;periodical&gt;&lt;full-title&gt;Front. Plant Sci.&lt;/full-title&gt;&lt;/periodical&gt;&lt;volume&gt;9&lt;/volume&gt;&lt;number&gt;328&lt;/number&gt;&lt;keywords&gt;&lt;keyword&gt;CO2,Nitrogen,Reduced irrigation,yield,fruit quality,Tomato&lt;/keyword&gt;&lt;/keywords&gt;&lt;dates&gt;&lt;year&gt;2018&lt;/year&gt;&lt;pub-dates&gt;&lt;date&gt;2018-March-27&lt;/date&gt;&lt;/pub-dates&gt;&lt;/dates&gt;&lt;isbn&gt;1664-462X&lt;/isbn&gt;&lt;work-type&gt;Original Research&lt;/work-type&gt;&lt;urls&gt;&lt;related-urls&gt;&lt;url&gt;https://www.frontiersin.org/article/10.3389/fpls.2018.00328&lt;/url&gt;&lt;/related-urls&gt;&lt;/urls&gt;&lt;electronic-resource-num&gt;doi: 10.3389/fpls.2018.00328&lt;/electronic-resource-num&gt;&lt;language&gt;English&lt;/language&gt;&lt;/record&gt;&lt;/Cite&gt;&lt;/EndNote&gt;</w:instrText>
            </w:r>
            <w:r w:rsidR="00385FA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 w:rsidR="00385FAE"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Wei et al., 2018)</w:t>
            </w:r>
            <w:r w:rsidR="00385FAE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</w:p>
        </w:tc>
      </w:tr>
      <w:tr w:rsidR="008806B7" w:rsidRPr="00DB375D" w14:paraId="514A97CF" w14:textId="77777777" w:rsidTr="00B64CB0">
        <w:trPr>
          <w:trHeight w:val="363"/>
        </w:trPr>
        <w:tc>
          <w:tcPr>
            <w:tcW w:w="1707" w:type="dxa"/>
          </w:tcPr>
          <w:p w14:paraId="1D1A9FA6" w14:textId="77777777" w:rsidR="008806B7" w:rsidRPr="00DB375D" w:rsidRDefault="008806B7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0" w:type="dxa"/>
          </w:tcPr>
          <w:p w14:paraId="216B73A1" w14:textId="4533FE96" w:rsidR="008806B7" w:rsidRPr="00DB375D" w:rsidRDefault="008806B7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657" w:type="dxa"/>
          </w:tcPr>
          <w:p w14:paraId="323FB68A" w14:textId="7E47008D" w:rsidR="008806B7" w:rsidRPr="00BF301A" w:rsidRDefault="008806B7" w:rsidP="00CC3B5D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="0004101B">
              <w:rPr>
                <w:sz w:val="22"/>
                <w:szCs w:val="22"/>
                <w:lang w:val="en-AU"/>
              </w:rPr>
              <w:t>,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lettuc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23717F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Sk8L0Rpc3BsYXlUZXh0PjxyZWNvcmQ+PHJlYy1udW1i
ZXI+Njg1PC9yZWMtbnVtYmVyPjxmb3JlaWduLWtleXM+PGtleSBhcHA9IkVOIiBkYi1pZD0iYXZk
eDI1d3JkMGFkNWdlcGFyeHZlcHdiemQ5YXB3cHo5ZHNzIiB0aW1lc3RhbXA9IjE0NzQ2MTM2NDMi
PjY4NTwva2V5PjwvZm9yZWlnbi1rZXlzPjxyZWYtdHlwZSBuYW1lPSJKb3VybmFsIEFydGljbGUi
PjE3PC9yZWYtdHlwZT48Y29udHJpYnV0b3JzPjxhdXRob3JzPjxhdXRob3I+RG9ubmVsbHksIEFs
aXNvbjwvYXV0aG9yPjxhdXRob3I+TGF3c29uLCBUcmFjeTwvYXV0aG9yPjxhdXRob3I+Q3JhaWdv
biwgSmltPC9hdXRob3I+PGF1dGhvcj5CbGFjaywgQ29saW4gUi48L2F1dGhvcj48YXV0aG9yPkNv
bGxzLCBKZXJlbXkgSi48L2F1dGhvcj48YXV0aG9yPkxhbmRvbiwgR2VvZmY8L2F1dGhvcj48L2F1
dGhvcnM+PC9jb250cmlidXRvcnM+PHRpdGxlcz48dGl0bGU+PHN0eWxlIGZhY2U9Im5vcm1hbCIg
Zm9udD0iZGVmYXVsdCIgc2l6ZT0iMTAwJSI+RWZmZWN0cyBvZiBlbGV2YXRlZCBDTzwvc3R5bGU+
PHN0eWxlIGZhY2U9InN1YnNjcmlwdCIgZm9udD0iZGVmYXVsdCIgc2l6ZT0iMTAwJSI+Mjwvc3R5
bGU+PHN0eWxlIGZhY2U9Im5vcm1hbCIgZm9udD0iZGVmYXVsdCIgc2l6ZT0iMTAwJSI+IGFuZCBP
PC9zdHlsZT48c3R5bGUgZmFjZT0ic3Vic2NyaXB0IiBmb250PSJkZWZhdWx0IiBzaXplPSIxMDAl
Ij4zPC9zdHlsZT48c3R5bGUgZmFjZT0ibm9ybWFsIiBmb250PSJkZWZhdWx0IiBzaXplPSIxMDAl
Ij4gb24gdHViZXIgcXVhbGl0eSBpbiBwb3RhdG8gKDwvc3R5bGU+PHN0eWxlIGZhY2U9Iml0YWxp
YyIgZm9udD0iZGVmYXVsdCIgc2l6ZT0iMTAwJSI+U29sYW51bSB0dWJlcm9zdW08L3N0eWxlPjxz
dHlsZSBmYWNlPSJub3JtYWwiIGZvbnQ9ImRlZmF1bHQiIHNpemU9IjEwMCUiPiBMLik8L3N0eWxl
PjwvdGl0bGU+PHNlY29uZGFyeS10aXRsZT5BZ3JpYy4gRWNvc3lzdC4gRW52aXJvbi48L3NlY29u
ZGFyeS10aXRsZT48L3RpdGxlcz48cGVyaW9kaWNhbD48ZnVsbC10aXRsZT5BZ3JpYy4gRWNvc3lz
dC4gRW52aXJvbi48L2Z1bGwtdGl0bGU+PC9wZXJpb2RpY2FsPjxwYWdlcz4yNzMtMjg1PC9wYWdl
cz48dm9sdW1lPjg3PC92b2x1bWU+PG51bWJlcj4zPC9udW1iZXI+PGtleXdvcmRzPjxrZXl3b3Jk
PkNhcmJvbiBkaW94aWRlPC9rZXl3b3JkPjxrZXl3b3JkPk96b25lPC9rZXl3b3JkPjxrZXl3b3Jk
PlBvdGF0bzwva2V5d29yZD48a2V5d29yZD5Tb2xhbnVtIHR1YmVyb3N1bSBMLjwva2V5d29yZD48
a2V5d29yZD5UdWJlciBxdWFsaXR5PC9rZXl3b3JkPjxrZXl3b3JkPk9wZW4tdG9wIGNoYW1iZXJz
IChPVENzKTwva2V5d29yZD48a2V5d29yZD5Vbml0ZWQgS2luZ2RvbTwva2V5d29yZD48L2tleXdv
cmRzPjxkYXRlcz48eWVhcj4yMDAxPC95ZWFyPjxwdWItZGF0ZXM+PGRhdGU+MTIvLzwvZGF0ZT48
L3B1Yi1kYXRlcz48L2RhdGVzPjxpc2JuPjAxNjctODgwOTwvaXNibj48dXJscz48cmVsYXRlZC11
cmxzPjx1cmw+aHR0cDovL3d3dy5zY2llbmNlZGlyZWN0LmNvbS9zY2llbmNlL2FydGljbGUvcGlp
L1MwMTY3ODgwOTAxMDAxNDRYPC91cmw+PC9yZWxhdGVkLXVybHM+PC91cmxzPjxlbGVjdHJvbmlj
LXJlc291cmNlLW51bT5kb2k6IDEwLjEwMTYvUzAxNjctODgwOSgwMSkwMDE0NC1YPC9lbGVjdHJv
bmljLXJlc291cmNlLW51bT48L3JlY29yZD48L0NpdGU+PENpdGU+PEF1dGhvcj5Iw7ZneTwvQXV0
aG9yPjxZZWFyPjIwMDk8L1llYXI+PFJlY051bT42ODA8L1JlY051bT48cmVjb3JkPjxyZWMtbnVt
YmVyPjY4MDwvcmVjLW51bWJlcj48Zm9yZWlnbi1rZXlzPjxrZXkgYXBwPSJFTiIgZGItaWQ9ImF2
ZHgyNXdyZDBhZDVnZXBhcnh2ZXB3YnpkOWFwd3B6OWRzcyIgdGltZXN0YW1wPSIxNDc0NjEyOTM1
Ij42ODA8L2tleT48L2ZvcmVpZ24ta2V5cz48cmVmLXR5cGUgbmFtZT0iSm91cm5hbCBBcnRpY2xl
Ij4xNzwvcmVmLXR5cGU+PGNvbnRyaWJ1dG9ycz48YXV0aG9ycz48YXV0aG9yPkjDtmd5LCBQLjwv
YXV0aG9yPjxhdXRob3I+RmFuZ21laWVyLCBBLjwvYXV0aG9yPjwvYXV0aG9ycz48L2NvbnRyaWJ1
dG9ycz48dGl0bGVzPjx0aXRsZT48c3R5bGUgZmFjZT0ibm9ybWFsIiBmb250PSJkZWZhdWx0IiBz
aXplPSIxMDAlIj5BdG1vc3BoZXJpYyBDTzwvc3R5bGU+PHN0eWxlIGZhY2U9InN1YnNjcmlwdCIg
Zm9udD0iZGVmYXVsdCIgc2l6ZT0iMTAwJSI+Mjwvc3R5bGU+PHN0eWxlIGZhY2U9Im5vcm1hbCIg
Zm9udD0iZGVmYXVsdCIgc2l6ZT0iMTAwJSI+IGVucmljaG1lbnQgYWZmZWN0cyBwb3RhdG9lczog
Mi4gVHViZXIgcXVhbGl0eSB0cmFpdHM8L3N0eWxlPjwvdGl0bGU+PHNlY29uZGFyeS10aXRsZT5F
dXIuIEouIEFncm9uLiA8L3NlY29uZGFyeS10aXRsZT48L3RpdGxlcz48cGVyaW9kaWNhbD48ZnVs
bC10aXRsZT5FdXIuIEouIEFncm9uLjwvZnVsbC10aXRsZT48L3BlcmlvZGljYWw+PHBhZ2VzPjg1
LTk0PC9wYWdlcz48dm9sdW1lPjMwPC92b2x1bWU+PG51bWJlcj4yPC9udW1iZXI+PGtleXdvcmRz
PjxrZXl3b3JkPkNPMiBlbnJpY2htZW50PC9rZXl3b3JkPjxrZXl3b3JkPk9UQzwva2V5d29yZD48
a2V5d29yZD5Tb2xhbnVtIHR1YmVyb3N1bSBMLjwva2V5d29yZD48a2V5d29yZD5Qb3RhdG88L2tl
eXdvcmQ+PGtleXdvcmQ+VHViZXIgcXVhbGl0eTwva2V5d29yZD48L2tleXdvcmRzPjxkYXRlcz48
eWVhcj4yMDA5PC95ZWFyPjxwdWItZGF0ZXM+PGRhdGU+Mi8vPC9kYXRlPjwvcHViLWRhdGVzPjwv
ZGF0ZXM+PGlzYm4+MTE2MS0wMzAxPC9pc2JuPjx1cmxzPjxyZWxhdGVkLXVybHM+PHVybD5odHRw
Oi8vd3d3LnNjaWVuY2VkaXJlY3QuY29tL3NjaWVuY2UvYXJ0aWNsZS9waWkvUzExNjEwMzAxMDgw
MDA4Nzc8L3VybD48L3JlbGF0ZWQtdXJscz48L3VybHM+PGVsZWN0cm9uaWMtcmVzb3VyY2UtbnVt
PmRvaTogMTAuMTAxNi9qLmVqYS4yMDA4LjA3LjAwNjwvZWxlY3Ryb25pYy1yZXNvdXJjZS1udW0+
PC9yZWNvcmQ+PC9DaXRlPjwvRW5kTm90ZT4A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SMO2Z3kgYW5kIEZhbmdtZWllciwgMjAwOSk8L0Rpc3BsYXlUZXh0PjxyZWNvcmQ+PHJlYy1udW1i
ZXI+Njg1PC9yZWMtbnVtYmVyPjxmb3JlaWduLWtleXM+PGtleSBhcHA9IkVOIiBkYi1pZD0iYXZk
eDI1d3JkMGFkNWdlcGFyeHZlcHdiemQ5YXB3cHo5ZHNzIiB0aW1lc3RhbXA9IjE0NzQ2MTM2NDMi
PjY4NTwva2V5PjwvZm9yZWlnbi1rZXlzPjxyZWYtdHlwZSBuYW1lPSJKb3VybmFsIEFydGljbGUi
PjE3PC9yZWYtdHlwZT48Y29udHJpYnV0b3JzPjxhdXRob3JzPjxhdXRob3I+RG9ubmVsbHksIEFs
aXNvbjwvYXV0aG9yPjxhdXRob3I+TGF3c29uLCBUcmFjeTwvYXV0aG9yPjxhdXRob3I+Q3JhaWdv
biwgSmltPC9hdXRob3I+PGF1dGhvcj5CbGFjaywgQ29saW4gUi48L2F1dGhvcj48YXV0aG9yPkNv
bGxzLCBKZXJlbXkgSi48L2F1dGhvcj48YXV0aG9yPkxhbmRvbiwgR2VvZmY8L2F1dGhvcj48L2F1
dGhvcnM+PC9jb250cmlidXRvcnM+PHRpdGxlcz48dGl0bGU+PHN0eWxlIGZhY2U9Im5vcm1hbCIg
Zm9udD0iZGVmYXVsdCIgc2l6ZT0iMTAwJSI+RWZmZWN0cyBvZiBlbGV2YXRlZCBDTzwvc3R5bGU+
PHN0eWxlIGZhY2U9InN1YnNjcmlwdCIgZm9udD0iZGVmYXVsdCIgc2l6ZT0iMTAwJSI+Mjwvc3R5
bGU+PHN0eWxlIGZhY2U9Im5vcm1hbCIgZm9udD0iZGVmYXVsdCIgc2l6ZT0iMTAwJSI+IGFuZCBP
PC9zdHlsZT48c3R5bGUgZmFjZT0ic3Vic2NyaXB0IiBmb250PSJkZWZhdWx0IiBzaXplPSIxMDAl
Ij4zPC9zdHlsZT48c3R5bGUgZmFjZT0ibm9ybWFsIiBmb250PSJkZWZhdWx0IiBzaXplPSIxMDAl
Ij4gb24gdHViZXIgcXVhbGl0eSBpbiBwb3RhdG8gKDwvc3R5bGU+PHN0eWxlIGZhY2U9Iml0YWxp
YyIgZm9udD0iZGVmYXVsdCIgc2l6ZT0iMTAwJSI+U29sYW51bSB0dWJlcm9zdW08L3N0eWxlPjxz
dHlsZSBmYWNlPSJub3JtYWwiIGZvbnQ9ImRlZmF1bHQiIHNpemU9IjEwMCUiPiBMLik8L3N0eWxl
PjwvdGl0bGU+PHNlY29uZGFyeS10aXRsZT5BZ3JpYy4gRWNvc3lzdC4gRW52aXJvbi48L3NlY29u
ZGFyeS10aXRsZT48L3RpdGxlcz48cGVyaW9kaWNhbD48ZnVsbC10aXRsZT5BZ3JpYy4gRWNvc3lz
dC4gRW52aXJvbi48L2Z1bGwtdGl0bGU+PC9wZXJpb2RpY2FsPjxwYWdlcz4yNzMtMjg1PC9wYWdl
cz48dm9sdW1lPjg3PC92b2x1bWU+PG51bWJlcj4zPC9udW1iZXI+PGtleXdvcmRzPjxrZXl3b3Jk
PkNhcmJvbiBkaW94aWRlPC9rZXl3b3JkPjxrZXl3b3JkPk96b25lPC9rZXl3b3JkPjxrZXl3b3Jk
PlBvdGF0bzwva2V5d29yZD48a2V5d29yZD5Tb2xhbnVtIHR1YmVyb3N1bSBMLjwva2V5d29yZD48
a2V5d29yZD5UdWJlciBxdWFsaXR5PC9rZXl3b3JkPjxrZXl3b3JkPk9wZW4tdG9wIGNoYW1iZXJz
IChPVENzKTwva2V5d29yZD48a2V5d29yZD5Vbml0ZWQgS2luZ2RvbTwva2V5d29yZD48L2tleXdv
cmRzPjxkYXRlcz48eWVhcj4yMDAxPC95ZWFyPjxwdWItZGF0ZXM+PGRhdGU+MTIvLzwvZGF0ZT48
L3B1Yi1kYXRlcz48L2RhdGVzPjxpc2JuPjAxNjctODgwOTwvaXNibj48dXJscz48cmVsYXRlZC11
cmxzPjx1cmw+aHR0cDovL3d3dy5zY2llbmNlZGlyZWN0LmNvbS9zY2llbmNlL2FydGljbGUvcGlp
L1MwMTY3ODgwOTAxMDAxNDRYPC91cmw+PC9yZWxhdGVkLXVybHM+PC91cmxzPjxlbGVjdHJvbmlj
LXJlc291cmNlLW51bT5kb2k6IDEwLjEwMTYvUzAxNjctODgwOSgwMSkwMDE0NC1YPC9lbGVjdHJv
bmljLXJlc291cmNlLW51bT48L3JlY29yZD48L0NpdGU+PENpdGU+PEF1dGhvcj5Iw7ZneTwvQXV0
aG9yPjxZZWFyPjIwMDk8L1llYXI+PFJlY051bT42ODA8L1JlY051bT48cmVjb3JkPjxyZWMtbnVt
YmVyPjY4MDwvcmVjLW51bWJlcj48Zm9yZWlnbi1rZXlzPjxrZXkgYXBwPSJFTiIgZGItaWQ9ImF2
ZHgyNXdyZDBhZDVnZXBhcnh2ZXB3YnpkOWFwd3B6OWRzcyIgdGltZXN0YW1wPSIxNDc0NjEyOTM1
Ij42ODA8L2tleT48L2ZvcmVpZ24ta2V5cz48cmVmLXR5cGUgbmFtZT0iSm91cm5hbCBBcnRpY2xl
Ij4xNzwvcmVmLXR5cGU+PGNvbnRyaWJ1dG9ycz48YXV0aG9ycz48YXV0aG9yPkjDtmd5LCBQLjwv
YXV0aG9yPjxhdXRob3I+RmFuZ21laWVyLCBBLjwvYXV0aG9yPjwvYXV0aG9ycz48L2NvbnRyaWJ1
dG9ycz48dGl0bGVzPjx0aXRsZT48c3R5bGUgZmFjZT0ibm9ybWFsIiBmb250PSJkZWZhdWx0IiBz
aXplPSIxMDAlIj5BdG1vc3BoZXJpYyBDTzwvc3R5bGU+PHN0eWxlIGZhY2U9InN1YnNjcmlwdCIg
Zm9udD0iZGVmYXVsdCIgc2l6ZT0iMTAwJSI+Mjwvc3R5bGU+PHN0eWxlIGZhY2U9Im5vcm1hbCIg
Zm9udD0iZGVmYXVsdCIgc2l6ZT0iMTAwJSI+IGVucmljaG1lbnQgYWZmZWN0cyBwb3RhdG9lczog
Mi4gVHViZXIgcXVhbGl0eSB0cmFpdHM8L3N0eWxlPjwvdGl0bGU+PHNlY29uZGFyeS10aXRsZT5F
dXIuIEouIEFncm9uLiA8L3NlY29uZGFyeS10aXRsZT48L3RpdGxlcz48cGVyaW9kaWNhbD48ZnVs
bC10aXRsZT5FdXIuIEouIEFncm9uLjwvZnVsbC10aXRsZT48L3BlcmlvZGljYWw+PHBhZ2VzPjg1
LTk0PC9wYWdlcz48dm9sdW1lPjMwPC92b2x1bWU+PG51bWJlcj4yPC9udW1iZXI+PGtleXdvcmRz
PjxrZXl3b3JkPkNPMiBlbnJpY2htZW50PC9rZXl3b3JkPjxrZXl3b3JkPk9UQzwva2V5d29yZD48
a2V5d29yZD5Tb2xhbnVtIHR1YmVyb3N1bSBMLjwva2V5d29yZD48a2V5d29yZD5Qb3RhdG88L2tl
eXdvcmQ+PGtleXdvcmQ+VHViZXIgcXVhbGl0eTwva2V5d29yZD48L2tleXdvcmRzPjxkYXRlcz48
eWVhcj4yMDA5PC95ZWFyPjxwdWItZGF0ZXM+PGRhdGU+Mi8vPC9kYXRlPjwvcHViLWRhdGVzPjwv
ZGF0ZXM+PGlzYm4+MTE2MS0wMzAxPC9pc2JuPjx1cmxzPjxyZWxhdGVkLXVybHM+PHVybD5odHRw
Oi8vd3d3LnNjaWVuY2VkaXJlY3QuY29tL3NjaWVuY2UvYXJ0aWNsZS9waWkvUzExNjEwMzAxMDgw
MDA4Nzc8L3VybD48L3JlbGF0ZWQtdXJscz48L3VybHM+PGVsZWN0cm9uaWMtcmVzb3VyY2UtbnVt
PmRvaTogMTAuMTAxNi9qLmVqYS4yMDA4LjA3LjAwNjwvZWxlY3Ryb25pYy1yZXNvdXJjZS1udW0+
PC9yZWNvcmQ+PC9DaXRlPjwvRW5kTm90ZT4A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23717F">
              <w:rPr>
                <w:sz w:val="22"/>
                <w:szCs w:val="22"/>
                <w:lang w:val="en-AU"/>
              </w:rPr>
            </w:r>
            <w:r w:rsidRPr="0023717F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nelly et al., 2001; Högy and Fangmeier, 2009)</w:t>
            </w:r>
            <w:r w:rsidRPr="0023717F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lastRenderedPageBreak/>
              <w:t>§</w:t>
            </w:r>
            <w:r>
              <w:rPr>
                <w:sz w:val="22"/>
                <w:szCs w:val="22"/>
                <w:lang w:val="en-AU"/>
              </w:rPr>
              <w:t>spinach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Proietti&lt;/Author&gt;&lt;Year&gt;2013&lt;/Year&gt;&lt;RecNum&gt;1150&lt;/RecNum&gt;&lt;DisplayText&gt;(Proietti et al., 2013)&lt;/DisplayText&gt;&lt;record&gt;&lt;rec-number&gt;1150&lt;/rec-number&gt;&lt;foreign-keys&gt;&lt;key app="EN" db-id="avdx25wrd0ad5geparxvepwbzd9apwpz9dss" timestamp="1517784029"&gt;1150&lt;/key&gt;&lt;/foreign-keys&gt;&lt;ref-type name="Journal Article"&gt;17&lt;/ref-type&gt;&lt;contributors&gt;&lt;authors&gt;&lt;author&gt;Proietti, Simona&lt;/author&gt;&lt;author&gt;Moscatello, Stefano&lt;/author&gt;&lt;author&gt;Giacomelli, Gene A.&lt;/author&gt;&lt;author&gt;Battistelli, Alberto&lt;/author&gt;&lt;/authors&gt;&lt;/contributors&gt;&lt;titles&gt;&lt;title&gt;&lt;style face="normal" font="default" size="100%"&gt;Influence of the interaction between light intensity and CO&lt;/style&gt;&lt;style face="subscript" font="default" size="100%"&gt;2&lt;/style&gt;&lt;style face="normal" font="default" size="100%"&gt; concentration on productivity and quality of spinach (&lt;/style&gt;&lt;style face="italic" font="default" size="100%"&gt;Spinacia oleracea &lt;/style&gt;&lt;style face="normal" font="default" size="100%"&gt;L.) grown in fully controlled environment&lt;/style&gt;&lt;/title&gt;&lt;secondary-title&gt;Adv. Space Res.&lt;/secondary-title&gt;&lt;/titles&gt;&lt;periodical&gt;&lt;full-title&gt;Adv. Space Res.&lt;/full-title&gt;&lt;/periodical&gt;&lt;pages&gt;1193-1200&lt;/pages&gt;&lt;volume&gt;52&lt;/volume&gt;&lt;number&gt;6&lt;/number&gt;&lt;keywords&gt;&lt;keyword&gt;Ascorbic acid&lt;/keyword&gt;&lt;keyword&gt;Oxalic acid&lt;/keyword&gt;&lt;keyword&gt;Nitrate&lt;/keyword&gt;&lt;keyword&gt;Controlled environment&lt;/keyword&gt;&lt;keyword&gt;Life support in space&lt;/keyword&gt;&lt;keyword&gt;L.&lt;/keyword&gt;&lt;/keywords&gt;&lt;dates&gt;&lt;year&gt;2013&lt;/year&gt;&lt;pub-dates&gt;&lt;date&gt;2013/09/15/&lt;/date&gt;&lt;/pub-dates&gt;&lt;/dates&gt;&lt;isbn&gt;0273-1177&lt;/isbn&gt;&lt;urls&gt;&lt;related-urls&gt;&lt;url&gt;http://www.sciencedirect.com/science/article/pii/S0273117713003463&lt;/url&gt;&lt;/related-urls&gt;&lt;/urls&gt;&lt;electronic-resource-num&gt;doi: 10.1016/j.asr.2013.06.005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roietti et al., 2013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23717F">
              <w:rPr>
                <w:rFonts w:hint="eastAsia"/>
                <w:sz w:val="22"/>
                <w:szCs w:val="22"/>
                <w:lang w:val="en-AU"/>
              </w:rPr>
              <w:t>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="00A17FE3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A17FE3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aGVlbGVyPC9BdXRob3I+PFllYXI+MTk5NzwvWWVhcj48
UmVjTnVtPjEwOTA8L1JlY051bT48RGlzcGxheVRleHQ+KFdlaSBldCBhbC4sIDIwMTg7IFdoZWVs
ZXIgZXQgYWwuLCAxOTk3KTwvRGlzcGxheVRleHQ+PHJlY29yZD48cmVjLW51bWJlcj4xMDkwPC9y
ZWMtbnVtYmVyPjxmb3JlaWduLWtleXM+PGtleSBhcHA9IkVOIiBkYi1pZD0iYXZkeDI1d3JkMGFk
NWdlcGFyeHZlcHdiemQ5YXB3cHo5ZHNzIiB0aW1lc3RhbXA9IjE1MDgyODkxMjkiPjEwOTA8L2tl
eT48L2ZvcmVpZ24ta2V5cz48cmVmLXR5cGUgbmFtZT0iSm91cm5hbCBBcnRpY2xlIj4xNzwvcmVm
LXR5cGU+PGNvbnRyaWJ1dG9ycz48YXV0aG9ycz48YXV0aG9yPldoZWVsZXIsIFIuIE0uPC9hdXRo
b3I+PGF1dGhvcj5NYWNrb3dpYWssIEMuIEwuPC9hdXRob3I+PGF1dGhvcj5TdHV0dGUsIEcuIFcu
PC9hdXRob3I+PGF1dGhvcj5Zb3JpbywgTi4gQy48L2F1dGhvcj48YXV0aG9yPkJlcnJ5LCBXLiBM
LjwvYXV0aG9yPjwvYXV0aG9ycz48L2NvbnRyaWJ1dG9ycz48dGl0bGVzPjx0aXRsZT5FZmZlY3Qg
b2YgZWxldmF0ZWQgY2FyYm9uIGRpb3hpZGUgb24gbnV0cml0aW9uYWwgcXVhbGl0eSBvZiB0b21h
dG88L3RpdGxlPjxzZWNvbmRhcnktdGl0bGU+QWR2LiBTcGFjZSBSZXMuPC9zZWNvbmRhcnktdGl0
bGU+PC90aXRsZXM+PHBlcmlvZGljYWw+PGZ1bGwtdGl0bGU+QWR2LiBTcGFjZSBSZXMuPC9mdWxs
LXRpdGxlPjwvcGVyaW9kaWNhbD48cGFnZXM+MTk3NS0xOTc4PC9wYWdlcz48dm9sdW1lPjIwPC92
b2x1bWU+PG51bWJlcj4xMDwvbnVtYmVyPjxkYXRlcz48eWVhcj4xOTk3PC95ZWFyPjxwdWItZGF0
ZXM+PGRhdGU+MTk5Ny8wMS8wMS88L2RhdGU+PC9wdWItZGF0ZXM+PC9kYXRlcz48aXNibj4wMjcz
LTExNzc8L2lzYm4+PHVybHM+PHJlbGF0ZWQtdXJscz48dXJsPmh0dHA6Ly93d3cuc2NpZW5jZWRp
cmVjdC5jb20vc2NpZW5jZS9hcnRpY2xlL3BpaS9TMDI3MzExNzc5NzAwMjYzOTwvdXJsPjwvcmVs
YXRlZC11cmxzPjwvdXJscz48ZWxlY3Ryb25pYy1yZXNvdXJjZS1udW0+ZG9pOiAxMC4xMDE2L1Mw
MjczLTExNzcoOTcpMDAyNjMtOTwvZWxlY3Ryb25pYy1yZXNvdXJjZS1udW0+PC9yZWNvcmQ+PC9D
aXRlPjxDaXRlPjxBdXRob3I+V2VpPC9BdXRob3I+PFllYXI+MjAxODwvWWVhcj48UmVjTnVtPjEy
MTQ8L1JlY051bT48cmVjb3JkPjxyZWMtbnVtYmVyPjEyMTQ8L3JlYy1udW1iZXI+PGZvcmVpZ24t
a2V5cz48a2V5IGFwcD0iRU4iIGRiLWlkPSJhdmR4MjV3cmQwYWQ1Z2VwYXJ4dmVwd2J6ZDlhcHdw
ejlkc3MiIHRpbWVzdGFtcD0iMTUyMzc1MTI4MyI+MTIxNDwva2V5PjwvZm9yZWlnbi1rZXlzPjxy
ZWYtdHlwZSBuYW1lPSJKb3VybmFsIEFydGljbGUiPjE3PC9yZWYtdHlwZT48Y29udHJpYnV0b3Jz
PjxhdXRob3JzPjxhdXRob3I+V2VpLCBaaGVuaHVhPC9hdXRob3I+PGF1dGhvcj5EdSxUYWlzaGVu
ZzwvYXV0aG9yPjxhdXRob3I+TGksIFhpYW5nbmFuPC9hdXRob3I+PGF1dGhvcj5GYW5nLCBMaWFu
ZzwvYXV0aG9yPjxhdXRob3I+TGl1LCBGdWxhaTwvYXV0aG9yPjwvYXV0aG9ycz48L2NvbnRyaWJ1
dG9ycz48YXV0aC1hZGRyZXNzPlRhaXNoZW5nIER1LENlbnRlciBmb3IgQWdyaWN1bHR1cmFsIFdh
dGVyIFJlc2VhcmNoIGluIENoaW5hLCBDaGluYSBBZ3JpY3VsdHVyYWwgVW5pdmVyc2l0eSxDaGlu
YSxkdXRhaXNoZW5nQGNhdS5lZHUuY24mI3hEO0Z1bGFpIExpdSxEZXBhcnRtZW50IG9mIFBsYW50
IGFuZCBFbnZpcm9ubWVudGFsIFNjaWVuY2VzLCBGYWN1bHR5IG9mIFNjaWVuY2UsIFVuaXZlcnNp
dHkgb2YgQ29wZW5oYWdlbixEZW5tYXJrLGR1dGFpc2hlbmdAY2F1LmVkdS5jbjwvYXV0aC1hZGRy
ZXNzPjx0aXRsZXM+PHRpdGxlPjxzdHlsZSBmYWNlPSJub3JtYWwiIGZvbnQ9ImRlZmF1bHQiIHNp
emU9IjEwMCUiPkludGVyYWN0aXZlIGVmZmVjdHMgb2YgZWxldmF0ZWQgQ088L3N0eWxlPjxzdHls
ZSBmYWNlPSJzdWJzY3JpcHQiIGZvbnQ9ImRlZmF1bHQiIHNpemU9IjEwMCUiPjI8L3N0eWxlPjxz
dHlsZSBmYWNlPSJub3JtYWwiIGZvbnQ9ImRlZmF1bHQiIHNpemU9IjEwMCUiPiBhbmQgTiBmZXJ0
aWxpemF0aW9uIG9uIHlpZWxkIGFuZCBxdWFsaXR5IG9mIHRvbWF0byBncm93biB1bmRlciByZWR1
Y2VkIGlycmlnYXRpb24gcmVnaW1lPC9zdHlsZT48L3RpdGxlPjxzZWNvbmRhcnktdGl0bGU+RnJv
bnQuIFBsYW50IFNjaS48L3NlY29uZGFyeS10aXRsZT48c2hvcnQtdGl0bGU+RWZmZWN0IG9mIGVs
ZXZhdGVkIENPMiBvbiB0b21hdG8gZnJ1aXQgcXVhbGl0eTwvc2hvcnQtdGl0bGU+PC90aXRsZXM+
PHBlcmlvZGljYWw+PGZ1bGwtdGl0bGU+RnJvbnQuIFBsYW50IFNjaS48L2Z1bGwtdGl0bGU+PC9w
ZXJpb2RpY2FsPjx2b2x1bWU+OTwvdm9sdW1lPjxudW1iZXI+MzI4PC9udW1iZXI+PGtleXdvcmRz
PjxrZXl3b3JkPkNPMixOaXRyb2dlbixSZWR1Y2VkIGlycmlnYXRpb24seWllbGQsZnJ1aXQgcXVh
bGl0eSxUb21hdG88L2tleXdvcmQ+PC9rZXl3b3Jkcz48ZGF0ZXM+PHllYXI+MjAxODwveWVhcj48
cHViLWRhdGVzPjxkYXRlPjIwMTgtTWFyY2gtMjc8L2RhdGU+PC9wdWItZGF0ZXM+PC9kYXRlcz48
aXNibj4xNjY0LTQ2Mlg8L2lzYm4+PHdvcmstdHlwZT5PcmlnaW5hbCBSZXNlYXJjaDwvd29yay10
eXBlPjx1cmxzPjxyZWxhdGVkLXVybHM+PHVybD5odHRwczovL3d3dy5mcm9udGllcnNpbi5vcmcv
YXJ0aWNsZS8xMC4zMzg5L2ZwbHMuMjAxOC4wMDMyODwvdXJsPjwvcmVsYXRlZC11cmxzPjwvdXJs
cz48ZWxlY3Ryb25pYy1yZXNvdXJjZS1udW0+ZG9pOiAxMC4zMzg5L2ZwbHMuMjAxOC4wMDMyODwv
ZWxlY3Ryb25pYy1yZXNvdXJjZS1udW0+PGxhbmd1YWdlPkVuZ2xpc2g8L2xhbmd1YWdlPjwvcmVj
b3JkPjwvQ2l0ZT48L0VuZE5vdGU+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CC3B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aGVlbGVyPC9BdXRob3I+PFllYXI+MTk5NzwvWWVhcj48
UmVjTnVtPjEwOTA8L1JlY051bT48RGlzcGxheVRleHQ+KFdlaSBldCBhbC4sIDIwMTg7IFdoZWVs
ZXIgZXQgYWwuLCAxOTk3KTwvRGlzcGxheVRleHQ+PHJlY29yZD48cmVjLW51bWJlcj4xMDkwPC9y
ZWMtbnVtYmVyPjxmb3JlaWduLWtleXM+PGtleSBhcHA9IkVOIiBkYi1pZD0iYXZkeDI1d3JkMGFk
NWdlcGFyeHZlcHdiemQ5YXB3cHo5ZHNzIiB0aW1lc3RhbXA9IjE1MDgyODkxMjkiPjEwOTA8L2tl
eT48L2ZvcmVpZ24ta2V5cz48cmVmLXR5cGUgbmFtZT0iSm91cm5hbCBBcnRpY2xlIj4xNzwvcmVm
LXR5cGU+PGNvbnRyaWJ1dG9ycz48YXV0aG9ycz48YXV0aG9yPldoZWVsZXIsIFIuIE0uPC9hdXRo
b3I+PGF1dGhvcj5NYWNrb3dpYWssIEMuIEwuPC9hdXRob3I+PGF1dGhvcj5TdHV0dGUsIEcuIFcu
PC9hdXRob3I+PGF1dGhvcj5Zb3JpbywgTi4gQy48L2F1dGhvcj48YXV0aG9yPkJlcnJ5LCBXLiBM
LjwvYXV0aG9yPjwvYXV0aG9ycz48L2NvbnRyaWJ1dG9ycz48dGl0bGVzPjx0aXRsZT5FZmZlY3Qg
b2YgZWxldmF0ZWQgY2FyYm9uIGRpb3hpZGUgb24gbnV0cml0aW9uYWwgcXVhbGl0eSBvZiB0b21h
dG88L3RpdGxlPjxzZWNvbmRhcnktdGl0bGU+QWR2LiBTcGFjZSBSZXMuPC9zZWNvbmRhcnktdGl0
bGU+PC90aXRsZXM+PHBlcmlvZGljYWw+PGZ1bGwtdGl0bGU+QWR2LiBTcGFjZSBSZXMuPC9mdWxs
LXRpdGxlPjwvcGVyaW9kaWNhbD48cGFnZXM+MTk3NS0xOTc4PC9wYWdlcz48dm9sdW1lPjIwPC92
b2x1bWU+PG51bWJlcj4xMDwvbnVtYmVyPjxkYXRlcz48eWVhcj4xOTk3PC95ZWFyPjxwdWItZGF0
ZXM+PGRhdGU+MTk5Ny8wMS8wMS88L2RhdGU+PC9wdWItZGF0ZXM+PC9kYXRlcz48aXNibj4wMjcz
LTExNzc8L2lzYm4+PHVybHM+PHJlbGF0ZWQtdXJscz48dXJsPmh0dHA6Ly93d3cuc2NpZW5jZWRp
cmVjdC5jb20vc2NpZW5jZS9hcnRpY2xlL3BpaS9TMDI3MzExNzc5NzAwMjYzOTwvdXJsPjwvcmVs
YXRlZC11cmxzPjwvdXJscz48ZWxlY3Ryb25pYy1yZXNvdXJjZS1udW0+ZG9pOiAxMC4xMDE2L1Mw
MjczLTExNzcoOTcpMDAyNjMtOTwvZWxlY3Ryb25pYy1yZXNvdXJjZS1udW0+PC9yZWNvcmQ+PC9D
aXRlPjxDaXRlPjxBdXRob3I+V2VpPC9BdXRob3I+PFllYXI+MjAxODwvWWVhcj48UmVjTnVtPjEy
MTQ8L1JlY051bT48cmVjb3JkPjxyZWMtbnVtYmVyPjEyMTQ8L3JlYy1udW1iZXI+PGZvcmVpZ24t
a2V5cz48a2V5IGFwcD0iRU4iIGRiLWlkPSJhdmR4MjV3cmQwYWQ1Z2VwYXJ4dmVwd2J6ZDlhcHdw
ejlkc3MiIHRpbWVzdGFtcD0iMTUyMzc1MTI4MyI+MTIxNDwva2V5PjwvZm9yZWlnbi1rZXlzPjxy
ZWYtdHlwZSBuYW1lPSJKb3VybmFsIEFydGljbGUiPjE3PC9yZWYtdHlwZT48Y29udHJpYnV0b3Jz
PjxhdXRob3JzPjxhdXRob3I+V2VpLCBaaGVuaHVhPC9hdXRob3I+PGF1dGhvcj5EdSxUYWlzaGVu
ZzwvYXV0aG9yPjxhdXRob3I+TGksIFhpYW5nbmFuPC9hdXRob3I+PGF1dGhvcj5GYW5nLCBMaWFu
ZzwvYXV0aG9yPjxhdXRob3I+TGl1LCBGdWxhaTwvYXV0aG9yPjwvYXV0aG9ycz48L2NvbnRyaWJ1
dG9ycz48YXV0aC1hZGRyZXNzPlRhaXNoZW5nIER1LENlbnRlciBmb3IgQWdyaWN1bHR1cmFsIFdh
dGVyIFJlc2VhcmNoIGluIENoaW5hLCBDaGluYSBBZ3JpY3VsdHVyYWwgVW5pdmVyc2l0eSxDaGlu
YSxkdXRhaXNoZW5nQGNhdS5lZHUuY24mI3hEO0Z1bGFpIExpdSxEZXBhcnRtZW50IG9mIFBsYW50
IGFuZCBFbnZpcm9ubWVudGFsIFNjaWVuY2VzLCBGYWN1bHR5IG9mIFNjaWVuY2UsIFVuaXZlcnNp
dHkgb2YgQ29wZW5oYWdlbixEZW5tYXJrLGR1dGFpc2hlbmdAY2F1LmVkdS5jbjwvYXV0aC1hZGRy
ZXNzPjx0aXRsZXM+PHRpdGxlPjxzdHlsZSBmYWNlPSJub3JtYWwiIGZvbnQ9ImRlZmF1bHQiIHNp
emU9IjEwMCUiPkludGVyYWN0aXZlIGVmZmVjdHMgb2YgZWxldmF0ZWQgQ088L3N0eWxlPjxzdHls
ZSBmYWNlPSJzdWJzY3JpcHQiIGZvbnQ9ImRlZmF1bHQiIHNpemU9IjEwMCUiPjI8L3N0eWxlPjxz
dHlsZSBmYWNlPSJub3JtYWwiIGZvbnQ9ImRlZmF1bHQiIHNpemU9IjEwMCUiPiBhbmQgTiBmZXJ0
aWxpemF0aW9uIG9uIHlpZWxkIGFuZCBxdWFsaXR5IG9mIHRvbWF0byBncm93biB1bmRlciByZWR1
Y2VkIGlycmlnYXRpb24gcmVnaW1lPC9zdHlsZT48L3RpdGxlPjxzZWNvbmRhcnktdGl0bGU+RnJv
bnQuIFBsYW50IFNjaS48L3NlY29uZGFyeS10aXRsZT48c2hvcnQtdGl0bGU+RWZmZWN0IG9mIGVs
ZXZhdGVkIENPMiBvbiB0b21hdG8gZnJ1aXQgcXVhbGl0eTwvc2hvcnQtdGl0bGU+PC90aXRsZXM+
PHBlcmlvZGljYWw+PGZ1bGwtdGl0bGU+RnJvbnQuIFBsYW50IFNjaS48L2Z1bGwtdGl0bGU+PC9w
ZXJpb2RpY2FsPjx2b2x1bWU+OTwvdm9sdW1lPjxudW1iZXI+MzI4PC9udW1iZXI+PGtleXdvcmRz
PjxrZXl3b3JkPkNPMixOaXRyb2dlbixSZWR1Y2VkIGlycmlnYXRpb24seWllbGQsZnJ1aXQgcXVh
bGl0eSxUb21hdG88L2tleXdvcmQ+PC9rZXl3b3Jkcz48ZGF0ZXM+PHllYXI+MjAxODwveWVhcj48
cHViLWRhdGVzPjxkYXRlPjIwMTgtTWFyY2gtMjc8L2RhdGU+PC9wdWItZGF0ZXM+PC9kYXRlcz48
aXNibj4xNjY0LTQ2Mlg8L2lzYm4+PHdvcmstdHlwZT5PcmlnaW5hbCBSZXNlYXJjaDwvd29yay10
eXBlPjx1cmxzPjxyZWxhdGVkLXVybHM+PHVybD5odHRwczovL3d3dy5mcm9udGllcnNpbi5vcmcv
YXJ0aWNsZS8xMC4zMzg5L2ZwbHMuMjAxOC4wMDMyODwvdXJsPjwvcmVsYXRlZC11cmxzPjwvdXJs
cz48ZWxlY3Ryb25pYy1yZXNvdXJjZS1udW0+ZG9pOiAxMC4zMzg5L2ZwbHMuMjAxOC4wMDMyODwv
ZWxlY3Ryb25pYy1yZXNvdXJjZS1udW0+PGxhbmd1YWdlPkVuZ2xpc2g8L2xhbmd1YWdlPjwvcmVj
b3JkPjwvQ2l0ZT48L0VuZE5vdGU+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CC3B5D">
              <w:rPr>
                <w:sz w:val="22"/>
                <w:szCs w:val="22"/>
                <w:lang w:val="en-AU"/>
              </w:rPr>
            </w:r>
            <w:r w:rsidR="00CC3B5D">
              <w:rPr>
                <w:sz w:val="22"/>
                <w:szCs w:val="22"/>
                <w:lang w:val="en-AU"/>
              </w:rPr>
              <w:fldChar w:fldCharType="end"/>
            </w:r>
            <w:r w:rsidRPr="00A17FE3">
              <w:rPr>
                <w:sz w:val="22"/>
                <w:szCs w:val="22"/>
                <w:lang w:val="en-AU"/>
              </w:rPr>
            </w:r>
            <w:r w:rsidRPr="00A17FE3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Wei et al., 2018; Wheeler et al., 1997)</w:t>
            </w:r>
            <w:r w:rsidRPr="00A17FE3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35EDFD3E" w14:textId="77777777" w:rsidTr="00B64CB0">
        <w:trPr>
          <w:trHeight w:val="363"/>
        </w:trPr>
        <w:tc>
          <w:tcPr>
            <w:tcW w:w="1707" w:type="dxa"/>
          </w:tcPr>
          <w:p w14:paraId="35AECB93" w14:textId="77777777" w:rsidR="008806B7" w:rsidRPr="00DB375D" w:rsidRDefault="008806B7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50" w:type="dxa"/>
          </w:tcPr>
          <w:p w14:paraId="0DC4850C" w14:textId="6D865A28" w:rsidR="008806B7" w:rsidRPr="00DB375D" w:rsidRDefault="008806B7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657" w:type="dxa"/>
          </w:tcPr>
          <w:p w14:paraId="4730CB24" w14:textId="501C8FE2" w:rsidR="008806B7" w:rsidRPr="00BF301A" w:rsidRDefault="008806B7" w:rsidP="006A79B0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1C77FB">
              <w:rPr>
                <w:sz w:val="22"/>
                <w:szCs w:val="22"/>
                <w:lang w:val="en-AU"/>
              </w:rPr>
              <w:t>elery, Chinese cabbage</w:t>
            </w:r>
            <w:r>
              <w:rPr>
                <w:sz w:val="22"/>
                <w:szCs w:val="22"/>
                <w:lang w:val="en-AU"/>
              </w:rPr>
              <w:t>,</w:t>
            </w:r>
            <w:r w:rsidRPr="001C77F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>lettuce and oily sowthistl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in&lt;/Author&gt;&lt;Year&gt;2009&lt;/Year&gt;&lt;RecNum&gt;93&lt;/RecNum&gt;&lt;DisplayText&gt;(Jin et al., 2009)&lt;/DisplayText&gt;&lt;record&gt;&lt;rec-number&gt;93&lt;/rec-number&gt;&lt;foreign-keys&gt;&lt;key app="EN" db-id="avdx25wrd0ad5geparxvepwbzd9apwpz9dss" timestamp="1390653481"&gt;93&lt;/key&gt;&lt;/foreign-keys&gt;&lt;ref-type name="Journal Article"&gt;17&lt;/ref-type&gt;&lt;contributors&gt;&lt;authors&gt;&lt;author&gt;Jin, Chongwei&lt;/author&gt;&lt;author&gt;Du, Shaoting&lt;/author&gt;&lt;author&gt;Wang, Yue&lt;/author&gt;&lt;author&gt;Condon, Jason&lt;/author&gt;&lt;author&gt;Lin, Xianyong&lt;/author&gt;&lt;author&gt;Zhang, Yongsong&lt;/author&gt;&lt;/authors&gt;&lt;/contributors&gt;&lt;titles&gt;&lt;title&gt;Carbon dioxide enrichment by composting in greenhouses and its effect on vegetable production&lt;/title&gt;&lt;secondary-title&gt;&lt;style face="normal" font="default" charset="134" size="100%"&gt;J. Plant Nutr. Soil Sci.&lt;/style&gt;&lt;/secondary-title&gt;&lt;/titles&gt;&lt;periodical&gt;&lt;full-title&gt;J. Plant Nutr. Soil Sci.&lt;/full-title&gt;&lt;/periodical&gt;&lt;pages&gt;418-424&lt;/pages&gt;&lt;volume&gt;172&lt;/volume&gt;&lt;number&gt;3&lt;/number&gt;&lt;dates&gt;&lt;year&gt;2009&lt;/year&gt;&lt;/dates&gt;&lt;isbn&gt;1522-2624&lt;/isbn&gt;&lt;urls&gt;&lt;/urls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in et al., 2009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lettuce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Pérez-López&lt;/Author&gt;&lt;Year&gt;2015&lt;/Year&gt;&lt;RecNum&gt;624&lt;/RecNum&gt;&lt;DisplayText&gt;(Pérez-López et al., 2015a)&lt;/DisplayText&gt;&lt;record&gt;&lt;rec-number&gt;624&lt;/rec-number&gt;&lt;foreign-keys&gt;&lt;key app="EN" db-id="avdx25wrd0ad5geparxvepwbzd9apwpz9dss" timestamp="1463449614"&gt;624&lt;/key&gt;&lt;/foreign-keys&gt;&lt;ref-type name="Journal Article"&gt;17&lt;/ref-type&gt;&lt;contributors&gt;&lt;authors&gt;&lt;author&gt;Pérez-López, Usue&lt;/author&gt;&lt;author&gt;Miranda-Apodaca, Jon&lt;/author&gt;&lt;author&gt;Lacuesta, Maite&lt;/author&gt;&lt;author&gt;Mena-Petite, Amaia&lt;/author&gt;&lt;author&gt;Muñoz-Rueda, Alberto&lt;/author&gt;&lt;/authors&gt;&lt;/contributors&gt;&lt;titles&gt;&lt;title&gt;&lt;style face="normal" font="default" size="100%"&gt;Growth and nutritional quality improvement in two differently pigmented lettuce cultivars grown under elevated CO&lt;/style&gt;&lt;style face="subscript" font="default" size="100%"&gt;2&lt;/style&gt;&lt;style face="normal" font="default" size="100%"&gt; and/or salinity&lt;/style&gt;&lt;/title&gt;&lt;secondary-title&gt;Sci. Hortic.&lt;/secondary-title&gt;&lt;/titles&gt;&lt;periodical&gt;&lt;full-title&gt;Sci. Hortic.&lt;/full-title&gt;&lt;/periodical&gt;&lt;pages&gt;56-66&lt;/pages&gt;&lt;volume&gt;195&lt;/volume&gt;&lt;keywords&gt;&lt;keyword&gt;Antioxidants&lt;/keyword&gt;&lt;keyword&gt;Elevated CO2&lt;/keyword&gt;&lt;keyword&gt;Lettuce&lt;/keyword&gt;&lt;keyword&gt;Minerals&lt;/keyword&gt;&lt;keyword&gt;Nutraceutical value&lt;/keyword&gt;&lt;keyword&gt;Salt stress&lt;/keyword&gt;&lt;/keywords&gt;&lt;dates&gt;&lt;year&gt;2015&lt;/year&gt;&lt;pub-dates&gt;&lt;date&gt;11/12/&lt;/date&gt;&lt;/pub-dates&gt;&lt;/dates&gt;&lt;isbn&gt;0304-4238&lt;/isbn&gt;&lt;urls&gt;&lt;related-urls&gt;&lt;url&gt;http://www.sciencedirect.com/science/article/pii/S0304423815301539&lt;/url&gt;&lt;/related-urls&gt;&lt;/urls&gt;&lt;electronic-resource-num&gt;doi: 10.1016/j.scienta.2015.08.03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, </w:t>
            </w:r>
            <w:r w:rsidR="00CE2BF8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Vm9ybmUgZXQgYWwuLCAyMDAyKTwvRGlzcGxheVRleHQ+PHJlY29yZD48cmVjLW51bWJlcj42ODU8
L3JlYy1udW1iZXI+PGZvcmVpZ24ta2V5cz48a2V5IGFwcD0iRU4iIGRiLWlkPSJhdmR4MjV3cmQw
YWQ1Z2VwYXJ4dmVwd2J6ZDlhcHdwejlkc3MiIHRpbWVzdGFtcD0iMTQ3NDYxMzY0MyI+Njg1PC9r
ZXk+PC9mb3JlaWduLWtleXM+PHJlZi10eXBlIG5hbWU9IkpvdXJuYWwgQXJ0aWNsZSI+MTc8L3Jl
Zi10eXBlPjxjb250cmlidXRvcnM+PGF1dGhvcnM+PGF1dGhvcj5Eb25uZWxseSwgQWxpc29uPC9h
dXRob3I+PGF1dGhvcj5MYXdzb24sIFRyYWN5PC9hdXRob3I+PGF1dGhvcj5DcmFpZ29uLCBKaW08
L2F1dGhvcj48YXV0aG9yPkJsYWNrLCBDb2xpbiBSLjwvYXV0aG9yPjxhdXRob3I+Q29sbHMsIEpl
cmVteSBKLjwvYXV0aG9yPjxhdXRob3I+TGFuZG9uLCBHZW9mZjwvYXV0aG9yPjwvYXV0aG9ycz48
L2NvbnRyaWJ1dG9ycz48dGl0bGVzPjx0aXRsZT48c3R5bGUgZmFjZT0ibm9ybWFsIiBmb250PSJk
ZWZhdWx0IiBzaXplPSIxMDAlIj5FZmZlY3RzIG9mIGVsZXZhdGVkIENPPC9zdHlsZT48c3R5bGUg
ZmFjZT0ic3Vic2NyaXB0IiBmb250PSJkZWZhdWx0IiBzaXplPSIxMDAlIj4yPC9zdHlsZT48c3R5
bGUgZmFjZT0ibm9ybWFsIiBmb250PSJkZWZhdWx0IiBzaXplPSIxMDAlIj4gYW5kIE88L3N0eWxl
PjxzdHlsZSBmYWNlPSJzdWJzY3JpcHQiIGZvbnQ9ImRlZmF1bHQiIHNpemU9IjEwMCUiPjM8L3N0
eWxlPjxzdHlsZSBmYWNlPSJub3JtYWwiIGZvbnQ9ImRlZmF1bHQiIHNpemU9IjEwMCUiPiBvbiB0
dWJlciBxdWFsaXR5IGluIHBvdGF0byAoPC9zdHlsZT48c3R5bGUgZmFjZT0iaXRhbGljIiBmb250
PSJkZWZhdWx0IiBzaXplPSIxMDAlIj5Tb2xhbnVtIHR1YmVyb3N1bTwvc3R5bGU+PHN0eWxlIGZh
Y2U9Im5vcm1hbCIgZm9udD0iZGVmYXVsdCIgc2l6ZT0iMTAwJSI+IEwuKTwvc3R5bGU+PC90aXRs
ZT48c2Vjb25kYXJ5LXRpdGxlPkFncmljLiBFY29zeXN0LiBFbnZpcm9uLjwvc2Vjb25kYXJ5LXRp
dGxlPjwvdGl0bGVzPjxwZXJpb2RpY2FsPjxmdWxsLXRpdGxlPkFncmljLiBFY29zeXN0LiBFbnZp
cm9uLjwvZnVsbC10aXRsZT48L3BlcmlvZGljYWw+PHBhZ2VzPjI3My0yODU8L3BhZ2VzPjx2b2x1
bWU+ODc8L3ZvbHVtZT48bnVtYmVyPjM8L251bWJlcj48a2V5d29yZHM+PGtleXdvcmQ+Q2FyYm9u
IGRpb3hpZGU8L2tleXdvcmQ+PGtleXdvcmQ+T3pvbmU8L2tleXdvcmQ+PGtleXdvcmQ+UG90YXRv
PC9rZXl3b3JkPjxrZXl3b3JkPlNvbGFudW0gdHViZXJvc3VtIEwuPC9rZXl3b3JkPjxrZXl3b3Jk
PlR1YmVyIHF1YWxpdHk8L2tleXdvcmQ+PGtleXdvcmQ+T3Blbi10b3AgY2hhbWJlcnMgKE9UQ3Mp
PC9rZXl3b3JkPjxrZXl3b3JkPlVuaXRlZCBLaW5nZG9tPC9rZXl3b3JkPjwva2V5d29yZHM+PGRh
dGVzPjx5ZWFyPjIwMDE8L3llYXI+PHB1Yi1kYXRlcz48ZGF0ZT4xMi8vPC9kYXRlPjwvcHViLWRh
dGVzPjwvZGF0ZXM+PGlzYm4+MDE2Ny04ODA5PC9pc2JuPjx1cmxzPjxyZWxhdGVkLXVybHM+PHVy
bD5odHRwOi8vd3d3LnNjaWVuY2VkaXJlY3QuY29tL3NjaWVuY2UvYXJ0aWNsZS9waWkvUzAxNjc4
ODA5MDEwMDE0NFg8L3VybD48L3JlbGF0ZWQtdXJscz48L3VybHM+PGVsZWN0cm9uaWMtcmVzb3Vy
Y2UtbnVtPmRvaTogMTAuMTAxNi9TMDE2Ny04ODA5KDAxKTAwMTQ0LVg8L2VsZWN0cm9uaWMtcmVz
b3VyY2UtbnVtPjwvcmVjb3JkPjwvQ2l0ZT48Q2l0ZT48QXV0aG9yPlZvcm5lPC9BdXRob3I+PFll
YXI+MjAwMjwvWWVhcj48UmVjTnVtPjExMjwvUmVjTnVt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wvRW5kTm90ZT5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uZWxseTwvQXV0aG9yPjxZZWFyPjIwMDE8L1llYXI+
PFJlY051bT42ODU8L1JlY051bT48RGlzcGxheVRleHQ+KERvbm5lbGx5IGV0IGFsLiwgMjAwMTsg
Vm9ybmUgZXQgYWwuLCAyMDAyKTwvRGlzcGxheVRleHQ+PHJlY29yZD48cmVjLW51bWJlcj42ODU8
L3JlYy1udW1iZXI+PGZvcmVpZ24ta2V5cz48a2V5IGFwcD0iRU4iIGRiLWlkPSJhdmR4MjV3cmQw
YWQ1Z2VwYXJ4dmVwd2J6ZDlhcHdwejlkc3MiIHRpbWVzdGFtcD0iMTQ3NDYxMzY0MyI+Njg1PC9r
ZXk+PC9mb3JlaWduLWtleXM+PHJlZi10eXBlIG5hbWU9IkpvdXJuYWwgQXJ0aWNsZSI+MTc8L3Jl
Zi10eXBlPjxjb250cmlidXRvcnM+PGF1dGhvcnM+PGF1dGhvcj5Eb25uZWxseSwgQWxpc29uPC9h
dXRob3I+PGF1dGhvcj5MYXdzb24sIFRyYWN5PC9hdXRob3I+PGF1dGhvcj5DcmFpZ29uLCBKaW08
L2F1dGhvcj48YXV0aG9yPkJsYWNrLCBDb2xpbiBSLjwvYXV0aG9yPjxhdXRob3I+Q29sbHMsIEpl
cmVteSBKLjwvYXV0aG9yPjxhdXRob3I+TGFuZG9uLCBHZW9mZjwvYXV0aG9yPjwvYXV0aG9ycz48
L2NvbnRyaWJ1dG9ycz48dGl0bGVzPjx0aXRsZT48c3R5bGUgZmFjZT0ibm9ybWFsIiBmb250PSJk
ZWZhdWx0IiBzaXplPSIxMDAlIj5FZmZlY3RzIG9mIGVsZXZhdGVkIENPPC9zdHlsZT48c3R5bGUg
ZmFjZT0ic3Vic2NyaXB0IiBmb250PSJkZWZhdWx0IiBzaXplPSIxMDAlIj4yPC9zdHlsZT48c3R5
bGUgZmFjZT0ibm9ybWFsIiBmb250PSJkZWZhdWx0IiBzaXplPSIxMDAlIj4gYW5kIE88L3N0eWxl
PjxzdHlsZSBmYWNlPSJzdWJzY3JpcHQiIGZvbnQ9ImRlZmF1bHQiIHNpemU9IjEwMCUiPjM8L3N0
eWxlPjxzdHlsZSBmYWNlPSJub3JtYWwiIGZvbnQ9ImRlZmF1bHQiIHNpemU9IjEwMCUiPiBvbiB0
dWJlciBxdWFsaXR5IGluIHBvdGF0byAoPC9zdHlsZT48c3R5bGUgZmFjZT0iaXRhbGljIiBmb250
PSJkZWZhdWx0IiBzaXplPSIxMDAlIj5Tb2xhbnVtIHR1YmVyb3N1bTwvc3R5bGU+PHN0eWxlIGZh
Y2U9Im5vcm1hbCIgZm9udD0iZGVmYXVsdCIgc2l6ZT0iMTAwJSI+IEwuKTwvc3R5bGU+PC90aXRs
ZT48c2Vjb25kYXJ5LXRpdGxlPkFncmljLiBFY29zeXN0LiBFbnZpcm9uLjwvc2Vjb25kYXJ5LXRp
dGxlPjwvdGl0bGVzPjxwZXJpb2RpY2FsPjxmdWxsLXRpdGxlPkFncmljLiBFY29zeXN0LiBFbnZp
cm9uLjwvZnVsbC10aXRsZT48L3BlcmlvZGljYWw+PHBhZ2VzPjI3My0yODU8L3BhZ2VzPjx2b2x1
bWU+ODc8L3ZvbHVtZT48bnVtYmVyPjM8L251bWJlcj48a2V5d29yZHM+PGtleXdvcmQ+Q2FyYm9u
IGRpb3hpZGU8L2tleXdvcmQ+PGtleXdvcmQ+T3pvbmU8L2tleXdvcmQ+PGtleXdvcmQ+UG90YXRv
PC9rZXl3b3JkPjxrZXl3b3JkPlNvbGFudW0gdHViZXJvc3VtIEwuPC9rZXl3b3JkPjxrZXl3b3Jk
PlR1YmVyIHF1YWxpdHk8L2tleXdvcmQ+PGtleXdvcmQ+T3Blbi10b3AgY2hhbWJlcnMgKE9UQ3Mp
PC9rZXl3b3JkPjxrZXl3b3JkPlVuaXRlZCBLaW5nZG9tPC9rZXl3b3JkPjwva2V5d29yZHM+PGRh
dGVzPjx5ZWFyPjIwMDE8L3llYXI+PHB1Yi1kYXRlcz48ZGF0ZT4xMi8vPC9kYXRlPjwvcHViLWRh
dGVzPjwvZGF0ZXM+PGlzYm4+MDE2Ny04ODA5PC9pc2JuPjx1cmxzPjxyZWxhdGVkLXVybHM+PHVy
bD5odHRwOi8vd3d3LnNjaWVuY2VkaXJlY3QuY29tL3NjaWVuY2UvYXJ0aWNsZS9waWkvUzAxNjc4
ODA5MDEwMDE0NFg8L3VybD48L3JlbGF0ZWQtdXJscz48L3VybHM+PGVsZWN0cm9uaWMtcmVzb3Vy
Y2UtbnVtPmRvaTogMTAuMTAxNi9TMDE2Ny04ODA5KDAxKTAwMTQ0LVg8L2VsZWN0cm9uaWMtcmVz
b3VyY2UtbnVtPjwvcmVjb3JkPjwvQ2l0ZT48Q2l0ZT48QXV0aG9yPlZvcm5lPC9BdXRob3I+PFll
YXI+MjAwMjwvWWVhcj48UmVjTnVtPjExMjwvUmVjTnVt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wvRW5kTm90ZT5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nelly et al., 2001; Vorne et al., 200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pinach</w:t>
            </w:r>
            <w:r w:rsidR="00EE2F0D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Proietti&lt;/Author&gt;&lt;Year&gt;2013&lt;/Year&gt;&lt;RecNum&gt;1150&lt;/RecNum&gt;&lt;DisplayText&gt;(Proietti et al., 2013)&lt;/DisplayText&gt;&lt;record&gt;&lt;rec-number&gt;1150&lt;/rec-number&gt;&lt;foreign-keys&gt;&lt;key app="EN" db-id="avdx25wrd0ad5geparxvepwbzd9apwpz9dss" timestamp="1517784029"&gt;1150&lt;/key&gt;&lt;/foreign-keys&gt;&lt;ref-type name="Journal Article"&gt;17&lt;/ref-type&gt;&lt;contributors&gt;&lt;authors&gt;&lt;author&gt;Proietti, Simona&lt;/author&gt;&lt;author&gt;Moscatello, Stefano&lt;/author&gt;&lt;author&gt;Giacomelli, Gene A.&lt;/author&gt;&lt;author&gt;Battistelli, Alberto&lt;/author&gt;&lt;/authors&gt;&lt;/contributors&gt;&lt;titles&gt;&lt;title&gt;&lt;style face="normal" font="default" size="100%"&gt;Influence of the interaction between light intensity and CO&lt;/style&gt;&lt;style face="subscript" font="default" size="100%"&gt;2&lt;/style&gt;&lt;style face="normal" font="default" size="100%"&gt; concentration on productivity and quality of spinach (&lt;/style&gt;&lt;style face="italic" font="default" size="100%"&gt;Spinacia oleracea &lt;/style&gt;&lt;style face="normal" font="default" size="100%"&gt;L.) grown in fully controlled environment&lt;/style&gt;&lt;/title&gt;&lt;secondary-title&gt;Adv. Space Res.&lt;/secondary-title&gt;&lt;/titles&gt;&lt;periodical&gt;&lt;full-title&gt;Adv. Space Res.&lt;/full-title&gt;&lt;/periodical&gt;&lt;pages&gt;1193-1200&lt;/pages&gt;&lt;volume&gt;52&lt;/volume&gt;&lt;number&gt;6&lt;/number&gt;&lt;keywords&gt;&lt;keyword&gt;Ascorbic acid&lt;/keyword&gt;&lt;keyword&gt;Oxalic acid&lt;/keyword&gt;&lt;keyword&gt;Nitrate&lt;/keyword&gt;&lt;keyword&gt;Controlled environment&lt;/keyword&gt;&lt;keyword&gt;Life support in space&lt;/keyword&gt;&lt;keyword&gt;L.&lt;/keyword&gt;&lt;/keywords&gt;&lt;dates&gt;&lt;year&gt;2013&lt;/year&gt;&lt;pub-dates&gt;&lt;date&gt;2013/09/15/&lt;/date&gt;&lt;/pub-dates&gt;&lt;/dates&gt;&lt;isbn&gt;0273-1177&lt;/isbn&gt;&lt;urls&gt;&lt;related-urls&gt;&lt;url&gt;http://www.sciencedirect.com/science/article/pii/S0273117713003463&lt;/url&gt;&lt;/related-urls&gt;&lt;/urls&gt;&lt;electronic-resource-num&gt;doi: 10.1016/j.asr.2013.06.005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roietti et al., 2013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</w:tbl>
    <w:p w14:paraId="31F14750" w14:textId="5ED3933A" w:rsidR="008304EE" w:rsidRDefault="008304EE" w:rsidP="008304EE">
      <w:pPr>
        <w:ind w:firstLine="0"/>
        <w:jc w:val="left"/>
        <w:rPr>
          <w:lang w:val="en-AU"/>
        </w:rPr>
        <w:sectPr w:rsidR="008304EE" w:rsidSect="00F37298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  <w:r w:rsidRPr="00CD75B7">
        <w:rPr>
          <w:rFonts w:hint="eastAsia"/>
          <w:sz w:val="22"/>
          <w:szCs w:val="22"/>
          <w:lang w:val="en-AU"/>
        </w:rPr>
        <w:t>↑</w:t>
      </w:r>
      <w:r w:rsidRPr="00CD75B7">
        <w:rPr>
          <w:rFonts w:hint="eastAsia"/>
          <w:sz w:val="22"/>
          <w:szCs w:val="22"/>
          <w:lang w:val="en-AU"/>
        </w:rPr>
        <w:t xml:space="preserve"> increase, </w:t>
      </w:r>
      <w:r w:rsidRPr="00CD75B7">
        <w:rPr>
          <w:rFonts w:hint="eastAsia"/>
          <w:sz w:val="22"/>
          <w:szCs w:val="22"/>
          <w:lang w:val="en-AU"/>
        </w:rPr>
        <w:t>＝</w:t>
      </w:r>
      <w:r w:rsidRPr="00CD75B7">
        <w:rPr>
          <w:rFonts w:hint="eastAsia"/>
          <w:sz w:val="22"/>
          <w:szCs w:val="22"/>
          <w:lang w:val="en-AU"/>
        </w:rPr>
        <w:t xml:space="preserve"> no significant change, </w:t>
      </w:r>
      <w:r w:rsidRPr="00CD75B7">
        <w:rPr>
          <w:rFonts w:hint="eastAsia"/>
          <w:sz w:val="22"/>
          <w:szCs w:val="22"/>
          <w:lang w:val="en-AU"/>
        </w:rPr>
        <w:t>↓</w:t>
      </w:r>
      <w:r w:rsidRPr="00CD75B7">
        <w:rPr>
          <w:rFonts w:hint="eastAsia"/>
          <w:sz w:val="22"/>
          <w:szCs w:val="22"/>
          <w:lang w:val="en-AU"/>
        </w:rPr>
        <w:t xml:space="preserve"> decrease</w:t>
      </w:r>
      <w:r w:rsidR="00745D58">
        <w:rPr>
          <w:sz w:val="22"/>
          <w:szCs w:val="22"/>
          <w:lang w:val="en-AU"/>
        </w:rPr>
        <w:t xml:space="preserve"> (</w:t>
      </w:r>
      <w:r w:rsidR="00745D58" w:rsidRPr="00745D58">
        <w:rPr>
          <w:i/>
          <w:sz w:val="22"/>
          <w:szCs w:val="22"/>
          <w:lang w:val="en-AU"/>
        </w:rPr>
        <w:t>p</w:t>
      </w:r>
      <w:r w:rsidR="00745D58">
        <w:rPr>
          <w:sz w:val="22"/>
          <w:szCs w:val="22"/>
          <w:lang w:val="en-AU"/>
        </w:rPr>
        <w:t>&lt;0.05)</w:t>
      </w:r>
      <w:r w:rsidRPr="00CD75B7">
        <w:rPr>
          <w:rFonts w:hint="eastAsia"/>
          <w:sz w:val="22"/>
          <w:szCs w:val="22"/>
          <w:lang w:val="en-AU"/>
        </w:rPr>
        <w:t xml:space="preserve">. 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lang w:val="de-DE"/>
        </w:rPr>
        <w:t xml:space="preserve">†, 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>‡ and § indicate the ratios of concentrations of elevated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to ambient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are &lt;1.5, 1.5-2.0 and &gt;2.0, respectively.</w:t>
      </w:r>
    </w:p>
    <w:p w14:paraId="10499278" w14:textId="6E9F463D" w:rsidR="008304EE" w:rsidRPr="009207FC" w:rsidRDefault="008806B7" w:rsidP="00A367A7">
      <w:pPr>
        <w:ind w:firstLine="0"/>
        <w:jc w:val="left"/>
        <w:outlineLvl w:val="0"/>
        <w:rPr>
          <w:b/>
        </w:rPr>
      </w:pPr>
      <w:r>
        <w:rPr>
          <w:b/>
          <w:lang w:val="en-AU"/>
        </w:rPr>
        <w:lastRenderedPageBreak/>
        <w:t>Table S4</w:t>
      </w:r>
      <w:r w:rsidR="008304EE">
        <w:rPr>
          <w:b/>
          <w:lang w:val="en-AU"/>
        </w:rPr>
        <w:t>.</w:t>
      </w:r>
      <w:r w:rsidR="008304EE" w:rsidRPr="00314EED">
        <w:rPr>
          <w:b/>
          <w:lang w:val="en-AU"/>
        </w:rPr>
        <w:t xml:space="preserve"> </w:t>
      </w:r>
      <w:r w:rsidR="008304EE" w:rsidRPr="009207FC">
        <w:rPr>
          <w:b/>
          <w:lang w:val="en-AU"/>
        </w:rPr>
        <w:t xml:space="preserve">Effects of elevated </w:t>
      </w:r>
      <w:r w:rsidR="008304EE" w:rsidRPr="009207FC">
        <w:rPr>
          <w:b/>
        </w:rPr>
        <w:t>CO</w:t>
      </w:r>
      <w:r w:rsidR="008304EE" w:rsidRPr="009207FC">
        <w:rPr>
          <w:b/>
          <w:vertAlign w:val="subscript"/>
        </w:rPr>
        <w:t xml:space="preserve">2 </w:t>
      </w:r>
      <w:r w:rsidR="008304EE" w:rsidRPr="009207FC">
        <w:rPr>
          <w:b/>
        </w:rPr>
        <w:t xml:space="preserve">on </w:t>
      </w:r>
      <w:r w:rsidR="00EF3E3B">
        <w:rPr>
          <w:b/>
        </w:rPr>
        <w:t xml:space="preserve">concentrations of </w:t>
      </w:r>
      <w:r w:rsidR="008304EE" w:rsidRPr="009207FC">
        <w:rPr>
          <w:b/>
        </w:rPr>
        <w:t>antioxidants in vegetables</w:t>
      </w:r>
      <w:r w:rsidR="008304EE" w:rsidRPr="009207FC">
        <w:rPr>
          <w:b/>
          <w:sz w:val="22"/>
          <w:szCs w:val="22"/>
          <w:lang w:val="en-AU"/>
        </w:rPr>
        <w:t>.</w:t>
      </w:r>
    </w:p>
    <w:tbl>
      <w:tblPr>
        <w:tblStyle w:val="TableGrid"/>
        <w:tblW w:w="9010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9"/>
        <w:gridCol w:w="799"/>
        <w:gridCol w:w="6492"/>
      </w:tblGrid>
      <w:tr w:rsidR="008304EE" w:rsidRPr="00DB375D" w14:paraId="0F8AFF26" w14:textId="77777777" w:rsidTr="00227BCF">
        <w:trPr>
          <w:jc w:val="center"/>
        </w:trPr>
        <w:tc>
          <w:tcPr>
            <w:tcW w:w="1719" w:type="dxa"/>
            <w:tcBorders>
              <w:top w:val="single" w:sz="4" w:space="0" w:color="auto"/>
              <w:bottom w:val="single" w:sz="4" w:space="0" w:color="auto"/>
            </w:tcBorders>
          </w:tcPr>
          <w:p w14:paraId="7184C73A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Quality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t>parameters</w:t>
            </w:r>
          </w:p>
        </w:tc>
        <w:tc>
          <w:tcPr>
            <w:tcW w:w="799" w:type="dxa"/>
            <w:tcBorders>
              <w:top w:val="single" w:sz="4" w:space="0" w:color="auto"/>
              <w:bottom w:val="single" w:sz="4" w:space="0" w:color="auto"/>
            </w:tcBorders>
          </w:tcPr>
          <w:p w14:paraId="0DDC00C6" w14:textId="77777777" w:rsidR="008304EE" w:rsidRPr="00D90F53" w:rsidRDefault="008304EE" w:rsidP="00227BCF">
            <w:pPr>
              <w:ind w:firstLine="0"/>
              <w:jc w:val="left"/>
              <w:rPr>
                <w:sz w:val="22"/>
                <w:szCs w:val="22"/>
                <w:vertAlign w:val="subscript"/>
              </w:rPr>
            </w:pPr>
            <w:r w:rsidRPr="00DB375D">
              <w:rPr>
                <w:sz w:val="22"/>
                <w:szCs w:val="22"/>
              </w:rPr>
              <w:t>CO</w:t>
            </w:r>
            <w:r w:rsidRPr="00DB375D">
              <w:rPr>
                <w:sz w:val="22"/>
                <w:szCs w:val="22"/>
                <w:vertAlign w:val="subscript"/>
              </w:rPr>
              <w:t xml:space="preserve">2 </w:t>
            </w:r>
            <w:r w:rsidRPr="00DB375D">
              <w:rPr>
                <w:sz w:val="22"/>
                <w:szCs w:val="22"/>
                <w:lang w:val="en-AU"/>
              </w:rPr>
              <w:t>effects</w:t>
            </w:r>
          </w:p>
        </w:tc>
        <w:tc>
          <w:tcPr>
            <w:tcW w:w="6492" w:type="dxa"/>
            <w:tcBorders>
              <w:top w:val="single" w:sz="4" w:space="0" w:color="auto"/>
              <w:bottom w:val="single" w:sz="4" w:space="0" w:color="auto"/>
            </w:tcBorders>
          </w:tcPr>
          <w:p w14:paraId="4C16536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rops</w:t>
            </w:r>
          </w:p>
        </w:tc>
      </w:tr>
      <w:tr w:rsidR="008304EE" w:rsidRPr="00DB375D" w14:paraId="3CE8D742" w14:textId="77777777" w:rsidTr="00227BCF">
        <w:trPr>
          <w:jc w:val="center"/>
        </w:trPr>
        <w:tc>
          <w:tcPr>
            <w:tcW w:w="1719" w:type="dxa"/>
            <w:tcBorders>
              <w:top w:val="single" w:sz="4" w:space="0" w:color="auto"/>
            </w:tcBorders>
          </w:tcPr>
          <w:p w14:paraId="626B0F0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Ascorbic acid</w:t>
            </w:r>
          </w:p>
        </w:tc>
        <w:tc>
          <w:tcPr>
            <w:tcW w:w="799" w:type="dxa"/>
            <w:tcBorders>
              <w:top w:val="single" w:sz="4" w:space="0" w:color="auto"/>
            </w:tcBorders>
          </w:tcPr>
          <w:p w14:paraId="402C383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  <w:tcBorders>
              <w:top w:val="single" w:sz="4" w:space="0" w:color="auto"/>
            </w:tcBorders>
          </w:tcPr>
          <w:p w14:paraId="7B746F90" w14:textId="3FBB45CE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1C77FB">
              <w:rPr>
                <w:sz w:val="22"/>
                <w:szCs w:val="22"/>
                <w:lang w:val="en-AU"/>
              </w:rPr>
              <w:t xml:space="preserve">elery, </w:t>
            </w:r>
            <w:r>
              <w:t>celtuce</w:t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1C77FB">
              <w:rPr>
                <w:sz w:val="22"/>
                <w:szCs w:val="22"/>
                <w:lang w:val="en-AU"/>
              </w:rPr>
              <w:t>Chinese cabbage</w:t>
            </w:r>
            <w:r>
              <w:rPr>
                <w:sz w:val="22"/>
                <w:szCs w:val="22"/>
                <w:lang w:val="en-AU"/>
              </w:rPr>
              <w:t>,</w:t>
            </w:r>
            <w:r w:rsidRPr="001C77F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>lettuce and oily sowthistl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in&lt;/Author&gt;&lt;Year&gt;2009&lt;/Year&gt;&lt;RecNum&gt;93&lt;/RecNum&gt;&lt;DisplayText&gt;(Jin et al., 2009)&lt;/DisplayText&gt;&lt;record&gt;&lt;rec-number&gt;93&lt;/rec-number&gt;&lt;foreign-keys&gt;&lt;key app="EN" db-id="avdx25wrd0ad5geparxvepwbzd9apwpz9dss" timestamp="1390653481"&gt;93&lt;/key&gt;&lt;/foreign-keys&gt;&lt;ref-type name="Journal Article"&gt;17&lt;/ref-type&gt;&lt;contributors&gt;&lt;authors&gt;&lt;author&gt;Jin, Chongwei&lt;/author&gt;&lt;author&gt;Du, Shaoting&lt;/author&gt;&lt;author&gt;Wang, Yue&lt;/author&gt;&lt;author&gt;Condon, Jason&lt;/author&gt;&lt;author&gt;Lin, Xianyong&lt;/author&gt;&lt;author&gt;Zhang, Yongsong&lt;/author&gt;&lt;/authors&gt;&lt;/contributors&gt;&lt;titles&gt;&lt;title&gt;Carbon dioxide enrichment by composting in greenhouses and its effect on vegetable production&lt;/title&gt;&lt;secondary-title&gt;&lt;style face="normal" font="default" charset="134" size="100%"&gt;J. Plant Nutr. Soil Sci.&lt;/style&gt;&lt;/secondary-title&gt;&lt;/titles&gt;&lt;periodical&gt;&lt;full-title&gt;J. Plant Nutr. Soil Sci.&lt;/full-title&gt;&lt;/periodical&gt;&lt;pages&gt;418-424&lt;/pages&gt;&lt;volume&gt;172&lt;/volume&gt;&lt;number&gt;3&lt;/number&gt;&lt;dates&gt;&lt;year&gt;2009&lt;/year&gt;&lt;/dates&gt;&lt;isbn&gt;1522-2624&lt;/isbn&gt;&lt;urls&gt;&lt;/urls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in et al., 2009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Chinese cabbage and 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Fu&lt;/Author&gt;&lt;Year&gt;2015&lt;/Year&gt;&lt;RecNum&gt;676&lt;/RecNum&gt;&lt;DisplayText&gt;(Fu et al., 2015)&lt;/DisplayText&gt;&lt;record&gt;&lt;rec-number&gt;676&lt;/rec-number&gt;&lt;foreign-keys&gt;&lt;key app="EN" db-id="avdx25wrd0ad5geparxvepwbzd9apwpz9dss" timestamp="1474609746"&gt;676&lt;/key&gt;&lt;/foreign-keys&gt;&lt;ref-type name="Journal Article"&gt;17&lt;/ref-type&gt;&lt;contributors&gt;&lt;authors&gt;&lt;author&gt;Fu, Yuming&lt;/author&gt;&lt;author&gt;Shao, Lingzhi&lt;/author&gt;&lt;author&gt;Liu, Hui&lt;/author&gt;&lt;author&gt;Li, Hongyan&lt;/author&gt;&lt;author&gt;Zhao, Zhiruo&lt;/author&gt;&lt;author&gt;Ye, Peiliang&lt;/author&gt;&lt;author&gt;Chen, Pingzhen&lt;/author&gt;&lt;author&gt;Liu, Hong&lt;/author&gt;&lt;/authors&gt;&lt;/contributors&gt;&lt;titles&gt;&lt;title&gt;&lt;style face="normal" font="default" size="100%"&gt;Unexpected decrease in yield and antioxidants in vegetable at very high CO&lt;/style&gt;&lt;style face="subscript" font="default" size="100%"&gt;2&lt;/style&gt;&lt;style face="normal" font="default" size="100%"&gt; levels&lt;/style&gt;&lt;/title&gt;&lt;secondary-title&gt;Environ. Chem. Lett.&lt;/secondary-title&gt;&lt;/titles&gt;&lt;periodical&gt;&lt;full-title&gt;Environ. Chem. Lett.&lt;/full-title&gt;&lt;/periodical&gt;&lt;pages&gt;473-479&lt;/pages&gt;&lt;volume&gt;13&lt;/volume&gt;&lt;number&gt;4&lt;/number&gt;&lt;dates&gt;&lt;year&gt;2015&lt;/year&gt;&lt;/dates&gt;&lt;isbn&gt;1610-3661&lt;/isbn&gt;&lt;label&gt;Fu2015&lt;/label&gt;&lt;work-type&gt;journal article&lt;/work-type&gt;&lt;urls&gt;&lt;related-urls&gt;&lt;url&gt;http://dx.doi.org/10.1007/s10311-015-0522-6&lt;/url&gt;&lt;/related-urls&gt;&lt;/urls&gt;&lt;electronic-resource-num&gt;doi: 10.1007/s10311-015-0522-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Fu et al., 2015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pot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Donnelly&lt;/Author&gt;&lt;Year&gt;2001&lt;/Year&gt;&lt;RecNum&gt;685&lt;/RecNum&gt;&lt;DisplayText&gt;(Donnelly et al., 2001)&lt;/DisplayText&gt;&lt;record&gt;&lt;rec-number&gt;685&lt;/rec-number&gt;&lt;foreign-keys&gt;&lt;key app="EN" db-id="avdx25wrd0ad5geparxvepwbzd9apwpz9dss" timestamp="1474613643"&gt;685&lt;/key&gt;&lt;/foreign-keys&gt;&lt;ref-type name="Journal Article"&gt;17&lt;/ref-type&gt;&lt;contributors&gt;&lt;authors&gt;&lt;author&gt;Donnelly, Alison&lt;/author&gt;&lt;author&gt;Lawson, Tracy&lt;/author&gt;&lt;author&gt;Craigon, Jim&lt;/author&gt;&lt;author&gt;Black, Colin R.&lt;/author&gt;&lt;author&gt;Colls, Jeremy J.&lt;/author&gt;&lt;author&gt;Landon, Geoff&lt;/author&gt;&lt;/authors&gt;&lt;/contributors&gt;&lt;titles&gt;&lt;title&gt;&lt;style face="normal" font="default" size="100%"&gt;Effects of elevated CO&lt;/style&gt;&lt;style face="subscript" font="default" size="100%"&gt;2&lt;/style&gt;&lt;style face="normal" font="default" size="100%"&gt; and O&lt;/style&gt;&lt;style face="subscript" font="default" size="100%"&gt;3&lt;/style&gt;&lt;style face="normal" font="default" size="100%"&gt; on tuber quality in potato (&lt;/style&gt;&lt;style face="italic" font="default" size="100%"&gt;Solanum tuberosum&lt;/style&gt;&lt;style face="normal" font="default" size="100%"&gt; L.)&lt;/style&gt;&lt;/title&gt;&lt;secondary-title&gt;Agric. Ecosyst. Environ.&lt;/secondary-title&gt;&lt;/titles&gt;&lt;periodical&gt;&lt;full-title&gt;Agric. Ecosyst. Environ.&lt;/full-title&gt;&lt;/periodical&gt;&lt;pages&gt;273-285&lt;/pages&gt;&lt;volume&gt;87&lt;/volume&gt;&lt;number&gt;3&lt;/number&gt;&lt;keywords&gt;&lt;keyword&gt;Carbon dioxide&lt;/keyword&gt;&lt;keyword&gt;Ozone&lt;/keyword&gt;&lt;keyword&gt;Potato&lt;/keyword&gt;&lt;keyword&gt;Solanum tuberosum L.&lt;/keyword&gt;&lt;keyword&gt;Tuber quality&lt;/keyword&gt;&lt;keyword&gt;Open-top chambers (OTCs)&lt;/keyword&gt;&lt;keyword&gt;United Kingdom&lt;/keyword&gt;&lt;/keywords&gt;&lt;dates&gt;&lt;year&gt;2001&lt;/year&gt;&lt;pub-dates&gt;&lt;date&gt;12//&lt;/date&gt;&lt;/pub-dates&gt;&lt;/dates&gt;&lt;isbn&gt;0167-8809&lt;/isbn&gt;&lt;urls&gt;&lt;related-urls&gt;&lt;url&gt;http://www.sciencedirect.com/science/article/pii/S016788090100144X&lt;/url&gt;&lt;/related-urls&gt;&lt;/urls&gt;&lt;electronic-resource-num&gt;doi: 10.1016/S0167-8809(01)001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nelly et al., 2001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pinach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Proietti&lt;/Author&gt;&lt;Year&gt;2013&lt;/Year&gt;&lt;RecNum&gt;1150&lt;/RecNum&gt;&lt;DisplayText&gt;(Proietti et al., 2013)&lt;/DisplayText&gt;&lt;record&gt;&lt;rec-number&gt;1150&lt;/rec-number&gt;&lt;foreign-keys&gt;&lt;key app="EN" db-id="avdx25wrd0ad5geparxvepwbzd9apwpz9dss" timestamp="1517784029"&gt;1150&lt;/key&gt;&lt;/foreign-keys&gt;&lt;ref-type name="Journal Article"&gt;17&lt;/ref-type&gt;&lt;contributors&gt;&lt;authors&gt;&lt;author&gt;Proietti, Simona&lt;/author&gt;&lt;author&gt;Moscatello, Stefano&lt;/author&gt;&lt;author&gt;Giacomelli, Gene A.&lt;/author&gt;&lt;author&gt;Battistelli, Alberto&lt;/author&gt;&lt;/authors&gt;&lt;/contributors&gt;&lt;titles&gt;&lt;title&gt;&lt;style face="normal" font="default" size="100%"&gt;Influence of the interaction between light intensity and CO&lt;/style&gt;&lt;style face="subscript" font="default" size="100%"&gt;2&lt;/style&gt;&lt;style face="normal" font="default" size="100%"&gt; concentration on productivity and quality of spinach (&lt;/style&gt;&lt;style face="italic" font="default" size="100%"&gt;Spinacia oleracea &lt;/style&gt;&lt;style face="normal" font="default" size="100%"&gt;L.) grown in fully controlled environment&lt;/style&gt;&lt;/title&gt;&lt;secondary-title&gt;Adv. Space Res.&lt;/secondary-title&gt;&lt;/titles&gt;&lt;periodical&gt;&lt;full-title&gt;Adv. Space Res.&lt;/full-title&gt;&lt;/periodical&gt;&lt;pages&gt;1193-1200&lt;/pages&gt;&lt;volume&gt;52&lt;/volume&gt;&lt;number&gt;6&lt;/number&gt;&lt;keywords&gt;&lt;keyword&gt;Ascorbic acid&lt;/keyword&gt;&lt;keyword&gt;Oxalic acid&lt;/keyword&gt;&lt;keyword&gt;Nitrate&lt;/keyword&gt;&lt;keyword&gt;Controlled environment&lt;/keyword&gt;&lt;keyword&gt;Life support in space&lt;/keyword&gt;&lt;keyword&gt;L.&lt;/keyword&gt;&lt;/keywords&gt;&lt;dates&gt;&lt;year&gt;2013&lt;/year&gt;&lt;pub-dates&gt;&lt;date&gt;2013/09/15/&lt;/date&gt;&lt;/pub-dates&gt;&lt;/dates&gt;&lt;isbn&gt;0273-1177&lt;/isbn&gt;&lt;urls&gt;&lt;related-urls&gt;&lt;url&gt;http://www.sciencedirect.com/science/article/pii/S0273117713003463&lt;/url&gt;&lt;/related-urls&gt;&lt;/urls&gt;&lt;electronic-resource-num&gt;doi: 10.1016/j.asr.2013.06.005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roietti et al., 2013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Pr="00DB375D">
              <w:rPr>
                <w:sz w:val="22"/>
                <w:szCs w:val="22"/>
                <w:lang w:val="en-AU"/>
              </w:rPr>
              <w:t>strawberry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3&lt;/Year&gt;&lt;RecNum&gt;686&lt;/RecNum&gt;&lt;DisplayText&gt;(Wang et al., 2003)&lt;/DisplayText&gt;&lt;record&gt;&lt;rec-number&gt;686&lt;/rec-number&gt;&lt;foreign-keys&gt;&lt;key app="EN" db-id="avdx25wrd0ad5geparxvepwbzd9apwpz9dss" timestamp="1474613829"&gt;686&lt;/key&gt;&lt;/foreign-keys&gt;&lt;ref-type name="Journal Article"&gt;17&lt;/ref-type&gt;&lt;contributors&gt;&lt;authors&gt;&lt;author&gt;Wang, Shiow Y.&lt;/author&gt;&lt;author&gt;Bunce, James A.&lt;/author&gt;&lt;author&gt;Maas, J. L.&lt;/author&gt;&lt;/authors&gt;&lt;/contributors&gt;&lt;titles&gt;&lt;title&gt;Elevated carbon dioxide increases contents of antioxidant compounds in field-grown strawberries&lt;/title&gt;&lt;secondary-title&gt;J. Agric. Food Chem.&lt;/secondary-title&gt;&lt;/titles&gt;&lt;periodical&gt;&lt;full-title&gt;J. Agric. Food Chem.&lt;/full-title&gt;&lt;/periodical&gt;&lt;pages&gt;4315-4320&lt;/pages&gt;&lt;volume&gt;51&lt;/volume&gt;&lt;number&gt;15&lt;/number&gt;&lt;dates&gt;&lt;year&gt;2003&lt;/year&gt;&lt;pub-dates&gt;&lt;date&gt;2003/07/01&lt;/date&gt;&lt;/pub-dates&gt;&lt;/dates&gt;&lt;publisher&gt;American Chemical Society&lt;/publisher&gt;&lt;isbn&gt;0021-8561&lt;/isbn&gt;&lt;urls&gt;&lt;related-urls&gt;&lt;url&gt;http://dx.doi.org/10.1021/jf021172d&lt;/url&gt;&lt;/related-urls&gt;&lt;/urls&gt;&lt;electronic-resource-num&gt;doi: 10.1021/jf021172d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0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Y8L1llYXI+PFJl
Y051bT42ODg8L1JlY051bT48RGlzcGxheVRleHQ+KElzbGFtIGV0IGFsLiwgMTk5NjsgTGkgZXQg
YWwuLCAyMDA3OyBNYW1hdGhhIGV0IGFsLiwgMjAxNDsgWmhhbmcgZXQgYWwuLCAyMDE0KTwvRGlz
cGxheVRleHQ+PHJlY29yZD48cmVjLW51bWJlcj42ODg8L3JlYy1udW1iZXI+PGZvcmVpZ24ta2V5
cz48a2V5IGFwcD0iRU4iIGRiLWlkPSJhdmR4MjV3cmQwYWQ1Z2VwYXJ4dmVwd2J6ZDlhcHdwejlk
c3MiIHRpbWVzdGFtcD0iMTQ3NDYxNDQzNyI+Njg4PC9rZXk+PC9mb3JlaWduLWtleXM+PHJlZi10
eXBlIG5hbWU9IkpvdXJuYWwgQXJ0aWNsZSI+MTc8L3JlZi10eXBlPjxjb250cmlidXRvcnM+PGF1
dGhvcnM+PGF1dGhvcj5Jc2xhbSwgU2hhaGlkdSwgTWQ8L2F1dGhvcj48YXV0aG9yPk1hdHN1aSwg
VG9zaGl5dWtpPC9hdXRob3I+PGF1dGhvcj5Zb3NoaWRhLCBZdWljaGk8L2F1dGhvcj48L2F1dGhv
cnM+PC9jb250cmlidXRvcnM+PHRpdGxlcz48dGl0bGU+RWZmZWN0IG9mIGNhcmJvbiBkaW94aWRl
IGVucmljaG1lbnQgb24gcGh5c2ljby1jaGVtaWNhbCBhbmQgZW56eW1hdGljIGNoYW5nZXMgaW4g
dG9tYXRvIGZydWl0cyBhdCB2YXJpb3VzIHN0YWdlcyBvZiBtYXR1cml0eTwvdGl0bGU+PHNlY29u
ZGFyeS10aXRsZT5TY2kuIEhvcnRpYy4gPC9zZWNvbmRhcnktdGl0bGU+PC90aXRsZXM+PHBlcmlv
ZGljYWw+PGZ1bGwtdGl0bGU+U2NpLiBIb3J0aWMuPC9mdWxsLXRpdGxlPjwvcGVyaW9kaWNhbD48
cGFnZXM+MTM3LTE0OTwvcGFnZXM+PHZvbHVtZT42NTwvdm9sdW1lPjxudW1iZXI+MjwvbnVtYmVy
PjxrZXl3b3Jkcz48a2V5d29yZD5Ub21hdG88L2tleXdvcmQ+PGtleXdvcmQ+Q2FyYm9uIGRpb3hp
ZGU8L2tleXdvcmQ+PGtleXdvcmQ+U3RhZ2VzIG9mIG1hdHVyaXR5PC9rZXl3b3JkPjxrZXl3b3Jk
PkZpcm1uZXNzPC9rZXl3b3JkPjxrZXl3b3JkPkNvbG91cjwva2V5d29yZD48a2V5d29yZD5Bc2Nv
cmJpYyBhY2lkPC9rZXl3b3JkPjxrZXl3b3JkPk9yZ2FuaWMgYWNpZDwva2V5d29yZD48a2V5d29y
ZD5TdWdhcnM8L2tleXdvcmQ+PGtleXdvcmQ+U3Vjcm9zZSBzeW50aGFzZTwva2V5d29yZD48a2V5
d29yZD5TdWNyb3NlIHBob3NwaGF0ZSBzeW50aGFzZTwva2V5d29yZD48L2tleXdvcmRzPjxkYXRl
cz48eWVhcj4xOTk2PC95ZWFyPjxwdWItZGF0ZXM+PGRhdGU+MTk5Ni8wNi8wMTwvZGF0ZT48L3B1
Yi1kYXRlcz48L2RhdGVzPjxpc2JuPjAzMDQtNDIzODwvaXNibj48dXJscz48cmVsYXRlZC11cmxz
Pjx1cmw+aHR0cDovL3d3dy5zY2llbmNlZGlyZWN0LmNvbS9zY2llbmNlL2FydGljbGUvcGlpLzAz
MDQ0MjM4OTUwMDg2NzU8L3VybD48L3JlbGF0ZWQtdXJscz48L3VybHM+PGVsZWN0cm9uaWMtcmVz
b3VyY2UtbnVtPmRvaTogMTAuMTAxNi8wMzA0LTQyMzgoOTUpMDA4NjctNTwvZWxlY3Ryb25pYy1y
ZXNvdXJjZS1udW0+PC9yZWNvcmQ+PC9DaXRlPjxDaXRlPjxBdXRob3I+TWFtYXRoYTwvQXV0aG9y
PjxZZWFyPjIwMTQ8L1llYXI+PFJlY051bT41NjI8L1JlY051bT48cmVjb3JkPjxyZWMtbnVtYmVy
PjU2MjwvcmVjLW51bWJlcj48Zm9yZWlnbi1rZXlzPjxrZXkgYXBwPSJFTiIgZGItaWQ9ImF2ZHgy
NXdyZDBhZDVnZXBhcnh2ZXB3YnpkOWFwd3B6OWRzcyIgdGltZXN0YW1wPSIxNDM3MzA4NDIyIj41
NjI8L2tleT48L2ZvcmVpZ24ta2V5cz48cmVmLXR5cGUgbmFtZT0iSm91cm5hbCBBcnRpY2xlIj4x
NzwvcmVmLXR5cGU+PGNvbnRyaWJ1dG9ycz48YXV0aG9ycz48YXV0aG9yPk1hbWF0aGEsIEguPC9h
dXRob3I+PGF1dGhvcj5TcmluaXZhc2EgUmFvLCBOLiBLLjwvYXV0aG9yPjxhdXRob3I+TGF4bWFu
LCBSLiBILjwvYXV0aG9yPjxhdXRob3I+U2hpdmFzaGFua2FyYSwgSy4gUy48L2F1dGhvcj48YXV0
aG9yPkJoYXR0LCBSLiBNLjwvYXV0aG9yPjxhdXRob3I+UGF2aXRocmEsIEsuIEMuPC9hdXRob3I+
PC9hdXRob3JzPjwvY29udHJpYnV0b3JzPjx0aXRsZXM+PHRpdGxlPjxzdHlsZSBmYWNlPSJub3Jt
YWwiIGZvbnQ9ImRlZmF1bHQiIHNpemU9IjEwMCUiPkltcGFjdCBvZiBlbGV2YXRlZCBDTzwvc3R5
bGU+PHN0eWxlIGZhY2U9InN1YnNjcmlwdCIgZm9udD0iZGVmYXVsdCIgc2l6ZT0iMTAwJSI+Mjwv
c3R5bGU+PHN0eWxlIGZhY2U9Im5vcm1hbCIgZm9udD0iZGVmYXVsdCIgc2l6ZT0iMTAwJSI+IG9u
IGdyb3d0aCwgcGh5c2lvbG9neSwgeWllbGQsIGFuZCBxdWFsaXR5IG9mIHRvbWF0byAoPC9zdHls
ZT48c3R5bGUgZmFjZT0iaXRhbGljIiBmb250PSJkZWZhdWx0IiBzaXplPSIxMDAlIj5MeWNvcGVy
c2ljb24gZXNjdWxlbnR1bTwvc3R5bGU+PHN0eWxlIGZhY2U9Im5vcm1hbCIgZm9udD0iZGVmYXVs
dCIgc2l6ZT0iMTAwJSI+IE1pbGwpIGN2LiBBcmthIEFzaGlzaDwvc3R5bGU+PC90aXRsZT48c2Vj
b25kYXJ5LXRpdGxlPlBob3Rvc3ludGhldGljYTwvc2Vjb25kYXJ5LXRpdGxlPjxhbHQtdGl0bGU+
UGhvdG9zeW50aGV0aWNhPC9hbHQtdGl0bGU+PC90aXRsZXM+PHBlcmlvZGljYWw+PGZ1bGwtdGl0
bGU+UGhvdG9zeW50aGV0aWNhPC9mdWxsLXRpdGxlPjxhYmJyLTE+UGhvdG9zeW50aGV0aWNhPC9h
YmJyLTE+PC9wZXJpb2RpY2FsPjxhbHQtcGVyaW9kaWNhbD48ZnVsbC10aXRsZT5QaG90b3N5bnRo
ZXRpY2E8L2Z1bGwtdGl0bGU+PGFiYnItMT5QaG90b3N5bnRoZXRpY2E8L2FiYnItMT48L2FsdC1w
ZXJpb2RpY2FsPjxwYWdlcz41MTktNTI4PC9wYWdlcz48dm9sdW1lPjUyPC92b2x1bWU+PG51bWJl
cj40PC9udW1iZXI+PGtleXdvcmRzPjxrZXl3b3JkPmdhcyBleGNoYW5nZTwva2V5d29yZD48a2V5
d29yZD5ncm93dGggY2hhcmFjdGVyaXN0aWNzPC9rZXl3b3JkPjxrZXl3b3JkPmxlYWYgd2F0ZXIg
c3RhdHVzPC9rZXl3b3JkPjxrZXl3b3JkPnBpZ21lbnRzPC9rZXl3b3JkPjxrZXl3b3JkPnlpZWxk
IGNoYXJhY3RlcmlzdGljczwva2V5d29yZD48L2tleXdvcmRzPjxkYXRlcz48eWVhcj4yMDE0PC95
ZWFyPjxwdWItZGF0ZXM+PGRhdGU+MjAxNC8xMi8wMTwvZGF0ZT48L3B1Yi1kYXRlcz48L2RhdGVz
PjxwdWJsaXNoZXI+VGhlIEluc3RpdHV0ZSBvZiBFeHBlcmltZW50YWwgQmlvbG9neSBvZiB0aGUg
Q3plY2ggQWNhZGVteSBvZiBTY2llbmNlczwvcHVibGlzaGVyPjxpc2JuPjAzMDAtMzYwNDwvaXNi
bj48dXJscz48cmVsYXRlZC11cmxzPjx1cmw+aHR0cDovL2R4LmRvaS5vcmcvMTAuMTAwNy9zMTEw
OTktMDE0LTAwNTktMDwvdXJsPjwvcmVsYXRlZC11cmxzPjwvdXJscz48ZWxlY3Ryb25pYy1yZXNv
dXJjZS1udW0+ZG9pOiAxMC4xMDA3L3MxMTA5OS0wMTQtMDA1OS0wPC9lbGVjdHJvbmljLXJlc291
cmNlLW51bT48bGFuZ3VhZ2U+RW5nbGlzaDwvbGFuZ3VhZ2U+PC9yZWNvcmQ+PC9DaXRlPjxDaXRl
PjxBdXRob3I+Wmhhbmc8L0F1dGhvcj48WWVhcj4yMDE0PC9ZZWFyPjxSZWNOdW0+NTkyPC9SZWNO
dW0+PHJlY29yZD48cmVjLW51bWJlcj41OTI8L3JlYy1udW1iZXI+PGZvcmVpZ24ta2V5cz48a2V5
IGFwcD0iRU4iIGRiLWlkPSJhdmR4MjV3cmQwYWQ1Z2VwYXJ4dmVwd2J6ZDlhcHdwejlkc3MiIHRp
bWVzdGFtcD0iMTQ1Mzc3NDA5NSI+NTkyPC9rZXk+PC9mb3JlaWduLWtleXM+PHJlZi10eXBlIG5h
bWU9IkpvdXJuYWwgQXJ0aWNsZSI+MTc8L3JlZi10eXBlPjxjb250cmlidXRvcnM+PGF1dGhvcnM+
PGF1dGhvcj5aaGFuZywgWmhpbWluZzwvYXV0aG9yPjxhdXRob3I+TGl1LCBMaWhvbmc8L2F1dGhv
cj48YXV0aG9yPlpoYW5nLCBNaW48L2F1dGhvcj48YXV0aG9yPlpoYW5nLCBZb25nc29uZzwvYXV0
aG9yPjxhdXRob3I+V2FuZywgUWlhb21laTwvYXV0aG9yPjwvYXV0aG9ycz48L2NvbnRyaWJ1dG9y
cz48dGl0bGVzPjx0aXRsZT5FZmZlY3Qgb2YgY2FyYm9uIGRpb3hpZGUgZW5yaWNobWVudCBvbiBo
ZWFsdGgtcHJvbW90aW5nIGNvbXBvdW5kcyBhbmQgb3JnYW5vbGVwdGljIHByb3BlcnRpZXMgb2Yg
dG9tYXRvIGZydWl0cyBncm93biBpbiBncmVlbmhvdXNlPC90aXRsZT48c2Vjb25kYXJ5LXRpdGxl
PkZvb2QgQ2hlbS48L3NlY29uZGFyeS10aXRsZT48L3RpdGxlcz48cGVyaW9kaWNhbD48ZnVsbC10
aXRsZT5Gb29kIENoZW0uPC9mdWxsLXRpdGxlPjwvcGVyaW9kaWNhbD48cGFnZXM+MTU3LTE2Mzwv
cGFnZXM+PHZvbHVtZT4xNTM8L3ZvbHVtZT48a2V5d29yZHM+PGtleXdvcmQ+Q08yIGVucmljaG1l
bnQ8L2tleXdvcmQ+PGtleXdvcmQ+VG9tYXRvIGZydWl0PC9rZXl3b3JkPjxrZXl3b3JkPkNhcm90
ZW5vaWRzPC9rZXl3b3JkPjxrZXl3b3JkPk9yZ2Fub2xlcHRpYyBjaGFyYWN0ZXJpc3RpY3M8L2tl
eXdvcmQ+PC9rZXl3b3Jkcz48ZGF0ZXM+PHllYXI+MjAxNDwveWVhcj48cHViLWRhdGVzPjxkYXRl
PjYvMTUvPC9kYXRlPjwvcHViLWRhdGVzPjwvZGF0ZXM+PGlzYm4+MDMwOC04MTQ2PC9pc2JuPjx1
cmxzPjxyZWxhdGVkLXVybHM+PHVybD5odHRwOi8vd3d3LnNjaWVuY2VkaXJlY3QuY29tL3NjaWVu
Y2UvYXJ0aWNsZS9waWkvUzAzMDg4MTQ2MTMwMTkxODM8L3VybD48L3JlbGF0ZWQtdXJscz48L3Vy
bHM+PGVsZWN0cm9uaWMtcmVzb3VyY2UtbnVtPmRvaTogMTAuMTAxNi9qLmZvb2RjaGVtLjIwMTMu
MTIuMDUyPC9lbGVjdHJvbmljLXJlc291cmNlLW51bT48L3JlY29yZD48L0NpdGU+PENpdGU+PEF1
dGhvcj5MaTwvQXV0aG9yPjxZZWFyPjIwMDc8L1llYXI+PFJlY051bT4xMTYxPC9SZWNOdW0+PHJl
Y29yZD48cmVjLW51bWJlcj4xMTYxPC9yZWMtbnVtYmVyPjxmb3JlaWduLWtleXM+PGtleSBhcHA9
IkVOIiBkYi1pZD0iYXZkeDI1d3JkMGFkNWdlcGFyeHZlcHdiemQ5YXB3cHo5ZHNzIiB0aW1lc3Rh
bXA9IjE1MTc5ODY5MjAiPjExNjE8L2tleT48L2ZvcmVpZ24ta2V5cz48cmVmLXR5cGUgbmFtZT0i
Sm91cm5hbCBBcnRpY2xlIj4xNzwvcmVmLXR5cGU+PGNvbnRyaWJ1dG9ycz48YXV0aG9ycz48YXV0
aG9yPkxpLCBGYW5nbWluPC9hdXRob3I+PGF1dGhvcj5XYW5nLCBKdW48L2F1dGhvcj48YXV0aG9y
PkNoZW4sIFl1cGluZzwvYXV0aG9yPjxhdXRob3I+Wm91LCBaaGlyb25nPC9hdXRob3I+PGF1dGhv
cj5XYW5nLCBYdW5saW5nPC9hdXRob3I+PGF1dGhvcj5ZdWUsIE1pbmc8L2F1dGhvcj48L2F1dGhv
cnM+PC9jb250cmlidXRvcnM+PHRpdGxlcz48dGl0bGU+PHN0eWxlIGZhY2U9Im5vcm1hbCIgZm9u
dD0iZGVmYXVsdCIgc2l6ZT0iMTAwJSI+Q29tYmluZWQgZWZmZWN0cyBvZiBlbmhhbmNlZCB1bHRy
YXZpb2xldC1CIHJhZGlhdGlvbiBhbmQgZG91YmxlZCBDTzwvc3R5bGU+PHN0eWxlIGZhY2U9InN1
YnNjcmlwdCIgZm9udD0iZGVmYXVsdCIgc2l6ZT0iMTAwJSI+Mjwvc3R5bGU+PHN0eWxlIGZhY2U9
Im5vcm1hbCIgZm9udD0iZGVmYXVsdCIgc2l6ZT0iMTAwJSI+IGNvbmNlbnRyYXRpb24gb24gZ3Jv
d3RoLCBmcnVpdCBxdWFsaXR5IGFuZCB5aWVsZCBvZiB0b21hdG8gaW4gd2ludGVyIHBsYXN0aWMg
Z3JlZW5ob3VzZTwvc3R5bGU+PC90aXRsZT48c2Vjb25kYXJ5LXRpdGxlPkZyb250LiBCaW9sLiBD
aGluYSA8L3NlY29uZGFyeS10aXRsZT48L3RpdGxlcz48cGVyaW9kaWNhbD48ZnVsbC10aXRsZT5G
cm9udC4gQmlvbC4gQ2hpbmE8L2Z1bGwtdGl0bGU+PC9wZXJpb2RpY2FsPjxwYWdlcz40MTQtNDE4
PC9wYWdlcz48dm9sdW1lPjI8L3ZvbHVtZT48bnVtYmVyPjQ8L251bWJlcj48ZGF0ZXM+PHllYXI+
MjAwNzwveWVhcj48cHViLWRhdGVzPjxkYXRlPjIwMDcvMTAvMDE8L2RhdGU+PC9wdWItZGF0ZXM+
PC9kYXRlcz48aXNibj4xNjczLTM2MjI8L2lzYm4+PHVybHM+PHJlbGF0ZWQtdXJscz48dXJsPmh0
dHBzOi8vZG9pLm9yZy8xMC4xMDA3L3MxMTUxNS0wMDctMDA2My14PC91cmw+PC9yZWxhdGVkLXVy
bHM+PC91cmxzPjxlbGVjdHJvbmljLXJlc291cmNlLW51bT5kb2k6IDEwLjEwMDcvczExNTE1LTAw
Ny0wMDYzLXg8L2VsZWN0cm9uaWMtcmVzb3VyY2UtbnVtPjwvcmVjb3JkPjwvQ2l0ZT48L0VuZE5v
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Jc2xhbTwvQXV0aG9yPjxZZWFyPjE5OTY8L1llYXI+PFJl
Y051bT42ODg8L1JlY051bT48RGlzcGxheVRleHQ+KElzbGFtIGV0IGFsLiwgMTk5NjsgTGkgZXQg
YWwuLCAyMDA3OyBNYW1hdGhhIGV0IGFsLiwgMjAxNDsgWmhhbmcgZXQgYWwuLCAyMDE0KTwvRGlz
cGxheVRleHQ+PHJlY29yZD48cmVjLW51bWJlcj42ODg8L3JlYy1udW1iZXI+PGZvcmVpZ24ta2V5
cz48a2V5IGFwcD0iRU4iIGRiLWlkPSJhdmR4MjV3cmQwYWQ1Z2VwYXJ4dmVwd2J6ZDlhcHdwejlk
c3MiIHRpbWVzdGFtcD0iMTQ3NDYxNDQzNyI+Njg4PC9rZXk+PC9mb3JlaWduLWtleXM+PHJlZi10
eXBlIG5hbWU9IkpvdXJuYWwgQXJ0aWNsZSI+MTc8L3JlZi10eXBlPjxjb250cmlidXRvcnM+PGF1
dGhvcnM+PGF1dGhvcj5Jc2xhbSwgU2hhaGlkdSwgTWQ8L2F1dGhvcj48YXV0aG9yPk1hdHN1aSwg
VG9zaGl5dWtpPC9hdXRob3I+PGF1dGhvcj5Zb3NoaWRhLCBZdWljaGk8L2F1dGhvcj48L2F1dGhv
cnM+PC9jb250cmlidXRvcnM+PHRpdGxlcz48dGl0bGU+RWZmZWN0IG9mIGNhcmJvbiBkaW94aWRl
IGVucmljaG1lbnQgb24gcGh5c2ljby1jaGVtaWNhbCBhbmQgZW56eW1hdGljIGNoYW5nZXMgaW4g
dG9tYXRvIGZydWl0cyBhdCB2YXJpb3VzIHN0YWdlcyBvZiBtYXR1cml0eTwvdGl0bGU+PHNlY29u
ZGFyeS10aXRsZT5TY2kuIEhvcnRpYy4gPC9zZWNvbmRhcnktdGl0bGU+PC90aXRsZXM+PHBlcmlv
ZGljYWw+PGZ1bGwtdGl0bGU+U2NpLiBIb3J0aWMuPC9mdWxsLXRpdGxlPjwvcGVyaW9kaWNhbD48
cGFnZXM+MTM3LTE0OTwvcGFnZXM+PHZvbHVtZT42NTwvdm9sdW1lPjxudW1iZXI+MjwvbnVtYmVy
PjxrZXl3b3Jkcz48a2V5d29yZD5Ub21hdG88L2tleXdvcmQ+PGtleXdvcmQ+Q2FyYm9uIGRpb3hp
ZGU8L2tleXdvcmQ+PGtleXdvcmQ+U3RhZ2VzIG9mIG1hdHVyaXR5PC9rZXl3b3JkPjxrZXl3b3Jk
PkZpcm1uZXNzPC9rZXl3b3JkPjxrZXl3b3JkPkNvbG91cjwva2V5d29yZD48a2V5d29yZD5Bc2Nv
cmJpYyBhY2lkPC9rZXl3b3JkPjxrZXl3b3JkPk9yZ2FuaWMgYWNpZDwva2V5d29yZD48a2V5d29y
ZD5TdWdhcnM8L2tleXdvcmQ+PGtleXdvcmQ+U3Vjcm9zZSBzeW50aGFzZTwva2V5d29yZD48a2V5
d29yZD5TdWNyb3NlIHBob3NwaGF0ZSBzeW50aGFzZTwva2V5d29yZD48L2tleXdvcmRzPjxkYXRl
cz48eWVhcj4xOTk2PC95ZWFyPjxwdWItZGF0ZXM+PGRhdGU+MTk5Ni8wNi8wMTwvZGF0ZT48L3B1
Yi1kYXRlcz48L2RhdGVzPjxpc2JuPjAzMDQtNDIzODwvaXNibj48dXJscz48cmVsYXRlZC11cmxz
Pjx1cmw+aHR0cDovL3d3dy5zY2llbmNlZGlyZWN0LmNvbS9zY2llbmNlL2FydGljbGUvcGlpLzAz
MDQ0MjM4OTUwMDg2NzU8L3VybD48L3JlbGF0ZWQtdXJscz48L3VybHM+PGVsZWN0cm9uaWMtcmVz
b3VyY2UtbnVtPmRvaTogMTAuMTAxNi8wMzA0LTQyMzgoOTUpMDA4NjctNTwvZWxlY3Ryb25pYy1y
ZXNvdXJjZS1udW0+PC9yZWNvcmQ+PC9DaXRlPjxDaXRlPjxBdXRob3I+TWFtYXRoYTwvQXV0aG9y
PjxZZWFyPjIwMTQ8L1llYXI+PFJlY051bT41NjI8L1JlY051bT48cmVjb3JkPjxyZWMtbnVtYmVy
PjU2MjwvcmVjLW51bWJlcj48Zm9yZWlnbi1rZXlzPjxrZXkgYXBwPSJFTiIgZGItaWQ9ImF2ZHgy
NXdyZDBhZDVnZXBhcnh2ZXB3YnpkOWFwd3B6OWRzcyIgdGltZXN0YW1wPSIxNDM3MzA4NDIyIj41
NjI8L2tleT48L2ZvcmVpZ24ta2V5cz48cmVmLXR5cGUgbmFtZT0iSm91cm5hbCBBcnRpY2xlIj4x
NzwvcmVmLXR5cGU+PGNvbnRyaWJ1dG9ycz48YXV0aG9ycz48YXV0aG9yPk1hbWF0aGEsIEguPC9h
dXRob3I+PGF1dGhvcj5TcmluaXZhc2EgUmFvLCBOLiBLLjwvYXV0aG9yPjxhdXRob3I+TGF4bWFu
LCBSLiBILjwvYXV0aG9yPjxhdXRob3I+U2hpdmFzaGFua2FyYSwgSy4gUy48L2F1dGhvcj48YXV0
aG9yPkJoYXR0LCBSLiBNLjwvYXV0aG9yPjxhdXRob3I+UGF2aXRocmEsIEsuIEMuPC9hdXRob3I+
PC9hdXRob3JzPjwvY29udHJpYnV0b3JzPjx0aXRsZXM+PHRpdGxlPjxzdHlsZSBmYWNlPSJub3Jt
YWwiIGZvbnQ9ImRlZmF1bHQiIHNpemU9IjEwMCUiPkltcGFjdCBvZiBlbGV2YXRlZCBDTzwvc3R5
bGU+PHN0eWxlIGZhY2U9InN1YnNjcmlwdCIgZm9udD0iZGVmYXVsdCIgc2l6ZT0iMTAwJSI+Mjwv
c3R5bGU+PHN0eWxlIGZhY2U9Im5vcm1hbCIgZm9udD0iZGVmYXVsdCIgc2l6ZT0iMTAwJSI+IG9u
IGdyb3d0aCwgcGh5c2lvbG9neSwgeWllbGQsIGFuZCBxdWFsaXR5IG9mIHRvbWF0byAoPC9zdHls
ZT48c3R5bGUgZmFjZT0iaXRhbGljIiBmb250PSJkZWZhdWx0IiBzaXplPSIxMDAlIj5MeWNvcGVy
c2ljb24gZXNjdWxlbnR1bTwvc3R5bGU+PHN0eWxlIGZhY2U9Im5vcm1hbCIgZm9udD0iZGVmYXVs
dCIgc2l6ZT0iMTAwJSI+IE1pbGwpIGN2LiBBcmthIEFzaGlzaDwvc3R5bGU+PC90aXRsZT48c2Vj
b25kYXJ5LXRpdGxlPlBob3Rvc3ludGhldGljYTwvc2Vjb25kYXJ5LXRpdGxlPjxhbHQtdGl0bGU+
UGhvdG9zeW50aGV0aWNhPC9hbHQtdGl0bGU+PC90aXRsZXM+PHBlcmlvZGljYWw+PGZ1bGwtdGl0
bGU+UGhvdG9zeW50aGV0aWNhPC9mdWxsLXRpdGxlPjxhYmJyLTE+UGhvdG9zeW50aGV0aWNhPC9h
YmJyLTE+PC9wZXJpb2RpY2FsPjxhbHQtcGVyaW9kaWNhbD48ZnVsbC10aXRsZT5QaG90b3N5bnRo
ZXRpY2E8L2Z1bGwtdGl0bGU+PGFiYnItMT5QaG90b3N5bnRoZXRpY2E8L2FiYnItMT48L2FsdC1w
ZXJpb2RpY2FsPjxwYWdlcz41MTktNTI4PC9wYWdlcz48dm9sdW1lPjUyPC92b2x1bWU+PG51bWJl
cj40PC9udW1iZXI+PGtleXdvcmRzPjxrZXl3b3JkPmdhcyBleGNoYW5nZTwva2V5d29yZD48a2V5
d29yZD5ncm93dGggY2hhcmFjdGVyaXN0aWNzPC9rZXl3b3JkPjxrZXl3b3JkPmxlYWYgd2F0ZXIg
c3RhdHVzPC9rZXl3b3JkPjxrZXl3b3JkPnBpZ21lbnRzPC9rZXl3b3JkPjxrZXl3b3JkPnlpZWxk
IGNoYXJhY3RlcmlzdGljczwva2V5d29yZD48L2tleXdvcmRzPjxkYXRlcz48eWVhcj4yMDE0PC95
ZWFyPjxwdWItZGF0ZXM+PGRhdGU+MjAxNC8xMi8wMTwvZGF0ZT48L3B1Yi1kYXRlcz48L2RhdGVz
PjxwdWJsaXNoZXI+VGhlIEluc3RpdHV0ZSBvZiBFeHBlcmltZW50YWwgQmlvbG9neSBvZiB0aGUg
Q3plY2ggQWNhZGVteSBvZiBTY2llbmNlczwvcHVibGlzaGVyPjxpc2JuPjAzMDAtMzYwNDwvaXNi
bj48dXJscz48cmVsYXRlZC11cmxzPjx1cmw+aHR0cDovL2R4LmRvaS5vcmcvMTAuMTAwNy9zMTEw
OTktMDE0LTAwNTktMDwvdXJsPjwvcmVsYXRlZC11cmxzPjwvdXJscz48ZWxlY3Ryb25pYy1yZXNv
dXJjZS1udW0+ZG9pOiAxMC4xMDA3L3MxMTA5OS0wMTQtMDA1OS0wPC9lbGVjdHJvbmljLXJlc291
cmNlLW51bT48bGFuZ3VhZ2U+RW5nbGlzaDwvbGFuZ3VhZ2U+PC9yZWNvcmQ+PC9DaXRlPjxDaXRl
PjxBdXRob3I+Wmhhbmc8L0F1dGhvcj48WWVhcj4yMDE0PC9ZZWFyPjxSZWNOdW0+NTkyPC9SZWNO
dW0+PHJlY29yZD48cmVjLW51bWJlcj41OTI8L3JlYy1udW1iZXI+PGZvcmVpZ24ta2V5cz48a2V5
IGFwcD0iRU4iIGRiLWlkPSJhdmR4MjV3cmQwYWQ1Z2VwYXJ4dmVwd2J6ZDlhcHdwejlkc3MiIHRp
bWVzdGFtcD0iMTQ1Mzc3NDA5NSI+NTkyPC9rZXk+PC9mb3JlaWduLWtleXM+PHJlZi10eXBlIG5h
bWU9IkpvdXJuYWwgQXJ0aWNsZSI+MTc8L3JlZi10eXBlPjxjb250cmlidXRvcnM+PGF1dGhvcnM+
PGF1dGhvcj5aaGFuZywgWmhpbWluZzwvYXV0aG9yPjxhdXRob3I+TGl1LCBMaWhvbmc8L2F1dGhv
cj48YXV0aG9yPlpoYW5nLCBNaW48L2F1dGhvcj48YXV0aG9yPlpoYW5nLCBZb25nc29uZzwvYXV0
aG9yPjxhdXRob3I+V2FuZywgUWlhb21laTwvYXV0aG9yPjwvYXV0aG9ycz48L2NvbnRyaWJ1dG9y
cz48dGl0bGVzPjx0aXRsZT5FZmZlY3Qgb2YgY2FyYm9uIGRpb3hpZGUgZW5yaWNobWVudCBvbiBo
ZWFsdGgtcHJvbW90aW5nIGNvbXBvdW5kcyBhbmQgb3JnYW5vbGVwdGljIHByb3BlcnRpZXMgb2Yg
dG9tYXRvIGZydWl0cyBncm93biBpbiBncmVlbmhvdXNlPC90aXRsZT48c2Vjb25kYXJ5LXRpdGxl
PkZvb2QgQ2hlbS48L3NlY29uZGFyeS10aXRsZT48L3RpdGxlcz48cGVyaW9kaWNhbD48ZnVsbC10
aXRsZT5Gb29kIENoZW0uPC9mdWxsLXRpdGxlPjwvcGVyaW9kaWNhbD48cGFnZXM+MTU3LTE2Mzwv
cGFnZXM+PHZvbHVtZT4xNTM8L3ZvbHVtZT48a2V5d29yZHM+PGtleXdvcmQ+Q08yIGVucmljaG1l
bnQ8L2tleXdvcmQ+PGtleXdvcmQ+VG9tYXRvIGZydWl0PC9rZXl3b3JkPjxrZXl3b3JkPkNhcm90
ZW5vaWRzPC9rZXl3b3JkPjxrZXl3b3JkPk9yZ2Fub2xlcHRpYyBjaGFyYWN0ZXJpc3RpY3M8L2tl
eXdvcmQ+PC9rZXl3b3Jkcz48ZGF0ZXM+PHllYXI+MjAxNDwveWVhcj48cHViLWRhdGVzPjxkYXRl
PjYvMTUvPC9kYXRlPjwvcHViLWRhdGVzPjwvZGF0ZXM+PGlzYm4+MDMwOC04MTQ2PC9pc2JuPjx1
cmxzPjxyZWxhdGVkLXVybHM+PHVybD5odHRwOi8vd3d3LnNjaWVuY2VkaXJlY3QuY29tL3NjaWVu
Y2UvYXJ0aWNsZS9waWkvUzAzMDg4MTQ2MTMwMTkxODM8L3VybD48L3JlbGF0ZWQtdXJscz48L3Vy
bHM+PGVsZWN0cm9uaWMtcmVzb3VyY2UtbnVtPmRvaTogMTAuMTAxNi9qLmZvb2RjaGVtLjIwMTMu
MTIuMDUyPC9lbGVjdHJvbmljLXJlc291cmNlLW51bT48L3JlY29yZD48L0NpdGU+PENpdGU+PEF1
dGhvcj5MaTwvQXV0aG9yPjxZZWFyPjIwMDc8L1llYXI+PFJlY051bT4xMTYxPC9SZWNOdW0+PHJl
Y29yZD48cmVjLW51bWJlcj4xMTYxPC9yZWMtbnVtYmVyPjxmb3JlaWduLWtleXM+PGtleSBhcHA9
IkVOIiBkYi1pZD0iYXZkeDI1d3JkMGFkNWdlcGFyeHZlcHdiemQ5YXB3cHo5ZHNzIiB0aW1lc3Rh
bXA9IjE1MTc5ODY5MjAiPjExNjE8L2tleT48L2ZvcmVpZ24ta2V5cz48cmVmLXR5cGUgbmFtZT0i
Sm91cm5hbCBBcnRpY2xlIj4xNzwvcmVmLXR5cGU+PGNvbnRyaWJ1dG9ycz48YXV0aG9ycz48YXV0
aG9yPkxpLCBGYW5nbWluPC9hdXRob3I+PGF1dGhvcj5XYW5nLCBKdW48L2F1dGhvcj48YXV0aG9y
PkNoZW4sIFl1cGluZzwvYXV0aG9yPjxhdXRob3I+Wm91LCBaaGlyb25nPC9hdXRob3I+PGF1dGhv
cj5XYW5nLCBYdW5saW5nPC9hdXRob3I+PGF1dGhvcj5ZdWUsIE1pbmc8L2F1dGhvcj48L2F1dGhv
cnM+PC9jb250cmlidXRvcnM+PHRpdGxlcz48dGl0bGU+PHN0eWxlIGZhY2U9Im5vcm1hbCIgZm9u
dD0iZGVmYXVsdCIgc2l6ZT0iMTAwJSI+Q29tYmluZWQgZWZmZWN0cyBvZiBlbmhhbmNlZCB1bHRy
YXZpb2xldC1CIHJhZGlhdGlvbiBhbmQgZG91YmxlZCBDTzwvc3R5bGU+PHN0eWxlIGZhY2U9InN1
YnNjcmlwdCIgZm9udD0iZGVmYXVsdCIgc2l6ZT0iMTAwJSI+Mjwvc3R5bGU+PHN0eWxlIGZhY2U9
Im5vcm1hbCIgZm9udD0iZGVmYXVsdCIgc2l6ZT0iMTAwJSI+IGNvbmNlbnRyYXRpb24gb24gZ3Jv
d3RoLCBmcnVpdCBxdWFsaXR5IGFuZCB5aWVsZCBvZiB0b21hdG8gaW4gd2ludGVyIHBsYXN0aWMg
Z3JlZW5ob3VzZTwvc3R5bGU+PC90aXRsZT48c2Vjb25kYXJ5LXRpdGxlPkZyb250LiBCaW9sLiBD
aGluYSA8L3NlY29uZGFyeS10aXRsZT48L3RpdGxlcz48cGVyaW9kaWNhbD48ZnVsbC10aXRsZT5G
cm9udC4gQmlvbC4gQ2hpbmE8L2Z1bGwtdGl0bGU+PC9wZXJpb2RpY2FsPjxwYWdlcz40MTQtNDE4
PC9wYWdlcz48dm9sdW1lPjI8L3ZvbHVtZT48bnVtYmVyPjQ8L251bWJlcj48ZGF0ZXM+PHllYXI+
MjAwNzwveWVhcj48cHViLWRhdGVzPjxkYXRlPjIwMDcvMTAvMDE8L2RhdGU+PC9wdWItZGF0ZXM+
PC9kYXRlcz48aXNibj4xNjczLTM2MjI8L2lzYm4+PHVybHM+PHJlbGF0ZWQtdXJscz48dXJsPmh0
dHBzOi8vZG9pLm9yZy8xMC4xMDA3L3MxMTUxNS0wMDctMDA2My14PC91cmw+PC9yZWxhdGVkLXVy
bHM+PC91cmxzPjxlbGVjdHJvbmljLXJlc291cmNlLW51bT5kb2k6IDEwLjEwMDcvczExNTE1LTAw
Ny0wMDYzLXg8L2VsZWN0cm9uaWMtcmVzb3VyY2UtbnVtPjwvcmVjb3JkPjwvQ2l0ZT48L0VuZE5v
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Islam et al., 1996; Li et al., 2007; Mamatha et al., 2014; Zhang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0A617EE0" w14:textId="77777777" w:rsidTr="00227BCF">
        <w:trPr>
          <w:jc w:val="center"/>
        </w:trPr>
        <w:tc>
          <w:tcPr>
            <w:tcW w:w="1719" w:type="dxa"/>
          </w:tcPr>
          <w:p w14:paraId="4B96C0D7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7170C4F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0E41B8F6" w14:textId="41A7A4B2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AD25FB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="00D65972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H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ot pepper</w:t>
            </w:r>
            <w:r w:rsidR="00D64932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&lt;/Author&gt;&lt;Year&gt;2017&lt;/Year&gt;&lt;RecNum&gt;1153&lt;/RecNum&gt;&lt;DisplayText&gt;(Li et al., 2017)&lt;/DisplayText&gt;&lt;record&gt;&lt;rec-number&gt;1153&lt;/rec-number&gt;&lt;foreign-keys&gt;&lt;key app="EN" db-id="avdx25wrd0ad5geparxvepwbzd9apwpz9dss" timestamp="1517796315"&gt;1153&lt;/key&gt;&lt;/foreign-keys&gt;&lt;ref-type name="Journal Article"&gt;17&lt;/ref-type&gt;&lt;contributors&gt;&lt;authors&gt;&lt;author&gt;Li, Xiaojie&lt;/author&gt;&lt;author&gt;Kang, Shaozhong&lt;/author&gt;&lt;author&gt;Li, Fusheng&lt;/author&gt;&lt;author&gt;Zhang, Xiaotao&lt;/author&gt;&lt;author&gt;Huo, Zailin&lt;/author&gt;&lt;author&gt;Ding, Risheng&lt;/author&gt;&lt;author&gt;Tong, Ling&lt;/author&gt;&lt;author&gt;Du, Taisheng&lt;/author&gt;&lt;author&gt;Li, Sien&lt;/author&gt;&lt;/authors&gt;&lt;/contributors&gt;&lt;titles&gt;&lt;title&gt;Light supplement and carbon dioxide enrichment affect yield and quality of off-season pepper&lt;/title&gt;&lt;secondary-title&gt;Agron. J.&lt;/secondary-title&gt;&lt;/titles&gt;&lt;periodical&gt;&lt;full-title&gt;Agron. J.&lt;/full-title&gt;&lt;/periodical&gt;&lt;pages&gt;2107-2118&lt;/pages&gt;&lt;volume&gt;109&lt;/volume&gt;&lt;number&gt;5&lt;/number&gt;&lt;dates&gt;&lt;year&gt;2017&lt;/year&gt;&lt;/dates&gt;&lt;urls&gt;&lt;related-urls&gt;&lt;url&gt;doi: 10.2134/agronj2017.01.0044&lt;/url&gt;&lt;/related-urls&gt;&lt;/urls&gt;&lt;electronic-resource-num&gt;doi: 10.2134/agronj2017.01.0044&lt;/electronic-resource-num&gt;&lt;language&gt;English&lt;/language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 w:rsidR="00774DAA"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DB375D">
              <w:rPr>
                <w:sz w:val="22"/>
                <w:szCs w:val="22"/>
                <w:lang w:val="en-AU"/>
              </w:rPr>
              <w:t>palak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CE2BF8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Wb3JuZTwvQXV0aG9yPjxZZWFyPjIwMDI8L1llYXI+PFJl
Y051bT4xMTI8L1JlY051bT48RGlzcGxheVRleHQ+KEjDtmd5IGFuZCBGYW5nbWVpZXIsIDIwMDk7
IFZvcm5lIGV0IGFsLiwgMjAwMik8L0Rpc3BsYXlUZXh0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xDaXRlPjxBdXRob3I+SMO2Z3k8L0F1dGhvcj48WWVhcj4yMDA5PC9ZZWFy
PjxSZWNOdW0+NjgwPC9SZWNOdW0+PHJlY29yZD48cmVjLW51bWJlcj42ODA8L3JlYy1udW1iZXI+
PGZvcmVpZ24ta2V5cz48a2V5IGFwcD0iRU4iIGRiLWlkPSJhdmR4MjV3cmQwYWQ1Z2VwYXJ4dmVw
d2J6ZDlhcHdwejlkc3MiIHRpbWVzdGFtcD0iMTQ3NDYxMjkzNSI+NjgwPC9rZXk+PC9mb3JlaWdu
LWtleXM+PHJlZi10eXBlIG5hbWU9IkpvdXJuYWwgQXJ0aWNsZSI+MTc8L3JlZi10eXBlPjxjb250
cmlidXRvcnM+PGF1dGhvcnM+PGF1dGhvcj5Iw7ZneSwgUC48L2F1dGhvcj48YXV0aG9yPkZhbmdt
ZWllciwgQS48L2F1dGhvcj48L2F1dGhvcnM+PC9jb250cmlidXRvcnM+PHRpdGxlcz48dGl0bGU+
PHN0eWxlIGZhY2U9Im5vcm1hbCIgZm9udD0iZGVmYXVsdCIgc2l6ZT0iMTAwJSI+QXRtb3NwaGVy
aWMgQ088L3N0eWxlPjxzdHlsZSBmYWNlPSJzdWJzY3JpcHQiIGZvbnQ9ImRlZmF1bHQiIHNpemU9
IjEwMCUiPjI8L3N0eWxlPjxzdHlsZSBmYWNlPSJub3JtYWwiIGZvbnQ9ImRlZmF1bHQiIHNpemU9
IjEwMCUiPiBlbnJpY2htZW50IGFmZmVjdHMgcG90YXRvZXM6IDIuIFR1YmVyIHF1YWxpdHkgdHJh
aXRzPC9zdHlsZT48L3RpdGxlPjxzZWNvbmRhcnktdGl0bGU+RXVyLiBKLiBBZ3Jvbi4gPC9zZWNv
bmRhcnktdGl0bGU+PC90aXRsZXM+PHBlcmlvZGljYWw+PGZ1bGwtdGl0bGU+RXVyLiBKLiBBZ3Jv
bi48L2Z1bGwtdGl0bGU+PC9wZXJpb2RpY2FsPjxwYWdlcz44NS05NDwvcGFnZXM+PHZvbHVtZT4z
MDwvdm9sdW1lPjxudW1iZXI+MjwvbnVtYmVyPjxrZXl3b3Jkcz48a2V5d29yZD5DTzIgZW5yaWNo
bWVudDwva2V5d29yZD48a2V5d29yZD5PVEM8L2tleXdvcmQ+PGtleXdvcmQ+U29sYW51bSB0dWJl
cm9zdW0gTC48L2tleXdvcmQ+PGtleXdvcmQ+UG90YXRvPC9rZXl3b3JkPjxrZXl3b3JkPlR1YmVy
IHF1YWxpdHk8L2tleXdvcmQ+PC9rZXl3b3Jkcz48ZGF0ZXM+PHllYXI+MjAwOTwveWVhcj48cHVi
LWRhdGVzPjxkYXRlPjIvLzwvZGF0ZT48L3B1Yi1kYXRlcz48L2RhdGVzPjxpc2JuPjExNjEtMDMw
MTwvaXNibj48dXJscz48cmVsYXRlZC11cmxzPjx1cmw+aHR0cDovL3d3dy5zY2llbmNlZGlyZWN0
LmNvbS9zY2llbmNlL2FydGljbGUvcGlpL1MxMTYxMDMwMTA4MDAwODc3PC91cmw+PC9yZWxhdGVk
LXVybHM+PC91cmxzPjxlbGVjdHJvbmljLXJlc291cmNlLW51bT5kb2k6IDEwLjEwMTYvai5lamEu
MjAwOC4wNy4wMDY8L2VsZWN0cm9uaWMtcmVzb3VyY2UtbnVtPjwvcmVjb3JkPjwvQ2l0ZT48L0Vu
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Wb3JuZTwvQXV0aG9yPjxZZWFyPjIwMDI8L1llYXI+PFJl
Y051bT4xMTI8L1JlY051bT48RGlzcGxheVRleHQ+KEjDtmd5IGFuZCBGYW5nbWVpZXIsIDIwMDk7
IFZvcm5lIGV0IGFsLiwgMjAwMik8L0Rpc3BsYXlUZXh0PjxyZWNvcmQ+PHJlYy1udW1iZXI+MTEy
PC9yZWMtbnVtYmVyPjxmb3JlaWduLWtleXM+PGtleSBhcHA9IkVOIiBkYi1pZD0iYXZkeDI1d3Jk
MGFkNWdlcGFyeHZlcHdiemQ5YXB3cHo5ZHNzIiB0aW1lc3RhbXA9IjEzOTE2ODg4MjAiPjExMjwv
a2V5PjwvZm9yZWlnbi1rZXlzPjxyZWYtdHlwZSBuYW1lPSJKb3VybmFsIEFydGljbGUiPjE3PC9y
ZWYtdHlwZT48Y29udHJpYnV0b3JzPjxhdXRob3JzPjxhdXRob3I+Vm9ybmUsIFZpcnBpPC9hdXRo
b3I+PGF1dGhvcj5PamFucGVyw6QsIEthdGlua2E8L2F1dGhvcj48YXV0aG9yPkRlIFRlbW1lcm1h
biwgTDwvYXV0aG9yPjxhdXRob3I+QmluZGksIE08L2F1dGhvcj48YXV0aG9yPkjDtmd5LCBQPC9h
dXRob3I+PGF1dGhvcj5Kb25lcywgTUI8L2F1dGhvcj48YXV0aG9yPkxhd3NvbiwgVDwvYXV0aG9y
PjxhdXRob3I+UGVyc3NvbiwgSzwvYXV0aG9yPjwvYXV0aG9ycz48L2NvbnRyaWJ1dG9ycz48dGl0
bGVzPjx0aXRsZT5FZmZlY3RzIG9mIGVsZXZhdGVkIGNhcmJvbiBkaW94aWRlIGFuZCBvem9uZSBv
biBwb3RhdG8gdHViZXIgcXVhbGl0eSBpbiB0aGUgRXVyb3BlYW4gbXVsdGlwbGUtc2l0ZSBleHBl
cmltZW50IOKAmENISVAtcHJvamVjdOKAmTwvdGl0bGU+PHNlY29uZGFyeS10aXRsZT5FdXIuIEou
IEFncm9uLiA8L3NlY29uZGFyeS10aXRsZT48L3RpdGxlcz48cGVyaW9kaWNhbD48ZnVsbC10aXRs
ZT5FdXIuIEouIEFncm9uLjwvZnVsbC10aXRsZT48L3BlcmlvZGljYWw+PHBhZ2VzPjM2OS0zODE8
L3BhZ2VzPjx2b2x1bWU+MTc8L3ZvbHVtZT48bnVtYmVyPjQ8L251bWJlcj48ZGF0ZXM+PHllYXI+
MjAwMjwveWVhcj48L2RhdGVzPjxpc2JuPjExNjEtMDMwMTwvaXNibj48dXJscz48L3VybHM+PC9y
ZWNvcmQ+PC9DaXRlPjxDaXRlPjxBdXRob3I+SMO2Z3k8L0F1dGhvcj48WWVhcj4yMDA5PC9ZZWFy
PjxSZWNOdW0+NjgwPC9SZWNOdW0+PHJlY29yZD48cmVjLW51bWJlcj42ODA8L3JlYy1udW1iZXI+
PGZvcmVpZ24ta2V5cz48a2V5IGFwcD0iRU4iIGRiLWlkPSJhdmR4MjV3cmQwYWQ1Z2VwYXJ4dmVw
d2J6ZDlhcHdwejlkc3MiIHRpbWVzdGFtcD0iMTQ3NDYxMjkzNSI+NjgwPC9rZXk+PC9mb3JlaWdu
LWtleXM+PHJlZi10eXBlIG5hbWU9IkpvdXJuYWwgQXJ0aWNsZSI+MTc8L3JlZi10eXBlPjxjb250
cmlidXRvcnM+PGF1dGhvcnM+PGF1dGhvcj5Iw7ZneSwgUC48L2F1dGhvcj48YXV0aG9yPkZhbmdt
ZWllciwgQS48L2F1dGhvcj48L2F1dGhvcnM+PC9jb250cmlidXRvcnM+PHRpdGxlcz48dGl0bGU+
PHN0eWxlIGZhY2U9Im5vcm1hbCIgZm9udD0iZGVmYXVsdCIgc2l6ZT0iMTAwJSI+QXRtb3NwaGVy
aWMgQ088L3N0eWxlPjxzdHlsZSBmYWNlPSJzdWJzY3JpcHQiIGZvbnQ9ImRlZmF1bHQiIHNpemU9
IjEwMCUiPjI8L3N0eWxlPjxzdHlsZSBmYWNlPSJub3JtYWwiIGZvbnQ9ImRlZmF1bHQiIHNpemU9
IjEwMCUiPiBlbnJpY2htZW50IGFmZmVjdHMgcG90YXRvZXM6IDIuIFR1YmVyIHF1YWxpdHkgdHJh
aXRzPC9zdHlsZT48L3RpdGxlPjxzZWNvbmRhcnktdGl0bGU+RXVyLiBKLiBBZ3Jvbi4gPC9zZWNv
bmRhcnktdGl0bGU+PC90aXRsZXM+PHBlcmlvZGljYWw+PGZ1bGwtdGl0bGU+RXVyLiBKLiBBZ3Jv
bi48L2Z1bGwtdGl0bGU+PC9wZXJpb2RpY2FsPjxwYWdlcz44NS05NDwvcGFnZXM+PHZvbHVtZT4z
MDwvdm9sdW1lPjxudW1iZXI+MjwvbnVtYmVyPjxrZXl3b3Jkcz48a2V5d29yZD5DTzIgZW5yaWNo
bWVudDwva2V5d29yZD48a2V5d29yZD5PVEM8L2tleXdvcmQ+PGtleXdvcmQ+U29sYW51bSB0dWJl
cm9zdW0gTC48L2tleXdvcmQ+PGtleXdvcmQ+UG90YXRvPC9rZXl3b3JkPjxrZXl3b3JkPlR1YmVy
IHF1YWxpdHk8L2tleXdvcmQ+PC9rZXl3b3Jkcz48ZGF0ZXM+PHllYXI+MjAwOTwveWVhcj48cHVi
LWRhdGVzPjxkYXRlPjIvLzwvZGF0ZT48L3B1Yi1kYXRlcz48L2RhdGVzPjxpc2JuPjExNjEtMDMw
MTwvaXNibj48dXJscz48cmVsYXRlZC11cmxzPjx1cmw+aHR0cDovL3d3dy5zY2llbmNlZGlyZWN0
LmNvbS9zY2llbmNlL2FydGljbGUvcGlpL1MxMTYxMDMwMTA4MDAwODc3PC91cmw+PC9yZWxhdGVk
LXVybHM+PC91cmxzPjxlbGVjdHJvbmljLXJlc291cmNlLW51bT5kb2k6IDEwLjEwMTYvai5lamEu
MjAwOC4wNy4wMDY8L2VsZWN0cm9uaWMtcmVzb3VyY2UtbnVtPjwvcmVjb3JkPjwvQ2l0ZT48L0Vu
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ögy and Fangmeier, 2009; Vorne et al., 200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="00BC10C5">
              <w:rPr>
                <w:sz w:val="22"/>
                <w:szCs w:val="22"/>
                <w:lang w:val="en-AU"/>
              </w:rPr>
              <w:t xml:space="preserve">, </w:t>
            </w:r>
            <w:r w:rsidR="000A69CB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BC10C5">
              <w:rPr>
                <w:sz w:val="22"/>
                <w:szCs w:val="22"/>
                <w:lang w:val="en-AU"/>
              </w:rPr>
              <w:t xml:space="preserve">spinach </w:t>
            </w:r>
            <w:r w:rsidR="006A79B0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Seo&lt;/Author&gt;&lt;Year&gt;2017&lt;/Year&gt;&lt;RecNum&gt;1211&lt;/RecNum&gt;&lt;DisplayText&gt;(Seo et al., 2017)&lt;/DisplayText&gt;&lt;record&gt;&lt;rec-number&gt;1211&lt;/rec-number&gt;&lt;foreign-keys&gt;&lt;key app="EN" db-id="avdx25wrd0ad5geparxvepwbzd9apwpz9dss" timestamp="1523519866"&gt;1211&lt;/key&gt;&lt;/foreign-keys&gt;&lt;ref-type name="Journal Article"&gt;17&lt;/ref-type&gt;&lt;contributors&gt;&lt;authors&gt;&lt;author&gt;Seo, Yuna&lt;/author&gt;&lt;author&gt;Ide, Keisuke&lt;/author&gt;&lt;author&gt;Kitahata, Nobutaka&lt;/author&gt;&lt;author&gt;Kuchitsu, Kazuyuki&lt;/author&gt;&lt;author&gt;Dowaki, Kiyoshi&lt;/author&gt;&lt;/authors&gt;&lt;/contributors&gt;&lt;titles&gt;&lt;title&gt;&lt;style face="normal" font="default" size="100%"&gt;Environmental impact and nutritional improvement of elevated CO&lt;/style&gt;&lt;style face="subscript" font="default" size="100%"&gt;2&lt;/style&gt;&lt;style face="normal" font="default" size="100%"&gt; treatment: a case study of spinach production&lt;/style&gt;&lt;/title&gt;&lt;secondary-title&gt;Sustainability&lt;/secondary-title&gt;&lt;/titles&gt;&lt;periodical&gt;&lt;full-title&gt;Sustainability&lt;/full-title&gt;&lt;/periodical&gt;&lt;volume&gt;9&lt;/volume&gt;&lt;number&gt;10&lt;/number&gt;&lt;keywords&gt;&lt;keyword&gt;LCA&lt;/keyword&gt;&lt;keyword&gt;elevated CO2 treatment&lt;/keyword&gt;&lt;keyword&gt;spinach&lt;/keyword&gt;&lt;keyword&gt;vitamin C&lt;/keyword&gt;&lt;keyword&gt;eco-efficiency&lt;/keyword&gt;&lt;/keywords&gt;&lt;dates&gt;&lt;year&gt;2017&lt;/year&gt;&lt;/dates&gt;&lt;isbn&gt;2071-1050&lt;/isbn&gt;&lt;urls&gt;&lt;/urls&gt;&lt;electronic-resource-num&gt;doi: 10.3390/su9101854&lt;/electronic-resource-num&gt;&lt;/record&gt;&lt;/Cite&gt;&lt;/EndNote&gt;</w:instrText>
            </w:r>
            <w:r w:rsidR="006A79B0">
              <w:rPr>
                <w:sz w:val="22"/>
                <w:szCs w:val="22"/>
                <w:lang w:val="en-AU"/>
              </w:rPr>
              <w:fldChar w:fldCharType="separate"/>
            </w:r>
            <w:r w:rsidR="006A79B0">
              <w:rPr>
                <w:noProof/>
                <w:sz w:val="22"/>
                <w:szCs w:val="22"/>
                <w:lang w:val="en-AU"/>
              </w:rPr>
              <w:t>(Seo et al., 2017)</w:t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 w:rsidR="000A69C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 xml:space="preserve">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omato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Özçelik&lt;/Author&gt;&lt;Year&gt;1999&lt;/Year&gt;&lt;RecNum&gt;1102&lt;/RecNum&gt;&lt;DisplayText&gt;(Özçelik and Akilli, 1999)&lt;/DisplayText&gt;&lt;record&gt;&lt;rec-number&gt;1102&lt;/rec-number&gt;&lt;foreign-keys&gt;&lt;key app="EN" db-id="avdx25wrd0ad5geparxvepwbzd9apwpz9dss" timestamp="1508892090"&gt;1102&lt;/key&gt;&lt;key app="ENWeb" db-id=""&gt;0&lt;/key&gt;&lt;/foreign-keys&gt;&lt;ref-type name="Journal Article"&gt;17&lt;/ref-type&gt;&lt;contributors&gt;&lt;authors&gt;&lt;author&gt;Özçelik, N.&lt;/author&gt;&lt;author&gt;Akilli, M.&lt;/author&gt;&lt;/authors&gt;&lt;/contributors&gt;&lt;titles&gt;&lt;title&gt;&lt;style face="normal" font="default" size="100%"&gt;Effects of CO&lt;/style&gt;&lt;style face="subscript" font="default" size="100%"&gt;2&lt;/style&gt;&lt;style face="normal" font="default" size="100%"&gt; enrichment on vegetative growth, yield and quality of greenhouse-grown tomatoes in soil and soilless cultures&lt;/style&gt;&lt;/title&gt;&lt;secondary-title&gt;Acta Hort. &lt;/secondary-title&gt;&lt;alt-title&gt;ActaHortic.&lt;/alt-title&gt;&lt;/titles&gt;&lt;periodical&gt;&lt;full-title&gt;Acta Hort.&lt;/full-title&gt;&lt;abbr-1&gt;ActaHortic.&lt;/abbr-1&gt;&lt;/periodical&gt;&lt;alt-periodical&gt;&lt;full-title&gt;Acta Hort.&lt;/full-title&gt;&lt;abbr-1&gt;ActaHortic.&lt;/abbr-1&gt;&lt;/alt-periodical&gt;&lt;pages&gt;155-160&lt;/pages&gt;&lt;volume&gt;486&lt;/volume&gt;&lt;edition&gt;491&lt;/edition&gt;&lt;dates&gt;&lt;year&gt;1999&lt;/year&gt;&lt;/dates&gt;&lt;publisher&gt;International Society for Horticultural Science (ISHS), Leuven, Belgium&lt;/publisher&gt;&lt;isbn&gt;2406-6168&lt;/isbn&gt;&lt;urls&gt;&lt;related-urls&gt;&lt;url&gt;https://doi.org/10.17660/ActaHortic.1999.491.22&lt;/url&gt;&lt;/related-urls&gt;&lt;/urls&gt;&lt;electronic-resource-num&gt;doi: 10.17660/ActaHortic.1999.491.22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Özçelik and Akilli, 1999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2EC125AD" w14:textId="77777777" w:rsidTr="00227BCF">
        <w:trPr>
          <w:jc w:val="center"/>
        </w:trPr>
        <w:tc>
          <w:tcPr>
            <w:tcW w:w="1719" w:type="dxa"/>
          </w:tcPr>
          <w:p w14:paraId="594D121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7CBCF252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92" w:type="dxa"/>
          </w:tcPr>
          <w:p w14:paraId="77A9236E" w14:textId="0050D86A" w:rsidR="008304EE" w:rsidRPr="00DB375D" w:rsidRDefault="008304EE" w:rsidP="008A3791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D65972">
              <w:rPr>
                <w:sz w:val="22"/>
                <w:szCs w:val="22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, radish and turnip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AD25FB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 xml:space="preserve"> 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hot pepper</w:t>
            </w:r>
            <w:r w:rsidR="00D64932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&lt;/Author&gt;&lt;Year&gt;2017&lt;/Year&gt;&lt;RecNum&gt;1153&lt;/RecNum&gt;&lt;DisplayText&gt;(Li et al., 2017)&lt;/DisplayText&gt;&lt;record&gt;&lt;rec-number&gt;1153&lt;/rec-number&gt;&lt;foreign-keys&gt;&lt;key app="EN" db-id="avdx25wrd0ad5geparxvepwbzd9apwpz9dss" timestamp="1517796315"&gt;1153&lt;/key&gt;&lt;/foreign-keys&gt;&lt;ref-type name="Journal Article"&gt;17&lt;/ref-type&gt;&lt;contributors&gt;&lt;authors&gt;&lt;author&gt;Li, Xiaojie&lt;/author&gt;&lt;author&gt;Kang, Shaozhong&lt;/author&gt;&lt;author&gt;Li, Fusheng&lt;/author&gt;&lt;author&gt;Zhang, Xiaotao&lt;/author&gt;&lt;author&gt;Huo, Zailin&lt;/author&gt;&lt;author&gt;Ding, Risheng&lt;/author&gt;&lt;author&gt;Tong, Ling&lt;/author&gt;&lt;author&gt;Du, Taisheng&lt;/author&gt;&lt;author&gt;Li, Sien&lt;/author&gt;&lt;/authors&gt;&lt;/contributors&gt;&lt;titles&gt;&lt;title&gt;Light supplement and carbon dioxide enrichment affect yield and quality of off-season pepper&lt;/title&gt;&lt;secondary-title&gt;Agron. J.&lt;/secondary-title&gt;&lt;/titles&gt;&lt;periodical&gt;&lt;full-title&gt;Agron. J.&lt;/full-title&gt;&lt;/periodical&gt;&lt;pages&gt;2107-2118&lt;/pages&gt;&lt;volume&gt;109&lt;/volume&gt;&lt;number&gt;5&lt;/number&gt;&lt;dates&gt;&lt;year&gt;2017&lt;/year&gt;&lt;/dates&gt;&lt;urls&gt;&lt;related-urls&gt;&lt;url&gt;doi: 10.2134/agronj2017.01.0044&lt;/url&gt;&lt;/related-urls&gt;&lt;/urls&gt;&lt;electronic-resource-num&gt;doi: 10.2134/agronj2017.01.0044&lt;/electronic-resource-num&gt;&lt;language&gt;English&lt;/language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>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</w:p>
        </w:tc>
      </w:tr>
      <w:tr w:rsidR="008304EE" w:rsidRPr="00DB375D" w14:paraId="2CCCB26C" w14:textId="77777777" w:rsidTr="00227BCF">
        <w:trPr>
          <w:jc w:val="center"/>
        </w:trPr>
        <w:tc>
          <w:tcPr>
            <w:tcW w:w="1719" w:type="dxa"/>
          </w:tcPr>
          <w:p w14:paraId="33394BD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Total f</w:t>
            </w:r>
            <w:r w:rsidRPr="00DB375D">
              <w:rPr>
                <w:sz w:val="22"/>
                <w:szCs w:val="22"/>
                <w:lang w:val="en-AU"/>
              </w:rPr>
              <w:t>lavonoids</w:t>
            </w:r>
          </w:p>
        </w:tc>
        <w:tc>
          <w:tcPr>
            <w:tcW w:w="799" w:type="dxa"/>
          </w:tcPr>
          <w:p w14:paraId="381F214A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</w:tcPr>
          <w:p w14:paraId="1D4CF7D7" w14:textId="58481C44" w:rsidR="008304EE" w:rsidRPr="00DB375D" w:rsidRDefault="008304EE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Chinese cabbage and 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Fu&lt;/Author&gt;&lt;Year&gt;2015&lt;/Year&gt;&lt;RecNum&gt;676&lt;/RecNum&gt;&lt;DisplayText&gt;(Fu et al., 2015)&lt;/DisplayText&gt;&lt;record&gt;&lt;rec-number&gt;676&lt;/rec-number&gt;&lt;foreign-keys&gt;&lt;key app="EN" db-id="avdx25wrd0ad5geparxvepwbzd9apwpz9dss" timestamp="1474609746"&gt;676&lt;/key&gt;&lt;/foreign-keys&gt;&lt;ref-type name="Journal Article"&gt;17&lt;/ref-type&gt;&lt;contributors&gt;&lt;authors&gt;&lt;author&gt;Fu, Yuming&lt;/author&gt;&lt;author&gt;Shao, Lingzhi&lt;/author&gt;&lt;author&gt;Liu, Hui&lt;/author&gt;&lt;author&gt;Li, Hongyan&lt;/author&gt;&lt;author&gt;Zhao, Zhiruo&lt;/author&gt;&lt;author&gt;Ye, Peiliang&lt;/author&gt;&lt;author&gt;Chen, Pingzhen&lt;/author&gt;&lt;author&gt;Liu, Hong&lt;/author&gt;&lt;/authors&gt;&lt;/contributors&gt;&lt;titles&gt;&lt;title&gt;&lt;style face="normal" font="default" size="100%"&gt;Unexpected decrease in yield and antioxidants in vegetable at very high CO&lt;/style&gt;&lt;style face="subscript" font="default" size="100%"&gt;2&lt;/style&gt;&lt;style face="normal" font="default" size="100%"&gt; levels&lt;/style&gt;&lt;/title&gt;&lt;secondary-title&gt;Environ. Chem. Lett.&lt;/secondary-title&gt;&lt;/titles&gt;&lt;periodical&gt;&lt;full-title&gt;Environ. Chem. Lett.&lt;/full-title&gt;&lt;/periodical&gt;&lt;pages&gt;473-479&lt;/pages&gt;&lt;volume&gt;13&lt;/volume&gt;&lt;number&gt;4&lt;/number&gt;&lt;dates&gt;&lt;year&gt;2015&lt;/year&gt;&lt;/dates&gt;&lt;isbn&gt;1610-3661&lt;/isbn&gt;&lt;label&gt;Fu2015&lt;/label&gt;&lt;work-type&gt;journal article&lt;/work-type&gt;&lt;urls&gt;&lt;related-urls&gt;&lt;url&gt;http://dx.doi.org/10.1007/s10311-015-0522-6&lt;/url&gt;&lt;/related-urls&gt;&lt;/urls&gt;&lt;electronic-resource-num&gt;doi: 10.1007/s10311-015-0522-6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(Fu et al., 2015)</w:t>
            </w:r>
            <w:r w:rsidRPr="00DB375D"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ging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Ghasemzadeh&lt;/Author&gt;&lt;Year&gt;2010&lt;/Year&gt;&lt;RecNum&gt;677&lt;/RecNum&gt;&lt;DisplayText&gt;(Ghasemzadeh et al., 2010)&lt;/DisplayText&gt;&lt;record&gt;&lt;rec-number&gt;677&lt;/rec-number&gt;&lt;foreign-keys&gt;&lt;key app="EN" db-id="avdx25wrd0ad5geparxvepwbzd9apwpz9dss" timestamp="1474610258"&gt;677&lt;/key&gt;&lt;/foreign-keys&gt;&lt;ref-type name="Journal Article"&gt;17&lt;/ref-type&gt;&lt;contributors&gt;&lt;authors&gt;&lt;author&gt;Ghasemzadeh, Ali&lt;/author&gt;&lt;author&gt;Jaafar, Hawa Z.E.&lt;/author&gt;&lt;author&gt;Rahmat, Asmah&lt;/author&gt;&lt;/authors&gt;&lt;/contributors&gt;&lt;titles&gt;&lt;title&gt;&lt;style face="normal" font="default" size="100%"&gt;Elevated carbon dioxide increases contents of flavonoids and phenolic compounds, and antioxidant activities in Malaysian young ginger (&lt;/style&gt;&lt;style face="italic" font="default" size="100%"&gt;Zingiber officinale&lt;/style&gt;&lt;style face="normal" font="default" size="100%"&gt; Roscoe.) varieties&lt;/style&gt;&lt;/title&gt;&lt;secondary-title&gt;Molecules&lt;/secondary-title&gt;&lt;/titles&gt;&lt;periodical&gt;&lt;full-title&gt;Molecules&lt;/full-title&gt;&lt;/periodical&gt;&lt;pages&gt;7907-7922&lt;/pages&gt;&lt;volume&gt;15&lt;/volume&gt;&lt;number&gt;11&lt;/number&gt;&lt;dates&gt;&lt;year&gt;2010&lt;/year&gt;&lt;/dates&gt;&lt;isbn&gt;1420-3049&lt;/isbn&gt;&lt;accession-num&gt;doi:10.3390/molecules15117907&lt;/accession-num&gt;&lt;urls&gt;&lt;related-urls&gt;&lt;url&gt;http://www.mdpi.com/1420-3049/15/11/7907&lt;/url&gt;&lt;/related-urls&gt;&lt;/urls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Ghasemzadeh et al., 2010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n&lt;/Author&gt;&lt;Year&gt;2014&lt;/Year&gt;&lt;RecNum&gt;1086&lt;/RecNum&gt;&lt;DisplayText&gt;(Ren et al., 2014)&lt;/DisplayText&gt;&lt;record&gt;&lt;rec-number&gt;1086&lt;/rec-number&gt;&lt;foreign-keys&gt;&lt;key app="EN" db-id="avdx25wrd0ad5geparxvepwbzd9apwpz9dss" timestamp="1508286820"&gt;1086&lt;/key&gt;&lt;/foreign-keys&gt;&lt;ref-type name="Journal Article"&gt;17&lt;/ref-type&gt;&lt;contributors&gt;&lt;authors&gt;&lt;author&gt;Ren, Jin&lt;/author&gt;&lt;author&gt;Guo, Shuang-Sheng&lt;/author&gt;&lt;author&gt;Xin, Xiu-Lan&lt;/author&gt;&lt;author&gt;Chen, Liang&lt;/author&gt;&lt;/authors&gt;&lt;/contributors&gt;&lt;titles&gt;&lt;title&gt;&lt;style face="normal" font="default" size="100%"&gt;Changes in volatile constituents and phenols from &lt;/style&gt;&lt;style face="italic" font="default" size="100%"&gt;Gynura bicolor &lt;/style&gt;&lt;style face="normal" font="default" size="100%"&gt;DC grown in elevated CO&lt;/style&gt;&lt;style face="subscript" font="default" size="100%"&gt;2&lt;/style&gt;&lt;style face="normal" font="default" size="100%"&gt; and LED lighting&lt;/style&gt;&lt;/title&gt;&lt;secondary-title&gt;Sci. Hortic. &lt;/secondary-title&gt;&lt;/titles&gt;&lt;periodical&gt;&lt;full-title&gt;Sci. Hortic.&lt;/full-title&gt;&lt;/periodical&gt;&lt;pages&gt;243-250&lt;/pages&gt;&lt;volume&gt;175&lt;/volume&gt;&lt;number&gt;Supplement C&lt;/number&gt;&lt;keywords&gt;&lt;keyword&gt;DC&lt;/keyword&gt;&lt;keyword&gt;Controlled environment&lt;/keyword&gt;&lt;keyword&gt;LED lighting&lt;/keyword&gt;&lt;keyword&gt;Volatile terpenoids&lt;/keyword&gt;&lt;keyword&gt;Phenols&lt;/keyword&gt;&lt;/keywords&gt;&lt;dates&gt;&lt;year&gt;2014&lt;/year&gt;&lt;pub-dates&gt;&lt;date&gt;2014/08/15/&lt;/date&gt;&lt;/pub-dates&gt;&lt;/dates&gt;&lt;isbn&gt;0304-4238&lt;/isbn&gt;&lt;urls&gt;&lt;related-urls&gt;&lt;url&gt;http://www.sciencedirect.com/science/article/pii/S0304423814003392&lt;/url&gt;&lt;/related-urls&gt;&lt;/urls&gt;&lt;electronic-resource-num&gt;doi: 10.1016/j.scienta.2014.06.023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n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</w:rPr>
              <w:t>lettuce</w:t>
            </w:r>
            <w:r w:rsidR="00D64932">
              <w:rPr>
                <w:sz w:val="22"/>
                <w:szCs w:val="22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>
                <w:fldData xml:space="preserve">PEVuZE5vdGU+PENpdGU+PEF1dGhvcj5CZWNrZXI8L0F1dGhvcj48WWVhcj4yMDE2PC9ZZWFyPjxS
ZWNOdW0+MTA2MDwvUmVjTnVtPjxEaXNwbGF5VGV4dD4oQmVja2VyIGFuZCBLbMOkcmluZywgMjAx
NjsgUMOpcmV6LUzDs3BleiBldCBhbC4sIDIwMTg7IFNnaGVycmkgZXQgYWwuLCAyMDE3KTwvRGlz
cGxheVRleHQ+PHJlY29yZD48cmVjLW51bWJlcj4xMDYwPC9yZWMtbnVtYmVyPjxmb3JlaWduLWtl
eXM+PGtleSBhcHA9IkVOIiBkYi1pZD0iYXZkeDI1d3JkMGFkNWdlcGFyeHZlcHdiemQ5YXB3cHo5
ZHNzIiB0aW1lc3RhbXA9IjE1MDcxNTYxNDAiPjEwNjA8L2tleT48L2ZvcmVpZ24ta2V5cz48cmVm
LXR5cGUgbmFtZT0iSm91cm5hbCBBcnRpY2xlIj4xNzwvcmVmLXR5cGU+PGNvbnRyaWJ1dG9ycz48
YXV0aG9ycz48YXV0aG9yPkJlY2tlciwgQ2hyaXN0aW5lPC9hdXRob3I+PGF1dGhvcj5LbMOkcmlu
ZywgSGFucy1QZXRlcjwvYXV0aG9yPjwvYXV0aG9ycz48L2NvbnRyaWJ1dG9ycz48dGl0bGVzPjx0
aXRsZT48c3R5bGUgZmFjZT0ibm9ybWFsIiBmb250PSJkZWZhdWx0IiBzaXplPSIxMDAlIj5DTzwv
c3R5bGU+PHN0eWxlIGZhY2U9InN1YnNjcmlwdCIgZm9udD0iZGVmYXVsdCIgc2l6ZT0iMTAwJSI+
Mjwvc3R5bGU+PHN0eWxlIGZhY2U9Im5vcm1hbCIgZm9udD0iZGVmYXVsdCIgc2l6ZT0iMTAwJSI+
IGVucmljaG1lbnQgY2FuIHByb2R1Y2UgaGlnaCByZWQgbGVhZiBsZXR0dWNlIHlpZWxkIHdoaWxl
IGluY3JlYXNpbmcgbW9zdCBmbGF2b25vaWQgZ2x5Y29zaWRlIGFuZCBzb21lIGNhZmZlaWMgYWNp
ZCBkZXJpdmF0aXZlIGNvbmNlbnRyYXRpb25zPC9zdHlsZT48L3RpdGxlPjxzZWNvbmRhcnktdGl0
bGU+Rm9vZCBDaGVtPC9zZWNvbmRhcnktdGl0bGU+PC90aXRsZXM+PHBlcmlvZGljYWw+PGZ1bGwt
dGl0bGU+Rm9vZCBDaGVtPC9mdWxsLXRpdGxlPjwvcGVyaW9kaWNhbD48cGFnZXM+NzM2LTc0NTwv
cGFnZXM+PHZvbHVtZT4xOTk8L3ZvbHVtZT48bnVtYmVyPlN1cHBsZW1lbnQgQzwvbnVtYmVyPjxr
ZXl3b3Jkcz48a2V5d29yZD5DTzwva2V5d29yZD48a2V5d29yZD5MZXR0dWNlPC9rZXl3b3JkPjxr
ZXl3b3JkPkZsYXZvbm9pZCBnbHljb3NpZGVzPC9rZXl3b3JkPjxrZXl3b3JkPkFudGhvY3lhbmlu
PC9rZXl3b3JkPjxrZXl3b3JkPkNhZmZlaWMgYWNpZCBkZXJpdmF0aXZlczwva2V5d29yZD48a2V5
d29yZD5TdWdhcjwva2V5d29yZD48L2tleXdvcmRzPjxkYXRlcz48eWVhcj4yMDE2PC95ZWFyPjxw
dWItZGF0ZXM+PGRhdGU+MjAxNi8wNS8xNS88L2RhdGU+PC9wdWItZGF0ZXM+PC9kYXRlcz48aXNi
bj4wMzA4LTgxNDY8L2lzYm4+PHVybHM+PHJlbGF0ZWQtdXJscz48dXJsPmh0dHA6Ly93d3cuc2Np
ZW5jZWRpcmVjdC5jb20vc2NpZW5jZS9hcnRpY2xlL3BpaS9TMDMwODgxNDYxNTMwMzM3WDwvdXJs
PjwvcmVsYXRlZC11cmxzPjwvdXJscz48ZWxlY3Ryb25pYy1yZXNvdXJjZS1udW0+ZG9pOiAxMC4x
MDE2L2ouZm9vZGNoZW0uMjAxNS4xMi4wNTk8L2VsZWN0cm9uaWMtcmVzb3VyY2UtbnVtPjwvcmVj
b3JkPjwvQ2l0ZT48Q2l0ZT48QXV0aG9yPlNnaGVycmk8L0F1dGhvcj48WWVhcj4yMDE3PC9ZZWFy
PjxSZWNOdW0+MTA0NjwvUmVjTnVtPjxyZWNvcmQ+PHJlYy1udW1iZXI+MTA0NjwvcmVjLW51bWJl
cj48Zm9yZWlnbi1rZXlzPjxrZXkgYXBwPSJFTiIgZGItaWQ9ImF2ZHgyNXdyZDBhZDVnZXBhcnh2
ZXB3YnpkOWFwd3B6OWRzcyIgdGltZXN0YW1wPSIxNTA1OTU3MDQ4Ij4xMDQ2PC9rZXk+PC9mb3Jl
aWduLWtleXM+PHJlZi10eXBlIG5hbWU9IkpvdXJuYWwgQXJ0aWNsZSI+MTc8L3JlZi10eXBlPjxj
b250cmlidXRvcnM+PGF1dGhvcnM+PGF1dGhvcj5TZ2hlcnJpLCBDcmlzdGluYTwvYXV0aG9yPjxh
dXRob3I+UMOpcmV6LUzDs3BleiwgVXN1ZTwvYXV0aG9yPjxhdXRob3I+TWljYWVsbGksIEZyYW5j
ZXNjbzwvYXV0aG9yPjxhdXRob3I+TWlyYW5kYS1BcG9kYWNhLCBKb248L2F1dGhvcj48YXV0aG9y
Pk1lbmEtUGV0aXRlLCBBbWFpYTwvYXV0aG9yPjxhdXRob3I+TXXDsW96LVJ1ZWRhLCBBbGJlcnRv
PC9hdXRob3I+PGF1dGhvcj5RdWFydGFjY2ksIE1pa2UgRnJhbms8L2F1dGhvcj48L2F1dGhvcnM+
PC9jb250cmlidXRvcnM+PHRpdGxlcz48dGl0bGU+PHN0eWxlIGZhY2U9Im5vcm1hbCIgZm9udD0i
ZGVmYXVsdCIgc2l6ZT0iMTAwJSI+RWxldmF0ZWQgQ088L3N0eWxlPjxzdHlsZSBmYWNlPSJzdWJz
Y3JpcHQiIGZvbnQ9ImRlZmF1bHQiIHNpemU9IjEwMCUiPjI8L3N0eWxlPjxzdHlsZSBmYWNlPSJu
b3JtYWwiIGZvbnQ9ImRlZmF1bHQiIHNpemU9IjEwMCUiPiBhbmQgc2FsaW5pdHkgYXJlIHJlc3Bv
bnNpYmxlIGZvciBwaGVub2xpY3MtZW5yaWNobWVudCBpbiB0d28gZGlmZmVyZW50bHkgcGlnbWVu
dGVkIGxldHR1Y2VzPC9zdHlsZT48L3RpdGxlPjxzZWNvbmRhcnktdGl0bGU+UGxhbnQgUGh5c2lv
bCBCaW9jaGVtPC9zZWNvbmRhcnktdGl0bGU+PC90aXRsZXM+PHBlcmlvZGljYWw+PGZ1bGwtdGl0
bGU+UGxhbnQgUGh5c2lvbCBCaW9jaGVtPC9mdWxsLXRpdGxlPjwvcGVyaW9kaWNhbD48cGFnZXM+
MjY5LTI3ODwvcGFnZXM+PHZvbHVtZT4xMTU8L3ZvbHVtZT48bnVtYmVyPlN1cHBsZW1lbnQgQzwv
bnVtYmVyPjxrZXl3b3Jkcz48a2V5d29yZD5BbnRob2N5YW5pbnM8L2tleXdvcmQ+PGtleXdvcmQ+
Rmxhdm9ub2lkczwva2V5d29yZD48a2V5d29yZD5IaWdoIENPPC9rZXl3b3JkPjxrZXl3b3JkPlBo
ZW5vbGljIGFjaWRzPC9rZXl3b3JkPjxrZXl3b3JkPlJlZCBsZXR0dWNlPC9rZXl3b3JkPjxrZXl3
b3JkPlNhbGluaXR5PC9rZXl3b3JkPjwva2V5d29yZHM+PGRhdGVzPjx5ZWFyPjIwMTc8L3llYXI+
PHB1Yi1kYXRlcz48ZGF0ZT4yMDE3LzA2LzAxLzwvZGF0ZT48L3B1Yi1kYXRlcz48L2RhdGVzPjxp
c2JuPjA5ODEtOTQyODwvaXNibj48dXJscz48cmVsYXRlZC11cmxzPjx1cmw+aHR0cDovL3d3dy5z
Y2llbmNlZGlyZWN0LmNvbS9zY2llbmNlL2FydGljbGUvcGlpL1MwOTgxOTQyODE3MzAxMjYyPC91
cmw+PC9yZWxhdGVkLXVybHM+PC91cmxzPjxlbGVjdHJvbmljLXJlc291cmNlLW51bT5kb2k6IDEw
LjEwMTYvai5wbGFwaHkuMjAxNy4wNC4wMDY8L2VsZWN0cm9uaWMtcmVzb3VyY2UtbnVtPjwvcmVj
b3JkPjwvQ2l0ZT48Q2l0ZT48QXV0aG9yPlDDqXJlei1Mw7NwZXo8L0F1dGhvcj48WWVhcj4yMDE4
PC9ZZWFyPjxSZWNOdW0+MTEzMzwvUmVjTnVtPjxyZWNvcmQ+PHJlYy1udW1iZXI+MTEzMzwvcmVj
LW51bWJlcj48Zm9yZWlnbi1rZXlzPjxrZXkgYXBwPSJFTiIgZGItaWQ9ImF2ZHgyNXdyZDBhZDVn
ZXBhcnh2ZXB3YnpkOWFwd3B6OWRzcyIgdGltZXN0YW1wPSIxNTE0NDI1Mjk3Ij4xMTMzPC9rZXk+
PC9mb3JlaWduLWtleXM+PHJlZi10eXBlIG5hbWU9IkpvdXJuYWwgQXJ0aWNsZSI+MTc8L3JlZi10
eXBlPjxjb250cmlidXRvcnM+PGF1dGhvcnM+PGF1dGhvcj5Qw6lyZXotTMOzcGV6LCBVc3VlPC9h
dXRob3I+PGF1dGhvcj5TZ2hlcnJpLCBDcmlzdGluYTwvYXV0aG9yPjxhdXRob3I+TWlyYW5kYS1B
cG9kYWNhLCBKb248L2F1dGhvcj48YXV0aG9yPk1pY2FlbGxpLCBGcmFuY2VzY288L2F1dGhvcj48
YXV0aG9yPkxhY3Vlc3RhLCBNYWl0ZTwvYXV0aG9yPjxhdXRob3I+TWVuYS1QZXRpdGUsIEFtYWlh
PC9hdXRob3I+PGF1dGhvcj5RdWFydGFjY2ksIE1pa2UgRnJhbms8L2F1dGhvcj48YXV0aG9yPk11
w7Fvei1SdWVkYSwgQWxiZXJ0bzwvYXV0aG9yPjwvYXV0aG9ycz48L2NvbnRyaWJ1dG9ycz48dGl0
bGVzPjx0aXRsZT48c3R5bGUgZmFjZT0ibm9ybWFsIiBmb250PSJkZWZhdWx0IiBzaXplPSIxMDAl
Ij5Db25jZW50cmF0aW9uIG9mIHBoZW5vbGljIGNvbXBvdW5kcyBpcyBpbmNyZWFzZWQgaW4gbGV0
dHVjZSBncm93biB1bmRlciBoaWdoIGxpZ2h0IGludGVuc2l0eSBhbmQgZWxldmF0ZWQgQ088L3N0
eWxlPjxzdHlsZSBmYWNlPSJzdWJzY3JpcHQiIGZvbnQ9ImRlZmF1bHQiIHNpemU9IjEwMCUiPjI8
L3N0eWxlPjwvdGl0bGU+PHNlY29uZGFyeS10aXRsZT5QbGFudCBQaHlzaW9sIEJpb2NoZW08L3Nl
Y29uZGFyeS10aXRsZT48L3RpdGxlcz48cGVyaW9kaWNhbD48ZnVsbC10aXRsZT5QbGFudCBQaHlz
aW9sIEJpb2NoZW08L2Z1bGwtdGl0bGU+PC9wZXJpb2RpY2FsPjxwYWdlcz4yMzMtMjQxPC9wYWdl
cz48dm9sdW1lPjEyMzwvdm9sdW1lPjxrZXl3b3Jkcz48a2V5d29yZD5BY3lhbmljLWdyZWVuIGxl
dHR1Y2U8L2tleXdvcmQ+PGtleXdvcmQ+QW50aG9jeWFuaWMtcmVkIGxldHR1Y2U8L2tleXdvcmQ+
PGtleXdvcmQ+QW50aG9jeWFuaW5zPC9rZXl3b3JkPjxrZXl3b3JkPkVsZXZhdGVkIENPMjwva2V5
d29yZD48a2V5d29yZD5GbGF2b25vaWRzPC9rZXl3b3JkPjxrZXl3b3JkPkhpZ2ggbGlnaHQgaW50
ZW5zaXR5PC9rZXl3b3JkPjxrZXl3b3JkPlBoZW5vbGljIGFjaWRzPC9rZXl3b3JkPjwva2V5d29y
ZHM+PGRhdGVzPjx5ZWFyPjIwMTg8L3llYXI+PHB1Yi1kYXRlcz48ZGF0ZT4yLy88L2RhdGU+PC9w
dWItZGF0ZXM+PC9kYXRlcz48aXNibj4wOTgxLTk0Mjg8L2lzYm4+PHVybHM+PHJlbGF0ZWQtdXJs
cz48dXJsPmh0dHBzOi8vd3d3LnNjaWVuY2VkaXJlY3QuY29tL3NjaWVuY2UvYXJ0aWNsZS9waWkv
UzA5ODE5NDI4MTczMDQwMzU8L3VybD48L3JlbGF0ZWQtdXJscz48L3VybHM+PGVsZWN0cm9uaWMt
cmVzb3VyY2UtbnVtPmRvaTogMTAuMTAxNi9qLnBsYXBoeS4yMDE3LjEyLjAxMDwvZWxlY3Ryb25p
Yy1yZXNvdXJjZS1udW0+PC9yZWNvcmQ+PC9DaXRlPjwvRW5kTm90ZT5=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CZWNrZXI8L0F1dGhvcj48WWVhcj4yMDE2PC9ZZWFyPjxS
ZWNOdW0+MTA2MDwvUmVjTnVtPjxEaXNwbGF5VGV4dD4oQmVja2VyIGFuZCBLbMOkcmluZywgMjAx
NjsgUMOpcmV6LUzDs3BleiBldCBhbC4sIDIwMTg7IFNnaGVycmkgZXQgYWwuLCAyMDE3KTwvRGlz
cGxheVRleHQ+PHJlY29yZD48cmVjLW51bWJlcj4xMDYwPC9yZWMtbnVtYmVyPjxmb3JlaWduLWtl
eXM+PGtleSBhcHA9IkVOIiBkYi1pZD0iYXZkeDI1d3JkMGFkNWdlcGFyeHZlcHdiemQ5YXB3cHo5
ZHNzIiB0aW1lc3RhbXA9IjE1MDcxNTYxNDAiPjEwNjA8L2tleT48L2ZvcmVpZ24ta2V5cz48cmVm
LXR5cGUgbmFtZT0iSm91cm5hbCBBcnRpY2xlIj4xNzwvcmVmLXR5cGU+PGNvbnRyaWJ1dG9ycz48
YXV0aG9ycz48YXV0aG9yPkJlY2tlciwgQ2hyaXN0aW5lPC9hdXRob3I+PGF1dGhvcj5LbMOkcmlu
ZywgSGFucy1QZXRlcjwvYXV0aG9yPjwvYXV0aG9ycz48L2NvbnRyaWJ1dG9ycz48dGl0bGVzPjx0
aXRsZT48c3R5bGUgZmFjZT0ibm9ybWFsIiBmb250PSJkZWZhdWx0IiBzaXplPSIxMDAlIj5DTzwv
c3R5bGU+PHN0eWxlIGZhY2U9InN1YnNjcmlwdCIgZm9udD0iZGVmYXVsdCIgc2l6ZT0iMTAwJSI+
Mjwvc3R5bGU+PHN0eWxlIGZhY2U9Im5vcm1hbCIgZm9udD0iZGVmYXVsdCIgc2l6ZT0iMTAwJSI+
IGVucmljaG1lbnQgY2FuIHByb2R1Y2UgaGlnaCByZWQgbGVhZiBsZXR0dWNlIHlpZWxkIHdoaWxl
IGluY3JlYXNpbmcgbW9zdCBmbGF2b25vaWQgZ2x5Y29zaWRlIGFuZCBzb21lIGNhZmZlaWMgYWNp
ZCBkZXJpdmF0aXZlIGNvbmNlbnRyYXRpb25zPC9zdHlsZT48L3RpdGxlPjxzZWNvbmRhcnktdGl0
bGU+Rm9vZCBDaGVtPC9zZWNvbmRhcnktdGl0bGU+PC90aXRsZXM+PHBlcmlvZGljYWw+PGZ1bGwt
dGl0bGU+Rm9vZCBDaGVtPC9mdWxsLXRpdGxlPjwvcGVyaW9kaWNhbD48cGFnZXM+NzM2LTc0NTwv
cGFnZXM+PHZvbHVtZT4xOTk8L3ZvbHVtZT48bnVtYmVyPlN1cHBsZW1lbnQgQzwvbnVtYmVyPjxr
ZXl3b3Jkcz48a2V5d29yZD5DTzwva2V5d29yZD48a2V5d29yZD5MZXR0dWNlPC9rZXl3b3JkPjxr
ZXl3b3JkPkZsYXZvbm9pZCBnbHljb3NpZGVzPC9rZXl3b3JkPjxrZXl3b3JkPkFudGhvY3lhbmlu
PC9rZXl3b3JkPjxrZXl3b3JkPkNhZmZlaWMgYWNpZCBkZXJpdmF0aXZlczwva2V5d29yZD48a2V5
d29yZD5TdWdhcjwva2V5d29yZD48L2tleXdvcmRzPjxkYXRlcz48eWVhcj4yMDE2PC95ZWFyPjxw
dWItZGF0ZXM+PGRhdGU+MjAxNi8wNS8xNS88L2RhdGU+PC9wdWItZGF0ZXM+PC9kYXRlcz48aXNi
bj4wMzA4LTgxNDY8L2lzYm4+PHVybHM+PHJlbGF0ZWQtdXJscz48dXJsPmh0dHA6Ly93d3cuc2Np
ZW5jZWRpcmVjdC5jb20vc2NpZW5jZS9hcnRpY2xlL3BpaS9TMDMwODgxNDYxNTMwMzM3WDwvdXJs
PjwvcmVsYXRlZC11cmxzPjwvdXJscz48ZWxlY3Ryb25pYy1yZXNvdXJjZS1udW0+ZG9pOiAxMC4x
MDE2L2ouZm9vZGNoZW0uMjAxNS4xMi4wNTk8L2VsZWN0cm9uaWMtcmVzb3VyY2UtbnVtPjwvcmVj
b3JkPjwvQ2l0ZT48Q2l0ZT48QXV0aG9yPlNnaGVycmk8L0F1dGhvcj48WWVhcj4yMDE3PC9ZZWFy
PjxSZWNOdW0+MTA0NjwvUmVjTnVtPjxyZWNvcmQ+PHJlYy1udW1iZXI+MTA0NjwvcmVjLW51bWJl
cj48Zm9yZWlnbi1rZXlzPjxrZXkgYXBwPSJFTiIgZGItaWQ9ImF2ZHgyNXdyZDBhZDVnZXBhcnh2
ZXB3YnpkOWFwd3B6OWRzcyIgdGltZXN0YW1wPSIxNTA1OTU3MDQ4Ij4xMDQ2PC9rZXk+PC9mb3Jl
aWduLWtleXM+PHJlZi10eXBlIG5hbWU9IkpvdXJuYWwgQXJ0aWNsZSI+MTc8L3JlZi10eXBlPjxj
b250cmlidXRvcnM+PGF1dGhvcnM+PGF1dGhvcj5TZ2hlcnJpLCBDcmlzdGluYTwvYXV0aG9yPjxh
dXRob3I+UMOpcmV6LUzDs3BleiwgVXN1ZTwvYXV0aG9yPjxhdXRob3I+TWljYWVsbGksIEZyYW5j
ZXNjbzwvYXV0aG9yPjxhdXRob3I+TWlyYW5kYS1BcG9kYWNhLCBKb248L2F1dGhvcj48YXV0aG9y
Pk1lbmEtUGV0aXRlLCBBbWFpYTwvYXV0aG9yPjxhdXRob3I+TXXDsW96LVJ1ZWRhLCBBbGJlcnRv
PC9hdXRob3I+PGF1dGhvcj5RdWFydGFjY2ksIE1pa2UgRnJhbms8L2F1dGhvcj48L2F1dGhvcnM+
PC9jb250cmlidXRvcnM+PHRpdGxlcz48dGl0bGU+PHN0eWxlIGZhY2U9Im5vcm1hbCIgZm9udD0i
ZGVmYXVsdCIgc2l6ZT0iMTAwJSI+RWxldmF0ZWQgQ088L3N0eWxlPjxzdHlsZSBmYWNlPSJzdWJz
Y3JpcHQiIGZvbnQ9ImRlZmF1bHQiIHNpemU9IjEwMCUiPjI8L3N0eWxlPjxzdHlsZSBmYWNlPSJu
b3JtYWwiIGZvbnQ9ImRlZmF1bHQiIHNpemU9IjEwMCUiPiBhbmQgc2FsaW5pdHkgYXJlIHJlc3Bv
bnNpYmxlIGZvciBwaGVub2xpY3MtZW5yaWNobWVudCBpbiB0d28gZGlmZmVyZW50bHkgcGlnbWVu
dGVkIGxldHR1Y2VzPC9zdHlsZT48L3RpdGxlPjxzZWNvbmRhcnktdGl0bGU+UGxhbnQgUGh5c2lv
bCBCaW9jaGVtPC9zZWNvbmRhcnktdGl0bGU+PC90aXRsZXM+PHBlcmlvZGljYWw+PGZ1bGwtdGl0
bGU+UGxhbnQgUGh5c2lvbCBCaW9jaGVtPC9mdWxsLXRpdGxlPjwvcGVyaW9kaWNhbD48cGFnZXM+
MjY5LTI3ODwvcGFnZXM+PHZvbHVtZT4xMTU8L3ZvbHVtZT48bnVtYmVyPlN1cHBsZW1lbnQgQzwv
bnVtYmVyPjxrZXl3b3Jkcz48a2V5d29yZD5BbnRob2N5YW5pbnM8L2tleXdvcmQ+PGtleXdvcmQ+
Rmxhdm9ub2lkczwva2V5d29yZD48a2V5d29yZD5IaWdoIENPPC9rZXl3b3JkPjxrZXl3b3JkPlBo
ZW5vbGljIGFjaWRzPC9rZXl3b3JkPjxrZXl3b3JkPlJlZCBsZXR0dWNlPC9rZXl3b3JkPjxrZXl3
b3JkPlNhbGluaXR5PC9rZXl3b3JkPjwva2V5d29yZHM+PGRhdGVzPjx5ZWFyPjIwMTc8L3llYXI+
PHB1Yi1kYXRlcz48ZGF0ZT4yMDE3LzA2LzAxLzwvZGF0ZT48L3B1Yi1kYXRlcz48L2RhdGVzPjxp
c2JuPjA5ODEtOTQyODwvaXNibj48dXJscz48cmVsYXRlZC11cmxzPjx1cmw+aHR0cDovL3d3dy5z
Y2llbmNlZGlyZWN0LmNvbS9zY2llbmNlL2FydGljbGUvcGlpL1MwOTgxOTQyODE3MzAxMjYyPC91
cmw+PC9yZWxhdGVkLXVybHM+PC91cmxzPjxlbGVjdHJvbmljLXJlc291cmNlLW51bT5kb2k6IDEw
LjEwMTYvai5wbGFwaHkuMjAxNy4wNC4wMDY8L2VsZWN0cm9uaWMtcmVzb3VyY2UtbnVtPjwvcmVj
b3JkPjwvQ2l0ZT48Q2l0ZT48QXV0aG9yPlDDqXJlei1Mw7NwZXo8L0F1dGhvcj48WWVhcj4yMDE4
PC9ZZWFyPjxSZWNOdW0+MTEzMzwvUmVjTnVtPjxyZWNvcmQ+PHJlYy1udW1iZXI+MTEzMzwvcmVj
LW51bWJlcj48Zm9yZWlnbi1rZXlzPjxrZXkgYXBwPSJFTiIgZGItaWQ9ImF2ZHgyNXdyZDBhZDVn
ZXBhcnh2ZXB3YnpkOWFwd3B6OWRzcyIgdGltZXN0YW1wPSIxNTE0NDI1Mjk3Ij4xMTMzPC9rZXk+
PC9mb3JlaWduLWtleXM+PHJlZi10eXBlIG5hbWU9IkpvdXJuYWwgQXJ0aWNsZSI+MTc8L3JlZi10
eXBlPjxjb250cmlidXRvcnM+PGF1dGhvcnM+PGF1dGhvcj5Qw6lyZXotTMOzcGV6LCBVc3VlPC9h
dXRob3I+PGF1dGhvcj5TZ2hlcnJpLCBDcmlzdGluYTwvYXV0aG9yPjxhdXRob3I+TWlyYW5kYS1B
cG9kYWNhLCBKb248L2F1dGhvcj48YXV0aG9yPk1pY2FlbGxpLCBGcmFuY2VzY288L2F1dGhvcj48
YXV0aG9yPkxhY3Vlc3RhLCBNYWl0ZTwvYXV0aG9yPjxhdXRob3I+TWVuYS1QZXRpdGUsIEFtYWlh
PC9hdXRob3I+PGF1dGhvcj5RdWFydGFjY2ksIE1pa2UgRnJhbms8L2F1dGhvcj48YXV0aG9yPk11
w7Fvei1SdWVkYSwgQWxiZXJ0bzwvYXV0aG9yPjwvYXV0aG9ycz48L2NvbnRyaWJ1dG9ycz48dGl0
bGVzPjx0aXRsZT48c3R5bGUgZmFjZT0ibm9ybWFsIiBmb250PSJkZWZhdWx0IiBzaXplPSIxMDAl
Ij5Db25jZW50cmF0aW9uIG9mIHBoZW5vbGljIGNvbXBvdW5kcyBpcyBpbmNyZWFzZWQgaW4gbGV0
dHVjZSBncm93biB1bmRlciBoaWdoIGxpZ2h0IGludGVuc2l0eSBhbmQgZWxldmF0ZWQgQ088L3N0
eWxlPjxzdHlsZSBmYWNlPSJzdWJzY3JpcHQiIGZvbnQ9ImRlZmF1bHQiIHNpemU9IjEwMCUiPjI8
L3N0eWxlPjwvdGl0bGU+PHNlY29uZGFyeS10aXRsZT5QbGFudCBQaHlzaW9sIEJpb2NoZW08L3Nl
Y29uZGFyeS10aXRsZT48L3RpdGxlcz48cGVyaW9kaWNhbD48ZnVsbC10aXRsZT5QbGFudCBQaHlz
aW9sIEJpb2NoZW08L2Z1bGwtdGl0bGU+PC9wZXJpb2RpY2FsPjxwYWdlcz4yMzMtMjQxPC9wYWdl
cz48dm9sdW1lPjEyMzwvdm9sdW1lPjxrZXl3b3Jkcz48a2V5d29yZD5BY3lhbmljLWdyZWVuIGxl
dHR1Y2U8L2tleXdvcmQ+PGtleXdvcmQ+QW50aG9jeWFuaWMtcmVkIGxldHR1Y2U8L2tleXdvcmQ+
PGtleXdvcmQ+QW50aG9jeWFuaW5zPC9rZXl3b3JkPjxrZXl3b3JkPkVsZXZhdGVkIENPMjwva2V5
d29yZD48a2V5d29yZD5GbGF2b25vaWRzPC9rZXl3b3JkPjxrZXl3b3JkPkhpZ2ggbGlnaHQgaW50
ZW5zaXR5PC9rZXl3b3JkPjxrZXl3b3JkPlBoZW5vbGljIGFjaWRzPC9rZXl3b3JkPjwva2V5d29y
ZHM+PGRhdGVzPjx5ZWFyPjIwMTg8L3llYXI+PHB1Yi1kYXRlcz48ZGF0ZT4yLy88L2RhdGU+PC9w
dWItZGF0ZXM+PC9kYXRlcz48aXNibj4wOTgxLTk0Mjg8L2lzYm4+PHVybHM+PHJlbGF0ZWQtdXJs
cz48dXJsPmh0dHBzOi8vd3d3LnNjaWVuY2VkaXJlY3QuY29tL3NjaWVuY2UvYXJ0aWNsZS9waWkv
UzA5ODE5NDI4MTczMDQwMzU8L3VybD48L3JlbGF0ZWQtdXJscz48L3VybHM+PGVsZWN0cm9uaWMt
cmVzb3VyY2UtbnVtPmRvaTogMTAuMTAxNi9qLnBsYXBoeS4yMDE3LjEyLjAxMDwvZWxlY3Ryb25p
Yy1yZXNvdXJjZS1udW0+PC9yZWNvcmQ+PC9DaXRlPjwvRW5kTm90ZT5=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</w:rPr>
            </w:r>
            <w:r w:rsidRPr="00DB375D"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(Becker and Kläring, 2016; Pérez-López et al., 2018; Sgherri et al., 2017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onion</w:t>
            </w:r>
            <w:r w:rsidR="00556B38">
              <w:rPr>
                <w:sz w:val="22"/>
                <w:szCs w:val="22"/>
                <w:lang w:val="en-AU"/>
              </w:rPr>
              <w:t xml:space="preserve"> and scallion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Thompson&lt;/Author&gt;&lt;Year&gt;2004&lt;/Year&gt;&lt;RecNum&gt;1120&lt;/RecNum&gt;&lt;DisplayText&gt;(Thompson et al., 2004)&lt;/DisplayText&gt;&lt;record&gt;&lt;rec-number&gt;1120&lt;/rec-number&gt;&lt;foreign-keys&gt;&lt;key app="EN" db-id="avdx25wrd0ad5geparxvepwbzd9apwpz9dss" timestamp="1508723098"&gt;1120&lt;/key&gt;&lt;/foreign-keys&gt;&lt;ref-type name="Conference Paper"&gt;47&lt;/ref-type&gt;&lt;contributors&gt;&lt;authors&gt;&lt;author&gt;Thompson, L.&lt;/author&gt;&lt;author&gt;Peffley, E.&lt;/author&gt;&lt;author&gt;Green, C.&lt;/author&gt;&lt;author&gt;Pare, P.&lt;/author&gt;&lt;author&gt;Tissue, D.&lt;/author&gt;&lt;/authors&gt;&lt;/contributors&gt;&lt;titles&gt;&lt;title&gt;&lt;style face="normal" font="default" size="100%"&gt;Biomass, flavonol levels and sensory characteristics of Allium cultivars grown hydroponically at ambient and elevated CO&lt;/style&gt;&lt;style face="subscript" font="default" size="100%"&gt;2&lt;/style&gt;&lt;/title&gt;&lt;secondary-title&gt;Proceedings of the 34th International Conferences on Environmental Systems (ICES)&lt;/secondary-title&gt;&lt;/titles&gt;&lt;dates&gt;&lt;year&gt;2004&lt;/year&gt;&lt;/dates&gt;&lt;pub-location&gt;Colorado Springs, Colorado&lt;/pub-location&gt;&lt;urls&gt;&lt;/urls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Thompson et al., 200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trawberry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3&lt;/Year&gt;&lt;RecNum&gt;686&lt;/RecNum&gt;&lt;DisplayText&gt;(Wang et al., 2003)&lt;/DisplayText&gt;&lt;record&gt;&lt;rec-number&gt;686&lt;/rec-number&gt;&lt;foreign-keys&gt;&lt;key app="EN" db-id="avdx25wrd0ad5geparxvepwbzd9apwpz9dss" timestamp="1474613829"&gt;686&lt;/key&gt;&lt;/foreign-keys&gt;&lt;ref-type name="Journal Article"&gt;17&lt;/ref-type&gt;&lt;contributors&gt;&lt;authors&gt;&lt;author&gt;Wang, Shiow Y.&lt;/author&gt;&lt;author&gt;Bunce, James A.&lt;/author&gt;&lt;author&gt;Maas, J. L.&lt;/author&gt;&lt;/authors&gt;&lt;/contributors&gt;&lt;titles&gt;&lt;title&gt;Elevated carbon dioxide increases contents of antioxidant compounds in field-grown strawberries&lt;/title&gt;&lt;secondary-title&gt;J. Agric. Food Chem.&lt;/secondary-title&gt;&lt;/titles&gt;&lt;periodical&gt;&lt;full-title&gt;J. Agric. Food Chem.&lt;/full-title&gt;&lt;/periodical&gt;&lt;pages&gt;4315-4320&lt;/pages&gt;&lt;volume&gt;51&lt;/volume&gt;&lt;number&gt;15&lt;/number&gt;&lt;dates&gt;&lt;year&gt;2003&lt;/year&gt;&lt;pub-dates&gt;&lt;date&gt;2003/07/01&lt;/date&gt;&lt;/pub-dates&gt;&lt;/dates&gt;&lt;publisher&gt;American Chemical Society&lt;/publisher&gt;&lt;isbn&gt;0021-8561&lt;/isbn&gt;&lt;urls&gt;&lt;related-urls&gt;&lt;url&gt;http://dx.doi.org/10.1021/jf021172d&lt;/url&gt;&lt;/related-urls&gt;&lt;/urls&gt;&lt;electronic-resource-num&gt;doi: 10.1021/jf021172d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0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36D32DA5" w14:textId="77777777" w:rsidTr="00705872">
        <w:trPr>
          <w:trHeight w:val="824"/>
          <w:jc w:val="center"/>
        </w:trPr>
        <w:tc>
          <w:tcPr>
            <w:tcW w:w="1719" w:type="dxa"/>
          </w:tcPr>
          <w:p w14:paraId="43E59F5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5B1FB39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6A39648C" w14:textId="48F8EF3F" w:rsidR="008304EE" w:rsidRPr="00DB375D" w:rsidRDefault="008304EE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CC42CE">
              <w:rPr>
                <w:sz w:val="22"/>
                <w:szCs w:val="22"/>
              </w:rPr>
              <w:t>L</w:t>
            </w:r>
            <w:r w:rsidRPr="00DB375D">
              <w:rPr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ZWNrZXI8L0F1dGhvcj48WWVhcj4yMDE2PC9ZZWFyPjxS
ZWNOdW0+MTA2MDwvUmVjTnVtPjxEaXNwbGF5VGV4dD4oQmVja2VyIGFuZCBLbMOkcmluZywgMjAx
NjsgUMOpcmV6LUzDs3BleiBldCBhbC4sIDIwMTgpPC9EaXNwbGF5VGV4dD48cmVjb3JkPjxyZWMt
bnVtYmVyPjEwNjA8L3JlYy1udW1iZXI+PGZvcmVpZ24ta2V5cz48a2V5IGFwcD0iRU4iIGRiLWlk
PSJhdmR4MjV3cmQwYWQ1Z2VwYXJ4dmVwd2J6ZDlhcHdwejlkc3MiIHRpbWVzdGFtcD0iMTUwNzE1
NjE0MCI+MTA2MDwva2V5PjwvZm9yZWlnbi1rZXlzPjxyZWYtdHlwZSBuYW1lPSJKb3VybmFsIEFy
dGljbGUiPjE3PC9yZWYtdHlwZT48Y29udHJpYnV0b3JzPjxhdXRob3JzPjxhdXRob3I+QmVja2Vy
LCBDaHJpc3RpbmU8L2F1dGhvcj48YXV0aG9yPktsw6RyaW5nLCBIYW5zLVBldGVyPC9hdXRob3I+
PC9hdXRob3JzPjwvY29udHJpYnV0b3JzPjx0aXRsZXM+PHRpdGxlPjxzdHlsZSBmYWNlPSJub3Jt
YWwiIGZvbnQ9ImRlZmF1bHQiIHNpemU9IjEwMCUiPkNPPC9zdHlsZT48c3R5bGUgZmFjZT0ic3Vi
c2NyaXB0IiBmb250PSJkZWZhdWx0IiBzaXplPSIxMDAlIj4yPC9zdHlsZT48c3R5bGUgZmFjZT0i
bm9ybWFsIiBmb250PSJkZWZhdWx0IiBzaXplPSIxMDAlIj4gZW5yaWNobWVudCBjYW4gcHJvZHVj
ZSBoaWdoIHJlZCBsZWFmIGxldHR1Y2UgeWllbGQgd2hpbGUgaW5jcmVhc2luZyBtb3N0IGZsYXZv
bm9pZCBnbHljb3NpZGUgYW5kIHNvbWUgY2FmZmVpYyBhY2lkIGRlcml2YXRpdmUgY29uY2VudHJh
dGlvbnM8L3N0eWxlPjwvdGl0bGU+PHNlY29uZGFyeS10aXRsZT5Gb29kIENoZW08L3NlY29uZGFy
eS10aXRsZT48L3RpdGxlcz48cGVyaW9kaWNhbD48ZnVsbC10aXRsZT5Gb29kIENoZW08L2Z1bGwt
dGl0bGU+PC9wZXJpb2RpY2FsPjxwYWdlcz43MzYtNzQ1PC9wYWdlcz48dm9sdW1lPjE5OTwvdm9s
dW1lPjxudW1iZXI+U3VwcGxlbWVudCBDPC9udW1iZXI+PGtleXdvcmRzPjxrZXl3b3JkPkNPPC9r
ZXl3b3JkPjxrZXl3b3JkPkxldHR1Y2U8L2tleXdvcmQ+PGtleXdvcmQ+Rmxhdm9ub2lkIGdseWNv
c2lkZXM8L2tleXdvcmQ+PGtleXdvcmQ+QW50aG9jeWFuaW48L2tleXdvcmQ+PGtleXdvcmQ+Q2Fm
ZmVpYyBhY2lkIGRlcml2YXRpdmVzPC9rZXl3b3JkPjxrZXl3b3JkPlN1Z2FyPC9rZXl3b3JkPjwv
a2V5d29yZHM+PGRhdGVzPjx5ZWFyPjIwMTY8L3llYXI+PHB1Yi1kYXRlcz48ZGF0ZT4yMDE2LzA1
LzE1LzwvZGF0ZT48L3B1Yi1kYXRlcz48L2RhdGVzPjxpc2JuPjAzMDgtODE0NjwvaXNibj48dXJs
cz48cmVsYXRlZC11cmxzPjx1cmw+aHR0cDovL3d3dy5zY2llbmNlZGlyZWN0LmNvbS9zY2llbmNl
L2FydGljbGUvcGlpL1MwMzA4ODE0NjE1MzAzMzdYPC91cmw+PC9yZWxhdGVkLXVybHM+PC91cmxz
PjxlbGVjdHJvbmljLXJlc291cmNlLW51bT5kb2k6IDEwLjEwMTYvai5mb29kY2hlbS4yMDE1LjEy
LjA1OTwvZWxlY3Ryb25pYy1yZXNvdXJjZS1udW0+PC9yZWNvcmQ+PC9DaXRlPjxDaXRlPjxBdXRo
b3I+UMOpcmV6LUzDs3BlejwvQXV0aG9yPjxZZWFyPjIwMTg8L1llYXI+PFJlY051bT4xMTMzPC9S
ZWNOdW0+PHJlY29yZD48cmVjLW51bWJlcj4xMTMzPC9yZWMtbnVtYmVyPjxmb3JlaWduLWtleXM+
PGtleSBhcHA9IkVOIiBkYi1pZD0iYXZkeDI1d3JkMGFkNWdlcGFyeHZlcHdiemQ5YXB3cHo5ZHNz
IiB0aW1lc3RhbXA9IjE1MTQ0MjUyOTciPjExMzM8L2tleT48L2ZvcmVpZ24ta2V5cz48cmVmLXR5
cGUgbmFtZT0iSm91cm5hbCBBcnRpY2xlIj4xNzwvcmVmLXR5cGU+PGNvbnRyaWJ1dG9ycz48YXV0
aG9ycz48YXV0aG9yPlDDqXJlei1Mw7NwZXosIFVzdWU8L2F1dGhvcj48YXV0aG9yPlNnaGVycmks
IENyaXN0aW5hPC9hdXRob3I+PGF1dGhvcj5NaXJhbmRhLUFwb2RhY2EsIEpvbjwvYXV0aG9yPjxh
dXRob3I+TWljYWVsbGksIEZyYW5jZXNjbzwvYXV0aG9yPjxhdXRob3I+TGFjdWVzdGEsIE1haXRl
PC9hdXRob3I+PGF1dGhvcj5NZW5hLVBldGl0ZSwgQW1haWE8L2F1dGhvcj48YXV0aG9yPlF1YXJ0
YWNjaSwgTWlrZSBGcmFuazwvYXV0aG9yPjxhdXRob3I+TXXDsW96LVJ1ZWRhLCBBbGJlcnRvPC9h
dXRob3I+PC9hdXRob3JzPjwvY29udHJpYnV0b3JzPjx0aXRsZXM+PHRpdGxlPjxzdHlsZSBmYWNl
PSJub3JtYWwiIGZvbnQ9ImRlZmF1bHQiIHNpemU9IjEwMCUiPkNvbmNlbnRyYXRpb24gb2YgcGhl
bm9saWMgY29tcG91bmRzIGlzIGluY3JlYXNlZCBpbiBsZXR0dWNlIGdyb3duIHVuZGVyIGhpZ2gg
bGlnaHQgaW50ZW5zaXR5IGFuZCBlbGV2YXRlZCBDTzwvc3R5bGU+PHN0eWxlIGZhY2U9InN1YnNj
cmlwdCIgZm9udD0iZGVmYXVsdCIgc2l6ZT0iMTAwJSI+Mjwvc3R5bGU+PC90aXRsZT48c2Vjb25k
YXJ5LXRpdGxlPlBsYW50IFBoeXNpb2wgQmlvY2hlbTwvc2Vjb25kYXJ5LXRpdGxlPjwvdGl0bGVz
PjxwZXJpb2RpY2FsPjxmdWxsLXRpdGxlPlBsYW50IFBoeXNpb2wgQmlvY2hlbTwvZnVsbC10aXRs
ZT48L3BlcmlvZGljYWw+PHBhZ2VzPjIzMy0yNDE8L3BhZ2VzPjx2b2x1bWU+MTIzPC92b2x1bWU+
PGtleXdvcmRzPjxrZXl3b3JkPkFjeWFuaWMtZ3JlZW4gbGV0dHVjZTwva2V5d29yZD48a2V5d29y
ZD5BbnRob2N5YW5pYy1yZWQgbGV0dHVjZTwva2V5d29yZD48a2V5d29yZD5BbnRob2N5YW5pbnM8
L2tleXdvcmQ+PGtleXdvcmQ+RWxldmF0ZWQgQ08yPC9rZXl3b3JkPjxrZXl3b3JkPkZsYXZvbm9p
ZHM8L2tleXdvcmQ+PGtleXdvcmQ+SGlnaCBsaWdodCBpbnRlbnNpdHk8L2tleXdvcmQ+PGtleXdv
cmQ+UGhlbm9saWMgYWNpZHM8L2tleXdvcmQ+PC9rZXl3b3Jkcz48ZGF0ZXM+PHllYXI+MjAxODwv
eWVhcj48cHViLWRhdGVzPjxkYXRlPjIvLzwvZGF0ZT48L3B1Yi1kYXRlcz48L2RhdGVzPjxpc2Ju
PjA5ODEtOTQyODwvaXNibj48dXJscz48cmVsYXRlZC11cmxzPjx1cmw+aHR0cHM6Ly93d3cuc2Np
ZW5jZWRpcmVjdC5jb20vc2NpZW5jZS9hcnRpY2xlL3BpaS9TMDk4MTk0MjgxNzMwNDAzNTwvdXJs
PjwvcmVsYXRlZC11cmxzPjwvdXJscz48ZWxlY3Ryb25pYy1yZXNvdXJjZS1udW0+ZG9pOiAxMC4x
MDE2L2oucGxhcGh5LjIwMTcuMTIuMDEwPC9lbGVjdHJvbmljLXJlc291cmNlLW51bT48L3JlY29y
ZD48L0NpdGU+PC9FbmROb3RlPn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ZWNrZXI8L0F1dGhvcj48WWVhcj4yMDE2PC9ZZWFyPjxS
ZWNOdW0+MTA2MDwvUmVjTnVtPjxEaXNwbGF5VGV4dD4oQmVja2VyIGFuZCBLbMOkcmluZywgMjAx
NjsgUMOpcmV6LUzDs3BleiBldCBhbC4sIDIwMTgpPC9EaXNwbGF5VGV4dD48cmVjb3JkPjxyZWMt
bnVtYmVyPjEwNjA8L3JlYy1udW1iZXI+PGZvcmVpZ24ta2V5cz48a2V5IGFwcD0iRU4iIGRiLWlk
PSJhdmR4MjV3cmQwYWQ1Z2VwYXJ4dmVwd2J6ZDlhcHdwejlkc3MiIHRpbWVzdGFtcD0iMTUwNzE1
NjE0MCI+MTA2MDwva2V5PjwvZm9yZWlnbi1rZXlzPjxyZWYtdHlwZSBuYW1lPSJKb3VybmFsIEFy
dGljbGUiPjE3PC9yZWYtdHlwZT48Y29udHJpYnV0b3JzPjxhdXRob3JzPjxhdXRob3I+QmVja2Vy
LCBDaHJpc3RpbmU8L2F1dGhvcj48YXV0aG9yPktsw6RyaW5nLCBIYW5zLVBldGVyPC9hdXRob3I+
PC9hdXRob3JzPjwvY29udHJpYnV0b3JzPjx0aXRsZXM+PHRpdGxlPjxzdHlsZSBmYWNlPSJub3Jt
YWwiIGZvbnQ9ImRlZmF1bHQiIHNpemU9IjEwMCUiPkNPPC9zdHlsZT48c3R5bGUgZmFjZT0ic3Vi
c2NyaXB0IiBmb250PSJkZWZhdWx0IiBzaXplPSIxMDAlIj4yPC9zdHlsZT48c3R5bGUgZmFjZT0i
bm9ybWFsIiBmb250PSJkZWZhdWx0IiBzaXplPSIxMDAlIj4gZW5yaWNobWVudCBjYW4gcHJvZHVj
ZSBoaWdoIHJlZCBsZWFmIGxldHR1Y2UgeWllbGQgd2hpbGUgaW5jcmVhc2luZyBtb3N0IGZsYXZv
bm9pZCBnbHljb3NpZGUgYW5kIHNvbWUgY2FmZmVpYyBhY2lkIGRlcml2YXRpdmUgY29uY2VudHJh
dGlvbnM8L3N0eWxlPjwvdGl0bGU+PHNlY29uZGFyeS10aXRsZT5Gb29kIENoZW08L3NlY29uZGFy
eS10aXRsZT48L3RpdGxlcz48cGVyaW9kaWNhbD48ZnVsbC10aXRsZT5Gb29kIENoZW08L2Z1bGwt
dGl0bGU+PC9wZXJpb2RpY2FsPjxwYWdlcz43MzYtNzQ1PC9wYWdlcz48dm9sdW1lPjE5OTwvdm9s
dW1lPjxudW1iZXI+U3VwcGxlbWVudCBDPC9udW1iZXI+PGtleXdvcmRzPjxrZXl3b3JkPkNPPC9r
ZXl3b3JkPjxrZXl3b3JkPkxldHR1Y2U8L2tleXdvcmQ+PGtleXdvcmQ+Rmxhdm9ub2lkIGdseWNv
c2lkZXM8L2tleXdvcmQ+PGtleXdvcmQ+QW50aG9jeWFuaW48L2tleXdvcmQ+PGtleXdvcmQ+Q2Fm
ZmVpYyBhY2lkIGRlcml2YXRpdmVzPC9rZXl3b3JkPjxrZXl3b3JkPlN1Z2FyPC9rZXl3b3JkPjwv
a2V5d29yZHM+PGRhdGVzPjx5ZWFyPjIwMTY8L3llYXI+PHB1Yi1kYXRlcz48ZGF0ZT4yMDE2LzA1
LzE1LzwvZGF0ZT48L3B1Yi1kYXRlcz48L2RhdGVzPjxpc2JuPjAzMDgtODE0NjwvaXNibj48dXJs
cz48cmVsYXRlZC11cmxzPjx1cmw+aHR0cDovL3d3dy5zY2llbmNlZGlyZWN0LmNvbS9zY2llbmNl
L2FydGljbGUvcGlpL1MwMzA4ODE0NjE1MzAzMzdYPC91cmw+PC9yZWxhdGVkLXVybHM+PC91cmxz
PjxlbGVjdHJvbmljLXJlc291cmNlLW51bT5kb2k6IDEwLjEwMTYvai5mb29kY2hlbS4yMDE1LjEy
LjA1OTwvZWxlY3Ryb25pYy1yZXNvdXJjZS1udW0+PC9yZWNvcmQ+PC9DaXRlPjxDaXRlPjxBdXRo
b3I+UMOpcmV6LUzDs3BlejwvQXV0aG9yPjxZZWFyPjIwMTg8L1llYXI+PFJlY051bT4xMTMzPC9S
ZWNOdW0+PHJlY29yZD48cmVjLW51bWJlcj4xMTMzPC9yZWMtbnVtYmVyPjxmb3JlaWduLWtleXM+
PGtleSBhcHA9IkVOIiBkYi1pZD0iYXZkeDI1d3JkMGFkNWdlcGFyeHZlcHdiemQ5YXB3cHo5ZHNz
IiB0aW1lc3RhbXA9IjE1MTQ0MjUyOTciPjExMzM8L2tleT48L2ZvcmVpZ24ta2V5cz48cmVmLXR5
cGUgbmFtZT0iSm91cm5hbCBBcnRpY2xlIj4xNzwvcmVmLXR5cGU+PGNvbnRyaWJ1dG9ycz48YXV0
aG9ycz48YXV0aG9yPlDDqXJlei1Mw7NwZXosIFVzdWU8L2F1dGhvcj48YXV0aG9yPlNnaGVycmks
IENyaXN0aW5hPC9hdXRob3I+PGF1dGhvcj5NaXJhbmRhLUFwb2RhY2EsIEpvbjwvYXV0aG9yPjxh
dXRob3I+TWljYWVsbGksIEZyYW5jZXNjbzwvYXV0aG9yPjxhdXRob3I+TGFjdWVzdGEsIE1haXRl
PC9hdXRob3I+PGF1dGhvcj5NZW5hLVBldGl0ZSwgQW1haWE8L2F1dGhvcj48YXV0aG9yPlF1YXJ0
YWNjaSwgTWlrZSBGcmFuazwvYXV0aG9yPjxhdXRob3I+TXXDsW96LVJ1ZWRhLCBBbGJlcnRvPC9h
dXRob3I+PC9hdXRob3JzPjwvY29udHJpYnV0b3JzPjx0aXRsZXM+PHRpdGxlPjxzdHlsZSBmYWNl
PSJub3JtYWwiIGZvbnQ9ImRlZmF1bHQiIHNpemU9IjEwMCUiPkNvbmNlbnRyYXRpb24gb2YgcGhl
bm9saWMgY29tcG91bmRzIGlzIGluY3JlYXNlZCBpbiBsZXR0dWNlIGdyb3duIHVuZGVyIGhpZ2gg
bGlnaHQgaW50ZW5zaXR5IGFuZCBlbGV2YXRlZCBDTzwvc3R5bGU+PHN0eWxlIGZhY2U9InN1YnNj
cmlwdCIgZm9udD0iZGVmYXVsdCIgc2l6ZT0iMTAwJSI+Mjwvc3R5bGU+PC90aXRsZT48c2Vjb25k
YXJ5LXRpdGxlPlBsYW50IFBoeXNpb2wgQmlvY2hlbTwvc2Vjb25kYXJ5LXRpdGxlPjwvdGl0bGVz
PjxwZXJpb2RpY2FsPjxmdWxsLXRpdGxlPlBsYW50IFBoeXNpb2wgQmlvY2hlbTwvZnVsbC10aXRs
ZT48L3BlcmlvZGljYWw+PHBhZ2VzPjIzMy0yNDE8L3BhZ2VzPjx2b2x1bWU+MTIzPC92b2x1bWU+
PGtleXdvcmRzPjxrZXl3b3JkPkFjeWFuaWMtZ3JlZW4gbGV0dHVjZTwva2V5d29yZD48a2V5d29y
ZD5BbnRob2N5YW5pYy1yZWQgbGV0dHVjZTwva2V5d29yZD48a2V5d29yZD5BbnRob2N5YW5pbnM8
L2tleXdvcmQ+PGtleXdvcmQ+RWxldmF0ZWQgQ08yPC9rZXl3b3JkPjxrZXl3b3JkPkZsYXZvbm9p
ZHM8L2tleXdvcmQ+PGtleXdvcmQ+SGlnaCBsaWdodCBpbnRlbnNpdHk8L2tleXdvcmQ+PGtleXdv
cmQ+UGhlbm9saWMgYWNpZHM8L2tleXdvcmQ+PC9rZXl3b3Jkcz48ZGF0ZXM+PHllYXI+MjAxODwv
eWVhcj48cHViLWRhdGVzPjxkYXRlPjIvLzwvZGF0ZT48L3B1Yi1kYXRlcz48L2RhdGVzPjxpc2Ju
PjA5ODEtOTQyODwvaXNibj48dXJscz48cmVsYXRlZC11cmxzPjx1cmw+aHR0cHM6Ly93d3cuc2Np
ZW5jZWRpcmVjdC5jb20vc2NpZW5jZS9hcnRpY2xlL3BpaS9TMDk4MTk0MjgxNzMwNDAzNTwvdXJs
PjwvcmVsYXRlZC11cmxzPjwvdXJscz48ZWxlY3Ryb25pYy1yZXNvdXJjZS1udW0+ZG9pOiAxMC4x
MDE2L2oucGxhcGh5LjIwMTcuMTIuMDEwPC9lbGVjdHJvbmljLXJlc291cmNlLW51bT48L3JlY29y
ZD48L0NpdGU+PC9FbmROb3RlPn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cker and Kläring, 2016; Pérez-López et al., 2018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324340">
              <w:rPr>
                <w:sz w:val="22"/>
                <w:szCs w:val="22"/>
                <w:lang w:val="en-AU"/>
              </w:rPr>
              <w:t>chives</w:t>
            </w:r>
            <w:r w:rsidR="00705872">
              <w:rPr>
                <w:sz w:val="22"/>
                <w:szCs w:val="22"/>
                <w:lang w:val="en-AU"/>
              </w:rPr>
              <w:t xml:space="preserve"> and scallion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Thompson&lt;/Author&gt;&lt;Year&gt;2004&lt;/Year&gt;&lt;RecNum&gt;1120&lt;/RecNum&gt;&lt;DisplayText&gt;(Thompson et al., 2004)&lt;/DisplayText&gt;&lt;record&gt;&lt;rec-number&gt;1120&lt;/rec-number&gt;&lt;foreign-keys&gt;&lt;key app="EN" db-id="avdx25wrd0ad5geparxvepwbzd9apwpz9dss" timestamp="1508723098"&gt;1120&lt;/key&gt;&lt;/foreign-keys&gt;&lt;ref-type name="Conference Paper"&gt;47&lt;/ref-type&gt;&lt;contributors&gt;&lt;authors&gt;&lt;author&gt;Thompson, L.&lt;/author&gt;&lt;author&gt;Peffley, E.&lt;/author&gt;&lt;author&gt;Green, C.&lt;/author&gt;&lt;author&gt;Pare, P.&lt;/author&gt;&lt;author&gt;Tissue, D.&lt;/author&gt;&lt;/authors&gt;&lt;/contributors&gt;&lt;titles&gt;&lt;title&gt;&lt;style face="normal" font="default" size="100%"&gt;Biomass, flavonol levels and sensory characteristics of Allium cultivars grown hydroponically at ambient and elevated CO&lt;/style&gt;&lt;style face="subscript" font="default" size="100%"&gt;2&lt;/style&gt;&lt;/title&gt;&lt;secondary-title&gt;Proceedings of the 34th International Conferences on Environmental Systems (ICES)&lt;/secondary-title&gt;&lt;/titles&gt;&lt;dates&gt;&lt;year&gt;2004&lt;/year&gt;&lt;/dates&gt;&lt;pub-location&gt;Colorado Springs, Colorado&lt;/pub-location&gt;&lt;urls&gt;&lt;/urls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Thompson et al., 2004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45701430" w14:textId="77777777" w:rsidTr="00227BCF">
        <w:trPr>
          <w:jc w:val="center"/>
        </w:trPr>
        <w:tc>
          <w:tcPr>
            <w:tcW w:w="1719" w:type="dxa"/>
          </w:tcPr>
          <w:p w14:paraId="5E8AE42A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115FF534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92" w:type="dxa"/>
          </w:tcPr>
          <w:p w14:paraId="294E8C7B" w14:textId="3B0443ED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trawberry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Sun&lt;/Author&gt;&lt;Year&gt;2012&lt;/Year&gt;&lt;RecNum&gt;1091&lt;/RecNum&gt;&lt;DisplayText&gt;(Sun et al., 2012)&lt;/DisplayText&gt;&lt;record&gt;&lt;rec-number&gt;1091&lt;/rec-number&gt;&lt;foreign-keys&gt;&lt;key app="EN" db-id="avdx25wrd0ad5geparxvepwbzd9apwpz9dss" timestamp="1508290017"&gt;1091&lt;/key&gt;&lt;/foreign-keys&gt;&lt;ref-type name="Journal Article"&gt;17&lt;/ref-type&gt;&lt;contributors&gt;&lt;authors&gt;&lt;author&gt;Sun, Peng&lt;/author&gt;&lt;author&gt;Mantri, Nitin&lt;/author&gt;&lt;author&gt;Lou, Heqiang&lt;/author&gt;&lt;author&gt;Hu, Ya&lt;/author&gt;&lt;author&gt;Sun, Dan&lt;/author&gt;&lt;author&gt;Zhu, Yueqing&lt;/author&gt;&lt;author&gt;Dong, Tingting&lt;/author&gt;&lt;author&gt;Lu, Hongfei&lt;/author&gt;&lt;/authors&gt;&lt;/contributors&gt;&lt;titles&gt;&lt;title&gt;&lt;style face="normal" font="default" size="100%"&gt;Effects of elevated CO&lt;/style&gt;&lt;style face="subscript" font="default" size="100%"&gt;2 &lt;/style&gt;&lt;style face="normal" font="default" size="100%"&gt;and temperature on yield and fruit quality of strawberry (&lt;/style&gt;&lt;style face="italic" font="default" size="100%"&gt;Fragaria × ananassa&lt;/style&gt;&lt;style face="normal" font="default" size="100%"&gt; Duch.) at two levels of nitrogen application&lt;/style&gt;&lt;/title&gt;&lt;secondary-title&gt;Plos One&lt;/secondary-title&gt;&lt;/titles&gt;&lt;periodical&gt;&lt;full-title&gt;PLOS ONE&lt;/full-title&gt;&lt;/periodical&gt;&lt;pages&gt;e41000&lt;/pages&gt;&lt;volume&gt;7&lt;/volume&gt;&lt;number&gt;7&lt;/number&gt;&lt;dates&gt;&lt;year&gt;2012&lt;/year&gt;&lt;/dates&gt;&lt;publisher&gt;Public Library of Science&lt;/publisher&gt;&lt;urls&gt;&lt;related-urls&gt;&lt;url&gt;https://doi.org/10.1371/journal.pone.0041000&lt;/url&gt;&lt;/related-urls&gt;&lt;/urls&gt;&lt;electronic-resource-num&gt;doi: 10.1371/journal.pone.0041000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un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Mamatha&lt;/Author&gt;&lt;Year&gt;2014&lt;/Year&gt;&lt;RecNum&gt;562&lt;/RecNum&gt;&lt;DisplayText&gt;(Mamatha et al., 2014)&lt;/DisplayText&gt;&lt;record&gt;&lt;rec-number&gt;562&lt;/rec-number&gt;&lt;foreign-keys&gt;&lt;key app="EN" db-id="avdx25wrd0ad5geparxvepwbzd9apwpz9dss" timestamp="1437308422"&gt;562&lt;/key&gt;&lt;/foreign-keys&gt;&lt;ref-type name="Journal Article"&gt;17&lt;/ref-type&gt;&lt;contributors&gt;&lt;authors&gt;&lt;author&gt;Mamatha, H.&lt;/author&gt;&lt;author&gt;Srinivasa Rao, N. K.&lt;/author&gt;&lt;author&gt;Laxman, R. H.&lt;/author&gt;&lt;author&gt;Shivashankara, K. S.&lt;/author&gt;&lt;author&gt;Bhatt, R. M.&lt;/author&gt;&lt;author&gt;Pavithra, K. C.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on growth, physiology, yield, and quality of tomato (&lt;/style&gt;&lt;style face="italic" font="default" size="100%"&gt;Lycopersicon esculentum&lt;/style&gt;&lt;style face="normal" font="default" size="100%"&gt; Mill) cv. Arka Ashish&lt;/style&gt;&lt;/title&gt;&lt;secondary-title&gt;Photosynthetica&lt;/secondary-title&gt;&lt;alt-title&gt;Photosynthetica&lt;/alt-title&gt;&lt;/titles&gt;&lt;periodical&gt;&lt;full-title&gt;Photosynthetica&lt;/full-title&gt;&lt;abbr-1&gt;Photosynthetica&lt;/abbr-1&gt;&lt;/periodical&gt;&lt;alt-periodical&gt;&lt;full-title&gt;Photosynthetica&lt;/full-title&gt;&lt;abbr-1&gt;Photosynthetica&lt;/abbr-1&gt;&lt;/alt-periodical&gt;&lt;pages&gt;519-528&lt;/pages&gt;&lt;volume&gt;52&lt;/volume&gt;&lt;number&gt;4&lt;/number&gt;&lt;keywords&gt;&lt;keyword&gt;gas exchange&lt;/keyword&gt;&lt;keyword&gt;growth characteristics&lt;/keyword&gt;&lt;keyword&gt;leaf water status&lt;/keyword&gt;&lt;keyword&gt;pigments&lt;/keyword&gt;&lt;keyword&gt;yield characteristics&lt;/keyword&gt;&lt;/keywords&gt;&lt;dates&gt;&lt;year&gt;2014&lt;/year&gt;&lt;pub-dates&gt;&lt;date&gt;2014/12/01&lt;/date&gt;&lt;/pub-dates&gt;&lt;/dates&gt;&lt;publisher&gt;The Institute of Experimental Biology of the Czech Academy of Sciences&lt;/publisher&gt;&lt;isbn&gt;0300-3604&lt;/isbn&gt;&lt;urls&gt;&lt;related-urls&gt;&lt;url&gt;http://dx.doi.org/10.1007/s11099-014-0059-0&lt;/url&gt;&lt;/related-urls&gt;&lt;/urls&gt;&lt;electronic-resource-num&gt;doi: 10.1007/s11099-014-0059-0&lt;/electronic-resource-num&gt;&lt;language&gt;English&lt;/language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Mamatha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2E5F8387" w14:textId="77777777" w:rsidTr="00227BCF">
        <w:trPr>
          <w:jc w:val="center"/>
        </w:trPr>
        <w:tc>
          <w:tcPr>
            <w:tcW w:w="1719" w:type="dxa"/>
          </w:tcPr>
          <w:p w14:paraId="77C3568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Anthocyanins</w:t>
            </w:r>
          </w:p>
        </w:tc>
        <w:tc>
          <w:tcPr>
            <w:tcW w:w="799" w:type="dxa"/>
          </w:tcPr>
          <w:p w14:paraId="1BDBFBEC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</w:tcPr>
          <w:p w14:paraId="615C5616" w14:textId="42E1296A" w:rsidR="008304EE" w:rsidRPr="00DB375D" w:rsidRDefault="008304EE" w:rsidP="00504EA0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n&lt;/Author&gt;&lt;Year&gt;2014&lt;/Year&gt;&lt;RecNum&gt;1086&lt;/RecNum&gt;&lt;DisplayText&gt;(Ren et al., 2014)&lt;/DisplayText&gt;&lt;record&gt;&lt;rec-number&gt;1086&lt;/rec-number&gt;&lt;foreign-keys&gt;&lt;key app="EN" db-id="avdx25wrd0ad5geparxvepwbzd9apwpz9dss" timestamp="1508286820"&gt;1086&lt;/key&gt;&lt;/foreign-keys&gt;&lt;ref-type name="Journal Article"&gt;17&lt;/ref-type&gt;&lt;contributors&gt;&lt;authors&gt;&lt;author&gt;Ren, Jin&lt;/author&gt;&lt;author&gt;Guo, Shuang-Sheng&lt;/author&gt;&lt;author&gt;Xin, Xiu-Lan&lt;/author&gt;&lt;author&gt;Chen, Liang&lt;/author&gt;&lt;/authors&gt;&lt;/contributors&gt;&lt;titles&gt;&lt;title&gt;&lt;style face="normal" font="default" size="100%"&gt;Changes in volatile constituents and phenols from &lt;/style&gt;&lt;style face="italic" font="default" size="100%"&gt;Gynura bicolor &lt;/style&gt;&lt;style face="normal" font="default" size="100%"&gt;DC grown in elevated CO&lt;/style&gt;&lt;style face="subscript" font="default" size="100%"&gt;2&lt;/style&gt;&lt;style face="normal" font="default" size="100%"&gt; and LED lighting&lt;/style&gt;&lt;/title&gt;&lt;secondary-title&gt;Sci. Hortic. &lt;/secondary-title&gt;&lt;/titles&gt;&lt;periodical&gt;&lt;full-title&gt;Sci. Hortic.&lt;/full-title&gt;&lt;/periodical&gt;&lt;pages&gt;243-250&lt;/pages&gt;&lt;volume&gt;175&lt;/volume&gt;&lt;number&gt;Supplement C&lt;/number&gt;&lt;keywords&gt;&lt;keyword&gt;DC&lt;/keyword&gt;&lt;keyword&gt;Controlled environment&lt;/keyword&gt;&lt;keyword&gt;LED lighting&lt;/keyword&gt;&lt;keyword&gt;Volatile terpenoids&lt;/keyword&gt;&lt;keyword&gt;Phenols&lt;/keyword&gt;&lt;/keywords&gt;&lt;dates&gt;&lt;year&gt;2014&lt;/year&gt;&lt;pub-dates&gt;&lt;date&gt;2014/08/15/&lt;/date&gt;&lt;/pub-dates&gt;&lt;/dates&gt;&lt;isbn&gt;0304-4238&lt;/isbn&gt;&lt;urls&gt;&lt;related-urls&gt;&lt;url&gt;http://www.sciencedirect.com/science/article/pii/S0304423814003392&lt;/url&gt;&lt;/related-urls&gt;&lt;/urls&gt;&lt;electronic-resource-num&gt;doi: 10.1016/j.scienta.2014.06.023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n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504EA0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QmVj
a2VyIGFuZCBLbMOkcmluZywgMjAxNik8L0Rpc3BsYXlUZXh0PjxyZWNvcmQ+PHJlYy1udW1iZXI+
MTA5OTwvcmVjLW51bWJlcj48Zm9yZWlnbi1rZXlzPjxrZXkgYXBwPSJFTiIgZGItaWQ9ImF2ZHgy
NXdyZDBhZDVnZXBhcnh2ZXB3YnpkOWFwd3B6OWRzcyIgdGltZXN0YW1wPSIxNTA4MzA0NTMxIj4x
MDk5PC9rZXk+PC9mb3JlaWduLWtleXM+PHJlZi10eXBlIG5hbWU9IkpvdXJuYWwgQXJ0aWNsZSI+
MTc8L3JlZi10eXBlPjxjb250cmlidXRvcnM+PGF1dGhvcnM+PGF1dGhvcj5CYXNsYW0sIE1hcm91
YW5lPC9hdXRob3I+PGF1dGhvcj5HYXJtZW5kaWEsIElkb2lhPC9hdXRob3I+PGF1dGhvcj5Hb2lj
b2VjaGVhLCBOaWV2ZXM8L2F1dGhvcj48L2F1dGhvcnM+PC9jb250cmlidXRvcnM+PHRpdGxlcz48
dGl0bGU+PHN0eWxlIGZhY2U9Im5vcm1hbCIgZm9udD0iZGVmYXVsdCIgc2l6ZT0iMTAwJSI+RWxl
dmF0ZWQgQ088L3N0eWxlPjxzdHlsZSBmYWNlPSJzdWJzY3JpcHQiIGZvbnQ9ImRlZmF1bHQiIHNp
emU9IjEwMCUiPjI8L3N0eWxlPjxzdHlsZSBmYWNlPSJub3JtYWwiIGZvbnQ9ImRlZmF1bHQiIHNp
emU9IjEwMCUiPiBtYXkgaW1wYWlyIHRoZSBiZW5lZmljaWFsIGVmZmVjdCBvZiBhcmJ1c2N1bGFy
IG15Y29ycmhpemFsIGZ1bmdpIG9uIHRoZSBtaW5lcmFsIGFuZCBwaHl0b2NoZW1pY2FsIHF1YWxp
dHkgb2bCoGxldHR1Y2U8L3N0eWxlPjwvdGl0bGU+PHNlY29uZGFyeS10aXRsZT5Bbm4gQXBwbCBC
aW9sPC9zZWNvbmRhcnktdGl0bGU+PC90aXRsZXM+PHBlcmlvZGljYWw+PGZ1bGwtdGl0bGU+QW5u
IEFwcGwgQmlvbDwvZnVsbC10aXRsZT48L3BlcmlvZGljYWw+PHBhZ2VzPjE4MC0xOTE8L3BhZ2Vz
Pjx2b2x1bWU+MTYxPC92b2x1bWU+PG51bWJlcj4yPC9udW1iZXI+PGtleXdvcmRzPjxrZXl3b3Jk
PkFyYnVzY3VsYXIgbXljb3JyaGl6YWwgZnVuZ2k8L2tleXdvcmQ+PGtleXdvcmQ+ZWxldmF0ZWQg
Y2FyYm9uIGRpb3hpZGU8L2tleXdvcmQ+PGtleXdvcmQ+TGFjdHVjYSBzYXRpdmE8L2tleXdvcmQ+
PGtleXdvcmQ+cGxhbnQgZ3Jvd3RoPC9rZXl3b3JkPjxrZXl3b3JkPnBsYW50IHN0b2ljaGlvbWV0
cnk8L2tleXdvcmQ+PGtleXdvcmQ+c2Vjb25kYXJ5IG1ldGFib2xpc208L2tleXdvcmQ+PC9rZXl3
b3Jkcz48ZGF0ZXM+PHllYXI+MjAxMjwveWVhcj48L2RhdGVzPjxwdWJsaXNoZXI+QmxhY2t3ZWxs
IFB1Ymxpc2hpbmcgTHRkPC9wdWJsaXNoZXI+PGlzYm4+MTc0NC03MzQ4PC9pc2JuPjx1cmxzPjxy
ZWxhdGVkLXVybHM+PHVybD5odHRwOi8vZHguZG9pLm9yZy8xMC4xMTExL2ouMTc0NC03MzQ4LjIw
MTIuMDA1NjMueDwvdXJsPjwvcmVsYXRlZC11cmxzPjwvdXJscz48ZWxlY3Ryb25pYy1yZXNvdXJj
ZS1udW0+ZG9pOiAxMC4xMTExL2ouMTc0NC03MzQ4LjIwMTIuMDA1NjMueDwvZWxlY3Ryb25pYy1y
ZXNvdXJjZS1udW0+PC9yZWNvcmQ+PC9DaXRlPjxDaXRlPjxBdXRob3I+QmVja2VyPC9BdXRob3I+
PFllYXI+MjAxNjwvWWVhcj48UmVjTnVtPjEwNjA8L1JlY051bT48cmVjb3JkPjxyZWMtbnVtYmVy
PjEwNjA8L3JlYy1udW1iZXI+PGZvcmVpZ24ta2V5cz48a2V5IGFwcD0iRU4iIGRiLWlkPSJhdmR4
MjV3cmQwYWQ1Z2VwYXJ4dmVwd2J6ZDlhcHdwejlkc3MiIHRpbWVzdGFtcD0iMTUwNzE1NjE0MCI+
MTA2MDwva2V5PjwvZm9yZWlnbi1rZXlzPjxyZWYtdHlwZSBuYW1lPSJKb3VybmFsIEFydGljbGUi
PjE3PC9yZWYtdHlwZT48Y29udHJpYnV0b3JzPjxhdXRob3JzPjxhdXRob3I+QmVja2VyLCBDaHJp
c3RpbmU8L2F1dGhvcj48YXV0aG9yPktsw6RyaW5nLCBIYW5zLVBldGVyPC9hdXRob3I+PC9hdXRo
b3JzPjwvY29udHJpYnV0b3JzPjx0aXRsZXM+PHRpdGxlPjxzdHlsZSBmYWNlPSJub3JtYWwiIGZv
bnQ9ImRlZmF1bHQiIHNpemU9IjEwMCUiPkNPPC9zdHlsZT48c3R5bGUgZmFjZT0ic3Vic2NyaXB0
IiBmb250PSJkZWZhdWx0IiBzaXplPSIxMDAlIj4yPC9zdHlsZT48c3R5bGUgZmFjZT0ibm9ybWFs
IiBmb250PSJkZWZhdWx0IiBzaXplPSIxMDAlIj4gZW5yaWNobWVudCBjYW4gcHJvZHVjZSBoaWdo
IHJlZCBsZWFmIGxldHR1Y2UgeWllbGQgd2hpbGUgaW5jcmVhc2luZyBtb3N0IGZsYXZvbm9pZCBn
bHljb3NpZGUgYW5kIHNvbWUgY2FmZmVpYyBhY2lkIGRlcml2YXRpdmUgY29uY2VudHJhdGlvbnM8
L3N0eWxlPjwvdGl0bGU+PHNlY29uZGFyeS10aXRsZT5Gb29kIENoZW08L3NlY29uZGFyeS10aXRs
ZT48L3RpdGxlcz48cGVyaW9kaWNhbD48ZnVsbC10aXRsZT5Gb29kIENoZW08L2Z1bGwtdGl0bGU+
PC9wZXJpb2RpY2FsPjxwYWdlcz43MzYtNzQ1PC9wYWdlcz48dm9sdW1lPjE5OTwvdm9sdW1lPjxu
dW1iZXI+U3VwcGxlbWVudCBDPC9udW1iZXI+PGtleXdvcmRzPjxrZXl3b3JkPkNPPC9rZXl3b3Jk
PjxrZXl3b3JkPkxldHR1Y2U8L2tleXdvcmQ+PGtleXdvcmQ+Rmxhdm9ub2lkIGdseWNvc2lkZXM8
L2tleXdvcmQ+PGtleXdvcmQ+QW50aG9jeWFuaW48L2tleXdvcmQ+PGtleXdvcmQ+Q2FmZmVpYyBh
Y2lkIGRlcml2YXRpdmVzPC9rZXl3b3JkPjxrZXl3b3JkPlN1Z2FyPC9rZXl3b3JkPjwva2V5d29y
ZHM+PGRhdGVzPjx5ZWFyPjIwMTY8L3llYXI+PHB1Yi1kYXRlcz48ZGF0ZT4yMDE2LzA1LzE1Lzwv
ZGF0ZT48L3B1Yi1kYXRlcz48L2RhdGVzPjxpc2JuPjAzMDgtODE0NjwvaXNibj48dXJscz48cmVs
YXRlZC11cmxzPjx1cmw+aHR0cDovL3d3dy5zY2llbmNlZGlyZWN0LmNvbS9zY2llbmNlL2FydGlj
bGUvcGlpL1MwMzA4ODE0NjE1MzAzMzdYPC91cmw+PC9yZWxhdGVkLXVybHM+PC91cmxzPjxlbGVj
dHJvbmljLXJlc291cmNlLW51bT5kb2k6IDEwLjEwMTYvai5mb29kY2hlbS4yMDE1LjEyLjA1OTwv
ZWxlY3Ryb25pYy1yZXNvdXJjZS1udW0+PC9yZWNvcmQ+PC9DaXRlPjwvRW5kTm90ZT5=
</w:fldData>
              </w:fldChar>
            </w:r>
            <w:r w:rsidR="00504EA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504EA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QmVj
a2VyIGFuZCBLbMOkcmluZywgMjAxNik8L0Rpc3BsYXlUZXh0PjxyZWNvcmQ+PHJlYy1udW1iZXI+
MTA5OTwvcmVjLW51bWJlcj48Zm9yZWlnbi1rZXlzPjxrZXkgYXBwPSJFTiIgZGItaWQ9ImF2ZHgy
NXdyZDBhZDVnZXBhcnh2ZXB3YnpkOWFwd3B6OWRzcyIgdGltZXN0YW1wPSIxNTA4MzA0NTMxIj4x
MDk5PC9rZXk+PC9mb3JlaWduLWtleXM+PHJlZi10eXBlIG5hbWU9IkpvdXJuYWwgQXJ0aWNsZSI+
MTc8L3JlZi10eXBlPjxjb250cmlidXRvcnM+PGF1dGhvcnM+PGF1dGhvcj5CYXNsYW0sIE1hcm91
YW5lPC9hdXRob3I+PGF1dGhvcj5HYXJtZW5kaWEsIElkb2lhPC9hdXRob3I+PGF1dGhvcj5Hb2lj
b2VjaGVhLCBOaWV2ZXM8L2F1dGhvcj48L2F1dGhvcnM+PC9jb250cmlidXRvcnM+PHRpdGxlcz48
dGl0bGU+PHN0eWxlIGZhY2U9Im5vcm1hbCIgZm9udD0iZGVmYXVsdCIgc2l6ZT0iMTAwJSI+RWxl
dmF0ZWQgQ088L3N0eWxlPjxzdHlsZSBmYWNlPSJzdWJzY3JpcHQiIGZvbnQ9ImRlZmF1bHQiIHNp
emU9IjEwMCUiPjI8L3N0eWxlPjxzdHlsZSBmYWNlPSJub3JtYWwiIGZvbnQ9ImRlZmF1bHQiIHNp
emU9IjEwMCUiPiBtYXkgaW1wYWlyIHRoZSBiZW5lZmljaWFsIGVmZmVjdCBvZiBhcmJ1c2N1bGFy
IG15Y29ycmhpemFsIGZ1bmdpIG9uIHRoZSBtaW5lcmFsIGFuZCBwaHl0b2NoZW1pY2FsIHF1YWxp
dHkgb2bCoGxldHR1Y2U8L3N0eWxlPjwvdGl0bGU+PHNlY29uZGFyeS10aXRsZT5Bbm4gQXBwbCBC
aW9sPC9zZWNvbmRhcnktdGl0bGU+PC90aXRsZXM+PHBlcmlvZGljYWw+PGZ1bGwtdGl0bGU+QW5u
IEFwcGwgQmlvbDwvZnVsbC10aXRsZT48L3BlcmlvZGljYWw+PHBhZ2VzPjE4MC0xOTE8L3BhZ2Vz
Pjx2b2x1bWU+MTYxPC92b2x1bWU+PG51bWJlcj4yPC9udW1iZXI+PGtleXdvcmRzPjxrZXl3b3Jk
PkFyYnVzY3VsYXIgbXljb3JyaGl6YWwgZnVuZ2k8L2tleXdvcmQ+PGtleXdvcmQ+ZWxldmF0ZWQg
Y2FyYm9uIGRpb3hpZGU8L2tleXdvcmQ+PGtleXdvcmQ+TGFjdHVjYSBzYXRpdmE8L2tleXdvcmQ+
PGtleXdvcmQ+cGxhbnQgZ3Jvd3RoPC9rZXl3b3JkPjxrZXl3b3JkPnBsYW50IHN0b2ljaGlvbWV0
cnk8L2tleXdvcmQ+PGtleXdvcmQ+c2Vjb25kYXJ5IG1ldGFib2xpc208L2tleXdvcmQ+PC9rZXl3
b3Jkcz48ZGF0ZXM+PHllYXI+MjAxMjwveWVhcj48L2RhdGVzPjxwdWJsaXNoZXI+QmxhY2t3ZWxs
IFB1Ymxpc2hpbmcgTHRkPC9wdWJsaXNoZXI+PGlzYm4+MTc0NC03MzQ4PC9pc2JuPjx1cmxzPjxy
ZWxhdGVkLXVybHM+PHVybD5odHRwOi8vZHguZG9pLm9yZy8xMC4xMTExL2ouMTc0NC03MzQ4LjIw
MTIuMDA1NjMueDwvdXJsPjwvcmVsYXRlZC11cmxzPjwvdXJscz48ZWxlY3Ryb25pYy1yZXNvdXJj
ZS1udW0+ZG9pOiAxMC4xMTExL2ouMTc0NC03MzQ4LjIwMTIuMDA1NjMueDwvZWxlY3Ryb25pYy1y
ZXNvdXJjZS1udW0+PC9yZWNvcmQ+PC9DaXRlPjxDaXRlPjxBdXRob3I+QmVja2VyPC9BdXRob3I+
PFllYXI+MjAxNjwvWWVhcj48UmVjTnVtPjEwNjA8L1JlY051bT48cmVjb3JkPjxyZWMtbnVtYmVy
PjEwNjA8L3JlYy1udW1iZXI+PGZvcmVpZ24ta2V5cz48a2V5IGFwcD0iRU4iIGRiLWlkPSJhdmR4
MjV3cmQwYWQ1Z2VwYXJ4dmVwd2J6ZDlhcHdwejlkc3MiIHRpbWVzdGFtcD0iMTUwNzE1NjE0MCI+
MTA2MDwva2V5PjwvZm9yZWlnbi1rZXlzPjxyZWYtdHlwZSBuYW1lPSJKb3VybmFsIEFydGljbGUi
PjE3PC9yZWYtdHlwZT48Y29udHJpYnV0b3JzPjxhdXRob3JzPjxhdXRob3I+QmVja2VyLCBDaHJp
c3RpbmU8L2F1dGhvcj48YXV0aG9yPktsw6RyaW5nLCBIYW5zLVBldGVyPC9hdXRob3I+PC9hdXRo
b3JzPjwvY29udHJpYnV0b3JzPjx0aXRsZXM+PHRpdGxlPjxzdHlsZSBmYWNlPSJub3JtYWwiIGZv
bnQ9ImRlZmF1bHQiIHNpemU9IjEwMCUiPkNPPC9zdHlsZT48c3R5bGUgZmFjZT0ic3Vic2NyaXB0
IiBmb250PSJkZWZhdWx0IiBzaXplPSIxMDAlIj4yPC9zdHlsZT48c3R5bGUgZmFjZT0ibm9ybWFs
IiBmb250PSJkZWZhdWx0IiBzaXplPSIxMDAlIj4gZW5yaWNobWVudCBjYW4gcHJvZHVjZSBoaWdo
IHJlZCBsZWFmIGxldHR1Y2UgeWllbGQgd2hpbGUgaW5jcmVhc2luZyBtb3N0IGZsYXZvbm9pZCBn
bHljb3NpZGUgYW5kIHNvbWUgY2FmZmVpYyBhY2lkIGRlcml2YXRpdmUgY29uY2VudHJhdGlvbnM8
L3N0eWxlPjwvdGl0bGU+PHNlY29uZGFyeS10aXRsZT5Gb29kIENoZW08L3NlY29uZGFyeS10aXRs
ZT48L3RpdGxlcz48cGVyaW9kaWNhbD48ZnVsbC10aXRsZT5Gb29kIENoZW08L2Z1bGwtdGl0bGU+
PC9wZXJpb2RpY2FsPjxwYWdlcz43MzYtNzQ1PC9wYWdlcz48dm9sdW1lPjE5OTwvdm9sdW1lPjxu
dW1iZXI+U3VwcGxlbWVudCBDPC9udW1iZXI+PGtleXdvcmRzPjxrZXl3b3JkPkNPPC9rZXl3b3Jk
PjxrZXl3b3JkPkxldHR1Y2U8L2tleXdvcmQ+PGtleXdvcmQ+Rmxhdm9ub2lkIGdseWNvc2lkZXM8
L2tleXdvcmQ+PGtleXdvcmQ+QW50aG9jeWFuaW48L2tleXdvcmQ+PGtleXdvcmQ+Q2FmZmVpYyBh
Y2lkIGRlcml2YXRpdmVzPC9rZXl3b3JkPjxrZXl3b3JkPlN1Z2FyPC9rZXl3b3JkPjwva2V5d29y
ZHM+PGRhdGVzPjx5ZWFyPjIwMTY8L3llYXI+PHB1Yi1kYXRlcz48ZGF0ZT4yMDE2LzA1LzE1Lzwv
ZGF0ZT48L3B1Yi1kYXRlcz48L2RhdGVzPjxpc2JuPjAzMDgtODE0NjwvaXNibj48dXJscz48cmVs
YXRlZC11cmxzPjx1cmw+aHR0cDovL3d3dy5zY2llbmNlZGlyZWN0LmNvbS9zY2llbmNlL2FydGlj
bGUvcGlpL1MwMzA4ODE0NjE1MzAzMzdYPC91cmw+PC9yZWxhdGVkLXVybHM+PC91cmxzPjxlbGVj
dHJvbmljLXJlc291cmNlLW51bT5kb2k6IDEwLjEwMTYvai5mb29kY2hlbS4yMDE1LjEyLjA1OTwv
ZWxlY3Ryb25pYy1yZXNvdXJjZS1udW0+PC9yZWNvcmQ+PC9DaXRlPjwvRW5kTm90ZT5=
</w:fldData>
              </w:fldChar>
            </w:r>
            <w:r w:rsidR="00504EA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504EA0">
              <w:rPr>
                <w:sz w:val="22"/>
                <w:szCs w:val="22"/>
                <w:lang w:val="en-AU"/>
              </w:rPr>
            </w:r>
            <w:r w:rsidR="00504EA0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 w:rsidR="00504EA0">
              <w:rPr>
                <w:noProof/>
                <w:sz w:val="22"/>
                <w:szCs w:val="22"/>
                <w:lang w:val="en-AU"/>
              </w:rPr>
              <w:t>(Baslam et al., 2012; Becker and Kläring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trawberry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3&lt;/Year&gt;&lt;RecNum&gt;686&lt;/RecNum&gt;&lt;DisplayText&gt;(Wang et al., 2003)&lt;/DisplayText&gt;&lt;record&gt;&lt;rec-number&gt;686&lt;/rec-number&gt;&lt;foreign-keys&gt;&lt;key app="EN" db-id="avdx25wrd0ad5geparxvepwbzd9apwpz9dss" timestamp="1474613829"&gt;686&lt;/key&gt;&lt;/foreign-keys&gt;&lt;ref-type name="Journal Article"&gt;17&lt;/ref-type&gt;&lt;contributors&gt;&lt;authors&gt;&lt;author&gt;Wang, Shiow Y.&lt;/author&gt;&lt;author&gt;Bunce, James A.&lt;/author&gt;&lt;author&gt;Maas, J. L.&lt;/author&gt;&lt;/authors&gt;&lt;/contributors&gt;&lt;titles&gt;&lt;title&gt;Elevated carbon dioxide increases contents of antioxidant compounds in field-grown strawberries&lt;/title&gt;&lt;secondary-title&gt;J. Agric. Food Chem.&lt;/secondary-title&gt;&lt;/titles&gt;&lt;periodical&gt;&lt;full-title&gt;J. Agric. Food Chem.&lt;/full-title&gt;&lt;/periodical&gt;&lt;pages&gt;4315-4320&lt;/pages&gt;&lt;volume&gt;51&lt;/volume&gt;&lt;number&gt;15&lt;/number&gt;&lt;dates&gt;&lt;year&gt;2003&lt;/year&gt;&lt;pub-dates&gt;&lt;date&gt;2003/07/01&lt;/date&gt;&lt;/pub-dates&gt;&lt;/dates&gt;&lt;publisher&gt;American Chemical Society&lt;/publisher&gt;&lt;isbn&gt;0021-8561&lt;/isbn&gt;&lt;urls&gt;&lt;related-urls&gt;&lt;url&gt;http://dx.doi.org/10.1021/jf021172d&lt;/url&gt;&lt;/related-urls&gt;&lt;/urls&gt;&lt;electronic-resource-num&gt;doi: 10.1021/jf021172d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0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2E435FAE" w14:textId="77777777" w:rsidTr="00227BCF">
        <w:trPr>
          <w:jc w:val="center"/>
        </w:trPr>
        <w:tc>
          <w:tcPr>
            <w:tcW w:w="1719" w:type="dxa"/>
          </w:tcPr>
          <w:p w14:paraId="21459D5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06B227D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7BB01C87" w14:textId="554ECD91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E64F79"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</w:p>
        </w:tc>
      </w:tr>
      <w:tr w:rsidR="008304EE" w:rsidRPr="00DB375D" w14:paraId="5C699A44" w14:textId="77777777" w:rsidTr="00227BCF">
        <w:trPr>
          <w:jc w:val="center"/>
        </w:trPr>
        <w:tc>
          <w:tcPr>
            <w:tcW w:w="1719" w:type="dxa"/>
          </w:tcPr>
          <w:p w14:paraId="69BA5AC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2D39192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92" w:type="dxa"/>
          </w:tcPr>
          <w:p w14:paraId="0285A723" w14:textId="307811DE" w:rsidR="008304EE" w:rsidRPr="00DB375D" w:rsidRDefault="008304EE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strawberry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Sun&lt;/Author&gt;&lt;Year&gt;2012&lt;/Year&gt;&lt;RecNum&gt;1091&lt;/RecNum&gt;&lt;DisplayText&gt;(Sun et al., 2012)&lt;/DisplayText&gt;&lt;record&gt;&lt;rec-number&gt;1091&lt;/rec-number&gt;&lt;foreign-keys&gt;&lt;key app="EN" db-id="avdx25wrd0ad5geparxvepwbzd9apwpz9dss" timestamp="1508290017"&gt;1091&lt;/key&gt;&lt;/foreign-keys&gt;&lt;ref-type name="Journal Article"&gt;17&lt;/ref-type&gt;&lt;contributors&gt;&lt;authors&gt;&lt;author&gt;Sun, Peng&lt;/author&gt;&lt;author&gt;Mantri, Nitin&lt;/author&gt;&lt;author&gt;Lou, Heqiang&lt;/author&gt;&lt;author&gt;Hu, Ya&lt;/author&gt;&lt;author&gt;Sun, Dan&lt;/author&gt;&lt;author&gt;Zhu, Yueqing&lt;/author&gt;&lt;author&gt;Dong, Tingting&lt;/author&gt;&lt;author&gt;Lu, Hongfei&lt;/author&gt;&lt;/authors&gt;&lt;/contributors&gt;&lt;titles&gt;&lt;title&gt;&lt;style face="normal" font="default" size="100%"&gt;Effects of elevated CO&lt;/style&gt;&lt;style face="subscript" font="default" size="100%"&gt;2 &lt;/style&gt;&lt;style face="normal" font="default" size="100%"&gt;and temperature on yield and fruit quality of strawberry (&lt;/style&gt;&lt;style face="italic" font="default" size="100%"&gt;Fragaria × ananassa&lt;/style&gt;&lt;style face="normal" font="default" size="100%"&gt; Duch.) at two levels of nitrogen application&lt;/style&gt;&lt;/title&gt;&lt;secondary-title&gt;Plos One&lt;/secondary-title&gt;&lt;/titles&gt;&lt;periodical&gt;&lt;full-title&gt;PLOS ONE&lt;/full-title&gt;&lt;/periodical&gt;&lt;pages&gt;e41000&lt;/pages&gt;&lt;volume&gt;7&lt;/volume&gt;&lt;number&gt;7&lt;/number&gt;&lt;dates&gt;&lt;year&gt;2012&lt;/year&gt;&lt;/dates&gt;&lt;publisher&gt;Public Library of Science&lt;/publisher&gt;&lt;urls&gt;&lt;related-urls&gt;&lt;url&gt;https://doi.org/10.1371/journal.pone.0041000&lt;/url&gt;&lt;/related-urls&gt;&lt;/urls&gt;&lt;electronic-resource-num&gt;doi: 10.1371/journal.pone.0041000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un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235C87BF" w14:textId="77777777" w:rsidTr="00227BCF">
        <w:trPr>
          <w:jc w:val="center"/>
        </w:trPr>
        <w:tc>
          <w:tcPr>
            <w:tcW w:w="1719" w:type="dxa"/>
          </w:tcPr>
          <w:p w14:paraId="5A501784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Total p</w:t>
            </w:r>
            <w:r w:rsidRPr="00DB375D">
              <w:rPr>
                <w:sz w:val="22"/>
                <w:szCs w:val="22"/>
                <w:lang w:val="en-AU"/>
              </w:rPr>
              <w:t>henol</w:t>
            </w:r>
            <w:r>
              <w:rPr>
                <w:sz w:val="22"/>
                <w:szCs w:val="22"/>
                <w:lang w:val="en-AU"/>
              </w:rPr>
              <w:t>s</w:t>
            </w:r>
          </w:p>
        </w:tc>
        <w:tc>
          <w:tcPr>
            <w:tcW w:w="799" w:type="dxa"/>
          </w:tcPr>
          <w:p w14:paraId="4DA31A9D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</w:tcPr>
          <w:p w14:paraId="0540D5F3" w14:textId="1EBEEFFB" w:rsidR="008304EE" w:rsidRPr="00DB375D" w:rsidRDefault="008304EE" w:rsidP="00F555C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Fu&lt;/Author&gt;&lt;Year&gt;2015&lt;/Year&gt;&lt;RecNum&gt;676&lt;/RecNum&gt;&lt;DisplayText&gt;(Fu et al., 2015)&lt;/DisplayText&gt;&lt;record&gt;&lt;rec-number&gt;676&lt;/rec-number&gt;&lt;foreign-keys&gt;&lt;key app="EN" db-id="avdx25wrd0ad5geparxvepwbzd9apwpz9dss" timestamp="1474609746"&gt;676&lt;/key&gt;&lt;/foreign-keys&gt;&lt;ref-type name="Journal Article"&gt;17&lt;/ref-type&gt;&lt;contributors&gt;&lt;authors&gt;&lt;author&gt;Fu, Yuming&lt;/author&gt;&lt;author&gt;Shao, Lingzhi&lt;/author&gt;&lt;author&gt;Liu, Hui&lt;/author&gt;&lt;author&gt;Li, Hongyan&lt;/author&gt;&lt;author&gt;Zhao, Zhiruo&lt;/author&gt;&lt;author&gt;Ye, Peiliang&lt;/author&gt;&lt;author&gt;Chen, Pingzhen&lt;/author&gt;&lt;author&gt;Liu, Hong&lt;/author&gt;&lt;/authors&gt;&lt;/contributors&gt;&lt;titles&gt;&lt;title&gt;&lt;style face="normal" font="default" size="100%"&gt;Unexpected decrease in yield and antioxidants in vegetable at very high CO&lt;/style&gt;&lt;style face="subscript" font="default" size="100%"&gt;2&lt;/style&gt;&lt;style face="normal" font="default" size="100%"&gt; levels&lt;/style&gt;&lt;/title&gt;&lt;secondary-title&gt;Environ. Chem. Lett.&lt;/secondary-title&gt;&lt;/titles&gt;&lt;periodical&gt;&lt;full-title&gt;Environ. Chem. Lett.&lt;/full-title&gt;&lt;/periodical&gt;&lt;pages&gt;473-479&lt;/pages&gt;&lt;volume&gt;13&lt;/volume&gt;&lt;number&gt;4&lt;/number&gt;&lt;dates&gt;&lt;year&gt;2015&lt;/year&gt;&lt;/dates&gt;&lt;isbn&gt;1610-3661&lt;/isbn&gt;&lt;label&gt;Fu2015&lt;/label&gt;&lt;work-type&gt;journal article&lt;/work-type&gt;&lt;urls&gt;&lt;related-urls&gt;&lt;url&gt;http://dx.doi.org/10.1007/s10311-015-0522-6&lt;/url&gt;&lt;/related-urls&gt;&lt;/urls&gt;&lt;electronic-resource-num&gt;doi: 10.1007/s10311-015-0522-6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(Fu et al., 2015)</w:t>
            </w:r>
            <w:r w:rsidRPr="00DB375D"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ging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Ghasemzadeh&lt;/Author&gt;&lt;Year&gt;2010&lt;/Year&gt;&lt;RecNum&gt;677&lt;/RecNum&gt;&lt;DisplayText&gt;(Ghasemzadeh et al., 2010)&lt;/DisplayText&gt;&lt;record&gt;&lt;rec-number&gt;677&lt;/rec-number&gt;&lt;foreign-keys&gt;&lt;key app="EN" db-id="avdx25wrd0ad5geparxvepwbzd9apwpz9dss" timestamp="1474610258"&gt;677&lt;/key&gt;&lt;/foreign-keys&gt;&lt;ref-type name="Journal Article"&gt;17&lt;/ref-type&gt;&lt;contributors&gt;&lt;authors&gt;&lt;author&gt;Ghasemzadeh, Ali&lt;/author&gt;&lt;author&gt;Jaafar, Hawa Z.E.&lt;/author&gt;&lt;author&gt;Rahmat, Asmah&lt;/author&gt;&lt;/authors&gt;&lt;/contributors&gt;&lt;titles&gt;&lt;title&gt;&lt;style face="normal" font="default" size="100%"&gt;Elevated carbon dioxide increases contents of flavonoids and phenolic compounds, and antioxidant activities in Malaysian young ginger (&lt;/style&gt;&lt;style face="italic" font="default" size="100%"&gt;Zingiber officinale&lt;/style&gt;&lt;style face="normal" font="default" size="100%"&gt; Roscoe.) varieties&lt;/style&gt;&lt;/title&gt;&lt;secondary-title&gt;Molecules&lt;/secondary-title&gt;&lt;/titles&gt;&lt;periodical&gt;&lt;full-title&gt;Molecules&lt;/full-title&gt;&lt;/periodical&gt;&lt;pages&gt;7907-7922&lt;/pages&gt;&lt;volume&gt;15&lt;/volume&gt;&lt;number&gt;11&lt;/number&gt;&lt;dates&gt;&lt;year&gt;2010&lt;/year&gt;&lt;/dates&gt;&lt;isbn&gt;1420-3049&lt;/isbn&gt;&lt;accession-num&gt;doi:10.3390/molecules15117907&lt;/accession-num&gt;&lt;urls&gt;&lt;related-urls&gt;&lt;url&gt;http://www.mdpi.com/1420-3049/15/11/7907&lt;/url&gt;&lt;/related-urls&gt;&lt;/urls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Ghasemzadeh et al., 2010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n&lt;/Author&gt;&lt;Year&gt;2014&lt;/Year&gt;&lt;RecNum&gt;1086&lt;/RecNum&gt;&lt;DisplayText&gt;(Ren et al., 2014)&lt;/DisplayText&gt;&lt;record&gt;&lt;rec-number&gt;1086&lt;/rec-number&gt;&lt;foreign-keys&gt;&lt;key app="EN" db-id="avdx25wrd0ad5geparxvepwbzd9apwpz9dss" timestamp="1508286820"&gt;1086&lt;/key&gt;&lt;/foreign-keys&gt;&lt;ref-type name="Journal Article"&gt;17&lt;/ref-type&gt;&lt;contributors&gt;&lt;authors&gt;&lt;author&gt;Ren, Jin&lt;/author&gt;&lt;author&gt;Guo, Shuang-Sheng&lt;/author&gt;&lt;author&gt;Xin, Xiu-Lan&lt;/author&gt;&lt;author&gt;Chen, Liang&lt;/author&gt;&lt;/authors&gt;&lt;/contributors&gt;&lt;titles&gt;&lt;title&gt;&lt;style face="normal" font="default" size="100%"&gt;Changes in volatile constituents and phenols from &lt;/style&gt;&lt;style face="italic" font="default" size="100%"&gt;Gynura bicolor &lt;/style&gt;&lt;style face="normal" font="default" size="100%"&gt;DC grown in elevated CO&lt;/style&gt;&lt;style face="subscript" font="default" size="100%"&gt;2&lt;/style&gt;&lt;style face="normal" font="default" size="100%"&gt; and LED lighting&lt;/style&gt;&lt;/title&gt;&lt;secondary-title&gt;Sci. Hortic. &lt;/secondary-title&gt;&lt;/titles&gt;&lt;periodical&gt;&lt;full-title&gt;Sci. Hortic.&lt;/full-title&gt;&lt;/periodical&gt;&lt;pages&gt;243-250&lt;/pages&gt;&lt;volume&gt;175&lt;/volume&gt;&lt;number&gt;Supplement C&lt;/number&gt;&lt;keywords&gt;&lt;keyword&gt;DC&lt;/keyword&gt;&lt;keyword&gt;Controlled environment&lt;/keyword&gt;&lt;keyword&gt;LED lighting&lt;/keyword&gt;&lt;keyword&gt;Volatile terpenoids&lt;/keyword&gt;&lt;keyword&gt;Phenols&lt;/keyword&gt;&lt;/keywords&gt;&lt;dates&gt;&lt;year&gt;2014&lt;/year&gt;&lt;pub-dates&gt;&lt;date&gt;2014/08/15/&lt;/date&gt;&lt;/pub-dates&gt;&lt;/dates&gt;&lt;isbn&gt;0304-4238&lt;/isbn&gt;&lt;urls&gt;&lt;related-urls&gt;&lt;url&gt;http://www.sciencedirect.com/science/article/pii/S0304423814003392&lt;/url&gt;&lt;/related-urls&gt;&lt;/urls&gt;&lt;electronic-resource-num&gt;doi: 10.1016/j.scienta.2014.06.023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n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GdTwvQXV0aG9yPjxZZWFyPjIwMTU8L1llYXI+PFJlY051
bT42NzY8L1JlY051bT48RGlzcGxheVRleHQ+KEJhc2xhbSBldCBhbC4sIDIwMTI7IEZ1IGV0IGFs
LiwgMjAxNTsgUMOpcmV6LUzDs3BleiBldCBhbC4sIDIwMTVhOyBQw6lyZXotTMOzcGV6IGV0IGFs
LiwgMjAxODsgU2doZXJyaSBldCBhbC4sIDIwMTcpPC9EaXNwbGF5VGV4dD48cmVjb3JkPjxyZWMt
bnVtYmVyPjY3NjwvcmVjLW51bWJlcj48Zm9yZWlnbi1rZXlzPjxrZXkgYXBwPSJFTiIgZGItaWQ9
ImF2ZHgyNXdyZDBhZDVnZXBhcnh2ZXB3YnpkOWFwd3B6OWRzcyIgdGltZXN0YW1wPSIxNDc0NjA5
NzQ2Ij42NzY8L2tleT48L2ZvcmVpZ24ta2V5cz48cmVmLXR5cGUgbmFtZT0iSm91cm5hbCBBcnRp
Y2xlIj4xNzwvcmVmLXR5cGU+PGNvbnRyaWJ1dG9ycz48YXV0aG9ycz48YXV0aG9yPkZ1LCBZdW1p
bmc8L2F1dGhvcj48YXV0aG9yPlNoYW8sIExpbmd6aGk8L2F1dGhvcj48YXV0aG9yPkxpdSwgSHVp
PC9hdXRob3I+PGF1dGhvcj5MaSwgSG9uZ3lhbjwvYXV0aG9yPjxhdXRob3I+WmhhbywgWmhpcnVv
PC9hdXRob3I+PGF1dGhvcj5ZZSwgUGVpbGlhbmc8L2F1dGhvcj48YXV0aG9yPkNoZW4sIFBpbmd6
aGVuPC9hdXRob3I+PGF1dGhvcj5MaXUsIEhvbmc8L2F1dGhvcj48L2F1dGhvcnM+PC9jb250cmli
dXRvcnM+PHRpdGxlcz48dGl0bGU+PHN0eWxlIGZhY2U9Im5vcm1hbCIgZm9udD0iZGVmYXVsdCIg
c2l6ZT0iMTAwJSI+VW5leHBlY3RlZCBkZWNyZWFzZSBpbiB5aWVsZCBhbmQgYW50aW94aWRhbnRz
IGluIHZlZ2V0YWJsZSBhdCB2ZXJ5IGhpZ2ggQ088L3N0eWxlPjxzdHlsZSBmYWNlPSJzdWJzY3Jp
cHQiIGZvbnQ9ImRlZmF1bHQiIHNpemU9IjEwMCUiPjI8L3N0eWxlPjxzdHlsZSBmYWNlPSJub3Jt
YWwiIGZvbnQ9ImRlZmF1bHQiIHNpemU9IjEwMCUiPiBsZXZlbHM8L3N0eWxlPjwvdGl0bGU+PHNl
Y29uZGFyeS10aXRsZT5FbnZpcm9uLiBDaGVtLiBMZXR0Ljwvc2Vjb25kYXJ5LXRpdGxlPjwvdGl0
bGVzPjxwZXJpb2RpY2FsPjxmdWxsLXRpdGxlPkVudmlyb24uIENoZW0uIExldHQuPC9mdWxsLXRp
dGxlPjwvcGVyaW9kaWNhbD48cGFnZXM+NDczLTQ3OTwvcGFnZXM+PHZvbHVtZT4xMzwvdm9sdW1l
PjxudW1iZXI+NDwvbnVtYmVyPjxkYXRlcz48eWVhcj4yMDE1PC95ZWFyPjwvZGF0ZXM+PGlzYm4+
MTYxMC0zNjYxPC9pc2JuPjxsYWJlbD5GdTIwMTU8L2xhYmVsPjx3b3JrLXR5cGU+am91cm5hbCBh
cnRpY2xlPC93b3JrLXR5cGU+PHVybHM+PHJlbGF0ZWQtdXJscz48dXJsPmh0dHA6Ly9keC5kb2ku
b3JnLzEwLjEwMDcvczEwMzExLTAxNS0wNTIyLTY8L3VybD48L3JlbGF0ZWQtdXJscz48L3VybHM+
PGVsZWN0cm9uaWMtcmVzb3VyY2UtbnVtPmRvaTogMTAuMTAwNy9zMTAzMTEtMDE1LTA1MjItNjwv
ZWxlY3Ryb25pYy1yZXNvdXJjZS1udW0+PC9yZWNvcmQ+PC9DaXRlPjxDaXRlPjxBdXRob3I+UMOp
cmV6LUzDs3BlejwvQXV0aG9yPjxZZWFyPjIwMTU8L1llYXI+PFJlY051bT42MjQ8L1JlY051bT48
cmVjb3JkPjxyZWMtbnVtYmVyPjYyNDwvcmVjLW51bWJlcj48Zm9yZWlnbi1rZXlzPjxrZXkgYXBw
PSJFTiIgZGItaWQ9ImF2ZHgyNXdyZDBhZDVnZXBhcnh2ZXB3YnpkOWFwd3B6OWRzcyIgdGltZXN0
YW1wPSIxNDYzNDQ5NjE0Ij42MjQ8L2tleT48L2ZvcmVpZ24ta2V5cz48cmVmLXR5cGUgbmFtZT0i
Sm91cm5hbCBBcnRpY2xlIj4xNzwvcmVmLXR5cGU+PGNvbnRyaWJ1dG9ycz48YXV0aG9ycz48YXV0
aG9yPlDDqXJlei1Mw7NwZXosIFVzdWU8L2F1dGhvcj48YXV0aG9yPk1pcmFuZGEtQXBvZGFjYSwg
Sm9uPC9hdXRob3I+PGF1dGhvcj5MYWN1ZXN0YSwgTWFpdGU8L2F1dGhvcj48YXV0aG9yPk1lbmEt
UGV0aXRlLCBBbWFpYTwvYXV0aG9yPjxhdXRob3I+TXXDsW96LVJ1ZWRhLCBBbGJlcnRvPC9hdXRo
b3I+PC9hdXRob3JzPjwvY29udHJpYnV0b3JzPjx0aXRsZXM+PHRpdGxlPjxzdHlsZSBmYWNlPSJu
b3JtYWwiIGZvbnQ9ImRlZmF1bHQiIHNpemU9IjEwMCUiPkdyb3d0aCBhbmQgbnV0cml0aW9uYWwg
cXVhbGl0eSBpbXByb3ZlbWVudCBpbiB0d28gZGlmZmVyZW50bHkgcGlnbWVudGVkIGxldHR1Y2Ug
Y3VsdGl2YXJzIGdyb3duIHVuZGVyIGVsZXZhdGVkIENPPC9zdHlsZT48c3R5bGUgZmFjZT0ic3Vi
c2NyaXB0IiBmb250PSJkZWZhdWx0IiBzaXplPSIxMDAlIj4yPC9zdHlsZT48c3R5bGUgZmFjZT0i
bm9ybWFsIiBmb250PSJkZWZhdWx0IiBzaXplPSIxMDAlIj4gYW5kL29yIHNhbGluaXR5PC9zdHls
ZT48L3RpdGxlPjxzZWNvbmRhcnktdGl0bGU+U2NpLiBIb3J0aWMuPC9zZWNvbmRhcnktdGl0bGU+
PC90aXRsZXM+PHBlcmlvZGljYWw+PGZ1bGwtdGl0bGU+U2NpLiBIb3J0aWMuPC9mdWxsLXRpdGxl
PjwvcGVyaW9kaWNhbD48cGFnZXM+NTYtNjY8L3BhZ2VzPjx2b2x1bWU+MTk1PC92b2x1bWU+PGtl
eXdvcmRzPjxrZXl3b3JkPkFudGlveGlkYW50czwva2V5d29yZD48a2V5d29yZD5FbGV2YXRlZCBD
TzI8L2tleXdvcmQ+PGtleXdvcmQ+TGV0dHVjZTwva2V5d29yZD48a2V5d29yZD5NaW5lcmFsczwv
a2V5d29yZD48a2V5d29yZD5OdXRyYWNldXRpY2FsIHZhbHVlPC9rZXl3b3JkPjxrZXl3b3JkPlNh
bHQgc3RyZXNzPC9rZXl3b3JkPjwva2V5d29yZHM+PGRhdGVzPjx5ZWFyPjIwMTU8L3llYXI+PHB1
Yi1kYXRlcz48ZGF0ZT4xMS8xMi88L2RhdGU+PC9wdWItZGF0ZXM+PC9kYXRlcz48aXNibj4wMzA0
LTQyMzg8L2lzYm4+PHVybHM+PHJlbGF0ZWQtdXJscz48dXJsPmh0dHA6Ly93d3cuc2NpZW5jZWRp
cmVjdC5jb20vc2NpZW5jZS9hcnRpY2xlL3BpaS9TMDMwNDQyMzgxNTMwMTUzOTwvdXJsPjwvcmVs
YXRlZC11cmxzPjwvdXJscz48ZWxlY3Ryb25pYy1yZXNvdXJjZS1udW0+ZG9pOiAxMC4xMDE2L2ou
c2NpZW50YS4yMDE1LjA4LjAzNDwvZWxlY3Ryb25pYy1yZXNvdXJjZS1udW0+PC9yZWNvcmQ+PC9D
aXRlPjxDaXRlPjxBdXRob3I+U2doZXJyaTwvQXV0aG9yPjxZZWFyPjIwMTc8L1llYXI+PFJlY051
bT4xMDQ2PC9SZWNOdW0+PHJlY29yZD48cmVjLW51bWJlcj4xMDQ2PC9yZWMtbnVtYmVyPjxmb3Jl
aWduLWtleXM+PGtleSBhcHA9IkVOIiBkYi1pZD0iYXZkeDI1d3JkMGFkNWdlcGFyeHZlcHdiemQ5
YXB3cHo5ZHNzIiB0aW1lc3RhbXA9IjE1MDU5NTcwNDgiPjEwNDY8L2tleT48L2ZvcmVpZ24ta2V5
cz48cmVmLXR5cGUgbmFtZT0iSm91cm5hbCBBcnRpY2xlIj4xNzwvcmVmLXR5cGU+PGNvbnRyaWJ1
dG9ycz48YXV0aG9ycz48YXV0aG9yPlNnaGVycmksIENyaXN0aW5hPC9hdXRob3I+PGF1dGhvcj5Q
w6lyZXotTMOzcGV6LCBVc3VlPC9hdXRob3I+PGF1dGhvcj5NaWNhZWxsaSwgRnJhbmNlc2NvPC9h
dXRob3I+PGF1dGhvcj5NaXJhbmRhLUFwb2RhY2EsIEpvbjwvYXV0aG9yPjxhdXRob3I+TWVuYS1Q
ZXRpdGUsIEFtYWlhPC9hdXRob3I+PGF1dGhvcj5NdcOxb3otUnVlZGEsIEFsYmVydG88L2F1dGhv
cj48YXV0aG9yPlF1YXJ0YWNjaSwgTWlrZSBGcmFuazwvYXV0aG9yPjwvYXV0aG9ycz48L2NvbnRy
aWJ1dG9ycz48dGl0bGVzPjx0aXRsZT48c3R5bGUgZmFjZT0ibm9ybWFsIiBmb250PSJkZWZhdWx0
IiBzaXplPSIxMDAlIj5FbGV2YXRlZCBDTzwvc3R5bGU+PHN0eWxlIGZhY2U9InN1YnNjcmlwdCIg
Zm9udD0iZGVmYXVsdCIgc2l6ZT0iMTAwJSI+Mjwvc3R5bGU+PHN0eWxlIGZhY2U9Im5vcm1hbCIg
Zm9udD0iZGVmYXVsdCIgc2l6ZT0iMTAwJSI+IGFuZCBzYWxpbml0eSBhcmUgcmVzcG9uc2libGUg
Zm9yIHBoZW5vbGljcy1lbnJpY2htZW50IGluIHR3byBkaWZmZXJlbnRseSBwaWdtZW50ZWQgbGV0
dHVjZXM8L3N0eWxlPjwvdGl0bGU+PHNlY29uZGFyeS10aXRsZT5QbGFudCBQaHlzaW9sIEJpb2No
ZW08L3NlY29uZGFyeS10aXRsZT48L3RpdGxlcz48cGVyaW9kaWNhbD48ZnVsbC10aXRsZT5QbGFu
dCBQaHlzaW9sIEJpb2NoZW08L2Z1bGwtdGl0bGU+PC9wZXJpb2RpY2FsPjxwYWdlcz4yNjktMjc4
PC9wYWdlcz48dm9sdW1lPjExNTwvdm9sdW1lPjxudW1iZXI+U3VwcGxlbWVudCBDPC9udW1iZXI+
PGtleXdvcmRzPjxrZXl3b3JkPkFudGhvY3lhbmluczwva2V5d29yZD48a2V5d29yZD5GbGF2b25v
aWRzPC9rZXl3b3JkPjxrZXl3b3JkPkhpZ2ggQ088L2tleXdvcmQ+PGtleXdvcmQ+UGhlbm9saWMg
YWNpZHM8L2tleXdvcmQ+PGtleXdvcmQ+UmVkIGxldHR1Y2U8L2tleXdvcmQ+PGtleXdvcmQ+U2Fs
aW5pdHk8L2tleXdvcmQ+PC9rZXl3b3Jkcz48ZGF0ZXM+PHllYXI+MjAxNzwveWVhcj48cHViLWRh
dGVzPjxkYXRlPjIwMTcvMDYvMDEvPC9kYXRlPjwvcHViLWRhdGVzPjwvZGF0ZXM+PGlzYm4+MDk4
MS05NDI4PC9pc2JuPjx1cmxzPjxyZWxhdGVkLXVybHM+PHVybD5odHRwOi8vd3d3LnNjaWVuY2Vk
aXJlY3QuY29tL3NjaWVuY2UvYXJ0aWNsZS9waWkvUzA5ODE5NDI4MTczMDEyNjI8L3VybD48L3Jl
bGF0ZWQtdXJscz48L3VybHM+PGVsZWN0cm9uaWMtcmVzb3VyY2UtbnVtPmRvaTogMTAuMTAxNi9q
LnBsYXBoeS4yMDE3LjA0LjAwNjwvZWxlY3Ryb25pYy1yZXNvdXJjZS1udW0+PC9yZWNvcmQ+PC9D
aXRlPjxDaXRlPjxBdXRob3I+UMOpcmV6LUzDs3BlejwvQXV0aG9yPjxZZWFyPjIwMTg8L1llYXI+
PFJlY051bT4xMTMzPC9SZWNOdW0+PHJlY29yZD48cmVjLW51bWJlcj4xMTMzPC9yZWMtbnVtYmVy
Pjxmb3JlaWduLWtleXM+PGtleSBhcHA9IkVOIiBkYi1pZD0iYXZkeDI1d3JkMGFkNWdlcGFyeHZl
cHdiemQ5YXB3cHo5ZHNzIiB0aW1lc3RhbXA9IjE1MTQ0MjUyOTciPjExMzM8L2tleT48L2ZvcmVp
Z24ta2V5cz48cmVmLXR5cGUgbmFtZT0iSm91cm5hbCBBcnRpY2xlIj4xNzwvcmVmLXR5cGU+PGNv
bnRyaWJ1dG9ycz48YXV0aG9ycz48YXV0aG9yPlDDqXJlei1Mw7NwZXosIFVzdWU8L2F1dGhvcj48
YXV0aG9yPlNnaGVycmksIENyaXN0aW5hPC9hdXRob3I+PGF1dGhvcj5NaXJhbmRhLUFwb2RhY2Es
IEpvbjwvYXV0aG9yPjxhdXRob3I+TWljYWVsbGksIEZyYW5jZXNjbzwvYXV0aG9yPjxhdXRob3I+
TGFjdWVzdGEsIE1haXRlPC9hdXRob3I+PGF1dGhvcj5NZW5hLVBldGl0ZSwgQW1haWE8L2F1dGhv
cj48YXV0aG9yPlF1YXJ0YWNjaSwgTWlrZSBGcmFuazwvYXV0aG9yPjxhdXRob3I+TXXDsW96LVJ1
ZWRhLCBBbGJlcnRvPC9hdXRob3I+PC9hdXRob3JzPjwvY29udHJpYnV0b3JzPjx0aXRsZXM+PHRp
dGxlPjxzdHlsZSBmYWNlPSJub3JtYWwiIGZvbnQ9ImRlZmF1bHQiIHNpemU9IjEwMCUiPkNvbmNl
bnRyYXRpb24gb2YgcGhlbm9saWMgY29tcG91bmRzIGlzIGluY3JlYXNlZCBpbiBsZXR0dWNlIGdy
b3duIHVuZGVyIGhpZ2ggbGlnaHQgaW50ZW5zaXR5IGFuZCBlbGV2YXRlZCBDTzwvc3R5bGU+PHN0
eWxlIGZhY2U9InN1YnNjcmlwdCIgZm9udD0iZGVmYXVsdCIgc2l6ZT0iMTAwJSI+Mjwvc3R5bGU+
PC90aXRsZT48c2Vjb25kYXJ5LXRpdGxlPlBsYW50IFBoeXNpb2wgQmlvY2hlbTwvc2Vjb25kYXJ5
LXRpdGxlPjwvdGl0bGVzPjxwZXJpb2RpY2FsPjxmdWxsLXRpdGxlPlBsYW50IFBoeXNpb2wgQmlv
Y2hlbTwvZnVsbC10aXRsZT48L3BlcmlvZGljYWw+PHBhZ2VzPjIzMy0yNDE8L3BhZ2VzPjx2b2x1
bWU+MTIzPC92b2x1bWU+PGtleXdvcmRzPjxrZXl3b3JkPkFjeWFuaWMtZ3JlZW4gbGV0dHVjZTwv
a2V5d29yZD48a2V5d29yZD5BbnRob2N5YW5pYy1yZWQgbGV0dHVjZTwva2V5d29yZD48a2V5d29y
ZD5BbnRob2N5YW5pbnM8L2tleXdvcmQ+PGtleXdvcmQ+RWxldmF0ZWQgQ08yPC9rZXl3b3JkPjxr
ZXl3b3JkPkZsYXZvbm9pZHM8L2tleXdvcmQ+PGtleXdvcmQ+SGlnaCBsaWdodCBpbnRlbnNpdHk8
L2tleXdvcmQ+PGtleXdvcmQ+UGhlbm9saWMgYWNpZHM8L2tleXdvcmQ+PC9rZXl3b3Jkcz48ZGF0
ZXM+PHllYXI+MjAxODwveWVhcj48cHViLWRhdGVzPjxkYXRlPjIvLzwvZGF0ZT48L3B1Yi1kYXRl
cz48L2RhdGVzPjxpc2JuPjA5ODEtOTQyODwvaXNibj48dXJscz48cmVsYXRlZC11cmxzPjx1cmw+
aHR0cHM6Ly93d3cuc2NpZW5jZWRpcmVjdC5jb20vc2NpZW5jZS9hcnRpY2xlL3BpaS9TMDk4MTk0
MjgxNzMwNDAzNTwvdXJsPjwvcmVsYXRlZC11cmxzPjwvdXJscz48ZWxlY3Ryb25pYy1yZXNvdXJj
ZS1udW0+ZG9pOiAxMC4xMDE2L2oucGxhcGh5LjIwMTcuMTIuMDEwPC9lbGVjdHJvbmljLXJlc291
cmNlLW51bT48L3JlY29yZD48L0NpdGU+PENpdGU+PEF1dGhvcj5CYXNsYW08L0F1dGhvcj48WWVh
cj4yMDEyPC9ZZWFyPjxSZWNOdW0+MTA5OTwvUmVjTnVtPjxyZWNvcmQ+PHJlYy1udW1iZXI+MTA5
OTwvcmVjLW51bWJlcj48Zm9yZWlnbi1rZXlzPjxrZXkgYXBwPSJFTiIgZGItaWQ9ImF2ZHgyNXdy
ZDBhZDVnZXBhcnh2ZXB3YnpkOWFwd3B6OWRzcyIgdGltZXN0YW1wPSIxNTA4MzA0NTMxIj4xMDk5
PC9rZXk+PC9mb3JlaWduLWtleXM+PHJlZi10eXBlIG5hbWU9IkpvdXJuYWwgQXJ0aWNsZSI+MTc8
L3JlZi10eXBlPjxjb250cmlidXRvcnM+PGF1dGhvcnM+PGF1dGhvcj5CYXNsYW0sIE1hcm91YW5l
PC9hdXRob3I+PGF1dGhvcj5HYXJtZW5kaWEsIElkb2lhPC9hdXRob3I+PGF1dGhvcj5Hb2ljb2Vj
aGVhLCBOaWV2ZXM8L2F1dGhvcj48L2F1dGhvcnM+PC9jb250cmlidXRvcnM+PHRpdGxlcz48dGl0
bGU+PHN0eWxlIGZhY2U9Im5vcm1hbCIgZm9udD0iZGVmYXVsdCIgc2l6ZT0iMTAwJSI+RWxldmF0
ZWQgQ088L3N0eWxlPjxzdHlsZSBmYWNlPSJzdWJzY3JpcHQiIGZvbnQ9ImRlZmF1bHQiIHNpemU9
IjEwMCUiPjI8L3N0eWxlPjxzdHlsZSBmYWNlPSJub3JtYWwiIGZvbnQ9ImRlZmF1bHQiIHNpemU9
IjEwMCUiPiBtYXkgaW1wYWlyIHRoZSBiZW5lZmljaWFsIGVmZmVjdCBvZiBhcmJ1c2N1bGFyIG15
Y29ycmhpemFsIGZ1bmdpIG9uIHRoZSBtaW5lcmFsIGFuZCBwaHl0b2NoZW1pY2FsIHF1YWxpdHkg
b2bCoGxldHR1Y2U8L3N0eWxlPjwvdGl0bGU+PHNlY29uZGFyeS10aXRsZT5Bbm4gQXBwbCBCaW9s
PC9zZWNvbmRhcnktdGl0bGU+PC90aXRsZXM+PHBlcmlvZGljYWw+PGZ1bGwtdGl0bGU+QW5uIEFw
cGwgQmlvbDwvZnVsbC10aXRsZT48L3BlcmlvZGljYWw+PHBhZ2VzPjE4MC0xOTE8L3BhZ2VzPjx2
b2x1bWU+MTYxPC92b2x1bWU+PG51bWJlcj4yPC9udW1iZXI+PGtleXdvcmRzPjxrZXl3b3JkPkFy
YnVzY3VsYXIgbXljb3JyaGl6YWwgZnVuZ2k8L2tleXdvcmQ+PGtleXdvcmQ+ZWxldmF0ZWQgY2Fy
Ym9uIGRpb3hpZGU8L2tleXdvcmQ+PGtleXdvcmQ+TGFjdHVjYSBzYXRpdmE8L2tleXdvcmQ+PGtl
eXdvcmQ+cGxhbnQgZ3Jvd3RoPC9rZXl3b3JkPjxrZXl3b3JkPnBsYW50IHN0b2ljaGlvbWV0cnk8
L2tleXdvcmQ+PGtleXdvcmQ+c2Vjb25kYXJ5IG1ldGFib2xpc208L2tleXdvcmQ+PC9rZXl3b3Jk
cz48ZGF0ZXM+PHllYXI+MjAxMjwveWVhcj48L2RhdGVzPjxwdWJsaXNoZXI+QmxhY2t3ZWxsIFB1
Ymxpc2hpbmcgTHRkPC9wdWJsaXNoZXI+PGlzYm4+MTc0NC03MzQ4PC9pc2JuPjx1cmxzPjxyZWxh
dGVkLXVybHM+PHVybD5odHRwOi8vZHguZG9pLm9yZy8xMC4xMTExL2ouMTc0NC03MzQ4LjIwMTIu
MDA1NjMueDwvdXJsPjwvcmVsYXRlZC11cmxzPjwvdXJscz48ZWxlY3Ryb25pYy1yZXNvdXJjZS1u
dW0+ZG9pOiAxMC4xMTExL2ouMTc0NC03MzQ4LjIwMTIuMDA1NjMueDwvZWxlY3Ryb25pYy1yZXNv
dXJjZS1udW0+PC9yZWNvcmQ+PC9DaXRlPjwvRW5kTm90ZT4A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GdTwvQXV0aG9yPjxZZWFyPjIwMTU8L1llYXI+PFJlY051
bT42NzY8L1JlY051bT48RGlzcGxheVRleHQ+KEJhc2xhbSBldCBhbC4sIDIwMTI7IEZ1IGV0IGFs
LiwgMjAxNTsgUMOpcmV6LUzDs3BleiBldCBhbC4sIDIwMTVhOyBQw6lyZXotTMOzcGV6IGV0IGFs
LiwgMjAxODsgU2doZXJyaSBldCBhbC4sIDIwMTcpPC9EaXNwbGF5VGV4dD48cmVjb3JkPjxyZWMt
bnVtYmVyPjY3NjwvcmVjLW51bWJlcj48Zm9yZWlnbi1rZXlzPjxrZXkgYXBwPSJFTiIgZGItaWQ9
ImF2ZHgyNXdyZDBhZDVnZXBhcnh2ZXB3YnpkOWFwd3B6OWRzcyIgdGltZXN0YW1wPSIxNDc0NjA5
NzQ2Ij42NzY8L2tleT48L2ZvcmVpZ24ta2V5cz48cmVmLXR5cGUgbmFtZT0iSm91cm5hbCBBcnRp
Y2xlIj4xNzwvcmVmLXR5cGU+PGNvbnRyaWJ1dG9ycz48YXV0aG9ycz48YXV0aG9yPkZ1LCBZdW1p
bmc8L2F1dGhvcj48YXV0aG9yPlNoYW8sIExpbmd6aGk8L2F1dGhvcj48YXV0aG9yPkxpdSwgSHVp
PC9hdXRob3I+PGF1dGhvcj5MaSwgSG9uZ3lhbjwvYXV0aG9yPjxhdXRob3I+WmhhbywgWmhpcnVv
PC9hdXRob3I+PGF1dGhvcj5ZZSwgUGVpbGlhbmc8L2F1dGhvcj48YXV0aG9yPkNoZW4sIFBpbmd6
aGVuPC9hdXRob3I+PGF1dGhvcj5MaXUsIEhvbmc8L2F1dGhvcj48L2F1dGhvcnM+PC9jb250cmli
dXRvcnM+PHRpdGxlcz48dGl0bGU+PHN0eWxlIGZhY2U9Im5vcm1hbCIgZm9udD0iZGVmYXVsdCIg
c2l6ZT0iMTAwJSI+VW5leHBlY3RlZCBkZWNyZWFzZSBpbiB5aWVsZCBhbmQgYW50aW94aWRhbnRz
IGluIHZlZ2V0YWJsZSBhdCB2ZXJ5IGhpZ2ggQ088L3N0eWxlPjxzdHlsZSBmYWNlPSJzdWJzY3Jp
cHQiIGZvbnQ9ImRlZmF1bHQiIHNpemU9IjEwMCUiPjI8L3N0eWxlPjxzdHlsZSBmYWNlPSJub3Jt
YWwiIGZvbnQ9ImRlZmF1bHQiIHNpemU9IjEwMCUiPiBsZXZlbHM8L3N0eWxlPjwvdGl0bGU+PHNl
Y29uZGFyeS10aXRsZT5FbnZpcm9uLiBDaGVtLiBMZXR0Ljwvc2Vjb25kYXJ5LXRpdGxlPjwvdGl0
bGVzPjxwZXJpb2RpY2FsPjxmdWxsLXRpdGxlPkVudmlyb24uIENoZW0uIExldHQuPC9mdWxsLXRp
dGxlPjwvcGVyaW9kaWNhbD48cGFnZXM+NDczLTQ3OTwvcGFnZXM+PHZvbHVtZT4xMzwvdm9sdW1l
PjxudW1iZXI+NDwvbnVtYmVyPjxkYXRlcz48eWVhcj4yMDE1PC95ZWFyPjwvZGF0ZXM+PGlzYm4+
MTYxMC0zNjYxPC9pc2JuPjxsYWJlbD5GdTIwMTU8L2xhYmVsPjx3b3JrLXR5cGU+am91cm5hbCBh
cnRpY2xlPC93b3JrLXR5cGU+PHVybHM+PHJlbGF0ZWQtdXJscz48dXJsPmh0dHA6Ly9keC5kb2ku
b3JnLzEwLjEwMDcvczEwMzExLTAxNS0wNTIyLTY8L3VybD48L3JlbGF0ZWQtdXJscz48L3VybHM+
PGVsZWN0cm9uaWMtcmVzb3VyY2UtbnVtPmRvaTogMTAuMTAwNy9zMTAzMTEtMDE1LTA1MjItNjwv
ZWxlY3Ryb25pYy1yZXNvdXJjZS1udW0+PC9yZWNvcmQ+PC9DaXRlPjxDaXRlPjxBdXRob3I+UMOp
cmV6LUzDs3BlejwvQXV0aG9yPjxZZWFyPjIwMTU8L1llYXI+PFJlY051bT42MjQ8L1JlY051bT48
cmVjb3JkPjxyZWMtbnVtYmVyPjYyNDwvcmVjLW51bWJlcj48Zm9yZWlnbi1rZXlzPjxrZXkgYXBw
PSJFTiIgZGItaWQ9ImF2ZHgyNXdyZDBhZDVnZXBhcnh2ZXB3YnpkOWFwd3B6OWRzcyIgdGltZXN0
YW1wPSIxNDYzNDQ5NjE0Ij42MjQ8L2tleT48L2ZvcmVpZ24ta2V5cz48cmVmLXR5cGUgbmFtZT0i
Sm91cm5hbCBBcnRpY2xlIj4xNzwvcmVmLXR5cGU+PGNvbnRyaWJ1dG9ycz48YXV0aG9ycz48YXV0
aG9yPlDDqXJlei1Mw7NwZXosIFVzdWU8L2F1dGhvcj48YXV0aG9yPk1pcmFuZGEtQXBvZGFjYSwg
Sm9uPC9hdXRob3I+PGF1dGhvcj5MYWN1ZXN0YSwgTWFpdGU8L2F1dGhvcj48YXV0aG9yPk1lbmEt
UGV0aXRlLCBBbWFpYTwvYXV0aG9yPjxhdXRob3I+TXXDsW96LVJ1ZWRhLCBBbGJlcnRvPC9hdXRo
b3I+PC9hdXRob3JzPjwvY29udHJpYnV0b3JzPjx0aXRsZXM+PHRpdGxlPjxzdHlsZSBmYWNlPSJu
b3JtYWwiIGZvbnQ9ImRlZmF1bHQiIHNpemU9IjEwMCUiPkdyb3d0aCBhbmQgbnV0cml0aW9uYWwg
cXVhbGl0eSBpbXByb3ZlbWVudCBpbiB0d28gZGlmZmVyZW50bHkgcGlnbWVudGVkIGxldHR1Y2Ug
Y3VsdGl2YXJzIGdyb3duIHVuZGVyIGVsZXZhdGVkIENPPC9zdHlsZT48c3R5bGUgZmFjZT0ic3Vi
c2NyaXB0IiBmb250PSJkZWZhdWx0IiBzaXplPSIxMDAlIj4yPC9zdHlsZT48c3R5bGUgZmFjZT0i
bm9ybWFsIiBmb250PSJkZWZhdWx0IiBzaXplPSIxMDAlIj4gYW5kL29yIHNhbGluaXR5PC9zdHls
ZT48L3RpdGxlPjxzZWNvbmRhcnktdGl0bGU+U2NpLiBIb3J0aWMuPC9zZWNvbmRhcnktdGl0bGU+
PC90aXRsZXM+PHBlcmlvZGljYWw+PGZ1bGwtdGl0bGU+U2NpLiBIb3J0aWMuPC9mdWxsLXRpdGxl
PjwvcGVyaW9kaWNhbD48cGFnZXM+NTYtNjY8L3BhZ2VzPjx2b2x1bWU+MTk1PC92b2x1bWU+PGtl
eXdvcmRzPjxrZXl3b3JkPkFudGlveGlkYW50czwva2V5d29yZD48a2V5d29yZD5FbGV2YXRlZCBD
TzI8L2tleXdvcmQ+PGtleXdvcmQ+TGV0dHVjZTwva2V5d29yZD48a2V5d29yZD5NaW5lcmFsczwv
a2V5d29yZD48a2V5d29yZD5OdXRyYWNldXRpY2FsIHZhbHVlPC9rZXl3b3JkPjxrZXl3b3JkPlNh
bHQgc3RyZXNzPC9rZXl3b3JkPjwva2V5d29yZHM+PGRhdGVzPjx5ZWFyPjIwMTU8L3llYXI+PHB1
Yi1kYXRlcz48ZGF0ZT4xMS8xMi88L2RhdGU+PC9wdWItZGF0ZXM+PC9kYXRlcz48aXNibj4wMzA0
LTQyMzg8L2lzYm4+PHVybHM+PHJlbGF0ZWQtdXJscz48dXJsPmh0dHA6Ly93d3cuc2NpZW5jZWRp
cmVjdC5jb20vc2NpZW5jZS9hcnRpY2xlL3BpaS9TMDMwNDQyMzgxNTMwMTUzOTwvdXJsPjwvcmVs
YXRlZC11cmxzPjwvdXJscz48ZWxlY3Ryb25pYy1yZXNvdXJjZS1udW0+ZG9pOiAxMC4xMDE2L2ou
c2NpZW50YS4yMDE1LjA4LjAzNDwvZWxlY3Ryb25pYy1yZXNvdXJjZS1udW0+PC9yZWNvcmQ+PC9D
aXRlPjxDaXRlPjxBdXRob3I+U2doZXJyaTwvQXV0aG9yPjxZZWFyPjIwMTc8L1llYXI+PFJlY051
bT4xMDQ2PC9SZWNOdW0+PHJlY29yZD48cmVjLW51bWJlcj4xMDQ2PC9yZWMtbnVtYmVyPjxmb3Jl
aWduLWtleXM+PGtleSBhcHA9IkVOIiBkYi1pZD0iYXZkeDI1d3JkMGFkNWdlcGFyeHZlcHdiemQ5
YXB3cHo5ZHNzIiB0aW1lc3RhbXA9IjE1MDU5NTcwNDgiPjEwNDY8L2tleT48L2ZvcmVpZ24ta2V5
cz48cmVmLXR5cGUgbmFtZT0iSm91cm5hbCBBcnRpY2xlIj4xNzwvcmVmLXR5cGU+PGNvbnRyaWJ1
dG9ycz48YXV0aG9ycz48YXV0aG9yPlNnaGVycmksIENyaXN0aW5hPC9hdXRob3I+PGF1dGhvcj5Q
w6lyZXotTMOzcGV6LCBVc3VlPC9hdXRob3I+PGF1dGhvcj5NaWNhZWxsaSwgRnJhbmNlc2NvPC9h
dXRob3I+PGF1dGhvcj5NaXJhbmRhLUFwb2RhY2EsIEpvbjwvYXV0aG9yPjxhdXRob3I+TWVuYS1Q
ZXRpdGUsIEFtYWlhPC9hdXRob3I+PGF1dGhvcj5NdcOxb3otUnVlZGEsIEFsYmVydG88L2F1dGhv
cj48YXV0aG9yPlF1YXJ0YWNjaSwgTWlrZSBGcmFuazwvYXV0aG9yPjwvYXV0aG9ycz48L2NvbnRy
aWJ1dG9ycz48dGl0bGVzPjx0aXRsZT48c3R5bGUgZmFjZT0ibm9ybWFsIiBmb250PSJkZWZhdWx0
IiBzaXplPSIxMDAlIj5FbGV2YXRlZCBDTzwvc3R5bGU+PHN0eWxlIGZhY2U9InN1YnNjcmlwdCIg
Zm9udD0iZGVmYXVsdCIgc2l6ZT0iMTAwJSI+Mjwvc3R5bGU+PHN0eWxlIGZhY2U9Im5vcm1hbCIg
Zm9udD0iZGVmYXVsdCIgc2l6ZT0iMTAwJSI+IGFuZCBzYWxpbml0eSBhcmUgcmVzcG9uc2libGUg
Zm9yIHBoZW5vbGljcy1lbnJpY2htZW50IGluIHR3byBkaWZmZXJlbnRseSBwaWdtZW50ZWQgbGV0
dHVjZXM8L3N0eWxlPjwvdGl0bGU+PHNlY29uZGFyeS10aXRsZT5QbGFudCBQaHlzaW9sIEJpb2No
ZW08L3NlY29uZGFyeS10aXRsZT48L3RpdGxlcz48cGVyaW9kaWNhbD48ZnVsbC10aXRsZT5QbGFu
dCBQaHlzaW9sIEJpb2NoZW08L2Z1bGwtdGl0bGU+PC9wZXJpb2RpY2FsPjxwYWdlcz4yNjktMjc4
PC9wYWdlcz48dm9sdW1lPjExNTwvdm9sdW1lPjxudW1iZXI+U3VwcGxlbWVudCBDPC9udW1iZXI+
PGtleXdvcmRzPjxrZXl3b3JkPkFudGhvY3lhbmluczwva2V5d29yZD48a2V5d29yZD5GbGF2b25v
aWRzPC9rZXl3b3JkPjxrZXl3b3JkPkhpZ2ggQ088L2tleXdvcmQ+PGtleXdvcmQ+UGhlbm9saWMg
YWNpZHM8L2tleXdvcmQ+PGtleXdvcmQ+UmVkIGxldHR1Y2U8L2tleXdvcmQ+PGtleXdvcmQ+U2Fs
aW5pdHk8L2tleXdvcmQ+PC9rZXl3b3Jkcz48ZGF0ZXM+PHllYXI+MjAxNzwveWVhcj48cHViLWRh
dGVzPjxkYXRlPjIwMTcvMDYvMDEvPC9kYXRlPjwvcHViLWRhdGVzPjwvZGF0ZXM+PGlzYm4+MDk4
MS05NDI4PC9pc2JuPjx1cmxzPjxyZWxhdGVkLXVybHM+PHVybD5odHRwOi8vd3d3LnNjaWVuY2Vk
aXJlY3QuY29tL3NjaWVuY2UvYXJ0aWNsZS9waWkvUzA5ODE5NDI4MTczMDEyNjI8L3VybD48L3Jl
bGF0ZWQtdXJscz48L3VybHM+PGVsZWN0cm9uaWMtcmVzb3VyY2UtbnVtPmRvaTogMTAuMTAxNi9q
LnBsYXBoeS4yMDE3LjA0LjAwNjwvZWxlY3Ryb25pYy1yZXNvdXJjZS1udW0+PC9yZWNvcmQ+PC9D
aXRlPjxDaXRlPjxBdXRob3I+UMOpcmV6LUzDs3BlejwvQXV0aG9yPjxZZWFyPjIwMTg8L1llYXI+
PFJlY051bT4xMTMzPC9SZWNOdW0+PHJlY29yZD48cmVjLW51bWJlcj4xMTMzPC9yZWMtbnVtYmVy
Pjxmb3JlaWduLWtleXM+PGtleSBhcHA9IkVOIiBkYi1pZD0iYXZkeDI1d3JkMGFkNWdlcGFyeHZl
cHdiemQ5YXB3cHo5ZHNzIiB0aW1lc3RhbXA9IjE1MTQ0MjUyOTciPjExMzM8L2tleT48L2ZvcmVp
Z24ta2V5cz48cmVmLXR5cGUgbmFtZT0iSm91cm5hbCBBcnRpY2xlIj4xNzwvcmVmLXR5cGU+PGNv
bnRyaWJ1dG9ycz48YXV0aG9ycz48YXV0aG9yPlDDqXJlei1Mw7NwZXosIFVzdWU8L2F1dGhvcj48
YXV0aG9yPlNnaGVycmksIENyaXN0aW5hPC9hdXRob3I+PGF1dGhvcj5NaXJhbmRhLUFwb2RhY2Es
IEpvbjwvYXV0aG9yPjxhdXRob3I+TWljYWVsbGksIEZyYW5jZXNjbzwvYXV0aG9yPjxhdXRob3I+
TGFjdWVzdGEsIE1haXRlPC9hdXRob3I+PGF1dGhvcj5NZW5hLVBldGl0ZSwgQW1haWE8L2F1dGhv
cj48YXV0aG9yPlF1YXJ0YWNjaSwgTWlrZSBGcmFuazwvYXV0aG9yPjxhdXRob3I+TXXDsW96LVJ1
ZWRhLCBBbGJlcnRvPC9hdXRob3I+PC9hdXRob3JzPjwvY29udHJpYnV0b3JzPjx0aXRsZXM+PHRp
dGxlPjxzdHlsZSBmYWNlPSJub3JtYWwiIGZvbnQ9ImRlZmF1bHQiIHNpemU9IjEwMCUiPkNvbmNl
bnRyYXRpb24gb2YgcGhlbm9saWMgY29tcG91bmRzIGlzIGluY3JlYXNlZCBpbiBsZXR0dWNlIGdy
b3duIHVuZGVyIGhpZ2ggbGlnaHQgaW50ZW5zaXR5IGFuZCBlbGV2YXRlZCBDTzwvc3R5bGU+PHN0
eWxlIGZhY2U9InN1YnNjcmlwdCIgZm9udD0iZGVmYXVsdCIgc2l6ZT0iMTAwJSI+Mjwvc3R5bGU+
PC90aXRsZT48c2Vjb25kYXJ5LXRpdGxlPlBsYW50IFBoeXNpb2wgQmlvY2hlbTwvc2Vjb25kYXJ5
LXRpdGxlPjwvdGl0bGVzPjxwZXJpb2RpY2FsPjxmdWxsLXRpdGxlPlBsYW50IFBoeXNpb2wgQmlv
Y2hlbTwvZnVsbC10aXRsZT48L3BlcmlvZGljYWw+PHBhZ2VzPjIzMy0yNDE8L3BhZ2VzPjx2b2x1
bWU+MTIzPC92b2x1bWU+PGtleXdvcmRzPjxrZXl3b3JkPkFjeWFuaWMtZ3JlZW4gbGV0dHVjZTwv
a2V5d29yZD48a2V5d29yZD5BbnRob2N5YW5pYy1yZWQgbGV0dHVjZTwva2V5d29yZD48a2V5d29y
ZD5BbnRob2N5YW5pbnM8L2tleXdvcmQ+PGtleXdvcmQ+RWxldmF0ZWQgQ08yPC9rZXl3b3JkPjxr
ZXl3b3JkPkZsYXZvbm9pZHM8L2tleXdvcmQ+PGtleXdvcmQ+SGlnaCBsaWdodCBpbnRlbnNpdHk8
L2tleXdvcmQ+PGtleXdvcmQ+UGhlbm9saWMgYWNpZHM8L2tleXdvcmQ+PC9rZXl3b3Jkcz48ZGF0
ZXM+PHllYXI+MjAxODwveWVhcj48cHViLWRhdGVzPjxkYXRlPjIvLzwvZGF0ZT48L3B1Yi1kYXRl
cz48L2RhdGVzPjxpc2JuPjA5ODEtOTQyODwvaXNibj48dXJscz48cmVsYXRlZC11cmxzPjx1cmw+
aHR0cHM6Ly93d3cuc2NpZW5jZWRpcmVjdC5jb20vc2NpZW5jZS9hcnRpY2xlL3BpaS9TMDk4MTk0
MjgxNzMwNDAzNTwvdXJsPjwvcmVsYXRlZC11cmxzPjwvdXJscz48ZWxlY3Ryb25pYy1yZXNvdXJj
ZS1udW0+ZG9pOiAxMC4xMDE2L2oucGxhcGh5LjIwMTcuMTIuMDEwPC9lbGVjdHJvbmljLXJlc291
cmNlLW51bT48L3JlY29yZD48L0NpdGU+PENpdGU+PEF1dGhvcj5CYXNsYW08L0F1dGhvcj48WWVh
cj4yMDEyPC9ZZWFyPjxSZWNOdW0+MTA5OTwvUmVjTnVtPjxyZWNvcmQ+PHJlYy1udW1iZXI+MTA5
OTwvcmVjLW51bWJlcj48Zm9yZWlnbi1rZXlzPjxrZXkgYXBwPSJFTiIgZGItaWQ9ImF2ZHgyNXdy
ZDBhZDVnZXBhcnh2ZXB3YnpkOWFwd3B6OWRzcyIgdGltZXN0YW1wPSIxNTA4MzA0NTMxIj4xMDk5
PC9rZXk+PC9mb3JlaWduLWtleXM+PHJlZi10eXBlIG5hbWU9IkpvdXJuYWwgQXJ0aWNsZSI+MTc8
L3JlZi10eXBlPjxjb250cmlidXRvcnM+PGF1dGhvcnM+PGF1dGhvcj5CYXNsYW0sIE1hcm91YW5l
PC9hdXRob3I+PGF1dGhvcj5HYXJtZW5kaWEsIElkb2lhPC9hdXRob3I+PGF1dGhvcj5Hb2ljb2Vj
aGVhLCBOaWV2ZXM8L2F1dGhvcj48L2F1dGhvcnM+PC9jb250cmlidXRvcnM+PHRpdGxlcz48dGl0
bGU+PHN0eWxlIGZhY2U9Im5vcm1hbCIgZm9udD0iZGVmYXVsdCIgc2l6ZT0iMTAwJSI+RWxldmF0
ZWQgQ088L3N0eWxlPjxzdHlsZSBmYWNlPSJzdWJzY3JpcHQiIGZvbnQ9ImRlZmF1bHQiIHNpemU9
IjEwMCUiPjI8L3N0eWxlPjxzdHlsZSBmYWNlPSJub3JtYWwiIGZvbnQ9ImRlZmF1bHQiIHNpemU9
IjEwMCUiPiBtYXkgaW1wYWlyIHRoZSBiZW5lZmljaWFsIGVmZmVjdCBvZiBhcmJ1c2N1bGFyIG15
Y29ycmhpemFsIGZ1bmdpIG9uIHRoZSBtaW5lcmFsIGFuZCBwaHl0b2NoZW1pY2FsIHF1YWxpdHkg
b2bCoGxldHR1Y2U8L3N0eWxlPjwvdGl0bGU+PHNlY29uZGFyeS10aXRsZT5Bbm4gQXBwbCBCaW9s
PC9zZWNvbmRhcnktdGl0bGU+PC90aXRsZXM+PHBlcmlvZGljYWw+PGZ1bGwtdGl0bGU+QW5uIEFw
cGwgQmlvbDwvZnVsbC10aXRsZT48L3BlcmlvZGljYWw+PHBhZ2VzPjE4MC0xOTE8L3BhZ2VzPjx2
b2x1bWU+MTYxPC92b2x1bWU+PG51bWJlcj4yPC9udW1iZXI+PGtleXdvcmRzPjxrZXl3b3JkPkFy
YnVzY3VsYXIgbXljb3JyaGl6YWwgZnVuZ2k8L2tleXdvcmQ+PGtleXdvcmQ+ZWxldmF0ZWQgY2Fy
Ym9uIGRpb3hpZGU8L2tleXdvcmQ+PGtleXdvcmQ+TGFjdHVjYSBzYXRpdmE8L2tleXdvcmQ+PGtl
eXdvcmQ+cGxhbnQgZ3Jvd3RoPC9rZXl3b3JkPjxrZXl3b3JkPnBsYW50IHN0b2ljaGlvbWV0cnk8
L2tleXdvcmQ+PGtleXdvcmQ+c2Vjb25kYXJ5IG1ldGFib2xpc208L2tleXdvcmQ+PC9rZXl3b3Jk
cz48ZGF0ZXM+PHllYXI+MjAxMjwveWVhcj48L2RhdGVzPjxwdWJsaXNoZXI+QmxhY2t3ZWxsIFB1
Ymxpc2hpbmcgTHRkPC9wdWJsaXNoZXI+PGlzYm4+MTc0NC03MzQ4PC9pc2JuPjx1cmxzPjxyZWxh
dGVkLXVybHM+PHVybD5odHRwOi8vZHguZG9pLm9yZy8xMC4xMTExL2ouMTc0NC03MzQ4LjIwMTIu
MDA1NjMueDwvdXJsPjwvcmVsYXRlZC11cmxzPjwvdXJscz48ZWxlY3Ryb25pYy1yZXNvdXJjZS1u
dW0+ZG9pOiAxMC4xMTExL2ouMTc0NC03MzQ4LjIwMTIuMDA1NjMueDwvZWxlY3Ryb25pYy1yZXNv
dXJjZS1udW0+PC9yZWNvcmQ+PC9DaXRlPjwvRW5kTm90ZT4A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Fu et al., 2015; Pérez-López et al., 2015a; Pérez-López et al., 2018; Sgherri et al., 201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="00DB4B6F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‡</w:t>
            </w:r>
            <w:r w:rsidR="00DB4B6F">
              <w:rPr>
                <w:sz w:val="22"/>
                <w:szCs w:val="22"/>
                <w:lang w:val="en-AU"/>
              </w:rPr>
              <w:t>onion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="00DB4B6F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 w:rsidR="00DB4B6F">
              <w:rPr>
                <w:sz w:val="22"/>
                <w:szCs w:val="22"/>
                <w:lang w:val="en-AU"/>
              </w:rPr>
              <w:fldChar w:fldCharType="separate"/>
            </w:r>
            <w:r w:rsidR="00DB4B6F">
              <w:rPr>
                <w:noProof/>
                <w:sz w:val="22"/>
                <w:szCs w:val="22"/>
                <w:lang w:val="en-AU"/>
              </w:rPr>
              <w:t>(Bettoni et al., 2017)</w:t>
            </w:r>
            <w:r w:rsidR="00DB4B6F">
              <w:rPr>
                <w:sz w:val="22"/>
                <w:szCs w:val="22"/>
                <w:lang w:val="en-AU"/>
              </w:rPr>
              <w:fldChar w:fldCharType="end"/>
            </w:r>
            <w:r w:rsidR="00F555CA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>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elyes&lt;/Author&gt;&lt;Year&gt;2012&lt;/Year&gt;&lt;RecNum&gt;1096&lt;/RecNum&gt;&lt;DisplayText&gt;(Helyes et al., 2012)&lt;/DisplayText&gt;&lt;record&gt;&lt;rec-number&gt;1096&lt;/rec-number&gt;&lt;foreign-keys&gt;&lt;key app="EN" db-id="avdx25wrd0ad5geparxvepwbzd9apwpz9dss" timestamp="1508302874"&gt;1096&lt;/key&gt;&lt;/foreign-keys&gt;&lt;ref-type name="Journal Article"&gt;17&lt;/ref-type&gt;&lt;contributors&gt;&lt;authors&gt;&lt;author&gt;Helyes, L.&lt;/author&gt;&lt;author&gt;Lugasi, A.&lt;/author&gt;&lt;author&gt;Neményi, A.&lt;/author&gt;&lt;author&gt;Pék, Z.&lt;/author&gt;&lt;/authors&gt;&lt;/contributors&gt;&lt;titles&gt;&lt;title&gt;&lt;style face="normal" font="default" size="100%"&gt;The simultaneous effect of elevated CO&lt;/style&gt;&lt;style face="subscript" font="default" size="100%"&gt;2&lt;/style&gt;&lt;style face="normal" font="default" size="100%"&gt;-level and nitrogen-supply on the fruit components of tomato&lt;/style&gt;&lt;/title&gt;&lt;secondary-title&gt;Acta Aliment&lt;/secondary-title&gt;&lt;/titles&gt;&lt;periodical&gt;&lt;full-title&gt;Acta Aliment&lt;/full-title&gt;&lt;/periodical&gt;&lt;pages&gt;265-271&lt;/pages&gt;&lt;volume&gt;41&lt;/volume&gt;&lt;number&gt;2&lt;/number&gt;&lt;dates&gt;&lt;year&gt;2012&lt;/year&gt;&lt;pub-dates&gt;&lt;date&gt;2012/06/01&lt;/date&gt;&lt;/pub-dates&gt;&lt;/dates&gt;&lt;publisher&gt;Akadémiai Kiadó&lt;/publisher&gt;&lt;isbn&gt;0139-3006&lt;/isbn&gt;&lt;urls&gt;&lt;related-urls&gt;&lt;url&gt;https://doi.org/10.1556/AAlim.41.2012.2.13&lt;/url&gt;&lt;/related-urls&gt;&lt;/urls&gt;&lt;electronic-resource-num&gt;doi: 10.1556/AAlim.41.2012.2.13&lt;/electronic-resource-num&gt;&lt;access-date&gt;2017/10/17&lt;/access-date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lyes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21DC658C" w14:textId="77777777" w:rsidTr="00227BCF">
        <w:trPr>
          <w:jc w:val="center"/>
        </w:trPr>
        <w:tc>
          <w:tcPr>
            <w:tcW w:w="1719" w:type="dxa"/>
          </w:tcPr>
          <w:p w14:paraId="2FD07444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6B09324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5ADB15B3" w14:textId="4513C7B2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bbag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ddy&lt;/Author&gt;&lt;Year&gt;2004&lt;/Year&gt;&lt;RecNum&gt;1095&lt;/RecNum&gt;&lt;DisplayText&gt;(Reddy et al., 2004)&lt;/DisplayText&gt;&lt;record&gt;&lt;rec-number&gt;1095&lt;/rec-number&gt;&lt;foreign-keys&gt;&lt;key app="EN" db-id="avdx25wrd0ad5geparxvepwbzd9apwpz9dss" timestamp="1508291087"&gt;1095&lt;/key&gt;&lt;/foreign-keys&gt;&lt;ref-type name="Journal Article"&gt;17&lt;/ref-type&gt;&lt;contributors&gt;&lt;authors&gt;&lt;author&gt;Reddy, Gadi V. P.&lt;/author&gt;&lt;author&gt;Tossavainen, Paula&lt;/author&gt;&lt;author&gt;Nerg, Anne-Marja&lt;/author&gt;&lt;author&gt;Holopainen, Jarmo K.&lt;/author&gt;&lt;/authors&gt;&lt;/contributors&gt;&lt;titles&gt;&lt;title&gt;&lt;style face="normal" font="default" size="100%"&gt;Elevated atmospheric CO&lt;/style&gt;&lt;style face="subscript" font="default" size="100%"&gt;2&lt;/style&gt;&lt;style face="normal" font="default" size="100%"&gt; affects the chemical quality of brassica plants and the growth rate of the specialist, &lt;/style&gt;&lt;style face="italic" font="default" size="100%"&gt;Plutella xylostella&lt;/style&gt;&lt;style face="normal" font="default" size="100%"&gt;, but not the generalist, &lt;/style&gt;&lt;style face="italic" font="default" size="100%"&gt;Spodoptera littoralis&lt;/style&gt;&lt;/title&gt;&lt;secondary-title&gt;J. Agric. Food Chem.&lt;/secondary-title&gt;&lt;/titles&gt;&lt;periodical&gt;&lt;full-title&gt;J. Agric. Food Chem.&lt;/full-title&gt;&lt;/periodical&gt;&lt;pages&gt;4185-4191&lt;/pages&gt;&lt;volume&gt;52&lt;/volume&gt;&lt;number&gt;13&lt;/number&gt;&lt;dates&gt;&lt;year&gt;2004&lt;/year&gt;&lt;pub-dates&gt;&lt;date&gt;2004/06/01&lt;/date&gt;&lt;/pub-dates&gt;&lt;/dates&gt;&lt;publisher&gt;American Chemical Society&lt;/publisher&gt;&lt;isbn&gt;0021-8561&lt;/isbn&gt;&lt;urls&gt;&lt;related-urls&gt;&lt;url&gt;http://dx.doi.org/10.1021/jf049358v&lt;/url&gt;&lt;/related-urls&gt;&lt;/urls&gt;&lt;electronic-resource-num&gt;doi: 10.1021/jf049358v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ddy et al., 200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n&lt;/Author&gt;&lt;Year&gt;2014&lt;/Year&gt;&lt;RecNum&gt;1086&lt;/RecNum&gt;&lt;DisplayText&gt;(Ren et al., 2014)&lt;/DisplayText&gt;&lt;record&gt;&lt;rec-number&gt;1086&lt;/rec-number&gt;&lt;foreign-keys&gt;&lt;key app="EN" db-id="avdx25wrd0ad5geparxvepwbzd9apwpz9dss" timestamp="1508286820"&gt;1086&lt;/key&gt;&lt;/foreign-keys&gt;&lt;ref-type name="Journal Article"&gt;17&lt;/ref-type&gt;&lt;contributors&gt;&lt;authors&gt;&lt;author&gt;Ren, Jin&lt;/author&gt;&lt;author&gt;Guo, Shuang-Sheng&lt;/author&gt;&lt;author&gt;Xin, Xiu-Lan&lt;/author&gt;&lt;author&gt;Chen, Liang&lt;/author&gt;&lt;/authors&gt;&lt;/contributors&gt;&lt;titles&gt;&lt;title&gt;&lt;style face="normal" font="default" size="100%"&gt;Changes in volatile constituents and phenols from &lt;/style&gt;&lt;style face="italic" font="default" size="100%"&gt;Gynura bicolor &lt;/style&gt;&lt;style face="normal" font="default" size="100%"&gt;DC grown in elevated CO&lt;/style&gt;&lt;style face="subscript" font="default" size="100%"&gt;2&lt;/style&gt;&lt;style face="normal" font="default" size="100%"&gt; and LED lighting&lt;/style&gt;&lt;/title&gt;&lt;secondary-title&gt;Sci. Hortic. &lt;/secondary-title&gt;&lt;/titles&gt;&lt;periodical&gt;&lt;full-title&gt;Sci. Hortic.&lt;/full-title&gt;&lt;/periodical&gt;&lt;pages&gt;243-250&lt;/pages&gt;&lt;volume&gt;175&lt;/volume&gt;&lt;number&gt;Supplement C&lt;/number&gt;&lt;keywords&gt;&lt;keyword&gt;DC&lt;/keyword&gt;&lt;keyword&gt;Controlled environment&lt;/keyword&gt;&lt;keyword&gt;LED lighting&lt;/keyword&gt;&lt;keyword&gt;Volatile terpenoids&lt;/keyword&gt;&lt;keyword&gt;Phenols&lt;/keyword&gt;&lt;/keywords&gt;&lt;dates&gt;&lt;year&gt;2014&lt;/year&gt;&lt;pub-dates&gt;&lt;date&gt;2014/08/15/&lt;/date&gt;&lt;/pub-dates&gt;&lt;/dates&gt;&lt;isbn&gt;0304-4238&lt;/isbn&gt;&lt;urls&gt;&lt;related-urls&gt;&lt;url&gt;http://www.sciencedirect.com/science/article/pii/S0304423814003392&lt;/url&gt;&lt;/related-urls&gt;&lt;/urls&gt;&lt;electronic-resource-num&gt;doi: 10.1016/j.scienta.2014.06.023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n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DB375D">
              <w:rPr>
                <w:sz w:val="22"/>
                <w:szCs w:val="22"/>
                <w:lang w:val="en-AU"/>
              </w:rPr>
              <w:t>palak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 xml:space="preserve">(Kumari et al., </w:t>
            </w:r>
            <w:r>
              <w:rPr>
                <w:noProof/>
                <w:sz w:val="22"/>
                <w:szCs w:val="22"/>
                <w:lang w:val="en-AU"/>
              </w:rPr>
              <w:lastRenderedPageBreak/>
              <w:t>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§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callion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Levine&lt;/Author&gt;&lt;Year&gt;2009&lt;/Year&gt;&lt;RecNum&gt;674&lt;/RecNum&gt;&lt;DisplayText&gt;(Levine and Paré, 2009)&lt;/DisplayText&gt;&lt;record&gt;&lt;rec-number&gt;674&lt;/rec-number&gt;&lt;foreign-keys&gt;&lt;key app="EN" db-id="avdx25wrd0ad5geparxvepwbzd9apwpz9dss" timestamp="1474607972"&gt;674&lt;/key&gt;&lt;/foreign-keys&gt;&lt;ref-type name="Journal Article"&gt;17&lt;/ref-type&gt;&lt;contributors&gt;&lt;authors&gt;&lt;author&gt;Levine, Lanfang H.&lt;/author&gt;&lt;author&gt;Paré, Paul W.&lt;/author&gt;&lt;/authors&gt;&lt;/contributors&gt;&lt;titles&gt;&lt;title&gt;&lt;style face="normal" font="default" size="100%"&gt;Antioxidant capacity reduced in scallions grown under elevated CO&lt;/style&gt;&lt;style face="subscript" font="default" size="100%"&gt;2&lt;/style&gt;&lt;style face="normal" font="default" size="100%"&gt; independent of assayed light intensity&lt;/style&gt;&lt;/title&gt;&lt;secondary-title&gt;Adv. Space Res.&lt;/secondary-title&gt;&lt;/titles&gt;&lt;periodical&gt;&lt;full-title&gt;Adv. Space Res.&lt;/full-title&gt;&lt;/periodical&gt;&lt;pages&gt;887-894&lt;/pages&gt;&lt;volume&gt;44&lt;/volume&gt;&lt;number&gt;8&lt;/number&gt;&lt;keywords&gt;&lt;keyword&gt;Elevated [CO2]&lt;/keyword&gt;&lt;keyword&gt;Total antioxidant activity (TAA)&lt;/keyword&gt;&lt;keyword&gt;Total phenolics&lt;/keyword&gt;&lt;keyword&gt;Scallion (Allium fistulosum L.)&lt;/keyword&gt;&lt;/keywords&gt;&lt;dates&gt;&lt;year&gt;2009&lt;/year&gt;&lt;pub-dates&gt;&lt;date&gt;10/15/&lt;/date&gt;&lt;/pub-dates&gt;&lt;/dates&gt;&lt;isbn&gt;0273-1177&lt;/isbn&gt;&lt;urls&gt;&lt;related-urls&gt;&lt;url&gt;http://www.sciencedirect.com/science/article/pii/S0273117709004372&lt;/url&gt;&lt;/related-urls&gt;&lt;/urls&gt;&lt;electronic-resource-num&gt;doi: 10.1016/j.asr.2009.06.017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Levine and Paré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304EE" w:rsidRPr="00DB375D" w14:paraId="11CE0B8C" w14:textId="77777777" w:rsidTr="00227BCF">
        <w:trPr>
          <w:jc w:val="center"/>
        </w:trPr>
        <w:tc>
          <w:tcPr>
            <w:tcW w:w="1719" w:type="dxa"/>
          </w:tcPr>
          <w:p w14:paraId="1F30667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1ED74BA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92" w:type="dxa"/>
          </w:tcPr>
          <w:p w14:paraId="447D3103" w14:textId="213840B0" w:rsidR="008304EE" w:rsidRPr="00DB375D" w:rsidRDefault="008304EE" w:rsidP="00FB0EF6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ExMzQ8L1JlY051bT48RGlzcGxheVRleHQ+KFDDqXJlei1Mw7NwZXogZXQg
YWwuLCAyMDE1YjsgUMOpcmV6LUzDs3BleiBldCBhbC4sIDIwMTgpPC9EaXNwbGF5VGV4dD48cmVj
b3JkPjxyZWMtbnVtYmVyPjExMzQ8L3JlYy1udW1iZXI+PGZvcmVpZ24ta2V5cz48a2V5IGFwcD0i
RU4iIGRiLWlkPSJhdmR4MjV3cmQwYWQ1Z2VwYXJ4dmVwd2J6ZDlhcHdwejlkc3MiIHRpbWVzdGFt
cD0iMTUxNDQyNTYzNSI+MTEzNDwva2V5PjwvZm9yZWlnbi1rZXlzPjxyZWYtdHlwZSBuYW1lPSJK
b3VybmFsIEFydGljbGUiPjE3PC9yZWYtdHlwZT48Y29udHJpYnV0b3JzPjxhdXRob3JzPjxhdXRo
b3I+UMOpcmV6LUzDs3BleiwgVXN1ZTwvYXV0aG9yPjxhdXRob3I+TWlyYW5kYS1BcG9kYWNhLCBK
b248L2F1dGhvcj48YXV0aG9yPk11w7Fvei1SdWVkYSwgQWxiZXJ0bzwvYXV0aG9yPjxhdXRob3I+
TWVuYS1QZXRpdGUsIEFtYWlhPC9hdXRob3I+PC9hdXRob3JzPjwvY29udHJpYnV0b3JzPjx0aXRs
ZXM+PHRpdGxlPjxzdHlsZSBmYWNlPSJub3JtYWwiIGZvbnQ9ImRlZmF1bHQiIHNpemU9IjEwMCUi
PkludGVyYWN0aW5nIGVmZmVjdHMgb2YgaGlnaCBsaWdodCBhbmQgZWxldmF0ZWQgQ088L3N0eWxl
PjxzdHlsZSBmYWNlPSJzdWJzY3JpcHQiIGZvbnQ9ImRlZmF1bHQiIHNpemU9IjEwMCUiPjI8L3N0
eWxlPjxzdHlsZSBmYWNlPSJub3JtYWwiIGZvbnQ9ImRlZmF1bHQiIHNpemU9IjEwMCUiPiBvbiB0
aGUgbnV0cmFjZXV0aWNhbCBxdWFsaXR5IG9mIHR3byBkaWZmZXJlbnRseSBwaWdtZW50ZWQgPC9z
dHlsZT48c3R5bGUgZmFjZT0iaXRhbGljIiBmb250PSJkZWZhdWx0IiBzaXplPSIxMDAlIj5MYWN0
dWNhIHNhdGl2YTwvc3R5bGU+PHN0eWxlIGZhY2U9Im5vcm1hbCIgZm9udD0iZGVmYXVsdCIgc2l6
ZT0iMTAwJSI+IGN1bHRpdmFycyAoQmxvbmRlIG9mIFBhcmlzIEJhdGF2aWEgYW5kIE9hayBMZWFm
KTwvc3R5bGU+PC90aXRsZT48c2Vjb25kYXJ5LXRpdGxlPlNjaS4gSG9ydGljLiA8L3NlY29uZGFy
eS10aXRsZT48L3RpdGxlcz48cGVyaW9kaWNhbD48ZnVsbC10aXRsZT5TY2kuIEhvcnRpYy48L2Z1
bGwtdGl0bGU+PC9wZXJpb2RpY2FsPjxwYWdlcz4zOC00ODwvcGFnZXM+PHZvbHVtZT4xOTE8L3Zv
bHVtZT48bnVtYmVyPlN1cHBsZW1lbnQgQzwvbnVtYmVyPjxrZXl3b3Jkcz48a2V5d29yZD5BbnRp
b3hpZGFudHM8L2tleXdvcmQ+PGtleXdvcmQ+RWxldmF0ZWQgQ088L2tleXdvcmQ+PGtleXdvcmQ+
SGlnaCBsaWdodDwva2V5d29yZD48a2V5d29yZD5MZXR0dWNlPC9rZXl3b3JkPjxrZXl3b3JkPk1p
bmVyYWxzPC9rZXl3b3JkPjxrZXl3b3JkPk51dHJhY2V1dGljYWwgdmFsdWU8L2tleXdvcmQ+PC9r
ZXl3b3Jkcz48ZGF0ZXM+PHllYXI+MjAxNTwveWVhcj48cHViLWRhdGVzPjxkYXRlPjIwMTUvMDgv
MDYvPC9kYXRlPjwvcHViLWRhdGVzPjwvZGF0ZXM+PGlzYm4+MDMwNC00MjM4PC9pc2JuPjx1cmxz
PjxyZWxhdGVkLXVybHM+PHVybD5odHRwOi8vd3d3LnNjaWVuY2VkaXJlY3QuY29tL3NjaWVuY2Uv
YXJ0aWNsZS9waWkvUzAzMDQ0MjM4MTUwMDI0MzU8L3VybD48L3JlbGF0ZWQtdXJscz48L3VybHM+
PGVsZWN0cm9uaWMtcmVzb3VyY2UtbnVtPmRvaTogMTAuMTAxNi9qLnNjaWVudGEuMjAxNS4wNC4w
MzA8L2VsZWN0cm9uaWMtcmVzb3VyY2UtbnVtPjwvcmVjb3JkPjwvQ2l0ZT48Q2l0ZT48QXV0aG9y
PlDDqXJlei1Mw7NwZXo8L0F1dGhvcj48WWVhcj4yMDE4PC9ZZWFyPjxSZWNOdW0+MTEzMzwvUmVj
TnVtPjxyZWNvcmQ+PHJlYy1udW1iZXI+MTEzMzwvcmVjLW51bWJlcj48Zm9yZWlnbi1rZXlzPjxr
ZXkgYXBwPSJFTiIgZGItaWQ9ImF2ZHgyNXdyZDBhZDVnZXBhcnh2ZXB3YnpkOWFwd3B6OWRzcyIg
dGltZXN0YW1wPSIxNTE0NDI1Mjk3Ij4xMTMzPC9rZXk+PC9mb3JlaWduLWtleXM+PHJlZi10eXBl
IG5hbWU9IkpvdXJuYWwgQXJ0aWNsZSI+MTc8L3JlZi10eXBlPjxjb250cmlidXRvcnM+PGF1dGhv
cnM+PGF1dGhvcj5Qw6lyZXotTMOzcGV6LCBVc3VlPC9hdXRob3I+PGF1dGhvcj5TZ2hlcnJpLCBD
cmlzdGluYTwvYXV0aG9yPjxhdXRob3I+TWlyYW5kYS1BcG9kYWNhLCBKb248L2F1dGhvcj48YXV0
aG9yPk1pY2FlbGxpLCBGcmFuY2VzY288L2F1dGhvcj48YXV0aG9yPkxhY3Vlc3RhLCBNYWl0ZTwv
YXV0aG9yPjxhdXRob3I+TWVuYS1QZXRpdGUsIEFtYWlhPC9hdXRob3I+PGF1dGhvcj5RdWFydGFj
Y2ksIE1pa2UgRnJhbms8L2F1dGhvcj48YXV0aG9yPk11w7Fvei1SdWVkYSwgQWxiZXJ0bzwvYXV0
aG9yPjwvYXV0aG9ycz48L2NvbnRyaWJ1dG9ycz48dGl0bGVzPjx0aXRsZT48c3R5bGUgZmFjZT0i
bm9ybWFsIiBmb250PSJkZWZhdWx0IiBzaXplPSIxMDAlIj5Db25jZW50cmF0aW9uIG9mIHBoZW5v
bGljIGNvbXBvdW5kcyBpcyBpbmNyZWFzZWQgaW4gbGV0dHVjZSBncm93biB1bmRlciBoaWdoIGxp
Z2h0IGludGVuc2l0eSBhbmQgZWxldmF0ZWQgQ088L3N0eWxlPjxzdHlsZSBmYWNlPSJzdWJzY3Jp
cHQiIGZvbnQ9ImRlZmF1bHQiIHNpemU9IjEwMCUiPjI8L3N0eWxlPjwvdGl0bGU+PHNlY29uZGFy
eS10aXRsZT5QbGFudCBQaHlzaW9sIEJpb2NoZW08L3NlY29uZGFyeS10aXRsZT48L3RpdGxlcz48
cGVyaW9kaWNhbD48ZnVsbC10aXRsZT5QbGFudCBQaHlzaW9sIEJpb2NoZW08L2Z1bGwtdGl0bGU+
PC9wZXJpb2RpY2FsPjxwYWdlcz4yMzMtMjQxPC9wYWdlcz48dm9sdW1lPjEyMzwvdm9sdW1lPjxr
ZXl3b3Jkcz48a2V5d29yZD5BY3lhbmljLWdyZWVuIGxldHR1Y2U8L2tleXdvcmQ+PGtleXdvcmQ+
QW50aG9jeWFuaWMtcmVkIGxldHR1Y2U8L2tleXdvcmQ+PGtleXdvcmQ+QW50aG9jeWFuaW5zPC9r
ZXl3b3JkPjxrZXl3b3JkPkVsZXZhdGVkIENPMjwva2V5d29yZD48a2V5d29yZD5GbGF2b25vaWRz
PC9rZXl3b3JkPjxrZXl3b3JkPkhpZ2ggbGlnaHQgaW50ZW5zaXR5PC9rZXl3b3JkPjxrZXl3b3Jk
PlBoZW5vbGljIGFjaWRzPC9rZXl3b3JkPjwva2V5d29yZHM+PGRhdGVzPjx5ZWFyPjIwMTg8L3ll
YXI+PHB1Yi1kYXRlcz48ZGF0ZT4yLy88L2RhdGU+PC9wdWItZGF0ZXM+PC9kYXRlcz48aXNibj4w
OTgxLTk0Mjg8L2lzYm4+PHVybHM+PHJlbGF0ZWQtdXJscz48dXJsPmh0dHBzOi8vd3d3LnNjaWVu
Y2VkaXJlY3QuY29tL3NjaWVuY2UvYXJ0aWNsZS9waWkvUzA5ODE5NDI4MTczMDQwMzU8L3VybD48
L3JlbGF0ZWQtdXJscz48L3VybHM+PGVsZWN0cm9uaWMtcmVzb3VyY2UtbnVtPmRvaTogMTAuMTAx
Ni9qLnBsYXBoeS4yMDE3LjEyLjAxMDwvZWxlY3Ryb25pYy1yZXNvdXJjZS1udW0+PC9yZWNvcmQ+
PC9DaXRlPjwvRW5kTm90ZT5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ExMzQ8L1JlY051bT48RGlzcGxheVRleHQ+KFDDqXJlei1Mw7NwZXogZXQg
YWwuLCAyMDE1YjsgUMOpcmV6LUzDs3BleiBldCBhbC4sIDIwMTgpPC9EaXNwbGF5VGV4dD48cmVj
b3JkPjxyZWMtbnVtYmVyPjExMzQ8L3JlYy1udW1iZXI+PGZvcmVpZ24ta2V5cz48a2V5IGFwcD0i
RU4iIGRiLWlkPSJhdmR4MjV3cmQwYWQ1Z2VwYXJ4dmVwd2J6ZDlhcHdwejlkc3MiIHRpbWVzdGFt
cD0iMTUxNDQyNTYzNSI+MTEzNDwva2V5PjwvZm9yZWlnbi1rZXlzPjxyZWYtdHlwZSBuYW1lPSJK
b3VybmFsIEFydGljbGUiPjE3PC9yZWYtdHlwZT48Y29udHJpYnV0b3JzPjxhdXRob3JzPjxhdXRo
b3I+UMOpcmV6LUzDs3BleiwgVXN1ZTwvYXV0aG9yPjxhdXRob3I+TWlyYW5kYS1BcG9kYWNhLCBK
b248L2F1dGhvcj48YXV0aG9yPk11w7Fvei1SdWVkYSwgQWxiZXJ0bzwvYXV0aG9yPjxhdXRob3I+
TWVuYS1QZXRpdGUsIEFtYWlhPC9hdXRob3I+PC9hdXRob3JzPjwvY29udHJpYnV0b3JzPjx0aXRs
ZXM+PHRpdGxlPjxzdHlsZSBmYWNlPSJub3JtYWwiIGZvbnQ9ImRlZmF1bHQiIHNpemU9IjEwMCUi
PkludGVyYWN0aW5nIGVmZmVjdHMgb2YgaGlnaCBsaWdodCBhbmQgZWxldmF0ZWQgQ088L3N0eWxl
PjxzdHlsZSBmYWNlPSJzdWJzY3JpcHQiIGZvbnQ9ImRlZmF1bHQiIHNpemU9IjEwMCUiPjI8L3N0
eWxlPjxzdHlsZSBmYWNlPSJub3JtYWwiIGZvbnQ9ImRlZmF1bHQiIHNpemU9IjEwMCUiPiBvbiB0
aGUgbnV0cmFjZXV0aWNhbCBxdWFsaXR5IG9mIHR3byBkaWZmZXJlbnRseSBwaWdtZW50ZWQgPC9z
dHlsZT48c3R5bGUgZmFjZT0iaXRhbGljIiBmb250PSJkZWZhdWx0IiBzaXplPSIxMDAlIj5MYWN0
dWNhIHNhdGl2YTwvc3R5bGU+PHN0eWxlIGZhY2U9Im5vcm1hbCIgZm9udD0iZGVmYXVsdCIgc2l6
ZT0iMTAwJSI+IGN1bHRpdmFycyAoQmxvbmRlIG9mIFBhcmlzIEJhdGF2aWEgYW5kIE9hayBMZWFm
KTwvc3R5bGU+PC90aXRsZT48c2Vjb25kYXJ5LXRpdGxlPlNjaS4gSG9ydGljLiA8L3NlY29uZGFy
eS10aXRsZT48L3RpdGxlcz48cGVyaW9kaWNhbD48ZnVsbC10aXRsZT5TY2kuIEhvcnRpYy48L2Z1
bGwtdGl0bGU+PC9wZXJpb2RpY2FsPjxwYWdlcz4zOC00ODwvcGFnZXM+PHZvbHVtZT4xOTE8L3Zv
bHVtZT48bnVtYmVyPlN1cHBsZW1lbnQgQzwvbnVtYmVyPjxrZXl3b3Jkcz48a2V5d29yZD5BbnRp
b3hpZGFudHM8L2tleXdvcmQ+PGtleXdvcmQ+RWxldmF0ZWQgQ088L2tleXdvcmQ+PGtleXdvcmQ+
SGlnaCBsaWdodDwva2V5d29yZD48a2V5d29yZD5MZXR0dWNlPC9rZXl3b3JkPjxrZXl3b3JkPk1p
bmVyYWxzPC9rZXl3b3JkPjxrZXl3b3JkPk51dHJhY2V1dGljYWwgdmFsdWU8L2tleXdvcmQ+PC9r
ZXl3b3Jkcz48ZGF0ZXM+PHllYXI+MjAxNTwveWVhcj48cHViLWRhdGVzPjxkYXRlPjIwMTUvMDgv
MDYvPC9kYXRlPjwvcHViLWRhdGVzPjwvZGF0ZXM+PGlzYm4+MDMwNC00MjM4PC9pc2JuPjx1cmxz
PjxyZWxhdGVkLXVybHM+PHVybD5odHRwOi8vd3d3LnNjaWVuY2VkaXJlY3QuY29tL3NjaWVuY2Uv
YXJ0aWNsZS9waWkvUzAzMDQ0MjM4MTUwMDI0MzU8L3VybD48L3JlbGF0ZWQtdXJscz48L3VybHM+
PGVsZWN0cm9uaWMtcmVzb3VyY2UtbnVtPmRvaTogMTAuMTAxNi9qLnNjaWVudGEuMjAxNS4wNC4w
MzA8L2VsZWN0cm9uaWMtcmVzb3VyY2UtbnVtPjwvcmVjb3JkPjwvQ2l0ZT48Q2l0ZT48QXV0aG9y
PlDDqXJlei1Mw7NwZXo8L0F1dGhvcj48WWVhcj4yMDE4PC9ZZWFyPjxSZWNOdW0+MTEzMzwvUmVj
TnVtPjxyZWNvcmQ+PHJlYy1udW1iZXI+MTEzMzwvcmVjLW51bWJlcj48Zm9yZWlnbi1rZXlzPjxr
ZXkgYXBwPSJFTiIgZGItaWQ9ImF2ZHgyNXdyZDBhZDVnZXBhcnh2ZXB3YnpkOWFwd3B6OWRzcyIg
dGltZXN0YW1wPSIxNTE0NDI1Mjk3Ij4xMTMzPC9rZXk+PC9mb3JlaWduLWtleXM+PHJlZi10eXBl
IG5hbWU9IkpvdXJuYWwgQXJ0aWNsZSI+MTc8L3JlZi10eXBlPjxjb250cmlidXRvcnM+PGF1dGhv
cnM+PGF1dGhvcj5Qw6lyZXotTMOzcGV6LCBVc3VlPC9hdXRob3I+PGF1dGhvcj5TZ2hlcnJpLCBD
cmlzdGluYTwvYXV0aG9yPjxhdXRob3I+TWlyYW5kYS1BcG9kYWNhLCBKb248L2F1dGhvcj48YXV0
aG9yPk1pY2FlbGxpLCBGcmFuY2VzY288L2F1dGhvcj48YXV0aG9yPkxhY3Vlc3RhLCBNYWl0ZTwv
YXV0aG9yPjxhdXRob3I+TWVuYS1QZXRpdGUsIEFtYWlhPC9hdXRob3I+PGF1dGhvcj5RdWFydGFj
Y2ksIE1pa2UgRnJhbms8L2F1dGhvcj48YXV0aG9yPk11w7Fvei1SdWVkYSwgQWxiZXJ0bzwvYXV0
aG9yPjwvYXV0aG9ycz48L2NvbnRyaWJ1dG9ycz48dGl0bGVzPjx0aXRsZT48c3R5bGUgZmFjZT0i
bm9ybWFsIiBmb250PSJkZWZhdWx0IiBzaXplPSIxMDAlIj5Db25jZW50cmF0aW9uIG9mIHBoZW5v
bGljIGNvbXBvdW5kcyBpcyBpbmNyZWFzZWQgaW4gbGV0dHVjZSBncm93biB1bmRlciBoaWdoIGxp
Z2h0IGludGVuc2l0eSBhbmQgZWxldmF0ZWQgQ088L3N0eWxlPjxzdHlsZSBmYWNlPSJzdWJzY3Jp
cHQiIGZvbnQ9ImRlZmF1bHQiIHNpemU9IjEwMCUiPjI8L3N0eWxlPjwvdGl0bGU+PHNlY29uZGFy
eS10aXRsZT5QbGFudCBQaHlzaW9sIEJpb2NoZW08L3NlY29uZGFyeS10aXRsZT48L3RpdGxlcz48
cGVyaW9kaWNhbD48ZnVsbC10aXRsZT5QbGFudCBQaHlzaW9sIEJpb2NoZW08L2Z1bGwtdGl0bGU+
PC9wZXJpb2RpY2FsPjxwYWdlcz4yMzMtMjQxPC9wYWdlcz48dm9sdW1lPjEyMzwvdm9sdW1lPjxr
ZXl3b3Jkcz48a2V5d29yZD5BY3lhbmljLWdyZWVuIGxldHR1Y2U8L2tleXdvcmQ+PGtleXdvcmQ+
QW50aG9jeWFuaWMtcmVkIGxldHR1Y2U8L2tleXdvcmQ+PGtleXdvcmQ+QW50aG9jeWFuaW5zPC9r
ZXl3b3JkPjxrZXl3b3JkPkVsZXZhdGVkIENPMjwva2V5d29yZD48a2V5d29yZD5GbGF2b25vaWRz
PC9rZXl3b3JkPjxrZXl3b3JkPkhpZ2ggbGlnaHQgaW50ZW5zaXR5PC9rZXl3b3JkPjxrZXl3b3Jk
PlBoZW5vbGljIGFjaWRzPC9rZXl3b3JkPjwva2V5d29yZHM+PGRhdGVzPjx5ZWFyPjIwMTg8L3ll
YXI+PHB1Yi1kYXRlcz48ZGF0ZT4yLy88L2RhdGU+PC9wdWItZGF0ZXM+PC9kYXRlcz48aXNibj4w
OTgxLTk0Mjg8L2lzYm4+PHVybHM+PHJlbGF0ZWQtdXJscz48dXJsPmh0dHBzOi8vd3d3LnNjaWVu
Y2VkaXJlY3QuY29tL3NjaWVuY2UvYXJ0aWNsZS9waWkvUzA5ODE5NDI4MTczMDQwMzU8L3VybD48
L3JlbGF0ZWQtdXJscz48L3VybHM+PGVsZWN0cm9uaWMtcmVzb3VyY2UtbnVtPmRvaTogMTAuMTAx
Ni9qLnBsYXBoeS4yMDE3LjEyLjAxMDwvZWxlY3Ryb25pYy1yZXNvdXJjZS1udW0+PC9yZWNvcmQ+
PC9DaXRlPjwvRW5kTm90ZT5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b; Pérez-López et al., 2018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strawberry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Sun&lt;/Author&gt;&lt;Year&gt;2012&lt;/Year&gt;&lt;RecNum&gt;1091&lt;/RecNum&gt;&lt;DisplayText&gt;(Sun et al., 2012)&lt;/DisplayText&gt;&lt;record&gt;&lt;rec-number&gt;1091&lt;/rec-number&gt;&lt;foreign-keys&gt;&lt;key app="EN" db-id="avdx25wrd0ad5geparxvepwbzd9apwpz9dss" timestamp="1508290017"&gt;1091&lt;/key&gt;&lt;/foreign-keys&gt;&lt;ref-type name="Journal Article"&gt;17&lt;/ref-type&gt;&lt;contributors&gt;&lt;authors&gt;&lt;author&gt;Sun, Peng&lt;/author&gt;&lt;author&gt;Mantri, Nitin&lt;/author&gt;&lt;author&gt;Lou, Heqiang&lt;/author&gt;&lt;author&gt;Hu, Ya&lt;/author&gt;&lt;author&gt;Sun, Dan&lt;/author&gt;&lt;author&gt;Zhu, Yueqing&lt;/author&gt;&lt;author&gt;Dong, Tingting&lt;/author&gt;&lt;author&gt;Lu, Hongfei&lt;/author&gt;&lt;/authors&gt;&lt;/contributors&gt;&lt;titles&gt;&lt;title&gt;&lt;style face="normal" font="default" size="100%"&gt;Effects of elevated CO&lt;/style&gt;&lt;style face="subscript" font="default" size="100%"&gt;2 &lt;/style&gt;&lt;style face="normal" font="default" size="100%"&gt;and temperature on yield and fruit quality of strawberry (&lt;/style&gt;&lt;style face="italic" font="default" size="100%"&gt;Fragaria × ananassa&lt;/style&gt;&lt;style face="normal" font="default" size="100%"&gt; Duch.) at two levels of nitrogen application&lt;/style&gt;&lt;/title&gt;&lt;secondary-title&gt;Plos One&lt;/secondary-title&gt;&lt;/titles&gt;&lt;periodical&gt;&lt;full-title&gt;PLOS ONE&lt;/full-title&gt;&lt;/periodical&gt;&lt;pages&gt;e41000&lt;/pages&gt;&lt;volume&gt;7&lt;/volume&gt;&lt;number&gt;7&lt;/number&gt;&lt;dates&gt;&lt;year&gt;2012&lt;/year&gt;&lt;/dates&gt;&lt;publisher&gt;Public Library of Science&lt;/publisher&gt;&lt;urls&gt;&lt;related-urls&gt;&lt;url&gt;https://doi.org/10.1371/journal.pone.0041000&lt;/url&gt;&lt;/related-urls&gt;&lt;/urls&gt;&lt;electronic-resource-num&gt;doi: 10.1371/journal.pone.0041000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un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ZWx5ZXM8L0F1dGhvcj48WWVhcj4yMDEyPC9ZZWFyPjxS
ZWNOdW0+MTA5NjwvUmVjTnVtPjxEaXNwbGF5VGV4dD4oSGVseWVzIGV0IGFsLiwgMjAxMjsgTWFt
YXRoYSBldCBhbC4sIDIwMTQpPC9EaXNwbGF5VGV4dD48cmVjb3JkPjxyZWMtbnVtYmVyPjEwOTY8
L3JlYy1udW1iZXI+PGZvcmVpZ24ta2V5cz48a2V5IGFwcD0iRU4iIGRiLWlkPSJhdmR4MjV3cmQw
YWQ1Z2VwYXJ4dmVwd2J6ZDlhcHdwejlkc3MiIHRpbWVzdGFtcD0iMTUwODMwMjg3NCI+MTA5Njwv
a2V5PjwvZm9yZWlnbi1rZXlzPjxyZWYtdHlwZSBuYW1lPSJKb3VybmFsIEFydGljbGUiPjE3PC9y
ZWYtdHlwZT48Y29udHJpYnV0b3JzPjxhdXRob3JzPjxhdXRob3I+SGVseWVzLCBMLjwvYXV0aG9y
PjxhdXRob3I+THVnYXNpLCBBLjwvYXV0aG9yPjxhdXRob3I+TmVtw6lueWksIEEuPC9hdXRob3I+
PGF1dGhvcj5Qw6lrLCBaLjwvYXV0aG9yPjwvYXV0aG9ycz48L2NvbnRyaWJ1dG9ycz48dGl0bGVz
Pjx0aXRsZT48c3R5bGUgZmFjZT0ibm9ybWFsIiBmb250PSJkZWZhdWx0IiBzaXplPSIxMDAlIj5U
aGUgc2ltdWx0YW5lb3VzIGVmZmVjdCBvZiBlbGV2YXRlZCBDTzwvc3R5bGU+PHN0eWxlIGZhY2U9
InN1YnNjcmlwdCIgZm9udD0iZGVmYXVsdCIgc2l6ZT0iMTAwJSI+Mjwvc3R5bGU+PHN0eWxlIGZh
Y2U9Im5vcm1hbCIgZm9udD0iZGVmYXVsdCIgc2l6ZT0iMTAwJSI+LWxldmVsIGFuZCBuaXRyb2dl
bi1zdXBwbHkgb24gdGhlIGZydWl0IGNvbXBvbmVudHMgb2YgdG9tYXRvPC9zdHlsZT48L3RpdGxl
PjxzZWNvbmRhcnktdGl0bGU+QWN0YSBBbGltZW50PC9zZWNvbmRhcnktdGl0bGU+PC90aXRsZXM+
PHBlcmlvZGljYWw+PGZ1bGwtdGl0bGU+QWN0YSBBbGltZW50PC9mdWxsLXRpdGxlPjwvcGVyaW9k
aWNhbD48cGFnZXM+MjY1LTI3MTwvcGFnZXM+PHZvbHVtZT40MTwvdm9sdW1lPjxudW1iZXI+Mjwv
bnVtYmVyPjxkYXRlcz48eWVhcj4yMDEyPC95ZWFyPjxwdWItZGF0ZXM+PGRhdGU+MjAxMi8wNi8w
MTwvZGF0ZT48L3B1Yi1kYXRlcz48L2RhdGVzPjxwdWJsaXNoZXI+QWthZMOpbWlhaSBLaWFkw7M8
L3B1Ymxpc2hlcj48aXNibj4wMTM5LTMwMDY8L2lzYm4+PHVybHM+PHJlbGF0ZWQtdXJscz48dXJs
Pmh0dHBzOi8vZG9pLm9yZy8xMC4xNTU2L0FBbGltLjQxLjIwMTIuMi4xMzwvdXJsPjwvcmVsYXRl
ZC11cmxzPjwvdXJscz48ZWxlY3Ryb25pYy1yZXNvdXJjZS1udW0+ZG9pOiAxMC4xNTU2L0FBbGlt
LjQxLjIwMTIuMi4xMzwvZWxlY3Ryb25pYy1yZXNvdXJjZS1udW0+PGFjY2Vzcy1kYXRlPjIwMTcv
MTAvMTc8L2FjY2Vzcy1kYXRlPjwvcmVjb3JkPjwvQ2l0ZT48Q2l0ZT48QXV0aG9yPk1hbWF0aGE8
L0F1dGhvcj48WWVhcj4yMDE0PC9ZZWFyPjxSZWNOdW0+NTYyPC9SZWNOdW0+PHJlY29yZD48cmVj
LW51bWJlcj41NjI8L3JlYy1udW1iZXI+PGZvcmVpZ24ta2V5cz48a2V5IGFwcD0iRU4iIGRiLWlk
PSJhdmR4MjV3cmQwYWQ1Z2VwYXJ4dmVwd2J6ZDlhcHdwejlkc3MiIHRpbWVzdGFtcD0iMTQzNzMw
ODQyMiI+NTYyPC9rZXk+PC9mb3JlaWduLWtleXM+PHJlZi10eXBlIG5hbWU9IkpvdXJuYWwgQXJ0
aWNsZSI+MTc8L3JlZi10eXBlPjxjb250cmlidXRvcnM+PGF1dGhvcnM+PGF1dGhvcj5NYW1hdGhh
LCBILjwvYXV0aG9yPjxhdXRob3I+U3Jpbml2YXNhIFJhbywgTi4gSy48L2F1dGhvcj48YXV0aG9y
PkxheG1hbiwgUi4gSC48L2F1dGhvcj48YXV0aG9yPlNoaXZhc2hhbmthcmEsIEsuIFMuPC9hdXRo
b3I+PGF1dGhvcj5CaGF0dCwgUi4gTS48L2F1dGhvcj48YXV0aG9yPlBhdml0aHJhLCBLLiBDLjwv
YXV0aG9yPjwvYXV0aG9ycz48L2NvbnRyaWJ1dG9ycz48dGl0bGVzPjx0aXRsZT48c3R5bGUgZmFj
ZT0ibm9ybWFsIiBmb250PSJkZWZhdWx0IiBzaXplPSIxMDAlIj5JbXBhY3Qgb2YgZWxldmF0ZWQg
Q088L3N0eWxlPjxzdHlsZSBmYWNlPSJzdWJzY3JpcHQiIGZvbnQ9ImRlZmF1bHQiIHNpemU9IjEw
MCUiPjI8L3N0eWxlPjxzdHlsZSBmYWNlPSJub3JtYWwiIGZvbnQ9ImRlZmF1bHQiIHNpemU9IjEw
MCUiPiBvbiBncm93dGgsIHBoeXNpb2xvZ3ksIHlpZWxkLCBhbmQgcXVhbGl0eSBvZiB0b21hdG8g
KDwvc3R5bGU+PHN0eWxlIGZhY2U9Iml0YWxpYyIgZm9udD0iZGVmYXVsdCIgc2l6ZT0iMTAwJSI+
THljb3BlcnNpY29uIGVzY3VsZW50dW08L3N0eWxlPjxzdHlsZSBmYWNlPSJub3JtYWwiIGZvbnQ9
ImRlZmF1bHQiIHNpemU9IjEwMCUiPiBNaWxsKSBjdi4gQXJrYSBBc2hpc2g8L3N0eWxlPjwvdGl0
bGU+PHNlY29uZGFyeS10aXRsZT5QaG90b3N5bnRoZXRpY2E8L3NlY29uZGFyeS10aXRsZT48YWx0
LXRpdGxlPlBob3Rvc3ludGhldGljYTwvYWx0LXRpdGxlPjwvdGl0bGVzPjxwZXJpb2RpY2FsPjxm
dWxsLXRpdGxlPlBob3Rvc3ludGhldGljYTwvZnVsbC10aXRsZT48YWJici0xPlBob3Rvc3ludGhl
dGljYTwvYWJici0xPjwvcGVyaW9kaWNhbD48YWx0LXBlcmlvZGljYWw+PGZ1bGwtdGl0bGU+UGhv
dG9zeW50aGV0aWNhPC9mdWxsLXRpdGxlPjxhYmJyLTE+UGhvdG9zeW50aGV0aWNhPC9hYmJyLTE+
PC9hbHQtcGVyaW9kaWNhbD48cGFnZXM+NTE5LTUyODwvcGFnZXM+PHZvbHVtZT41Mjwvdm9sdW1l
PjxudW1iZXI+NDwvbnVtYmVyPjxrZXl3b3Jkcz48a2V5d29yZD5nYXMgZXhjaGFuZ2U8L2tleXdv
cmQ+PGtleXdvcmQ+Z3Jvd3RoIGNoYXJhY3RlcmlzdGljczwva2V5d29yZD48a2V5d29yZD5sZWFm
IHdhdGVyIHN0YXR1czwva2V5d29yZD48a2V5d29yZD5waWdtZW50czwva2V5d29yZD48a2V5d29y
ZD55aWVsZCBjaGFyYWN0ZXJpc3RpY3M8L2tleXdvcmQ+PC9rZXl3b3Jkcz48ZGF0ZXM+PHllYXI+
MjAxNDwveWVhcj48cHViLWRhdGVzPjxkYXRlPjIwMTQvMTIvMDE8L2RhdGU+PC9wdWItZGF0ZXM+
PC9kYXRlcz48cHVibGlzaGVyPlRoZSBJbnN0aXR1dGUgb2YgRXhwZXJpbWVudGFsIEJpb2xvZ3kg
b2YgdGhlIEN6ZWNoIEFjYWRlbXkgb2YgU2NpZW5jZXM8L3B1Ymxpc2hlcj48aXNibj4wMzAwLTM2
MDQ8L2lzYm4+PHVybHM+PHJlbGF0ZWQtdXJscz48dXJsPmh0dHA6Ly9keC5kb2kub3JnLzEwLjEw
MDcvczExMDk5LTAxNC0wMDU5LTA8L3VybD48L3JlbGF0ZWQtdXJscz48L3VybHM+PGVsZWN0cm9u
aWMtcmVzb3VyY2UtbnVtPmRvaTogMTAuMTAwNy9zMTEwOTktMDE0LTAwNTktMDwvZWxlY3Ryb25p
Yy1yZXNvdXJjZS1udW0+PGxhbmd1YWdlPkVuZ2xpc2g8L2xhbmd1YWdlPjwvcmVjb3JkPjwvQ2l0
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ZWx5ZXM8L0F1dGhvcj48WWVhcj4yMDEyPC9ZZWFyPjxS
ZWNOdW0+MTA5NjwvUmVjTnVtPjxEaXNwbGF5VGV4dD4oSGVseWVzIGV0IGFsLiwgMjAxMjsgTWFt
YXRoYSBldCBhbC4sIDIwMTQpPC9EaXNwbGF5VGV4dD48cmVjb3JkPjxyZWMtbnVtYmVyPjEwOTY8
L3JlYy1udW1iZXI+PGZvcmVpZ24ta2V5cz48a2V5IGFwcD0iRU4iIGRiLWlkPSJhdmR4MjV3cmQw
YWQ1Z2VwYXJ4dmVwd2J6ZDlhcHdwejlkc3MiIHRpbWVzdGFtcD0iMTUwODMwMjg3NCI+MTA5Njwv
a2V5PjwvZm9yZWlnbi1rZXlzPjxyZWYtdHlwZSBuYW1lPSJKb3VybmFsIEFydGljbGUiPjE3PC9y
ZWYtdHlwZT48Y29udHJpYnV0b3JzPjxhdXRob3JzPjxhdXRob3I+SGVseWVzLCBMLjwvYXV0aG9y
PjxhdXRob3I+THVnYXNpLCBBLjwvYXV0aG9yPjxhdXRob3I+TmVtw6lueWksIEEuPC9hdXRob3I+
PGF1dGhvcj5Qw6lrLCBaLjwvYXV0aG9yPjwvYXV0aG9ycz48L2NvbnRyaWJ1dG9ycz48dGl0bGVz
Pjx0aXRsZT48c3R5bGUgZmFjZT0ibm9ybWFsIiBmb250PSJkZWZhdWx0IiBzaXplPSIxMDAlIj5U
aGUgc2ltdWx0YW5lb3VzIGVmZmVjdCBvZiBlbGV2YXRlZCBDTzwvc3R5bGU+PHN0eWxlIGZhY2U9
InN1YnNjcmlwdCIgZm9udD0iZGVmYXVsdCIgc2l6ZT0iMTAwJSI+Mjwvc3R5bGU+PHN0eWxlIGZh
Y2U9Im5vcm1hbCIgZm9udD0iZGVmYXVsdCIgc2l6ZT0iMTAwJSI+LWxldmVsIGFuZCBuaXRyb2dl
bi1zdXBwbHkgb24gdGhlIGZydWl0IGNvbXBvbmVudHMgb2YgdG9tYXRvPC9zdHlsZT48L3RpdGxl
PjxzZWNvbmRhcnktdGl0bGU+QWN0YSBBbGltZW50PC9zZWNvbmRhcnktdGl0bGU+PC90aXRsZXM+
PHBlcmlvZGljYWw+PGZ1bGwtdGl0bGU+QWN0YSBBbGltZW50PC9mdWxsLXRpdGxlPjwvcGVyaW9k
aWNhbD48cGFnZXM+MjY1LTI3MTwvcGFnZXM+PHZvbHVtZT40MTwvdm9sdW1lPjxudW1iZXI+Mjwv
bnVtYmVyPjxkYXRlcz48eWVhcj4yMDEyPC95ZWFyPjxwdWItZGF0ZXM+PGRhdGU+MjAxMi8wNi8w
MTwvZGF0ZT48L3B1Yi1kYXRlcz48L2RhdGVzPjxwdWJsaXNoZXI+QWthZMOpbWlhaSBLaWFkw7M8
L3B1Ymxpc2hlcj48aXNibj4wMTM5LTMwMDY8L2lzYm4+PHVybHM+PHJlbGF0ZWQtdXJscz48dXJs
Pmh0dHBzOi8vZG9pLm9yZy8xMC4xNTU2L0FBbGltLjQxLjIwMTIuMi4xMzwvdXJsPjwvcmVsYXRl
ZC11cmxzPjwvdXJscz48ZWxlY3Ryb25pYy1yZXNvdXJjZS1udW0+ZG9pOiAxMC4xNTU2L0FBbGlt
LjQxLjIwMTIuMi4xMzwvZWxlY3Ryb25pYy1yZXNvdXJjZS1udW0+PGFjY2Vzcy1kYXRlPjIwMTcv
MTAvMTc8L2FjY2Vzcy1kYXRlPjwvcmVjb3JkPjwvQ2l0ZT48Q2l0ZT48QXV0aG9yPk1hbWF0aGE8
L0F1dGhvcj48WWVhcj4yMDE0PC9ZZWFyPjxSZWNOdW0+NTYyPC9SZWNOdW0+PHJlY29yZD48cmVj
LW51bWJlcj41NjI8L3JlYy1udW1iZXI+PGZvcmVpZ24ta2V5cz48a2V5IGFwcD0iRU4iIGRiLWlk
PSJhdmR4MjV3cmQwYWQ1Z2VwYXJ4dmVwd2J6ZDlhcHdwejlkc3MiIHRpbWVzdGFtcD0iMTQzNzMw
ODQyMiI+NTYyPC9rZXk+PC9mb3JlaWduLWtleXM+PHJlZi10eXBlIG5hbWU9IkpvdXJuYWwgQXJ0
aWNsZSI+MTc8L3JlZi10eXBlPjxjb250cmlidXRvcnM+PGF1dGhvcnM+PGF1dGhvcj5NYW1hdGhh
LCBILjwvYXV0aG9yPjxhdXRob3I+U3Jpbml2YXNhIFJhbywgTi4gSy48L2F1dGhvcj48YXV0aG9y
PkxheG1hbiwgUi4gSC48L2F1dGhvcj48YXV0aG9yPlNoaXZhc2hhbmthcmEsIEsuIFMuPC9hdXRo
b3I+PGF1dGhvcj5CaGF0dCwgUi4gTS48L2F1dGhvcj48YXV0aG9yPlBhdml0aHJhLCBLLiBDLjwv
YXV0aG9yPjwvYXV0aG9ycz48L2NvbnRyaWJ1dG9ycz48dGl0bGVzPjx0aXRsZT48c3R5bGUgZmFj
ZT0ibm9ybWFsIiBmb250PSJkZWZhdWx0IiBzaXplPSIxMDAlIj5JbXBhY3Qgb2YgZWxldmF0ZWQg
Q088L3N0eWxlPjxzdHlsZSBmYWNlPSJzdWJzY3JpcHQiIGZvbnQ9ImRlZmF1bHQiIHNpemU9IjEw
MCUiPjI8L3N0eWxlPjxzdHlsZSBmYWNlPSJub3JtYWwiIGZvbnQ9ImRlZmF1bHQiIHNpemU9IjEw
MCUiPiBvbiBncm93dGgsIHBoeXNpb2xvZ3ksIHlpZWxkLCBhbmQgcXVhbGl0eSBvZiB0b21hdG8g
KDwvc3R5bGU+PHN0eWxlIGZhY2U9Iml0YWxpYyIgZm9udD0iZGVmYXVsdCIgc2l6ZT0iMTAwJSI+
THljb3BlcnNpY29uIGVzY3VsZW50dW08L3N0eWxlPjxzdHlsZSBmYWNlPSJub3JtYWwiIGZvbnQ9
ImRlZmF1bHQiIHNpemU9IjEwMCUiPiBNaWxsKSBjdi4gQXJrYSBBc2hpc2g8L3N0eWxlPjwvdGl0
bGU+PHNlY29uZGFyeS10aXRsZT5QaG90b3N5bnRoZXRpY2E8L3NlY29uZGFyeS10aXRsZT48YWx0
LXRpdGxlPlBob3Rvc3ludGhldGljYTwvYWx0LXRpdGxlPjwvdGl0bGVzPjxwZXJpb2RpY2FsPjxm
dWxsLXRpdGxlPlBob3Rvc3ludGhldGljYTwvZnVsbC10aXRsZT48YWJici0xPlBob3Rvc3ludGhl
dGljYTwvYWJici0xPjwvcGVyaW9kaWNhbD48YWx0LXBlcmlvZGljYWw+PGZ1bGwtdGl0bGU+UGhv
dG9zeW50aGV0aWNhPC9mdWxsLXRpdGxlPjxhYmJyLTE+UGhvdG9zeW50aGV0aWNhPC9hYmJyLTE+
PC9hbHQtcGVyaW9kaWNhbD48cGFnZXM+NTE5LTUyODwvcGFnZXM+PHZvbHVtZT41Mjwvdm9sdW1l
PjxudW1iZXI+NDwvbnVtYmVyPjxrZXl3b3Jkcz48a2V5d29yZD5nYXMgZXhjaGFuZ2U8L2tleXdv
cmQ+PGtleXdvcmQ+Z3Jvd3RoIGNoYXJhY3RlcmlzdGljczwva2V5d29yZD48a2V5d29yZD5sZWFm
IHdhdGVyIHN0YXR1czwva2V5d29yZD48a2V5d29yZD5waWdtZW50czwva2V5d29yZD48a2V5d29y
ZD55aWVsZCBjaGFyYWN0ZXJpc3RpY3M8L2tleXdvcmQ+PC9rZXl3b3Jkcz48ZGF0ZXM+PHllYXI+
MjAxNDwveWVhcj48cHViLWRhdGVzPjxkYXRlPjIwMTQvMTIvMDE8L2RhdGU+PC9wdWItZGF0ZXM+
PC9kYXRlcz48cHVibGlzaGVyPlRoZSBJbnN0aXR1dGUgb2YgRXhwZXJpbWVudGFsIEJpb2xvZ3kg
b2YgdGhlIEN6ZWNoIEFjYWRlbXkgb2YgU2NpZW5jZXM8L3B1Ymxpc2hlcj48aXNibj4wMzAwLTM2
MDQ8L2lzYm4+PHVybHM+PHJlbGF0ZWQtdXJscz48dXJsPmh0dHA6Ly9keC5kb2kub3JnLzEwLjEw
MDcvczExMDk5LTAxNC0wMDU5LTA8L3VybD48L3JlbGF0ZWQtdXJscz48L3VybHM+PGVsZWN0cm9u
aWMtcmVzb3VyY2UtbnVtPmRvaTogMTAuMTAwNy9zMTEwOTktMDE0LTAwNTktMDwvZWxlY3Ryb25p
Yy1yZXNvdXJjZS1udW0+PGxhbmd1YWdlPkVuZ2xpc2g8L2xhbmd1YWdlPjwvcmVjb3JkPjwvQ2l0
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lyes et al., 2012; Mamatha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2224B528" w14:textId="77777777" w:rsidTr="00227BCF">
        <w:trPr>
          <w:jc w:val="center"/>
        </w:trPr>
        <w:tc>
          <w:tcPr>
            <w:tcW w:w="1719" w:type="dxa"/>
          </w:tcPr>
          <w:p w14:paraId="289DA9F7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Glutathione</w:t>
            </w:r>
          </w:p>
        </w:tc>
        <w:tc>
          <w:tcPr>
            <w:tcW w:w="799" w:type="dxa"/>
          </w:tcPr>
          <w:p w14:paraId="438E33BC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</w:tcPr>
          <w:p w14:paraId="41638651" w14:textId="2EFA73A6" w:rsidR="008304EE" w:rsidRPr="00DB375D" w:rsidRDefault="00EB307C" w:rsidP="009C4B4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 xml:space="preserve">Hongfengcai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16&lt;/Year&gt;&lt;RecNum&gt;1152&lt;/RecNum&gt;&lt;DisplayText&gt;(Wang et al., 2016)&lt;/DisplayText&gt;&lt;record&gt;&lt;rec-number&gt;1152&lt;/rec-number&gt;&lt;foreign-keys&gt;&lt;key app="EN" db-id="avdx25wrd0ad5geparxvepwbzd9apwpz9dss" timestamp="1517790712"&gt;1152&lt;/key&gt;&lt;/foreign-keys&gt;&lt;ref-type name="Journal Article"&gt;17&lt;/ref-type&gt;&lt;contributors&gt;&lt;authors&gt;&lt;author&gt;Wang, M.&lt;/author&gt;&lt;author&gt;Liu, H.&lt;/author&gt;&lt;author&gt;Dong, C.&lt;/author&gt;&lt;author&gt;Fu, Y.&lt;/author&gt;&lt;author&gt;Liu, H.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enhances photosynthetic efficiency, ion uptake and antioxidant activity of &lt;/style&gt;&lt;style face="italic" font="default" size="100%"&gt;Gynura bicolor&lt;/style&gt;&lt;style face="normal" font="default" size="100%"&gt; DC. grown in a porous-tube nutrient delivery system under simulated microgravity&lt;/style&gt;&lt;/title&gt;&lt;secondary-title&gt;Plant Biol&lt;/secondary-title&gt;&lt;/titles&gt;&lt;periodical&gt;&lt;full-title&gt;Plant Biol&lt;/full-title&gt;&lt;/periodical&gt;&lt;pages&gt;391-399&lt;/pages&gt;&lt;volume&gt;18&lt;/volume&gt;&lt;number&gt;3&lt;/number&gt;&lt;keywords&gt;&lt;keyword&gt;Antioxidant defence system&lt;/keyword&gt;&lt;keyword&gt;elevated CO2&lt;/keyword&gt;&lt;keyword&gt;Gynura bicolor DC&lt;/keyword&gt;&lt;keyword&gt;ion uptake&lt;/keyword&gt;&lt;keyword&gt;photosynthetic efficiency&lt;/keyword&gt;&lt;keyword&gt;simulated microgravity&lt;/keyword&gt;&lt;/keywords&gt;&lt;dates&gt;&lt;year&gt;2016&lt;/year&gt;&lt;/dates&gt;&lt;isbn&gt;1438-8677&lt;/isbn&gt;&lt;urls&gt;&lt;related-urls&gt;&lt;url&gt;http://dx.doi.org/10.1111/plb.12426&lt;/url&gt;&lt;/related-urls&gt;&lt;/urls&gt;&lt;electronic-resource-num&gt;doi: 10.1111/plb.12426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16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</w:rPr>
              <w:t>l</w:t>
            </w:r>
            <w:r w:rsidR="008304EE">
              <w:rPr>
                <w:sz w:val="22"/>
                <w:szCs w:val="22"/>
                <w:lang w:val="en-AU"/>
              </w:rPr>
              <w:t>ettuc</w:t>
            </w:r>
            <w:r w:rsidR="009C4B4A">
              <w:rPr>
                <w:sz w:val="22"/>
                <w:szCs w:val="22"/>
                <w:lang w:val="en-AU"/>
              </w:rPr>
              <w:t xml:space="preserve">e </w:t>
            </w:r>
            <w:r w:rsidR="009C4B4A">
              <w:rPr>
                <w:sz w:val="22"/>
                <w:szCs w:val="22"/>
                <w:lang w:val="en-AU"/>
              </w:rPr>
              <w:fldChar w:fldCharType="begin"/>
            </w:r>
            <w:r w:rsidR="009C4B4A">
              <w:rPr>
                <w:sz w:val="22"/>
                <w:szCs w:val="22"/>
                <w:lang w:val="en-AU"/>
              </w:rPr>
              <w:instrText xml:space="preserve"> ADDIN EN.CITE &lt;EndNote&gt;&lt;Cite&gt;&lt;Author&gt;Pérez-López&lt;/Author&gt;&lt;Year&gt;2015&lt;/Year&gt;&lt;RecNum&gt;624&lt;/RecNum&gt;&lt;DisplayText&gt;(Pérez-López et al., 2015a)&lt;/DisplayText&gt;&lt;record&gt;&lt;rec-number&gt;624&lt;/rec-number&gt;&lt;foreign-keys&gt;&lt;key app="EN" db-id="avdx25wrd0ad5geparxvepwbzd9apwpz9dss" timestamp="1463449614"&gt;624&lt;/key&gt;&lt;/foreign-keys&gt;&lt;ref-type name="Journal Article"&gt;17&lt;/ref-type&gt;&lt;contributors&gt;&lt;authors&gt;&lt;author&gt;Pérez-López, Usue&lt;/author&gt;&lt;author&gt;Miranda-Apodaca, Jon&lt;/author&gt;&lt;author&gt;Lacuesta, Maite&lt;/author&gt;&lt;author&gt;Mena-Petite, Amaia&lt;/author&gt;&lt;author&gt;Muñoz-Rueda, Alberto&lt;/author&gt;&lt;/authors&gt;&lt;/contributors&gt;&lt;titles&gt;&lt;title&gt;&lt;style face="normal" font="default" size="100%"&gt;Growth and nutritional quality improvement in two differently pigmented lettuce cultivars grown under elevated CO&lt;/style&gt;&lt;style face="subscript" font="default" size="100%"&gt;2&lt;/style&gt;&lt;style face="normal" font="default" size="100%"&gt; and/or salinity&lt;/style&gt;&lt;/title&gt;&lt;secondary-title&gt;Sci. Hortic.&lt;/secondary-title&gt;&lt;/titles&gt;&lt;periodical&gt;&lt;full-title&gt;Sci. Hortic.&lt;/full-title&gt;&lt;/periodical&gt;&lt;pages&gt;56-66&lt;/pages&gt;&lt;volume&gt;195&lt;/volume&gt;&lt;keywords&gt;&lt;keyword&gt;Antioxidants&lt;/keyword&gt;&lt;keyword&gt;Elevated CO2&lt;/keyword&gt;&lt;keyword&gt;Lettuce&lt;/keyword&gt;&lt;keyword&gt;Minerals&lt;/keyword&gt;&lt;keyword&gt;Nutraceutical value&lt;/keyword&gt;&lt;keyword&gt;Salt stress&lt;/keyword&gt;&lt;/keywords&gt;&lt;dates&gt;&lt;year&gt;2015&lt;/year&gt;&lt;pub-dates&gt;&lt;date&gt;11/12/&lt;/date&gt;&lt;/pub-dates&gt;&lt;/dates&gt;&lt;isbn&gt;0304-4238&lt;/isbn&gt;&lt;urls&gt;&lt;related-urls&gt;&lt;url&gt;http://www.sciencedirect.com/science/article/pii/S0304423815301539&lt;/url&gt;&lt;/related-urls&gt;&lt;/urls&gt;&lt;electronic-resource-num&gt;doi: 10.1016/j.scienta.2015.08.034&lt;/electronic-resource-num&gt;&lt;/record&gt;&lt;/Cite&gt;&lt;/EndNote&gt;</w:instrText>
            </w:r>
            <w:r w:rsidR="009C4B4A">
              <w:rPr>
                <w:sz w:val="22"/>
                <w:szCs w:val="22"/>
                <w:lang w:val="en-AU"/>
              </w:rPr>
              <w:fldChar w:fldCharType="separate"/>
            </w:r>
            <w:r w:rsidR="009C4B4A">
              <w:rPr>
                <w:noProof/>
                <w:sz w:val="22"/>
                <w:szCs w:val="22"/>
                <w:lang w:val="en-AU"/>
              </w:rPr>
              <w:t>(Pérez-López et al., 2015a)</w:t>
            </w:r>
            <w:r w:rsidR="009C4B4A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 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="008304EE" w:rsidRPr="00DB375D">
              <w:rPr>
                <w:sz w:val="22"/>
                <w:szCs w:val="22"/>
                <w:lang w:val="en-AU"/>
              </w:rPr>
              <w:t>strawberry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03&lt;/Year&gt;&lt;RecNum&gt;686&lt;/RecNum&gt;&lt;DisplayText&gt;(Wang et al., 2003)&lt;/DisplayText&gt;&lt;record&gt;&lt;rec-number&gt;686&lt;/rec-number&gt;&lt;foreign-keys&gt;&lt;key app="EN" db-id="avdx25wrd0ad5geparxvepwbzd9apwpz9dss" timestamp="1474613829"&gt;686&lt;/key&gt;&lt;/foreign-keys&gt;&lt;ref-type name="Journal Article"&gt;17&lt;/ref-type&gt;&lt;contributors&gt;&lt;authors&gt;&lt;author&gt;Wang, Shiow Y.&lt;/author&gt;&lt;author&gt;Bunce, James A.&lt;/author&gt;&lt;author&gt;Maas, J. L.&lt;/author&gt;&lt;/authors&gt;&lt;/contributors&gt;&lt;titles&gt;&lt;title&gt;Elevated carbon dioxide increases contents of antioxidant compounds in field-grown strawberries&lt;/title&gt;&lt;secondary-title&gt;J. Agric. Food Chem.&lt;/secondary-title&gt;&lt;/titles&gt;&lt;periodical&gt;&lt;full-title&gt;J. Agric. Food Chem.&lt;/full-title&gt;&lt;/periodical&gt;&lt;pages&gt;4315-4320&lt;/pages&gt;&lt;volume&gt;51&lt;/volume&gt;&lt;number&gt;15&lt;/number&gt;&lt;dates&gt;&lt;year&gt;2003&lt;/year&gt;&lt;pub-dates&gt;&lt;date&gt;2003/07/01&lt;/date&gt;&lt;/pub-dates&gt;&lt;/dates&gt;&lt;publisher&gt;American Chemical Society&lt;/publisher&gt;&lt;isbn&gt;0021-8561&lt;/isbn&gt;&lt;urls&gt;&lt;related-urls&gt;&lt;url&gt;http://dx.doi.org/10.1021/jf021172d&lt;/url&gt;&lt;/related-urls&gt;&lt;/urls&gt;&lt;electronic-resource-num&gt;doi: 10.1021/jf021172d&lt;/electronic-resource-num&gt;&lt;/record&gt;&lt;/Cite&gt;&lt;/EndNote&gt;</w:instrText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Wang et al., 2003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169E69CB" w14:textId="77777777" w:rsidTr="00227BCF">
        <w:trPr>
          <w:jc w:val="center"/>
        </w:trPr>
        <w:tc>
          <w:tcPr>
            <w:tcW w:w="1719" w:type="dxa"/>
          </w:tcPr>
          <w:p w14:paraId="7546904D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2F1AD2D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33170EC5" w14:textId="30EE0DC1" w:rsidR="008304EE" w:rsidRPr="00DB375D" w:rsidRDefault="008304EE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16&lt;/Year&gt;&lt;RecNum&gt;1152&lt;/RecNum&gt;&lt;DisplayText&gt;(Wang et al., 2016)&lt;/DisplayText&gt;&lt;record&gt;&lt;rec-number&gt;1152&lt;/rec-number&gt;&lt;foreign-keys&gt;&lt;key app="EN" db-id="avdx25wrd0ad5geparxvepwbzd9apwpz9dss" timestamp="1517790712"&gt;1152&lt;/key&gt;&lt;/foreign-keys&gt;&lt;ref-type name="Journal Article"&gt;17&lt;/ref-type&gt;&lt;contributors&gt;&lt;authors&gt;&lt;author&gt;Wang, M.&lt;/author&gt;&lt;author&gt;Liu, H.&lt;/author&gt;&lt;author&gt;Dong, C.&lt;/author&gt;&lt;author&gt;Fu, Y.&lt;/author&gt;&lt;author&gt;Liu, H.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enhances photosynthetic efficiency, ion uptake and antioxidant activity of &lt;/style&gt;&lt;style face="italic" font="default" size="100%"&gt;Gynura bicolor&lt;/style&gt;&lt;style face="normal" font="default" size="100%"&gt; DC. grown in a porous-tube nutrient delivery system under simulated microgravity&lt;/style&gt;&lt;/title&gt;&lt;secondary-title&gt;Plant Biol&lt;/secondary-title&gt;&lt;/titles&gt;&lt;periodical&gt;&lt;full-title&gt;Plant Biol&lt;/full-title&gt;&lt;/periodical&gt;&lt;pages&gt;391-399&lt;/pages&gt;&lt;volume&gt;18&lt;/volume&gt;&lt;number&gt;3&lt;/number&gt;&lt;keywords&gt;&lt;keyword&gt;Antioxidant defence system&lt;/keyword&gt;&lt;keyword&gt;elevated CO2&lt;/keyword&gt;&lt;keyword&gt;Gynura bicolor DC&lt;/keyword&gt;&lt;keyword&gt;ion uptake&lt;/keyword&gt;&lt;keyword&gt;photosynthetic efficiency&lt;/keyword&gt;&lt;keyword&gt;simulated microgravity&lt;/keyword&gt;&lt;/keywords&gt;&lt;dates&gt;&lt;year&gt;2016&lt;/year&gt;&lt;/dates&gt;&lt;isbn&gt;1438-8677&lt;/isbn&gt;&lt;urls&gt;&lt;related-urls&gt;&lt;url&gt;http://dx.doi.org/10.1111/plb.12426&lt;/url&gt;&lt;/related-urls&gt;&lt;/urls&gt;&lt;electronic-resource-num&gt;doi: 10.1111/plb.12426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16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415CC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and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</w:t>
            </w:r>
          </w:p>
        </w:tc>
      </w:tr>
      <w:tr w:rsidR="008304EE" w:rsidRPr="00DB375D" w14:paraId="26DD2B2F" w14:textId="77777777" w:rsidTr="00227BCF">
        <w:trPr>
          <w:jc w:val="center"/>
        </w:trPr>
        <w:tc>
          <w:tcPr>
            <w:tcW w:w="1719" w:type="dxa"/>
          </w:tcPr>
          <w:p w14:paraId="22FCDDAD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Lycopene</w:t>
            </w:r>
          </w:p>
        </w:tc>
        <w:tc>
          <w:tcPr>
            <w:tcW w:w="799" w:type="dxa"/>
          </w:tcPr>
          <w:p w14:paraId="59D106B2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</w:tcPr>
          <w:p w14:paraId="42FAB421" w14:textId="751CFD29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sz w:val="22"/>
                <w:szCs w:val="22"/>
                <w:lang w:val="en-AU"/>
              </w:rPr>
              <w:t>T</w:t>
            </w:r>
            <w:r w:rsidRPr="00DB375D">
              <w:rPr>
                <w:sz w:val="22"/>
                <w:szCs w:val="22"/>
                <w:lang w:val="en-AU"/>
              </w:rPr>
              <w:t>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aaGFuZzwvQXV0aG9yPjxZZWFyPjIwMTQ8L1llYXI+PFJl
Y051bT41OTI8L1JlY051bT48RGlzcGxheVRleHQ+KEhlbHllcyBldCBhbC4sIDIwMTI7IFpoYW5n
IGV0IGFsLiwgMjAxNCk8L0Rpc3BsYXlUZXh0PjxyZWNvcmQ+PHJlYy1udW1iZXI+NTkyPC9yZWMt
bnVtYmVyPjxmb3JlaWduLWtleXM+PGtleSBhcHA9IkVOIiBkYi1pZD0iYXZkeDI1d3JkMGFkNWdl
cGFyeHZlcHdiemQ5YXB3cHo5ZHNzIiB0aW1lc3RhbXA9IjE0NTM3NzQwOTUiPjU5Mjwva2V5Pjwv
Zm9yZWlnbi1rZXlzPjxyZWYtdHlwZSBuYW1lPSJKb3VybmFsIEFydGljbGUiPjE3PC9yZWYtdHlw
ZT48Y29udHJpYnV0b3JzPjxhdXRob3JzPjxhdXRob3I+WmhhbmcsIFpoaW1pbmc8L2F1dGhvcj48
YXV0aG9yPkxpdSwgTGlob25nPC9hdXRob3I+PGF1dGhvcj5aaGFuZywgTWluPC9hdXRob3I+PGF1
dGhvcj5aaGFuZywgWW9uZ3Nvbmc8L2F1dGhvcj48YXV0aG9yPldhbmcsIFFpYW9tZWk8L2F1dGhv
cj48L2F1dGhvcnM+PC9jb250cmlidXRvcnM+PHRpdGxlcz48dGl0bGU+RWZmZWN0IG9mIGNhcmJv
biBkaW94aWRlIGVucmljaG1lbnQgb24gaGVhbHRoLXByb21vdGluZyBjb21wb3VuZHMgYW5kIG9y
Z2Fub2xlcHRpYyBwcm9wZXJ0aWVzIG9mIHRvbWF0byBmcnVpdHMgZ3Jvd24gaW4gZ3JlZW5ob3Vz
ZTwvdGl0bGU+PHNlY29uZGFyeS10aXRsZT5Gb29kIENoZW0uPC9zZWNvbmRhcnktdGl0bGU+PC90
aXRsZXM+PHBlcmlvZGljYWw+PGZ1bGwtdGl0bGU+Rm9vZCBDaGVtLjwvZnVsbC10aXRsZT48L3Bl
cmlvZGljYWw+PHBhZ2VzPjE1Ny0xNjM8L3BhZ2VzPjx2b2x1bWU+MTUzPC92b2x1bWU+PGtleXdv
cmRzPjxrZXl3b3JkPkNPMiBlbnJpY2htZW50PC9rZXl3b3JkPjxrZXl3b3JkPlRvbWF0byBmcnVp
dDwva2V5d29yZD48a2V5d29yZD5DYXJvdGVub2lkczwva2V5d29yZD48a2V5d29yZD5Pcmdhbm9s
ZXB0aWMgY2hhcmFjdGVyaXN0aWNzPC9rZXl3b3JkPjwva2V5d29yZHM+PGRhdGVzPjx5ZWFyPjIw
MTQ8L3llYXI+PHB1Yi1kYXRlcz48ZGF0ZT42LzE1LzwvZGF0ZT48L3B1Yi1kYXRlcz48L2RhdGVz
Pjxpc2JuPjAzMDgtODE0NjwvaXNibj48dXJscz48cmVsYXRlZC11cmxzPjx1cmw+aHR0cDovL3d3
dy5zY2llbmNlZGlyZWN0LmNvbS9zY2llbmNlL2FydGljbGUvcGlpL1MwMzA4ODE0NjEzMDE5MTgz
PC91cmw+PC9yZWxhdGVkLXVybHM+PC91cmxzPjxlbGVjdHJvbmljLXJlc291cmNlLW51bT5kb2k6
IDEwLjEwMTYvai5mb29kY2hlbS4yMDEzLjEyLjA1MjwvZWxlY3Ryb25pYy1yZXNvdXJjZS1udW0+
PC9yZWNvcmQ+PC9DaXRlPjxDaXRlPjxBdXRob3I+SGVseWVzPC9BdXRob3I+PFllYXI+MjAxMjwv
WWVhcj48UmVjTnVtPjEwOTY8L1JlY051bT48cmVjb3JkPjxyZWMtbnVtYmVyPjEwOTY8L3JlYy1u
dW1iZXI+PGZvcmVpZ24ta2V5cz48a2V5IGFwcD0iRU4iIGRiLWlkPSJhdmR4MjV3cmQwYWQ1Z2Vw
YXJ4dmVwd2J6ZDlhcHdwejlkc3MiIHRpbWVzdGFtcD0iMTUwODMwMjg3NCI+MTA5Njwva2V5Pjwv
Zm9yZWlnbi1rZXlzPjxyZWYtdHlwZSBuYW1lPSJKb3VybmFsIEFydGljbGUiPjE3PC9yZWYtdHlw
ZT48Y29udHJpYnV0b3JzPjxhdXRob3JzPjxhdXRob3I+SGVseWVzLCBMLjwvYXV0aG9yPjxhdXRo
b3I+THVnYXNpLCBBLjwvYXV0aG9yPjxhdXRob3I+TmVtw6lueWksIEEuPC9hdXRob3I+PGF1dGhv
cj5Qw6lrLCBaLjwvYXV0aG9yPjwvYXV0aG9ycz48L2NvbnRyaWJ1dG9ycz48dGl0bGVzPjx0aXRs
ZT48c3R5bGUgZmFjZT0ibm9ybWFsIiBmb250PSJkZWZhdWx0IiBzaXplPSIxMDAlIj5UaGUgc2lt
dWx0YW5lb3VzIGVmZmVjdCBvZiBlbGV2YXRlZCBDTzwvc3R5bGU+PHN0eWxlIGZhY2U9InN1YnNj
cmlwdCIgZm9udD0iZGVmYXVsdCIgc2l6ZT0iMTAwJSI+Mjwvc3R5bGU+PHN0eWxlIGZhY2U9Im5v
cm1hbCIgZm9udD0iZGVmYXVsdCIgc2l6ZT0iMTAwJSI+LWxldmVsIGFuZCBuaXRyb2dlbi1zdXBw
bHkgb24gdGhlIGZydWl0IGNvbXBvbmVudHMgb2YgdG9tYXRvPC9zdHlsZT48L3RpdGxlPjxzZWNv
bmRhcnktdGl0bGU+QWN0YSBBbGltZW50PC9zZWNvbmRhcnktdGl0bGU+PC90aXRsZXM+PHBlcmlv
ZGljYWw+PGZ1bGwtdGl0bGU+QWN0YSBBbGltZW50PC9mdWxsLXRpdGxlPjwvcGVyaW9kaWNhbD48
cGFnZXM+MjY1LTI3MTwvcGFnZXM+PHZvbHVtZT40MTwvdm9sdW1lPjxudW1iZXI+MjwvbnVtYmVy
PjxkYXRlcz48eWVhcj4yMDEyPC95ZWFyPjxwdWItZGF0ZXM+PGRhdGU+MjAxMi8wNi8wMTwvZGF0
ZT48L3B1Yi1kYXRlcz48L2RhdGVzPjxwdWJsaXNoZXI+QWthZMOpbWlhaSBLaWFkw7M8L3B1Ymxp
c2hlcj48aXNibj4wMTM5LTMwMDY8L2lzYm4+PHVybHM+PHJlbGF0ZWQtdXJscz48dXJsPmh0dHBz
Oi8vZG9pLm9yZy8xMC4xNTU2L0FBbGltLjQxLjIwMTIuMi4xMzwvdXJsPjwvcmVsYXRlZC11cmxz
PjwvdXJscz48ZWxlY3Ryb25pYy1yZXNvdXJjZS1udW0+ZG9pOiAxMC4xNTU2L0FBbGltLjQxLjIw
MTIuMi4xMzwvZWxlY3Ryb25pYy1yZXNvdXJjZS1udW0+PGFjY2Vzcy1kYXRlPjIwMTcvMTAvMTc8
L2FjY2Vzcy1kYXRlPjwvcmVjb3JkPjwvQ2l0ZT48L0VuZE5v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aaGFuZzwvQXV0aG9yPjxZZWFyPjIwMTQ8L1llYXI+PFJl
Y051bT41OTI8L1JlY051bT48RGlzcGxheVRleHQ+KEhlbHllcyBldCBhbC4sIDIwMTI7IFpoYW5n
IGV0IGFsLiwgMjAxNCk8L0Rpc3BsYXlUZXh0PjxyZWNvcmQ+PHJlYy1udW1iZXI+NTkyPC9yZWMt
bnVtYmVyPjxmb3JlaWduLWtleXM+PGtleSBhcHA9IkVOIiBkYi1pZD0iYXZkeDI1d3JkMGFkNWdl
cGFyeHZlcHdiemQ5YXB3cHo5ZHNzIiB0aW1lc3RhbXA9IjE0NTM3NzQwOTUiPjU5Mjwva2V5Pjwv
Zm9yZWlnbi1rZXlzPjxyZWYtdHlwZSBuYW1lPSJKb3VybmFsIEFydGljbGUiPjE3PC9yZWYtdHlw
ZT48Y29udHJpYnV0b3JzPjxhdXRob3JzPjxhdXRob3I+WmhhbmcsIFpoaW1pbmc8L2F1dGhvcj48
YXV0aG9yPkxpdSwgTGlob25nPC9hdXRob3I+PGF1dGhvcj5aaGFuZywgTWluPC9hdXRob3I+PGF1
dGhvcj5aaGFuZywgWW9uZ3Nvbmc8L2F1dGhvcj48YXV0aG9yPldhbmcsIFFpYW9tZWk8L2F1dGhv
cj48L2F1dGhvcnM+PC9jb250cmlidXRvcnM+PHRpdGxlcz48dGl0bGU+RWZmZWN0IG9mIGNhcmJv
biBkaW94aWRlIGVucmljaG1lbnQgb24gaGVhbHRoLXByb21vdGluZyBjb21wb3VuZHMgYW5kIG9y
Z2Fub2xlcHRpYyBwcm9wZXJ0aWVzIG9mIHRvbWF0byBmcnVpdHMgZ3Jvd24gaW4gZ3JlZW5ob3Vz
ZTwvdGl0bGU+PHNlY29uZGFyeS10aXRsZT5Gb29kIENoZW0uPC9zZWNvbmRhcnktdGl0bGU+PC90
aXRsZXM+PHBlcmlvZGljYWw+PGZ1bGwtdGl0bGU+Rm9vZCBDaGVtLjwvZnVsbC10aXRsZT48L3Bl
cmlvZGljYWw+PHBhZ2VzPjE1Ny0xNjM8L3BhZ2VzPjx2b2x1bWU+MTUzPC92b2x1bWU+PGtleXdv
cmRzPjxrZXl3b3JkPkNPMiBlbnJpY2htZW50PC9rZXl3b3JkPjxrZXl3b3JkPlRvbWF0byBmcnVp
dDwva2V5d29yZD48a2V5d29yZD5DYXJvdGVub2lkczwva2V5d29yZD48a2V5d29yZD5Pcmdhbm9s
ZXB0aWMgY2hhcmFjdGVyaXN0aWNzPC9rZXl3b3JkPjwva2V5d29yZHM+PGRhdGVzPjx5ZWFyPjIw
MTQ8L3llYXI+PHB1Yi1kYXRlcz48ZGF0ZT42LzE1LzwvZGF0ZT48L3B1Yi1kYXRlcz48L2RhdGVz
Pjxpc2JuPjAzMDgtODE0NjwvaXNibj48dXJscz48cmVsYXRlZC11cmxzPjx1cmw+aHR0cDovL3d3
dy5zY2llbmNlZGlyZWN0LmNvbS9zY2llbmNlL2FydGljbGUvcGlpL1MwMzA4ODE0NjEzMDE5MTgz
PC91cmw+PC9yZWxhdGVkLXVybHM+PC91cmxzPjxlbGVjdHJvbmljLXJlc291cmNlLW51bT5kb2k6
IDEwLjEwMTYvai5mb29kY2hlbS4yMDEzLjEyLjA1MjwvZWxlY3Ryb25pYy1yZXNvdXJjZS1udW0+
PC9yZWNvcmQ+PC9DaXRlPjxDaXRlPjxBdXRob3I+SGVseWVzPC9BdXRob3I+PFllYXI+MjAxMjwv
WWVhcj48UmVjTnVtPjEwOTY8L1JlY051bT48cmVjb3JkPjxyZWMtbnVtYmVyPjEwOTY8L3JlYy1u
dW1iZXI+PGZvcmVpZ24ta2V5cz48a2V5IGFwcD0iRU4iIGRiLWlkPSJhdmR4MjV3cmQwYWQ1Z2Vw
YXJ4dmVwd2J6ZDlhcHdwejlkc3MiIHRpbWVzdGFtcD0iMTUwODMwMjg3NCI+MTA5Njwva2V5Pjwv
Zm9yZWlnbi1rZXlzPjxyZWYtdHlwZSBuYW1lPSJKb3VybmFsIEFydGljbGUiPjE3PC9yZWYtdHlw
ZT48Y29udHJpYnV0b3JzPjxhdXRob3JzPjxhdXRob3I+SGVseWVzLCBMLjwvYXV0aG9yPjxhdXRo
b3I+THVnYXNpLCBBLjwvYXV0aG9yPjxhdXRob3I+TmVtw6lueWksIEEuPC9hdXRob3I+PGF1dGhv
cj5Qw6lrLCBaLjwvYXV0aG9yPjwvYXV0aG9ycz48L2NvbnRyaWJ1dG9ycz48dGl0bGVzPjx0aXRs
ZT48c3R5bGUgZmFjZT0ibm9ybWFsIiBmb250PSJkZWZhdWx0IiBzaXplPSIxMDAlIj5UaGUgc2lt
dWx0YW5lb3VzIGVmZmVjdCBvZiBlbGV2YXRlZCBDTzwvc3R5bGU+PHN0eWxlIGZhY2U9InN1YnNj
cmlwdCIgZm9udD0iZGVmYXVsdCIgc2l6ZT0iMTAwJSI+Mjwvc3R5bGU+PHN0eWxlIGZhY2U9Im5v
cm1hbCIgZm9udD0iZGVmYXVsdCIgc2l6ZT0iMTAwJSI+LWxldmVsIGFuZCBuaXRyb2dlbi1zdXBw
bHkgb24gdGhlIGZydWl0IGNvbXBvbmVudHMgb2YgdG9tYXRvPC9zdHlsZT48L3RpdGxlPjxzZWNv
bmRhcnktdGl0bGU+QWN0YSBBbGltZW50PC9zZWNvbmRhcnktdGl0bGU+PC90aXRsZXM+PHBlcmlv
ZGljYWw+PGZ1bGwtdGl0bGU+QWN0YSBBbGltZW50PC9mdWxsLXRpdGxlPjwvcGVyaW9kaWNhbD48
cGFnZXM+MjY1LTI3MTwvcGFnZXM+PHZvbHVtZT40MTwvdm9sdW1lPjxudW1iZXI+MjwvbnVtYmVy
PjxkYXRlcz48eWVhcj4yMDEyPC95ZWFyPjxwdWItZGF0ZXM+PGRhdGU+MjAxMi8wNi8wMTwvZGF0
ZT48L3B1Yi1kYXRlcz48L2RhdGVzPjxwdWJsaXNoZXI+QWthZMOpbWlhaSBLaWFkw7M8L3B1Ymxp
c2hlcj48aXNibj4wMTM5LTMwMDY8L2lzYm4+PHVybHM+PHJlbGF0ZWQtdXJscz48dXJsPmh0dHBz
Oi8vZG9pLm9yZy8xMC4xNTU2L0FBbGltLjQxLjIwMTIuMi4xMzwvdXJsPjwvcmVsYXRlZC11cmxz
PjwvdXJscz48ZWxlY3Ryb25pYy1yZXNvdXJjZS1udW0+ZG9pOiAxMC4xNTU2L0FBbGltLjQxLjIw
MTIuMi4xMzwvZWxlY3Ryb25pYy1yZXNvdXJjZS1udW0+PGFjY2Vzcy1kYXRlPjIwMTcvMTAvMTc8
L2FjY2Vzcy1kYXRlPjwvcmVjb3JkPjwvQ2l0ZT48L0VuZE5v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lyes et al., 2012; Zhang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02B27DE7" w14:textId="77777777" w:rsidTr="00227BCF">
        <w:trPr>
          <w:jc w:val="center"/>
        </w:trPr>
        <w:tc>
          <w:tcPr>
            <w:tcW w:w="1719" w:type="dxa"/>
          </w:tcPr>
          <w:p w14:paraId="0DCE71B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43ECF91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751D5E2B" w14:textId="62E2A603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LcnVtYmVpbjwvQXV0aG9yPjxZZWFyPjIwMDY8L1llYXI+
PFJlY051bT43MTc8L1JlY051bT48RGlzcGxheVRleHQ+KEhlbHllcyBldCBhbC4sIDIwMTI7IEty
dW1iZWluIGV0IGFsLiwgMjAwNjsgTGkgZXQgYWwuLCAyMDA3OyBNYW1hdGhhIGV0IGFsLiwgMjAx
NDsgWmhhbmcgZXQgYWwuLCAyMDE0KTwvRGlzcGxheVRleHQ+PHJlY29yZD48cmVjLW51bWJlcj43
MTc8L3JlYy1udW1iZXI+PGZvcmVpZ24ta2V5cz48a2V5IGFwcD0iRU4iIGRiLWlkPSJhdmR4MjV3
cmQwYWQ1Z2VwYXJ4dmVwd2J6ZDlhcHdwejlkc3MiIHRpbWVzdGFtcD0iMTQ3NDg1NzQ3MiI+NzE3
PC9rZXk+PC9mb3JlaWduLWtleXM+PHJlZi10eXBlIG5hbWU9IkpvdXJuYWwgQXJ0aWNsZSI+MTc8
L3JlZi10eXBlPjxjb250cmlidXRvcnM+PGF1dGhvcnM+PGF1dGhvcj5LcnVtYmVpbiwgQS48L2F1
dGhvcj48YXV0aG9yPlNjaHdhcnosIEQuPC9hdXRob3I+PGF1dGhvcj5LbMOkcmluZywgSC4gUC48
L2F1dGhvcj48L2F1dGhvcnM+PC9jb250cmlidXRvcnM+PHRpdGxlcz48dGl0bGU+PHN0eWxlIGZh
Y2U9Im5vcm1hbCIgZm9udD0iZGVmYXVsdCIgc2l6ZT0iMTAwJSI+RWZmZWN0cyBvZiBlbnZpcm9u
bWVudGFsIGZhY3RvcnMgb24gY2Fyb3Rlbm9pZCBjb250ZW50IGluIHRvbWF0byAoPC9zdHlsZT48
c3R5bGUgZmFjZT0iaXRhbGljIiBmb250PSJkZWZhdWx0IiBzaXplPSIxMDAlIj5MeWNvcGVyc2lj
b24gZXNjdWxlbnR1bTwvc3R5bGU+PHN0eWxlIGZhY2U9Im5vcm1hbCIgZm9udD0iZGVmYXVsdCIg
c2l6ZT0iMTAwJSI+IEwuIE1pbGwuKSBncm93biBpbiBhIGdyZWVuaG91c2U8L3N0eWxlPjwvdGl0
bGU+PHNlY29uZGFyeS10aXRsZT5KLiBBcHBsLiBCb3QuIEZvb2QgUXVhbC48L3NlY29uZGFyeS10
aXRsZT48c2hvcnQtdGl0bGU+RWZmZWN0cyBvZiBlbnZpcm9ubWVudGFsIGZhY3RvcnMgb24gY2Fy
b3Rlbm9pZCBjb250ZW50IGluIHRvbWF0byAoIEx5Y29wZXJzaWNvbiBlc2N1bGVudHVtIChMLikg
TWlsbC4pIGdyb3duIGluIGEgZ3JlZW5ob3VzZTwvc2hvcnQtdGl0bGU+PC90aXRsZXM+PHBlcmlv
ZGljYWw+PGZ1bGwtdGl0bGU+Si4gQXBwbC4gQm90LiBGb29kIFF1YWwuPC9mdWxsLXRpdGxlPjwv
cGVyaW9kaWNhbD48cGFnZXM+MTYwLTE2NDwvcGFnZXM+PHZvbHVtZT44MDwvdm9sdW1lPjxudW1i
ZXI+MjwvbnVtYmVyPjxlZGl0aW9uPjIwMTItMTItMTE8L2VkaXRpb24+PHNlY3Rpb24+MTYwPC9z
ZWN0aW9uPjxkYXRlcz48eWVhcj4yMDA2PC95ZWFyPjxwdWItZGF0ZXM+PGRhdGU+MjAxMi0xMi0x
MTwvZGF0ZT48L3B1Yi1kYXRlcz48L2RhdGVzPjxpc2JuPjE0MzktMDQwWDwvaXNibj48dXJscz48
cmVsYXRlZC11cmxzPjx1cmw+aHR0cDovL3B1Yi5qa2kuYnVuZC5kZS9pbmRleC5waHAvSkFCRlEv
YXJ0aWNsZS92aWV3LzIxNzc8L3VybD48L3JlbGF0ZWQtdXJscz48L3VybHM+PC9yZWNvcmQ+PC9D
aXRlPjxDaXRlPjxBdXRob3I+SGVseWVzPC9BdXRob3I+PFllYXI+MjAxMjwvWWVhcj48UmVjTnVt
PjEwOTY8L1JlY051bT48cmVjb3JkPjxyZWMtbnVtYmVyPjEwOTY8L3JlYy1udW1iZXI+PGZvcmVp
Z24ta2V5cz48a2V5IGFwcD0iRU4iIGRiLWlkPSJhdmR4MjV3cmQwYWQ1Z2VwYXJ4dmVwd2J6ZDlh
cHdwejlkc3MiIHRpbWVzdGFtcD0iMTUwODMwMjg3NCI+MTA5Njwva2V5PjwvZm9yZWlnbi1rZXlz
PjxyZWYtdHlwZSBuYW1lPSJKb3VybmFsIEFydGljbGUiPjE3PC9yZWYtdHlwZT48Y29udHJpYnV0
b3JzPjxhdXRob3JzPjxhdXRob3I+SGVseWVzLCBMLjwvYXV0aG9yPjxhdXRob3I+THVnYXNpLCBB
LjwvYXV0aG9yPjxhdXRob3I+TmVtw6lueWksIEEuPC9hdXRob3I+PGF1dGhvcj5Qw6lrLCBaLjwv
YXV0aG9yPjwvYXV0aG9ycz48L2NvbnRyaWJ1dG9ycz48dGl0bGVzPjx0aXRsZT48c3R5bGUgZmFj
ZT0ibm9ybWFsIiBmb250PSJkZWZhdWx0IiBzaXplPSIxMDAlIj5UaGUgc2ltdWx0YW5lb3VzIGVm
ZmVjdCBvZiBlbGV2YXRlZCBDTzwvc3R5bGU+PHN0eWxlIGZhY2U9InN1YnNjcmlwdCIgZm9udD0i
ZGVmYXVsdCIgc2l6ZT0iMTAwJSI+Mjwvc3R5bGU+PHN0eWxlIGZhY2U9Im5vcm1hbCIgZm9udD0i
ZGVmYXVsdCIgc2l6ZT0iMTAwJSI+LWxldmVsIGFuZCBuaXRyb2dlbi1zdXBwbHkgb24gdGhlIGZy
dWl0IGNvbXBvbmVudHMgb2YgdG9tYXRvPC9zdHlsZT48L3RpdGxlPjxzZWNvbmRhcnktdGl0bGU+
QWN0YSBBbGltZW50PC9zZWNvbmRhcnktdGl0bGU+PC90aXRsZXM+PHBlcmlvZGljYWw+PGZ1bGwt
dGl0bGU+QWN0YSBBbGltZW50PC9mdWxsLXRpdGxlPjwvcGVyaW9kaWNhbD48cGFnZXM+MjY1LTI3
MTwvcGFnZXM+PHZvbHVtZT40MTwvdm9sdW1lPjxudW1iZXI+MjwvbnVtYmVyPjxkYXRlcz48eWVh
cj4yMDEyPC95ZWFyPjxwdWItZGF0ZXM+PGRhdGU+MjAxMi8wNi8wMTwvZGF0ZT48L3B1Yi1kYXRl
cz48L2RhdGVzPjxwdWJsaXNoZXI+QWthZMOpbWlhaSBLaWFkw7M8L3B1Ymxpc2hlcj48aXNibj4w
MTM5LTMwMDY8L2lzYm4+PHVybHM+PHJlbGF0ZWQtdXJscz48dXJsPmh0dHBzOi8vZG9pLm9yZy8x
MC4xNTU2L0FBbGltLjQxLjIwMTIuMi4xMzwvdXJsPjwvcmVsYXRlZC11cmxzPjwvdXJscz48ZWxl
Y3Ryb25pYy1yZXNvdXJjZS1udW0+ZG9pOiAxMC4xNTU2L0FBbGltLjQxLjIwMTIuMi4xMzwvZWxl
Y3Ryb25pYy1yZXNvdXJjZS1udW0+PGFjY2Vzcy1kYXRlPjIwMTcvMTAvMTc8L2FjY2Vzcy1kYXRl
PjwvcmVjb3JkPjwvQ2l0ZT48Q2l0ZT48QXV0aG9yPk1hbWF0aGE8L0F1dGhvcj48WWVhcj4yMDE0
PC9ZZWFyPjxSZWNOdW0+NTYyPC9SZWNOdW0+PHJlY29yZD48cmVjLW51bWJlcj41NjI8L3JlYy1u
dW1iZXI+PGZvcmVpZ24ta2V5cz48a2V5IGFwcD0iRU4iIGRiLWlkPSJhdmR4MjV3cmQwYWQ1Z2Vw
YXJ4dmVwd2J6ZDlhcHdwejlkc3MiIHRpbWVzdGFtcD0iMTQzNzMwODQyMiI+NTYyPC9rZXk+PC9m
b3JlaWduLWtleXM+PHJlZi10eXBlIG5hbWU9IkpvdXJuYWwgQXJ0aWNsZSI+MTc8L3JlZi10eXBl
Pjxjb250cmlidXRvcnM+PGF1dGhvcnM+PGF1dGhvcj5NYW1hdGhhLCBILjwvYXV0aG9yPjxhdXRo
b3I+U3Jpbml2YXNhIFJhbywgTi4gSy48L2F1dGhvcj48YXV0aG9yPkxheG1hbiwgUi4gSC48L2F1
dGhvcj48YXV0aG9yPlNoaXZhc2hhbmthcmEsIEsuIFMuPC9hdXRob3I+PGF1dGhvcj5CaGF0dCwg
Ui4gTS48L2F1dGhvcj48YXV0aG9yPlBhdml0aHJhLCBLLiBDLjwvYXV0aG9yPjwvYXV0aG9ycz48
L2NvbnRyaWJ1dG9ycz48dGl0bGVzPjx0aXRsZT48c3R5bGUgZmFjZT0ibm9ybWFsIiBmb250PSJk
ZWZhdWx0IiBzaXplPSIxMDAlIj5JbXBhY3Qgb2YgZWxldmF0ZWQgQ088L3N0eWxlPjxzdHlsZSBm
YWNlPSJzdWJzY3JpcHQiIGZvbnQ9ImRlZmF1bHQiIHNpemU9IjEwMCUiPjI8L3N0eWxlPjxzdHls
ZSBmYWNlPSJub3JtYWwiIGZvbnQ9ImRlZmF1bHQiIHNpemU9IjEwMCUiPiBvbiBncm93dGgsIHBo
eXNpb2xvZ3ksIHlpZWxkLCBhbmQgcXVhbGl0eSBvZiB0b21hdG8gKDwvc3R5bGU+PHN0eWxlIGZh
Y2U9Iml0YWxpYyIgZm9udD0iZGVmYXVsdCIgc2l6ZT0iMTAwJSI+THljb3BlcnNpY29uIGVzY3Vs
ZW50dW08L3N0eWxlPjxzdHlsZSBmYWNlPSJub3JtYWwiIGZvbnQ9ImRlZmF1bHQiIHNpemU9IjEw
MCUiPiBNaWxsKSBjdi4gQXJrYSBBc2hpc2g8L3N0eWxlPjwvdGl0bGU+PHNlY29uZGFyeS10aXRs
ZT5QaG90b3N5bnRoZXRpY2E8L3NlY29uZGFyeS10aXRsZT48YWx0LXRpdGxlPlBob3Rvc3ludGhl
dGljYTwvYWx0LXRpdGxlPjwvdGl0bGVzPjxwZXJpb2RpY2FsPjxmdWxsLXRpdGxlPlBob3Rvc3lu
dGhldGljYTwvZnVsbC10aXRsZT48YWJici0xPlBob3Rvc3ludGhldGljYTwvYWJici0xPjwvcGVy
aW9kaWNhbD48YWx0LXBlcmlvZGljYWw+PGZ1bGwtdGl0bGU+UGhvdG9zeW50aGV0aWNhPC9mdWxs
LXRpdGxlPjxhYmJyLTE+UGhvdG9zeW50aGV0aWNhPC9hYmJyLTE+PC9hbHQtcGVyaW9kaWNhbD48
cGFnZXM+NTE5LTUyODwvcGFnZXM+PHZvbHVtZT41Mjwvdm9sdW1lPjxudW1iZXI+NDwvbnVtYmVy
PjxrZXl3b3Jkcz48a2V5d29yZD5nYXMgZXhjaGFuZ2U8L2tleXdvcmQ+PGtleXdvcmQ+Z3Jvd3Ro
IGNoYXJhY3RlcmlzdGljczwva2V5d29yZD48a2V5d29yZD5sZWFmIHdhdGVyIHN0YXR1czwva2V5
d29yZD48a2V5d29yZD5waWdtZW50czwva2V5d29yZD48a2V5d29yZD55aWVsZCBjaGFyYWN0ZXJp
c3RpY3M8L2tleXdvcmQ+PC9rZXl3b3Jkcz48ZGF0ZXM+PHllYXI+MjAxNDwveWVhcj48cHViLWRh
dGVzPjxkYXRlPjIwMTQvMTIvMDE8L2RhdGU+PC9wdWItZGF0ZXM+PC9kYXRlcz48cHVibGlzaGVy
PlRoZSBJbnN0aXR1dGUgb2YgRXhwZXJpbWVudGFsIEJpb2xvZ3kgb2YgdGhlIEN6ZWNoIEFjYWRl
bXkgb2YgU2NpZW5jZXM8L3B1Ymxpc2hlcj48aXNibj4wMzAwLTM2MDQ8L2lzYm4+PHVybHM+PHJl
bGF0ZWQtdXJscz48dXJsPmh0dHA6Ly9keC5kb2kub3JnLzEwLjEwMDcvczExMDk5LTAxNC0wMDU5
LTA8L3VybD48L3JlbGF0ZWQtdXJscz48L3VybHM+PGVsZWN0cm9uaWMtcmVzb3VyY2UtbnVtPmRv
aTogMTAuMTAwNy9zMTEwOTktMDE0LTAwNTktMDwvZWxlY3Ryb25pYy1yZXNvdXJjZS1udW0+PGxh
bmd1YWdlPkVuZ2xpc2g8L2xhbmd1YWdlPjwvcmVjb3JkPjwvQ2l0ZT48Q2l0ZT48QXV0aG9yPlpo
YW5nPC9BdXRob3I+PFllYXI+MjAxNDwvWWVhcj48UmVjTnVtPjU5MjwvUmVjTnVtPjxyZWNvcmQ+
PHJlYy1udW1iZXI+NTkyPC9yZWMtbnVtYmVyPjxmb3JlaWduLWtleXM+PGtleSBhcHA9IkVOIiBk
Yi1pZD0iYXZkeDI1d3JkMGFkNWdlcGFyeHZlcHdiemQ5YXB3cHo5ZHNzIiB0aW1lc3RhbXA9IjE0
NTM3NzQwOTUiPjU5Mjwva2V5PjwvZm9yZWlnbi1rZXlzPjxyZWYtdHlwZSBuYW1lPSJKb3VybmFs
IEFydGljbGUiPjE3PC9yZWYtdHlwZT48Y29udHJpYnV0b3JzPjxhdXRob3JzPjxhdXRob3I+Wmhh
bmcsIFpoaW1pbmc8L2F1dGhvcj48YXV0aG9yPkxpdSwgTGlob25nPC9hdXRob3I+PGF1dGhvcj5a
aGFuZywgTWluPC9hdXRob3I+PGF1dGhvcj5aaGFuZywgWW9uZ3Nvbmc8L2F1dGhvcj48YXV0aG9y
PldhbmcsIFFpYW9tZWk8L2F1dGhvcj48L2F1dGhvcnM+PC9jb250cmlidXRvcnM+PHRpdGxlcz48
dGl0bGU+RWZmZWN0IG9mIGNhcmJvbiBkaW94aWRlIGVucmljaG1lbnQgb24gaGVhbHRoLXByb21v
dGluZyBjb21wb3VuZHMgYW5kIG9yZ2Fub2xlcHRpYyBwcm9wZXJ0aWVzIG9mIHRvbWF0byBmcnVp
dHMgZ3Jvd24gaW4gZ3JlZW5ob3VzZTwvdGl0bGU+PHNlY29uZGFyeS10aXRsZT5Gb29kIENoZW0u
PC9zZWNvbmRhcnktdGl0bGU+PC90aXRsZXM+PHBlcmlvZGljYWw+PGZ1bGwtdGl0bGU+Rm9vZCBD
aGVtLjwvZnVsbC10aXRsZT48L3BlcmlvZGljYWw+PHBhZ2VzPjE1Ny0xNjM8L3BhZ2VzPjx2b2x1
bWU+MTUzPC92b2x1bWU+PGtleXdvcmRzPjxrZXl3b3JkPkNPMiBlbnJpY2htZW50PC9rZXl3b3Jk
PjxrZXl3b3JkPlRvbWF0byBmcnVpdDwva2V5d29yZD48a2V5d29yZD5DYXJvdGVub2lkczwva2V5
d29yZD48a2V5d29yZD5Pcmdhbm9sZXB0aWMgY2hhcmFjdGVyaXN0aWNzPC9rZXl3b3JkPjwva2V5
d29yZHM+PGRhdGVzPjx5ZWFyPjIwMTQ8L3llYXI+PHB1Yi1kYXRlcz48ZGF0ZT42LzE1LzwvZGF0
ZT48L3B1Yi1kYXRlcz48L2RhdGVzPjxpc2JuPjAzMDgtODE0NjwvaXNibj48dXJscz48cmVsYXRl
ZC11cmxzPjx1cmw+aHR0cDovL3d3dy5zY2llbmNlZGlyZWN0LmNvbS9zY2llbmNlL2FydGljbGUv
cGlpL1MwMzA4ODE0NjEzMDE5MTgzPC91cmw+PC9yZWxhdGVkLXVybHM+PC91cmxzPjxlbGVjdHJv
bmljLXJlc291cmNlLW51bT5kb2k6IDEwLjEwMTYvai5mb29kY2hlbS4yMDEzLjEyLjA1MjwvZWxl
Y3Ryb25pYy1yZXNvdXJjZS1udW0+PC9yZWNvcmQ+PC9DaXRlPjxDaXRlPjxBdXRob3I+TGk8L0F1
dGhvcj48WWVhcj4yMDA3PC9ZZWFyPjxSZWNOdW0+MTE2MTwvUmVjTnVtPjxyZWNvcmQ+PHJlYy1u
dW1iZXI+MTE2MTwvcmVjLW51bWJlcj48Zm9yZWlnbi1rZXlzPjxrZXkgYXBwPSJFTiIgZGItaWQ9
ImF2ZHgyNXdyZDBhZDVnZXBhcnh2ZXB3YnpkOWFwd3B6OWRzcyIgdGltZXN0YW1wPSIxNTE3OTg2
OTIwIj4xMTYxPC9rZXk+PC9mb3JlaWduLWtleXM+PHJlZi10eXBlIG5hbWU9IkpvdXJuYWwgQXJ0
aWNsZSI+MTc8L3JlZi10eXBlPjxjb250cmlidXRvcnM+PGF1dGhvcnM+PGF1dGhvcj5MaSwgRmFu
Z21pbjwvYXV0aG9yPjxhdXRob3I+V2FuZywgSnVuPC9hdXRob3I+PGF1dGhvcj5DaGVuLCBZdXBp
bmc8L2F1dGhvcj48YXV0aG9yPlpvdSwgWmhpcm9uZzwvYXV0aG9yPjxhdXRob3I+V2FuZywgWHVu
bGluZzwvYXV0aG9yPjxhdXRob3I+WXVlLCBNaW5nPC9hdXRob3I+PC9hdXRob3JzPjwvY29udHJp
YnV0b3JzPjx0aXRsZXM+PHRpdGxlPjxzdHlsZSBmYWNlPSJub3JtYWwiIGZvbnQ9ImRlZmF1bHQi
IHNpemU9IjEwMCUiPkNvbWJpbmVkIGVmZmVjdHMgb2YgZW5oYW5jZWQgdWx0cmF2aW9sZXQtQiBy
YWRpYXRpb24gYW5kIGRvdWJsZWQgQ088L3N0eWxlPjxzdHlsZSBmYWNlPSJzdWJzY3JpcHQiIGZv
bnQ9ImRlZmF1bHQiIHNpemU9IjEwMCUiPjI8L3N0eWxlPjxzdHlsZSBmYWNlPSJub3JtYWwiIGZv
bnQ9ImRlZmF1bHQiIHNpemU9IjEwMCUiPiBjb25jZW50cmF0aW9uIG9uIGdyb3d0aCwgZnJ1aXQg
cXVhbGl0eSBhbmQgeWllbGQgb2YgdG9tYXRvIGluIHdpbnRlciBwbGFzdGljIGdyZWVuaG91c2U8
L3N0eWxlPjwvdGl0bGU+PHNlY29uZGFyeS10aXRsZT5Gcm9udC4gQmlvbC4gQ2hpbmEgPC9zZWNv
bmRhcnktdGl0bGU+PC90aXRsZXM+PHBlcmlvZGljYWw+PGZ1bGwtdGl0bGU+RnJvbnQuIEJpb2wu
IENoaW5hPC9mdWxsLXRpdGxlPjwvcGVyaW9kaWNhbD48cGFnZXM+NDE0LTQxODwvcGFnZXM+PHZv
bHVtZT4yPC92b2x1bWU+PG51bWJlcj40PC9udW1iZXI+PGRhdGVzPjx5ZWFyPjIwMDc8L3llYXI+
PHB1Yi1kYXRlcz48ZGF0ZT4yMDA3LzEwLzAxPC9kYXRlPjwvcHViLWRhdGVzPjwvZGF0ZXM+PGlz
Ym4+MTY3My0zNjIyPC9pc2JuPjx1cmxzPjxyZWxhdGVkLXVybHM+PHVybD5odHRwczovL2RvaS5v
cmcvMTAuMTAwNy9zMTE1MTUtMDA3LTAwNjMteDwvdXJsPjwvcmVsYXRlZC11cmxzPjwvdXJscz48
ZWxlY3Ryb25pYy1yZXNvdXJjZS1udW0+ZG9pOiAxMC4xMDA3L3MxMTUxNS0wMDctMDA2My14PC9l
bGVjdHJvbmljLXJlc291cmNlLW51bT48L3JlY29yZD48L0NpdGU+PC9FbmROb3RlPgB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LcnVtYmVpbjwvQXV0aG9yPjxZZWFyPjIwMDY8L1llYXI+
PFJlY051bT43MTc8L1JlY051bT48RGlzcGxheVRleHQ+KEhlbHllcyBldCBhbC4sIDIwMTI7IEty
dW1iZWluIGV0IGFsLiwgMjAwNjsgTGkgZXQgYWwuLCAyMDA3OyBNYW1hdGhhIGV0IGFsLiwgMjAx
NDsgWmhhbmcgZXQgYWwuLCAyMDE0KTwvRGlzcGxheVRleHQ+PHJlY29yZD48cmVjLW51bWJlcj43
MTc8L3JlYy1udW1iZXI+PGZvcmVpZ24ta2V5cz48a2V5IGFwcD0iRU4iIGRiLWlkPSJhdmR4MjV3
cmQwYWQ1Z2VwYXJ4dmVwd2J6ZDlhcHdwejlkc3MiIHRpbWVzdGFtcD0iMTQ3NDg1NzQ3MiI+NzE3
PC9rZXk+PC9mb3JlaWduLWtleXM+PHJlZi10eXBlIG5hbWU9IkpvdXJuYWwgQXJ0aWNsZSI+MTc8
L3JlZi10eXBlPjxjb250cmlidXRvcnM+PGF1dGhvcnM+PGF1dGhvcj5LcnVtYmVpbiwgQS48L2F1
dGhvcj48YXV0aG9yPlNjaHdhcnosIEQuPC9hdXRob3I+PGF1dGhvcj5LbMOkcmluZywgSC4gUC48
L2F1dGhvcj48L2F1dGhvcnM+PC9jb250cmlidXRvcnM+PHRpdGxlcz48dGl0bGU+PHN0eWxlIGZh
Y2U9Im5vcm1hbCIgZm9udD0iZGVmYXVsdCIgc2l6ZT0iMTAwJSI+RWZmZWN0cyBvZiBlbnZpcm9u
bWVudGFsIGZhY3RvcnMgb24gY2Fyb3Rlbm9pZCBjb250ZW50IGluIHRvbWF0byAoPC9zdHlsZT48
c3R5bGUgZmFjZT0iaXRhbGljIiBmb250PSJkZWZhdWx0IiBzaXplPSIxMDAlIj5MeWNvcGVyc2lj
b24gZXNjdWxlbnR1bTwvc3R5bGU+PHN0eWxlIGZhY2U9Im5vcm1hbCIgZm9udD0iZGVmYXVsdCIg
c2l6ZT0iMTAwJSI+IEwuIE1pbGwuKSBncm93biBpbiBhIGdyZWVuaG91c2U8L3N0eWxlPjwvdGl0
bGU+PHNlY29uZGFyeS10aXRsZT5KLiBBcHBsLiBCb3QuIEZvb2QgUXVhbC48L3NlY29uZGFyeS10
aXRsZT48c2hvcnQtdGl0bGU+RWZmZWN0cyBvZiBlbnZpcm9ubWVudGFsIGZhY3RvcnMgb24gY2Fy
b3Rlbm9pZCBjb250ZW50IGluIHRvbWF0byAoIEx5Y29wZXJzaWNvbiBlc2N1bGVudHVtIChMLikg
TWlsbC4pIGdyb3duIGluIGEgZ3JlZW5ob3VzZTwvc2hvcnQtdGl0bGU+PC90aXRsZXM+PHBlcmlv
ZGljYWw+PGZ1bGwtdGl0bGU+Si4gQXBwbC4gQm90LiBGb29kIFF1YWwuPC9mdWxsLXRpdGxlPjwv
cGVyaW9kaWNhbD48cGFnZXM+MTYwLTE2NDwvcGFnZXM+PHZvbHVtZT44MDwvdm9sdW1lPjxudW1i
ZXI+MjwvbnVtYmVyPjxlZGl0aW9uPjIwMTItMTItMTE8L2VkaXRpb24+PHNlY3Rpb24+MTYwPC9z
ZWN0aW9uPjxkYXRlcz48eWVhcj4yMDA2PC95ZWFyPjxwdWItZGF0ZXM+PGRhdGU+MjAxMi0xMi0x
MTwvZGF0ZT48L3B1Yi1kYXRlcz48L2RhdGVzPjxpc2JuPjE0MzktMDQwWDwvaXNibj48dXJscz48
cmVsYXRlZC11cmxzPjx1cmw+aHR0cDovL3B1Yi5qa2kuYnVuZC5kZS9pbmRleC5waHAvSkFCRlEv
YXJ0aWNsZS92aWV3LzIxNzc8L3VybD48L3JlbGF0ZWQtdXJscz48L3VybHM+PC9yZWNvcmQ+PC9D
aXRlPjxDaXRlPjxBdXRob3I+SGVseWVzPC9BdXRob3I+PFllYXI+MjAxMjwvWWVhcj48UmVjTnVt
PjEwOTY8L1JlY051bT48cmVjb3JkPjxyZWMtbnVtYmVyPjEwOTY8L3JlYy1udW1iZXI+PGZvcmVp
Z24ta2V5cz48a2V5IGFwcD0iRU4iIGRiLWlkPSJhdmR4MjV3cmQwYWQ1Z2VwYXJ4dmVwd2J6ZDlh
cHdwejlkc3MiIHRpbWVzdGFtcD0iMTUwODMwMjg3NCI+MTA5Njwva2V5PjwvZm9yZWlnbi1rZXlz
PjxyZWYtdHlwZSBuYW1lPSJKb3VybmFsIEFydGljbGUiPjE3PC9yZWYtdHlwZT48Y29udHJpYnV0
b3JzPjxhdXRob3JzPjxhdXRob3I+SGVseWVzLCBMLjwvYXV0aG9yPjxhdXRob3I+THVnYXNpLCBB
LjwvYXV0aG9yPjxhdXRob3I+TmVtw6lueWksIEEuPC9hdXRob3I+PGF1dGhvcj5Qw6lrLCBaLjwv
YXV0aG9yPjwvYXV0aG9ycz48L2NvbnRyaWJ1dG9ycz48dGl0bGVzPjx0aXRsZT48c3R5bGUgZmFj
ZT0ibm9ybWFsIiBmb250PSJkZWZhdWx0IiBzaXplPSIxMDAlIj5UaGUgc2ltdWx0YW5lb3VzIGVm
ZmVjdCBvZiBlbGV2YXRlZCBDTzwvc3R5bGU+PHN0eWxlIGZhY2U9InN1YnNjcmlwdCIgZm9udD0i
ZGVmYXVsdCIgc2l6ZT0iMTAwJSI+Mjwvc3R5bGU+PHN0eWxlIGZhY2U9Im5vcm1hbCIgZm9udD0i
ZGVmYXVsdCIgc2l6ZT0iMTAwJSI+LWxldmVsIGFuZCBuaXRyb2dlbi1zdXBwbHkgb24gdGhlIGZy
dWl0IGNvbXBvbmVudHMgb2YgdG9tYXRvPC9zdHlsZT48L3RpdGxlPjxzZWNvbmRhcnktdGl0bGU+
QWN0YSBBbGltZW50PC9zZWNvbmRhcnktdGl0bGU+PC90aXRsZXM+PHBlcmlvZGljYWw+PGZ1bGwt
dGl0bGU+QWN0YSBBbGltZW50PC9mdWxsLXRpdGxlPjwvcGVyaW9kaWNhbD48cGFnZXM+MjY1LTI3
MTwvcGFnZXM+PHZvbHVtZT40MTwvdm9sdW1lPjxudW1iZXI+MjwvbnVtYmVyPjxkYXRlcz48eWVh
cj4yMDEyPC95ZWFyPjxwdWItZGF0ZXM+PGRhdGU+MjAxMi8wNi8wMTwvZGF0ZT48L3B1Yi1kYXRl
cz48L2RhdGVzPjxwdWJsaXNoZXI+QWthZMOpbWlhaSBLaWFkw7M8L3B1Ymxpc2hlcj48aXNibj4w
MTM5LTMwMDY8L2lzYm4+PHVybHM+PHJlbGF0ZWQtdXJscz48dXJsPmh0dHBzOi8vZG9pLm9yZy8x
MC4xNTU2L0FBbGltLjQxLjIwMTIuMi4xMzwvdXJsPjwvcmVsYXRlZC11cmxzPjwvdXJscz48ZWxl
Y3Ryb25pYy1yZXNvdXJjZS1udW0+ZG9pOiAxMC4xNTU2L0FBbGltLjQxLjIwMTIuMi4xMzwvZWxl
Y3Ryb25pYy1yZXNvdXJjZS1udW0+PGFjY2Vzcy1kYXRlPjIwMTcvMTAvMTc8L2FjY2Vzcy1kYXRl
PjwvcmVjb3JkPjwvQ2l0ZT48Q2l0ZT48QXV0aG9yPk1hbWF0aGE8L0F1dGhvcj48WWVhcj4yMDE0
PC9ZZWFyPjxSZWNOdW0+NTYyPC9SZWNOdW0+PHJlY29yZD48cmVjLW51bWJlcj41NjI8L3JlYy1u
dW1iZXI+PGZvcmVpZ24ta2V5cz48a2V5IGFwcD0iRU4iIGRiLWlkPSJhdmR4MjV3cmQwYWQ1Z2Vw
YXJ4dmVwd2J6ZDlhcHdwejlkc3MiIHRpbWVzdGFtcD0iMTQzNzMwODQyMiI+NTYyPC9rZXk+PC9m
b3JlaWduLWtleXM+PHJlZi10eXBlIG5hbWU9IkpvdXJuYWwgQXJ0aWNsZSI+MTc8L3JlZi10eXBl
Pjxjb250cmlidXRvcnM+PGF1dGhvcnM+PGF1dGhvcj5NYW1hdGhhLCBILjwvYXV0aG9yPjxhdXRo
b3I+U3Jpbml2YXNhIFJhbywgTi4gSy48L2F1dGhvcj48YXV0aG9yPkxheG1hbiwgUi4gSC48L2F1
dGhvcj48YXV0aG9yPlNoaXZhc2hhbmthcmEsIEsuIFMuPC9hdXRob3I+PGF1dGhvcj5CaGF0dCwg
Ui4gTS48L2F1dGhvcj48YXV0aG9yPlBhdml0aHJhLCBLLiBDLjwvYXV0aG9yPjwvYXV0aG9ycz48
L2NvbnRyaWJ1dG9ycz48dGl0bGVzPjx0aXRsZT48c3R5bGUgZmFjZT0ibm9ybWFsIiBmb250PSJk
ZWZhdWx0IiBzaXplPSIxMDAlIj5JbXBhY3Qgb2YgZWxldmF0ZWQgQ088L3N0eWxlPjxzdHlsZSBm
YWNlPSJzdWJzY3JpcHQiIGZvbnQ9ImRlZmF1bHQiIHNpemU9IjEwMCUiPjI8L3N0eWxlPjxzdHls
ZSBmYWNlPSJub3JtYWwiIGZvbnQ9ImRlZmF1bHQiIHNpemU9IjEwMCUiPiBvbiBncm93dGgsIHBo
eXNpb2xvZ3ksIHlpZWxkLCBhbmQgcXVhbGl0eSBvZiB0b21hdG8gKDwvc3R5bGU+PHN0eWxlIGZh
Y2U9Iml0YWxpYyIgZm9udD0iZGVmYXVsdCIgc2l6ZT0iMTAwJSI+THljb3BlcnNpY29uIGVzY3Vs
ZW50dW08L3N0eWxlPjxzdHlsZSBmYWNlPSJub3JtYWwiIGZvbnQ9ImRlZmF1bHQiIHNpemU9IjEw
MCUiPiBNaWxsKSBjdi4gQXJrYSBBc2hpc2g8L3N0eWxlPjwvdGl0bGU+PHNlY29uZGFyeS10aXRs
ZT5QaG90b3N5bnRoZXRpY2E8L3NlY29uZGFyeS10aXRsZT48YWx0LXRpdGxlPlBob3Rvc3ludGhl
dGljYTwvYWx0LXRpdGxlPjwvdGl0bGVzPjxwZXJpb2RpY2FsPjxmdWxsLXRpdGxlPlBob3Rvc3lu
dGhldGljYTwvZnVsbC10aXRsZT48YWJici0xPlBob3Rvc3ludGhldGljYTwvYWJici0xPjwvcGVy
aW9kaWNhbD48YWx0LXBlcmlvZGljYWw+PGZ1bGwtdGl0bGU+UGhvdG9zeW50aGV0aWNhPC9mdWxs
LXRpdGxlPjxhYmJyLTE+UGhvdG9zeW50aGV0aWNhPC9hYmJyLTE+PC9hbHQtcGVyaW9kaWNhbD48
cGFnZXM+NTE5LTUyODwvcGFnZXM+PHZvbHVtZT41Mjwvdm9sdW1lPjxudW1iZXI+NDwvbnVtYmVy
PjxrZXl3b3Jkcz48a2V5d29yZD5nYXMgZXhjaGFuZ2U8L2tleXdvcmQ+PGtleXdvcmQ+Z3Jvd3Ro
IGNoYXJhY3RlcmlzdGljczwva2V5d29yZD48a2V5d29yZD5sZWFmIHdhdGVyIHN0YXR1czwva2V5
d29yZD48a2V5d29yZD5waWdtZW50czwva2V5d29yZD48a2V5d29yZD55aWVsZCBjaGFyYWN0ZXJp
c3RpY3M8L2tleXdvcmQ+PC9rZXl3b3Jkcz48ZGF0ZXM+PHllYXI+MjAxNDwveWVhcj48cHViLWRh
dGVzPjxkYXRlPjIwMTQvMTIvMDE8L2RhdGU+PC9wdWItZGF0ZXM+PC9kYXRlcz48cHVibGlzaGVy
PlRoZSBJbnN0aXR1dGUgb2YgRXhwZXJpbWVudGFsIEJpb2xvZ3kgb2YgdGhlIEN6ZWNoIEFjYWRl
bXkgb2YgU2NpZW5jZXM8L3B1Ymxpc2hlcj48aXNibj4wMzAwLTM2MDQ8L2lzYm4+PHVybHM+PHJl
bGF0ZWQtdXJscz48dXJsPmh0dHA6Ly9keC5kb2kub3JnLzEwLjEwMDcvczExMDk5LTAxNC0wMDU5
LTA8L3VybD48L3JlbGF0ZWQtdXJscz48L3VybHM+PGVsZWN0cm9uaWMtcmVzb3VyY2UtbnVtPmRv
aTogMTAuMTAwNy9zMTEwOTktMDE0LTAwNTktMDwvZWxlY3Ryb25pYy1yZXNvdXJjZS1udW0+PGxh
bmd1YWdlPkVuZ2xpc2g8L2xhbmd1YWdlPjwvcmVjb3JkPjwvQ2l0ZT48Q2l0ZT48QXV0aG9yPlpo
YW5nPC9BdXRob3I+PFllYXI+MjAxNDwvWWVhcj48UmVjTnVtPjU5MjwvUmVjTnVtPjxyZWNvcmQ+
PHJlYy1udW1iZXI+NTkyPC9yZWMtbnVtYmVyPjxmb3JlaWduLWtleXM+PGtleSBhcHA9IkVOIiBk
Yi1pZD0iYXZkeDI1d3JkMGFkNWdlcGFyeHZlcHdiemQ5YXB3cHo5ZHNzIiB0aW1lc3RhbXA9IjE0
NTM3NzQwOTUiPjU5Mjwva2V5PjwvZm9yZWlnbi1rZXlzPjxyZWYtdHlwZSBuYW1lPSJKb3VybmFs
IEFydGljbGUiPjE3PC9yZWYtdHlwZT48Y29udHJpYnV0b3JzPjxhdXRob3JzPjxhdXRob3I+Wmhh
bmcsIFpoaW1pbmc8L2F1dGhvcj48YXV0aG9yPkxpdSwgTGlob25nPC9hdXRob3I+PGF1dGhvcj5a
aGFuZywgTWluPC9hdXRob3I+PGF1dGhvcj5aaGFuZywgWW9uZ3Nvbmc8L2F1dGhvcj48YXV0aG9y
PldhbmcsIFFpYW9tZWk8L2F1dGhvcj48L2F1dGhvcnM+PC9jb250cmlidXRvcnM+PHRpdGxlcz48
dGl0bGU+RWZmZWN0IG9mIGNhcmJvbiBkaW94aWRlIGVucmljaG1lbnQgb24gaGVhbHRoLXByb21v
dGluZyBjb21wb3VuZHMgYW5kIG9yZ2Fub2xlcHRpYyBwcm9wZXJ0aWVzIG9mIHRvbWF0byBmcnVp
dHMgZ3Jvd24gaW4gZ3JlZW5ob3VzZTwvdGl0bGU+PHNlY29uZGFyeS10aXRsZT5Gb29kIENoZW0u
PC9zZWNvbmRhcnktdGl0bGU+PC90aXRsZXM+PHBlcmlvZGljYWw+PGZ1bGwtdGl0bGU+Rm9vZCBD
aGVtLjwvZnVsbC10aXRsZT48L3BlcmlvZGljYWw+PHBhZ2VzPjE1Ny0xNjM8L3BhZ2VzPjx2b2x1
bWU+MTUzPC92b2x1bWU+PGtleXdvcmRzPjxrZXl3b3JkPkNPMiBlbnJpY2htZW50PC9rZXl3b3Jk
PjxrZXl3b3JkPlRvbWF0byBmcnVpdDwva2V5d29yZD48a2V5d29yZD5DYXJvdGVub2lkczwva2V5
d29yZD48a2V5d29yZD5Pcmdhbm9sZXB0aWMgY2hhcmFjdGVyaXN0aWNzPC9rZXl3b3JkPjwva2V5
d29yZHM+PGRhdGVzPjx5ZWFyPjIwMTQ8L3llYXI+PHB1Yi1kYXRlcz48ZGF0ZT42LzE1LzwvZGF0
ZT48L3B1Yi1kYXRlcz48L2RhdGVzPjxpc2JuPjAzMDgtODE0NjwvaXNibj48dXJscz48cmVsYXRl
ZC11cmxzPjx1cmw+aHR0cDovL3d3dy5zY2llbmNlZGlyZWN0LmNvbS9zY2llbmNlL2FydGljbGUv
cGlpL1MwMzA4ODE0NjEzMDE5MTgzPC91cmw+PC9yZWxhdGVkLXVybHM+PC91cmxzPjxlbGVjdHJv
bmljLXJlc291cmNlLW51bT5kb2k6IDEwLjEwMTYvai5mb29kY2hlbS4yMDEzLjEyLjA1MjwvZWxl
Y3Ryb25pYy1yZXNvdXJjZS1udW0+PC9yZWNvcmQ+PC9DaXRlPjxDaXRlPjxBdXRob3I+TGk8L0F1
dGhvcj48WWVhcj4yMDA3PC9ZZWFyPjxSZWNOdW0+MTE2MTwvUmVjTnVtPjxyZWNvcmQ+PHJlYy1u
dW1iZXI+MTE2MTwvcmVjLW51bWJlcj48Zm9yZWlnbi1rZXlzPjxrZXkgYXBwPSJFTiIgZGItaWQ9
ImF2ZHgyNXdyZDBhZDVnZXBhcnh2ZXB3YnpkOWFwd3B6OWRzcyIgdGltZXN0YW1wPSIxNTE3OTg2
OTIwIj4xMTYxPC9rZXk+PC9mb3JlaWduLWtleXM+PHJlZi10eXBlIG5hbWU9IkpvdXJuYWwgQXJ0
aWNsZSI+MTc8L3JlZi10eXBlPjxjb250cmlidXRvcnM+PGF1dGhvcnM+PGF1dGhvcj5MaSwgRmFu
Z21pbjwvYXV0aG9yPjxhdXRob3I+V2FuZywgSnVuPC9hdXRob3I+PGF1dGhvcj5DaGVuLCBZdXBp
bmc8L2F1dGhvcj48YXV0aG9yPlpvdSwgWmhpcm9uZzwvYXV0aG9yPjxhdXRob3I+V2FuZywgWHVu
bGluZzwvYXV0aG9yPjxhdXRob3I+WXVlLCBNaW5nPC9hdXRob3I+PC9hdXRob3JzPjwvY29udHJp
YnV0b3JzPjx0aXRsZXM+PHRpdGxlPjxzdHlsZSBmYWNlPSJub3JtYWwiIGZvbnQ9ImRlZmF1bHQi
IHNpemU9IjEwMCUiPkNvbWJpbmVkIGVmZmVjdHMgb2YgZW5oYW5jZWQgdWx0cmF2aW9sZXQtQiBy
YWRpYXRpb24gYW5kIGRvdWJsZWQgQ088L3N0eWxlPjxzdHlsZSBmYWNlPSJzdWJzY3JpcHQiIGZv
bnQ9ImRlZmF1bHQiIHNpemU9IjEwMCUiPjI8L3N0eWxlPjxzdHlsZSBmYWNlPSJub3JtYWwiIGZv
bnQ9ImRlZmF1bHQiIHNpemU9IjEwMCUiPiBjb25jZW50cmF0aW9uIG9uIGdyb3d0aCwgZnJ1aXQg
cXVhbGl0eSBhbmQgeWllbGQgb2YgdG9tYXRvIGluIHdpbnRlciBwbGFzdGljIGdyZWVuaG91c2U8
L3N0eWxlPjwvdGl0bGU+PHNlY29uZGFyeS10aXRsZT5Gcm9udC4gQmlvbC4gQ2hpbmEgPC9zZWNv
bmRhcnktdGl0bGU+PC90aXRsZXM+PHBlcmlvZGljYWw+PGZ1bGwtdGl0bGU+RnJvbnQuIEJpb2wu
IENoaW5hPC9mdWxsLXRpdGxlPjwvcGVyaW9kaWNhbD48cGFnZXM+NDE0LTQxODwvcGFnZXM+PHZv
bHVtZT4yPC92b2x1bWU+PG51bWJlcj40PC9udW1iZXI+PGRhdGVzPjx5ZWFyPjIwMDc8L3llYXI+
PHB1Yi1kYXRlcz48ZGF0ZT4yMDA3LzEwLzAxPC9kYXRlPjwvcHViLWRhdGVzPjwvZGF0ZXM+PGlz
Ym4+MTY3My0zNjIyPC9pc2JuPjx1cmxzPjxyZWxhdGVkLXVybHM+PHVybD5odHRwczovL2RvaS5v
cmcvMTAuMTAwNy9zMTE1MTUtMDA3LTAwNjMteDwvdXJsPjwvcmVsYXRlZC11cmxzPjwvdXJscz48
ZWxlY3Ryb25pYy1yZXNvdXJjZS1udW0+ZG9pOiAxMC4xMDA3L3MxMTUxNS0wMDctMDA2My14PC9l
bGVjdHJvbmljLXJlc291cmNlLW51bT48L3JlY29yZD48L0NpdGU+PC9FbmROb3RlPgB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lyes et al., 2012; Krumbein et al., 2006; Li et al., 2007; Mamatha et al., 2014; Zhang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6C73D9C9" w14:textId="77777777" w:rsidTr="00227BCF">
        <w:trPr>
          <w:jc w:val="center"/>
        </w:trPr>
        <w:tc>
          <w:tcPr>
            <w:tcW w:w="1719" w:type="dxa"/>
          </w:tcPr>
          <w:p w14:paraId="1494B82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28694A3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92" w:type="dxa"/>
          </w:tcPr>
          <w:p w14:paraId="6A522575" w14:textId="71D5A63D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T</w:t>
            </w:r>
            <w:r w:rsidRPr="00DB375D">
              <w:rPr>
                <w:sz w:val="22"/>
                <w:szCs w:val="22"/>
                <w:lang w:val="en-AU"/>
              </w:rPr>
              <w:t>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ZWx5ZXM8L0F1dGhvcj48WWVhcj4yMDEyPC9ZZWFyPjxS
ZWNOdW0+MTA5NjwvUmVjTnVtPjxEaXNwbGF5VGV4dD4oSGVseWVzIGV0IGFsLiwgMjAxMjsgTWFt
YXRoYSBldCBhbC4sIDIwMTQpPC9EaXNwbGF5VGV4dD48cmVjb3JkPjxyZWMtbnVtYmVyPjEwOTY8
L3JlYy1udW1iZXI+PGZvcmVpZ24ta2V5cz48a2V5IGFwcD0iRU4iIGRiLWlkPSJhdmR4MjV3cmQw
YWQ1Z2VwYXJ4dmVwd2J6ZDlhcHdwejlkc3MiIHRpbWVzdGFtcD0iMTUwODMwMjg3NCI+MTA5Njwv
a2V5PjwvZm9yZWlnbi1rZXlzPjxyZWYtdHlwZSBuYW1lPSJKb3VybmFsIEFydGljbGUiPjE3PC9y
ZWYtdHlwZT48Y29udHJpYnV0b3JzPjxhdXRob3JzPjxhdXRob3I+SGVseWVzLCBMLjwvYXV0aG9y
PjxhdXRob3I+THVnYXNpLCBBLjwvYXV0aG9yPjxhdXRob3I+TmVtw6lueWksIEEuPC9hdXRob3I+
PGF1dGhvcj5Qw6lrLCBaLjwvYXV0aG9yPjwvYXV0aG9ycz48L2NvbnRyaWJ1dG9ycz48dGl0bGVz
Pjx0aXRsZT48c3R5bGUgZmFjZT0ibm9ybWFsIiBmb250PSJkZWZhdWx0IiBzaXplPSIxMDAlIj5U
aGUgc2ltdWx0YW5lb3VzIGVmZmVjdCBvZiBlbGV2YXRlZCBDTzwvc3R5bGU+PHN0eWxlIGZhY2U9
InN1YnNjcmlwdCIgZm9udD0iZGVmYXVsdCIgc2l6ZT0iMTAwJSI+Mjwvc3R5bGU+PHN0eWxlIGZh
Y2U9Im5vcm1hbCIgZm9udD0iZGVmYXVsdCIgc2l6ZT0iMTAwJSI+LWxldmVsIGFuZCBuaXRyb2dl
bi1zdXBwbHkgb24gdGhlIGZydWl0IGNvbXBvbmVudHMgb2YgdG9tYXRvPC9zdHlsZT48L3RpdGxl
PjxzZWNvbmRhcnktdGl0bGU+QWN0YSBBbGltZW50PC9zZWNvbmRhcnktdGl0bGU+PC90aXRsZXM+
PHBlcmlvZGljYWw+PGZ1bGwtdGl0bGU+QWN0YSBBbGltZW50PC9mdWxsLXRpdGxlPjwvcGVyaW9k
aWNhbD48cGFnZXM+MjY1LTI3MTwvcGFnZXM+PHZvbHVtZT40MTwvdm9sdW1lPjxudW1iZXI+Mjwv
bnVtYmVyPjxkYXRlcz48eWVhcj4yMDEyPC95ZWFyPjxwdWItZGF0ZXM+PGRhdGU+MjAxMi8wNi8w
MTwvZGF0ZT48L3B1Yi1kYXRlcz48L2RhdGVzPjxwdWJsaXNoZXI+QWthZMOpbWlhaSBLaWFkw7M8
L3B1Ymxpc2hlcj48aXNibj4wMTM5LTMwMDY8L2lzYm4+PHVybHM+PHJlbGF0ZWQtdXJscz48dXJs
Pmh0dHBzOi8vZG9pLm9yZy8xMC4xNTU2L0FBbGltLjQxLjIwMTIuMi4xMzwvdXJsPjwvcmVsYXRl
ZC11cmxzPjwvdXJscz48ZWxlY3Ryb25pYy1yZXNvdXJjZS1udW0+ZG9pOiAxMC4xNTU2L0FBbGlt
LjQxLjIwMTIuMi4xMzwvZWxlY3Ryb25pYy1yZXNvdXJjZS1udW0+PGFjY2Vzcy1kYXRlPjIwMTcv
MTAvMTc8L2FjY2Vzcy1kYXRlPjwvcmVjb3JkPjwvQ2l0ZT48Q2l0ZT48QXV0aG9yPk1hbWF0aGE8
L0F1dGhvcj48WWVhcj4yMDE0PC9ZZWFyPjxSZWNOdW0+NTYyPC9SZWNOdW0+PHJlY29yZD48cmVj
LW51bWJlcj41NjI8L3JlYy1udW1iZXI+PGZvcmVpZ24ta2V5cz48a2V5IGFwcD0iRU4iIGRiLWlk
PSJhdmR4MjV3cmQwYWQ1Z2VwYXJ4dmVwd2J6ZDlhcHdwejlkc3MiIHRpbWVzdGFtcD0iMTQzNzMw
ODQyMiI+NTYyPC9rZXk+PC9mb3JlaWduLWtleXM+PHJlZi10eXBlIG5hbWU9IkpvdXJuYWwgQXJ0
aWNsZSI+MTc8L3JlZi10eXBlPjxjb250cmlidXRvcnM+PGF1dGhvcnM+PGF1dGhvcj5NYW1hdGhh
LCBILjwvYXV0aG9yPjxhdXRob3I+U3Jpbml2YXNhIFJhbywgTi4gSy48L2F1dGhvcj48YXV0aG9y
PkxheG1hbiwgUi4gSC48L2F1dGhvcj48YXV0aG9yPlNoaXZhc2hhbmthcmEsIEsuIFMuPC9hdXRo
b3I+PGF1dGhvcj5CaGF0dCwgUi4gTS48L2F1dGhvcj48YXV0aG9yPlBhdml0aHJhLCBLLiBDLjwv
YXV0aG9yPjwvYXV0aG9ycz48L2NvbnRyaWJ1dG9ycz48dGl0bGVzPjx0aXRsZT48c3R5bGUgZmFj
ZT0ibm9ybWFsIiBmb250PSJkZWZhdWx0IiBzaXplPSIxMDAlIj5JbXBhY3Qgb2YgZWxldmF0ZWQg
Q088L3N0eWxlPjxzdHlsZSBmYWNlPSJzdWJzY3JpcHQiIGZvbnQ9ImRlZmF1bHQiIHNpemU9IjEw
MCUiPjI8L3N0eWxlPjxzdHlsZSBmYWNlPSJub3JtYWwiIGZvbnQ9ImRlZmF1bHQiIHNpemU9IjEw
MCUiPiBvbiBncm93dGgsIHBoeXNpb2xvZ3ksIHlpZWxkLCBhbmQgcXVhbGl0eSBvZiB0b21hdG8g
KDwvc3R5bGU+PHN0eWxlIGZhY2U9Iml0YWxpYyIgZm9udD0iZGVmYXVsdCIgc2l6ZT0iMTAwJSI+
THljb3BlcnNpY29uIGVzY3VsZW50dW08L3N0eWxlPjxzdHlsZSBmYWNlPSJub3JtYWwiIGZvbnQ9
ImRlZmF1bHQiIHNpemU9IjEwMCUiPiBNaWxsKSBjdi4gQXJrYSBBc2hpc2g8L3N0eWxlPjwvdGl0
bGU+PHNlY29uZGFyeS10aXRsZT5QaG90b3N5bnRoZXRpY2E8L3NlY29uZGFyeS10aXRsZT48YWx0
LXRpdGxlPlBob3Rvc3ludGhldGljYTwvYWx0LXRpdGxlPjwvdGl0bGVzPjxwZXJpb2RpY2FsPjxm
dWxsLXRpdGxlPlBob3Rvc3ludGhldGljYTwvZnVsbC10aXRsZT48YWJici0xPlBob3Rvc3ludGhl
dGljYTwvYWJici0xPjwvcGVyaW9kaWNhbD48YWx0LXBlcmlvZGljYWw+PGZ1bGwtdGl0bGU+UGhv
dG9zeW50aGV0aWNhPC9mdWxsLXRpdGxlPjxhYmJyLTE+UGhvdG9zeW50aGV0aWNhPC9hYmJyLTE+
PC9hbHQtcGVyaW9kaWNhbD48cGFnZXM+NTE5LTUyODwvcGFnZXM+PHZvbHVtZT41Mjwvdm9sdW1l
PjxudW1iZXI+NDwvbnVtYmVyPjxrZXl3b3Jkcz48a2V5d29yZD5nYXMgZXhjaGFuZ2U8L2tleXdv
cmQ+PGtleXdvcmQ+Z3Jvd3RoIGNoYXJhY3RlcmlzdGljczwva2V5d29yZD48a2V5d29yZD5sZWFm
IHdhdGVyIHN0YXR1czwva2V5d29yZD48a2V5d29yZD5waWdtZW50czwva2V5d29yZD48a2V5d29y
ZD55aWVsZCBjaGFyYWN0ZXJpc3RpY3M8L2tleXdvcmQ+PC9rZXl3b3Jkcz48ZGF0ZXM+PHllYXI+
MjAxNDwveWVhcj48cHViLWRhdGVzPjxkYXRlPjIwMTQvMTIvMDE8L2RhdGU+PC9wdWItZGF0ZXM+
PC9kYXRlcz48cHVibGlzaGVyPlRoZSBJbnN0aXR1dGUgb2YgRXhwZXJpbWVudGFsIEJpb2xvZ3kg
b2YgdGhlIEN6ZWNoIEFjYWRlbXkgb2YgU2NpZW5jZXM8L3B1Ymxpc2hlcj48aXNibj4wMzAwLTM2
MDQ8L2lzYm4+PHVybHM+PHJlbGF0ZWQtdXJscz48dXJsPmh0dHA6Ly9keC5kb2kub3JnLzEwLjEw
MDcvczExMDk5LTAxNC0wMDU5LTA8L3VybD48L3JlbGF0ZWQtdXJscz48L3VybHM+PGVsZWN0cm9u
aWMtcmVzb3VyY2UtbnVtPmRvaTogMTAuMTAwNy9zMTEwOTktMDE0LTAwNTktMDwvZWxlY3Ryb25p
Yy1yZXNvdXJjZS1udW0+PGxhbmd1YWdlPkVuZ2xpc2g8L2xhbmd1YWdlPjwvcmVjb3JkPjwvQ2l0
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ZWx5ZXM8L0F1dGhvcj48WWVhcj4yMDEyPC9ZZWFyPjxS
ZWNOdW0+MTA5NjwvUmVjTnVtPjxEaXNwbGF5VGV4dD4oSGVseWVzIGV0IGFsLiwgMjAxMjsgTWFt
YXRoYSBldCBhbC4sIDIwMTQpPC9EaXNwbGF5VGV4dD48cmVjb3JkPjxyZWMtbnVtYmVyPjEwOTY8
L3JlYy1udW1iZXI+PGZvcmVpZ24ta2V5cz48a2V5IGFwcD0iRU4iIGRiLWlkPSJhdmR4MjV3cmQw
YWQ1Z2VwYXJ4dmVwd2J6ZDlhcHdwejlkc3MiIHRpbWVzdGFtcD0iMTUwODMwMjg3NCI+MTA5Njwv
a2V5PjwvZm9yZWlnbi1rZXlzPjxyZWYtdHlwZSBuYW1lPSJKb3VybmFsIEFydGljbGUiPjE3PC9y
ZWYtdHlwZT48Y29udHJpYnV0b3JzPjxhdXRob3JzPjxhdXRob3I+SGVseWVzLCBMLjwvYXV0aG9y
PjxhdXRob3I+THVnYXNpLCBBLjwvYXV0aG9yPjxhdXRob3I+TmVtw6lueWksIEEuPC9hdXRob3I+
PGF1dGhvcj5Qw6lrLCBaLjwvYXV0aG9yPjwvYXV0aG9ycz48L2NvbnRyaWJ1dG9ycz48dGl0bGVz
Pjx0aXRsZT48c3R5bGUgZmFjZT0ibm9ybWFsIiBmb250PSJkZWZhdWx0IiBzaXplPSIxMDAlIj5U
aGUgc2ltdWx0YW5lb3VzIGVmZmVjdCBvZiBlbGV2YXRlZCBDTzwvc3R5bGU+PHN0eWxlIGZhY2U9
InN1YnNjcmlwdCIgZm9udD0iZGVmYXVsdCIgc2l6ZT0iMTAwJSI+Mjwvc3R5bGU+PHN0eWxlIGZh
Y2U9Im5vcm1hbCIgZm9udD0iZGVmYXVsdCIgc2l6ZT0iMTAwJSI+LWxldmVsIGFuZCBuaXRyb2dl
bi1zdXBwbHkgb24gdGhlIGZydWl0IGNvbXBvbmVudHMgb2YgdG9tYXRvPC9zdHlsZT48L3RpdGxl
PjxzZWNvbmRhcnktdGl0bGU+QWN0YSBBbGltZW50PC9zZWNvbmRhcnktdGl0bGU+PC90aXRsZXM+
PHBlcmlvZGljYWw+PGZ1bGwtdGl0bGU+QWN0YSBBbGltZW50PC9mdWxsLXRpdGxlPjwvcGVyaW9k
aWNhbD48cGFnZXM+MjY1LTI3MTwvcGFnZXM+PHZvbHVtZT40MTwvdm9sdW1lPjxudW1iZXI+Mjwv
bnVtYmVyPjxkYXRlcz48eWVhcj4yMDEyPC95ZWFyPjxwdWItZGF0ZXM+PGRhdGU+MjAxMi8wNi8w
MTwvZGF0ZT48L3B1Yi1kYXRlcz48L2RhdGVzPjxwdWJsaXNoZXI+QWthZMOpbWlhaSBLaWFkw7M8
L3B1Ymxpc2hlcj48aXNibj4wMTM5LTMwMDY8L2lzYm4+PHVybHM+PHJlbGF0ZWQtdXJscz48dXJs
Pmh0dHBzOi8vZG9pLm9yZy8xMC4xNTU2L0FBbGltLjQxLjIwMTIuMi4xMzwvdXJsPjwvcmVsYXRl
ZC11cmxzPjwvdXJscz48ZWxlY3Ryb25pYy1yZXNvdXJjZS1udW0+ZG9pOiAxMC4xNTU2L0FBbGlt
LjQxLjIwMTIuMi4xMzwvZWxlY3Ryb25pYy1yZXNvdXJjZS1udW0+PGFjY2Vzcy1kYXRlPjIwMTcv
MTAvMTc8L2FjY2Vzcy1kYXRlPjwvcmVjb3JkPjwvQ2l0ZT48Q2l0ZT48QXV0aG9yPk1hbWF0aGE8
L0F1dGhvcj48WWVhcj4yMDE0PC9ZZWFyPjxSZWNOdW0+NTYyPC9SZWNOdW0+PHJlY29yZD48cmVj
LW51bWJlcj41NjI8L3JlYy1udW1iZXI+PGZvcmVpZ24ta2V5cz48a2V5IGFwcD0iRU4iIGRiLWlk
PSJhdmR4MjV3cmQwYWQ1Z2VwYXJ4dmVwd2J6ZDlhcHdwejlkc3MiIHRpbWVzdGFtcD0iMTQzNzMw
ODQyMiI+NTYyPC9rZXk+PC9mb3JlaWduLWtleXM+PHJlZi10eXBlIG5hbWU9IkpvdXJuYWwgQXJ0
aWNsZSI+MTc8L3JlZi10eXBlPjxjb250cmlidXRvcnM+PGF1dGhvcnM+PGF1dGhvcj5NYW1hdGhh
LCBILjwvYXV0aG9yPjxhdXRob3I+U3Jpbml2YXNhIFJhbywgTi4gSy48L2F1dGhvcj48YXV0aG9y
PkxheG1hbiwgUi4gSC48L2F1dGhvcj48YXV0aG9yPlNoaXZhc2hhbmthcmEsIEsuIFMuPC9hdXRo
b3I+PGF1dGhvcj5CaGF0dCwgUi4gTS48L2F1dGhvcj48YXV0aG9yPlBhdml0aHJhLCBLLiBDLjwv
YXV0aG9yPjwvYXV0aG9ycz48L2NvbnRyaWJ1dG9ycz48dGl0bGVzPjx0aXRsZT48c3R5bGUgZmFj
ZT0ibm9ybWFsIiBmb250PSJkZWZhdWx0IiBzaXplPSIxMDAlIj5JbXBhY3Qgb2YgZWxldmF0ZWQg
Q088L3N0eWxlPjxzdHlsZSBmYWNlPSJzdWJzY3JpcHQiIGZvbnQ9ImRlZmF1bHQiIHNpemU9IjEw
MCUiPjI8L3N0eWxlPjxzdHlsZSBmYWNlPSJub3JtYWwiIGZvbnQ9ImRlZmF1bHQiIHNpemU9IjEw
MCUiPiBvbiBncm93dGgsIHBoeXNpb2xvZ3ksIHlpZWxkLCBhbmQgcXVhbGl0eSBvZiB0b21hdG8g
KDwvc3R5bGU+PHN0eWxlIGZhY2U9Iml0YWxpYyIgZm9udD0iZGVmYXVsdCIgc2l6ZT0iMTAwJSI+
THljb3BlcnNpY29uIGVzY3VsZW50dW08L3N0eWxlPjxzdHlsZSBmYWNlPSJub3JtYWwiIGZvbnQ9
ImRlZmF1bHQiIHNpemU9IjEwMCUiPiBNaWxsKSBjdi4gQXJrYSBBc2hpc2g8L3N0eWxlPjwvdGl0
bGU+PHNlY29uZGFyeS10aXRsZT5QaG90b3N5bnRoZXRpY2E8L3NlY29uZGFyeS10aXRsZT48YWx0
LXRpdGxlPlBob3Rvc3ludGhldGljYTwvYWx0LXRpdGxlPjwvdGl0bGVzPjxwZXJpb2RpY2FsPjxm
dWxsLXRpdGxlPlBob3Rvc3ludGhldGljYTwvZnVsbC10aXRsZT48YWJici0xPlBob3Rvc3ludGhl
dGljYTwvYWJici0xPjwvcGVyaW9kaWNhbD48YWx0LXBlcmlvZGljYWw+PGZ1bGwtdGl0bGU+UGhv
dG9zeW50aGV0aWNhPC9mdWxsLXRpdGxlPjxhYmJyLTE+UGhvdG9zeW50aGV0aWNhPC9hYmJyLTE+
PC9hbHQtcGVyaW9kaWNhbD48cGFnZXM+NTE5LTUyODwvcGFnZXM+PHZvbHVtZT41Mjwvdm9sdW1l
PjxudW1iZXI+NDwvbnVtYmVyPjxrZXl3b3Jkcz48a2V5d29yZD5nYXMgZXhjaGFuZ2U8L2tleXdv
cmQ+PGtleXdvcmQ+Z3Jvd3RoIGNoYXJhY3RlcmlzdGljczwva2V5d29yZD48a2V5d29yZD5sZWFm
IHdhdGVyIHN0YXR1czwva2V5d29yZD48a2V5d29yZD5waWdtZW50czwva2V5d29yZD48a2V5d29y
ZD55aWVsZCBjaGFyYWN0ZXJpc3RpY3M8L2tleXdvcmQ+PC9rZXl3b3Jkcz48ZGF0ZXM+PHllYXI+
MjAxNDwveWVhcj48cHViLWRhdGVzPjxkYXRlPjIwMTQvMTIvMDE8L2RhdGU+PC9wdWItZGF0ZXM+
PC9kYXRlcz48cHVibGlzaGVyPlRoZSBJbnN0aXR1dGUgb2YgRXhwZXJpbWVudGFsIEJpb2xvZ3kg
b2YgdGhlIEN6ZWNoIEFjYWRlbXkgb2YgU2NpZW5jZXM8L3B1Ymxpc2hlcj48aXNibj4wMzAwLTM2
MDQ8L2lzYm4+PHVybHM+PHJlbGF0ZWQtdXJscz48dXJsPmh0dHA6Ly9keC5kb2kub3JnLzEwLjEw
MDcvczExMDk5LTAxNC0wMDU5LTA8L3VybD48L3JlbGF0ZWQtdXJscz48L3VybHM+PGVsZWN0cm9u
aWMtcmVzb3VyY2UtbnVtPmRvaTogMTAuMTAwNy9zMTEwOTktMDE0LTAwNTktMDwvZWxlY3Ryb25p
Yy1yZXNvdXJjZS1udW0+PGxhbmd1YWdlPkVuZ2xpc2g8L2xhbmd1YWdlPjwvcmVjb3JkPjwvQ2l0
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lyes et al., 2012; Mamatha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55F49B6D" w14:textId="77777777" w:rsidTr="00227BCF">
        <w:trPr>
          <w:jc w:val="center"/>
        </w:trPr>
        <w:tc>
          <w:tcPr>
            <w:tcW w:w="1719" w:type="dxa"/>
          </w:tcPr>
          <w:p w14:paraId="3376DD8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arotenoids</w:t>
            </w:r>
          </w:p>
        </w:tc>
        <w:tc>
          <w:tcPr>
            <w:tcW w:w="799" w:type="dxa"/>
          </w:tcPr>
          <w:p w14:paraId="721D079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</w:tcPr>
          <w:p w14:paraId="5EB80DC1" w14:textId="0E96D132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16&lt;/Year&gt;&lt;RecNum&gt;1152&lt;/RecNum&gt;&lt;DisplayText&gt;(Wang et al., 2016)&lt;/DisplayText&gt;&lt;record&gt;&lt;rec-number&gt;1152&lt;/rec-number&gt;&lt;foreign-keys&gt;&lt;key app="EN" db-id="avdx25wrd0ad5geparxvepwbzd9apwpz9dss" timestamp="1517790712"&gt;1152&lt;/key&gt;&lt;/foreign-keys&gt;&lt;ref-type name="Journal Article"&gt;17&lt;/ref-type&gt;&lt;contributors&gt;&lt;authors&gt;&lt;author&gt;Wang, M.&lt;/author&gt;&lt;author&gt;Liu, H.&lt;/author&gt;&lt;author&gt;Dong, C.&lt;/author&gt;&lt;author&gt;Fu, Y.&lt;/author&gt;&lt;author&gt;Liu, H.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enhances photosynthetic efficiency, ion uptake and antioxidant activity of &lt;/style&gt;&lt;style face="italic" font="default" size="100%"&gt;Gynura bicolor&lt;/style&gt;&lt;style face="normal" font="default" size="100%"&gt; DC. grown in a porous-tube nutrient delivery system under simulated microgravity&lt;/style&gt;&lt;/title&gt;&lt;secondary-title&gt;Plant Biol&lt;/secondary-title&gt;&lt;/titles&gt;&lt;periodical&gt;&lt;full-title&gt;Plant Biol&lt;/full-title&gt;&lt;/periodical&gt;&lt;pages&gt;391-399&lt;/pages&gt;&lt;volume&gt;18&lt;/volume&gt;&lt;number&gt;3&lt;/number&gt;&lt;keywords&gt;&lt;keyword&gt;Antioxidant defence system&lt;/keyword&gt;&lt;keyword&gt;elevated CO2&lt;/keyword&gt;&lt;keyword&gt;Gynura bicolor DC&lt;/keyword&gt;&lt;keyword&gt;ion uptake&lt;/keyword&gt;&lt;keyword&gt;photosynthetic efficiency&lt;/keyword&gt;&lt;keyword&gt;simulated microgravity&lt;/keyword&gt;&lt;/keywords&gt;&lt;dates&gt;&lt;year&gt;2016&lt;/year&gt;&lt;/dates&gt;&lt;isbn&gt;1438-8677&lt;/isbn&gt;&lt;urls&gt;&lt;related-urls&gt;&lt;url&gt;http://dx.doi.org/10.1111/plb.12426&lt;/url&gt;&lt;/related-urls&gt;&lt;/urls&gt;&lt;electronic-resource-num&gt;doi: 10.1111/plb.12426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16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 xml:space="preserve"> †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sz w:val="22"/>
                <w:szCs w:val="22"/>
                <w:lang w:val="en-AU"/>
              </w:rPr>
              <w:t>alak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Zhang&lt;/Author&gt;&lt;Year&gt;2014&lt;/Year&gt;&lt;RecNum&gt;592&lt;/RecNum&gt;&lt;DisplayText&gt;(Zhang et al., 2014)&lt;/DisplayText&gt;&lt;record&gt;&lt;rec-number&gt;592&lt;/rec-number&gt;&lt;foreign-keys&gt;&lt;key app="EN" db-id="avdx25wrd0ad5geparxvepwbzd9apwpz9dss" timestamp="1453774095"&gt;592&lt;/key&gt;&lt;/foreign-keys&gt;&lt;ref-type name="Journal Article"&gt;17&lt;/ref-type&gt;&lt;contributors&gt;&lt;authors&gt;&lt;author&gt;Zhang, Zhiming&lt;/author&gt;&lt;author&gt;Liu, Lihong&lt;/author&gt;&lt;author&gt;Zhang, Min&lt;/author&gt;&lt;author&gt;Zhang, Yongsong&lt;/author&gt;&lt;author&gt;Wang, Qiaomei&lt;/author&gt;&lt;/authors&gt;&lt;/contributors&gt;&lt;titles&gt;&lt;title&gt;Effect of carbon dioxide enrichment on health-promoting compounds and organoleptic properties of tomato fruits grown in greenhouse&lt;/title&gt;&lt;secondary-title&gt;Food Chem.&lt;/secondary-title&gt;&lt;/titles&gt;&lt;periodical&gt;&lt;full-title&gt;Food Chem.&lt;/full-title&gt;&lt;/periodical&gt;&lt;pages&gt;157-163&lt;/pages&gt;&lt;volume&gt;153&lt;/volume&gt;&lt;keywords&gt;&lt;keyword&gt;CO2 enrichment&lt;/keyword&gt;&lt;keyword&gt;Tomato fruit&lt;/keyword&gt;&lt;keyword&gt;Carotenoids&lt;/keyword&gt;&lt;keyword&gt;Organoleptic characteristics&lt;/keyword&gt;&lt;/keywords&gt;&lt;dates&gt;&lt;year&gt;2014&lt;/year&gt;&lt;pub-dates&gt;&lt;date&gt;6/15/&lt;/date&gt;&lt;/pub-dates&gt;&lt;/dates&gt;&lt;isbn&gt;0308-8146&lt;/isbn&gt;&lt;urls&gt;&lt;related-urls&gt;&lt;url&gt;http://www.sciencedirect.com/science/article/pii/S0308814613019183&lt;/url&gt;&lt;/related-urls&gt;&lt;/urls&gt;&lt;electronic-resource-num&gt;doi: 10.1016/j.foodchem.2013.12.052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Zhang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3B43D01F" w14:textId="77777777" w:rsidTr="00227BCF">
        <w:trPr>
          <w:jc w:val="center"/>
        </w:trPr>
        <w:tc>
          <w:tcPr>
            <w:tcW w:w="1719" w:type="dxa"/>
          </w:tcPr>
          <w:p w14:paraId="23FB772C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01178CE8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7F85636A" w14:textId="7792DA1C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DB375D">
              <w:rPr>
                <w:sz w:val="22"/>
                <w:szCs w:val="22"/>
                <w:lang w:val="en-AU"/>
              </w:rPr>
              <w:t>palak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NYW1hdGhhPC9BdXRob3I+PFllYXI+MjAxNDwvWWVhcj48
UmVjTnVtPjU2MjwvUmVjTnVtPjxEaXNwbGF5VGV4dD4oTWFtYXRoYSBldCBhbC4sIDIwMTQ7IFpo
YW5nIGV0IGFsLiwgMjAxNCk8L0Rpc3BsYXlUZXh0PjxyZWNvcmQ+PHJlYy1udW1iZXI+NTYyPC9y
ZWMtbnVtYmVyPjxmb3JlaWduLWtleXM+PGtleSBhcHA9IkVOIiBkYi1pZD0iYXZkeDI1d3JkMGFk
NWdlcGFyeHZlcHdiemQ5YXB3cHo5ZHNzIiB0aW1lc3RhbXA9IjE0MzczMDg0MjIiPjU2Mjwva2V5
PjwvZm9yZWlnbi1rZXlzPjxyZWYtdHlwZSBuYW1lPSJKb3VybmFsIEFydGljbGUiPjE3PC9yZWYt
dHlwZT48Y29udHJpYnV0b3JzPjxhdXRob3JzPjxhdXRob3I+TWFtYXRoYSwgSC48L2F1dGhvcj48
YXV0aG9yPlNyaW5pdmFzYSBSYW8sIE4uIEsuPC9hdXRob3I+PGF1dGhvcj5MYXhtYW4sIFIuIEgu
PC9hdXRob3I+PGF1dGhvcj5TaGl2YXNoYW5rYXJhLCBLLiBTLjwvYXV0aG9yPjxhdXRob3I+Qmhh
dHQsIFIuIE0uPC9hdXRob3I+PGF1dGhvcj5QYXZpdGhyYSwgSy4gQy48L2F1dGhvcj48L2F1dGhv
cnM+PC9jb250cmlidXRvcnM+PHRpdGxlcz48dGl0bGU+PHN0eWxlIGZhY2U9Im5vcm1hbCIgZm9u
dD0iZGVmYXVsdCIgc2l6ZT0iMTAwJSI+SW1wYWN0IG9mIGVsZXZhdGVkIENPPC9zdHlsZT48c3R5
bGUgZmFjZT0ic3Vic2NyaXB0IiBmb250PSJkZWZhdWx0IiBzaXplPSIxMDAlIj4yPC9zdHlsZT48
c3R5bGUgZmFjZT0ibm9ybWFsIiBmb250PSJkZWZhdWx0IiBzaXplPSIxMDAlIj4gb24gZ3Jvd3Ro
LCBwaHlzaW9sb2d5LCB5aWVsZCwgYW5kIHF1YWxpdHkgb2YgdG9tYXRvICg8L3N0eWxlPjxzdHls
ZSBmYWNlPSJpdGFsaWMiIGZvbnQ9ImRlZmF1bHQiIHNpemU9IjEwMCUiPkx5Y29wZXJzaWNvbiBl
c2N1bGVudHVtPC9zdHlsZT48c3R5bGUgZmFjZT0ibm9ybWFsIiBmb250PSJkZWZhdWx0IiBzaXpl
PSIxMDAlIj4gTWlsbCkgY3YuIEFya2EgQXNoaXNoPC9zdHlsZT48L3RpdGxlPjxzZWNvbmRhcnkt
dGl0bGU+UGhvdG9zeW50aGV0aWNhPC9zZWNvbmRhcnktdGl0bGU+PGFsdC10aXRsZT5QaG90b3N5
bnRoZXRpY2E8L2FsdC10aXRsZT48L3RpdGxlcz48cGVyaW9kaWNhbD48ZnVsbC10aXRsZT5QaG90
b3N5bnRoZXRpY2E8L2Z1bGwtdGl0bGU+PGFiYnItMT5QaG90b3N5bnRoZXRpY2E8L2FiYnItMT48
L3BlcmlvZGljYWw+PGFsdC1wZXJpb2RpY2FsPjxmdWxsLXRpdGxlPlBob3Rvc3ludGhldGljYTwv
ZnVsbC10aXRsZT48YWJici0xPlBob3Rvc3ludGhldGljYTwvYWJici0xPjwvYWx0LXBlcmlvZGlj
YWw+PHBhZ2VzPjUxOS01Mjg8L3BhZ2VzPjx2b2x1bWU+NTI8L3ZvbHVtZT48bnVtYmVyPjQ8L251
bWJlcj48a2V5d29yZHM+PGtleXdvcmQ+Z2FzIGV4Y2hhbmdlPC9rZXl3b3JkPjxrZXl3b3JkPmdy
b3d0aCBjaGFyYWN0ZXJpc3RpY3M8L2tleXdvcmQ+PGtleXdvcmQ+bGVhZiB3YXRlciBzdGF0dXM8
L2tleXdvcmQ+PGtleXdvcmQ+cGlnbWVudHM8L2tleXdvcmQ+PGtleXdvcmQ+eWllbGQgY2hhcmFj
dGVyaXN0aWNzPC9rZXl3b3JkPjwva2V5d29yZHM+PGRhdGVzPjx5ZWFyPjIwMTQ8L3llYXI+PHB1
Yi1kYXRlcz48ZGF0ZT4yMDE0LzEyLzAxPC9kYXRlPjwvcHViLWRhdGVzPjwvZGF0ZXM+PHB1Ymxp
c2hlcj5UaGUgSW5zdGl0dXRlIG9mIEV4cGVyaW1lbnRhbCBCaW9sb2d5IG9mIHRoZSBDemVjaCBB
Y2FkZW15IG9mIFNjaWVuY2VzPC9wdWJsaXNoZXI+PGlzYm4+MDMwMC0zNjA0PC9pc2JuPjx1cmxz
PjxyZWxhdGVkLXVybHM+PHVybD5odHRwOi8vZHguZG9pLm9yZy8xMC4xMDA3L3MxMTA5OS0wMTQt
MDA1OS0wPC91cmw+PC9yZWxhdGVkLXVybHM+PC91cmxzPjxlbGVjdHJvbmljLXJlc291cmNlLW51
bT5kb2k6IDEwLjEwMDcvczExMDk5LTAxNC0wMDU5LTA8L2VsZWN0cm9uaWMtcmVzb3VyY2UtbnVt
PjxsYW5ndWFnZT5FbmdsaXNoPC9sYW5ndWFnZT48L3JlY29yZD48L0NpdGU+PENpdGU+PEF1dGhv
cj5aaGFuZzwvQXV0aG9yPjxZZWFyPjIwMTQ8L1llYXI+PFJlY051bT41OTI8L1JlY051bT48cmVj
b3JkPjxyZWMtbnVtYmVyPjU5MjwvcmVjLW51bWJlcj48Zm9yZWlnbi1rZXlzPjxrZXkgYXBwPSJF
TiIgZGItaWQ9ImF2ZHgyNXdyZDBhZDVnZXBhcnh2ZXB3YnpkOWFwd3B6OWRzcyIgdGltZXN0YW1w
PSIxNDUzNzc0MDk1Ij41OTI8L2tleT48L2ZvcmVpZ24ta2V5cz48cmVmLXR5cGUgbmFtZT0iSm91
cm5hbCBBcnRpY2xlIj4xNzwvcmVmLXR5cGU+PGNvbnRyaWJ1dG9ycz48YXV0aG9ycz48YXV0aG9y
PlpoYW5nLCBaaGltaW5nPC9hdXRob3I+PGF1dGhvcj5MaXUsIExpaG9uZzwvYXV0aG9yPjxhdXRo
b3I+WmhhbmcsIE1pbjwvYXV0aG9yPjxhdXRob3I+WmhhbmcsIFlvbmdzb25nPC9hdXRob3I+PGF1
dGhvcj5XYW5nLCBRaWFvbWVpPC9hdXRob3I+PC9hdXRob3JzPjwvY29udHJpYnV0b3JzPjx0aXRs
ZXM+PHRpdGxlPkVmZmVjdCBvZiBjYXJib24gZGlveGlkZSBlbnJpY2htZW50IG9uIGhlYWx0aC1w
cm9tb3RpbmcgY29tcG91bmRzIGFuZCBvcmdhbm9sZXB0aWMgcHJvcGVydGllcyBvZiB0b21hdG8g
ZnJ1aXRzIGdyb3duIGluIGdyZWVuaG91c2U8L3RpdGxlPjxzZWNvbmRhcnktdGl0bGU+Rm9vZCBD
aGVtLjwvc2Vjb25kYXJ5LXRpdGxlPjwvdGl0bGVzPjxwZXJpb2RpY2FsPjxmdWxsLXRpdGxlPkZv
b2QgQ2hlbS48L2Z1bGwtdGl0bGU+PC9wZXJpb2RpY2FsPjxwYWdlcz4xNTctMTYzPC9wYWdlcz48
dm9sdW1lPjE1Mzwvdm9sdW1lPjxrZXl3b3Jkcz48a2V5d29yZD5DTzIgZW5yaWNobWVudDwva2V5
d29yZD48a2V5d29yZD5Ub21hdG8gZnJ1aXQ8L2tleXdvcmQ+PGtleXdvcmQ+Q2Fyb3Rlbm9pZHM8
L2tleXdvcmQ+PGtleXdvcmQ+T3JnYW5vbGVwdGljIGNoYXJhY3RlcmlzdGljczwva2V5d29yZD48
L2tleXdvcmRzPjxkYXRlcz48eWVhcj4yMDE0PC95ZWFyPjxwdWItZGF0ZXM+PGRhdGU+Ni8xNS88
L2RhdGU+PC9wdWItZGF0ZXM+PC9kYXRlcz48aXNibj4wMzA4LTgxNDY8L2lzYm4+PHVybHM+PHJl
bGF0ZWQtdXJscz48dXJsPmh0dHA6Ly93d3cuc2NpZW5jZWRpcmVjdC5jb20vc2NpZW5jZS9hcnRp
Y2xlL3BpaS9TMDMwODgxNDYxMzAxOTE4MzwvdXJsPjwvcmVsYXRlZC11cmxzPjwvdXJscz48ZWxl
Y3Ryb25pYy1yZXNvdXJjZS1udW0+ZG9pOiAxMC4xMDE2L2ouZm9vZGNoZW0uMjAxMy4xMi4wNTI8
L2VsZWN0cm9uaWMtcmVzb3VyY2UtbnVt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NYW1hdGhhPC9BdXRob3I+PFllYXI+MjAxNDwvWWVhcj48
UmVjTnVtPjU2MjwvUmVjTnVtPjxEaXNwbGF5VGV4dD4oTWFtYXRoYSBldCBhbC4sIDIwMTQ7IFpo
YW5nIGV0IGFsLiwgMjAxNCk8L0Rpc3BsYXlUZXh0PjxyZWNvcmQ+PHJlYy1udW1iZXI+NTYyPC9y
ZWMtbnVtYmVyPjxmb3JlaWduLWtleXM+PGtleSBhcHA9IkVOIiBkYi1pZD0iYXZkeDI1d3JkMGFk
NWdlcGFyeHZlcHdiemQ5YXB3cHo5ZHNzIiB0aW1lc3RhbXA9IjE0MzczMDg0MjIiPjU2Mjwva2V5
PjwvZm9yZWlnbi1rZXlzPjxyZWYtdHlwZSBuYW1lPSJKb3VybmFsIEFydGljbGUiPjE3PC9yZWYt
dHlwZT48Y29udHJpYnV0b3JzPjxhdXRob3JzPjxhdXRob3I+TWFtYXRoYSwgSC48L2F1dGhvcj48
YXV0aG9yPlNyaW5pdmFzYSBSYW8sIE4uIEsuPC9hdXRob3I+PGF1dGhvcj5MYXhtYW4sIFIuIEgu
PC9hdXRob3I+PGF1dGhvcj5TaGl2YXNoYW5rYXJhLCBLLiBTLjwvYXV0aG9yPjxhdXRob3I+Qmhh
dHQsIFIuIE0uPC9hdXRob3I+PGF1dGhvcj5QYXZpdGhyYSwgSy4gQy48L2F1dGhvcj48L2F1dGhv
cnM+PC9jb250cmlidXRvcnM+PHRpdGxlcz48dGl0bGU+PHN0eWxlIGZhY2U9Im5vcm1hbCIgZm9u
dD0iZGVmYXVsdCIgc2l6ZT0iMTAwJSI+SW1wYWN0IG9mIGVsZXZhdGVkIENPPC9zdHlsZT48c3R5
bGUgZmFjZT0ic3Vic2NyaXB0IiBmb250PSJkZWZhdWx0IiBzaXplPSIxMDAlIj4yPC9zdHlsZT48
c3R5bGUgZmFjZT0ibm9ybWFsIiBmb250PSJkZWZhdWx0IiBzaXplPSIxMDAlIj4gb24gZ3Jvd3Ro
LCBwaHlzaW9sb2d5LCB5aWVsZCwgYW5kIHF1YWxpdHkgb2YgdG9tYXRvICg8L3N0eWxlPjxzdHls
ZSBmYWNlPSJpdGFsaWMiIGZvbnQ9ImRlZmF1bHQiIHNpemU9IjEwMCUiPkx5Y29wZXJzaWNvbiBl
c2N1bGVudHVtPC9zdHlsZT48c3R5bGUgZmFjZT0ibm9ybWFsIiBmb250PSJkZWZhdWx0IiBzaXpl
PSIxMDAlIj4gTWlsbCkgY3YuIEFya2EgQXNoaXNoPC9zdHlsZT48L3RpdGxlPjxzZWNvbmRhcnkt
dGl0bGU+UGhvdG9zeW50aGV0aWNhPC9zZWNvbmRhcnktdGl0bGU+PGFsdC10aXRsZT5QaG90b3N5
bnRoZXRpY2E8L2FsdC10aXRsZT48L3RpdGxlcz48cGVyaW9kaWNhbD48ZnVsbC10aXRsZT5QaG90
b3N5bnRoZXRpY2E8L2Z1bGwtdGl0bGU+PGFiYnItMT5QaG90b3N5bnRoZXRpY2E8L2FiYnItMT48
L3BlcmlvZGljYWw+PGFsdC1wZXJpb2RpY2FsPjxmdWxsLXRpdGxlPlBob3Rvc3ludGhldGljYTwv
ZnVsbC10aXRsZT48YWJici0xPlBob3Rvc3ludGhldGljYTwvYWJici0xPjwvYWx0LXBlcmlvZGlj
YWw+PHBhZ2VzPjUxOS01Mjg8L3BhZ2VzPjx2b2x1bWU+NTI8L3ZvbHVtZT48bnVtYmVyPjQ8L251
bWJlcj48a2V5d29yZHM+PGtleXdvcmQ+Z2FzIGV4Y2hhbmdlPC9rZXl3b3JkPjxrZXl3b3JkPmdy
b3d0aCBjaGFyYWN0ZXJpc3RpY3M8L2tleXdvcmQ+PGtleXdvcmQ+bGVhZiB3YXRlciBzdGF0dXM8
L2tleXdvcmQ+PGtleXdvcmQ+cGlnbWVudHM8L2tleXdvcmQ+PGtleXdvcmQ+eWllbGQgY2hhcmFj
dGVyaXN0aWNzPC9rZXl3b3JkPjwva2V5d29yZHM+PGRhdGVzPjx5ZWFyPjIwMTQ8L3llYXI+PHB1
Yi1kYXRlcz48ZGF0ZT4yMDE0LzEyLzAxPC9kYXRlPjwvcHViLWRhdGVzPjwvZGF0ZXM+PHB1Ymxp
c2hlcj5UaGUgSW5zdGl0dXRlIG9mIEV4cGVyaW1lbnRhbCBCaW9sb2d5IG9mIHRoZSBDemVjaCBB
Y2FkZW15IG9mIFNjaWVuY2VzPC9wdWJsaXNoZXI+PGlzYm4+MDMwMC0zNjA0PC9pc2JuPjx1cmxz
PjxyZWxhdGVkLXVybHM+PHVybD5odHRwOi8vZHguZG9pLm9yZy8xMC4xMDA3L3MxMTA5OS0wMTQt
MDA1OS0wPC91cmw+PC9yZWxhdGVkLXVybHM+PC91cmxzPjxlbGVjdHJvbmljLXJlc291cmNlLW51
bT5kb2k6IDEwLjEwMDcvczExMDk5LTAxNC0wMDU5LTA8L2VsZWN0cm9uaWMtcmVzb3VyY2UtbnVt
PjxsYW5ndWFnZT5FbmdsaXNoPC9sYW5ndWFnZT48L3JlY29yZD48L0NpdGU+PENpdGU+PEF1dGhv
cj5aaGFuZzwvQXV0aG9yPjxZZWFyPjIwMTQ8L1llYXI+PFJlY051bT41OTI8L1JlY051bT48cmVj
b3JkPjxyZWMtbnVtYmVyPjU5MjwvcmVjLW51bWJlcj48Zm9yZWlnbi1rZXlzPjxrZXkgYXBwPSJF
TiIgZGItaWQ9ImF2ZHgyNXdyZDBhZDVnZXBhcnh2ZXB3YnpkOWFwd3B6OWRzcyIgdGltZXN0YW1w
PSIxNDUzNzc0MDk1Ij41OTI8L2tleT48L2ZvcmVpZ24ta2V5cz48cmVmLXR5cGUgbmFtZT0iSm91
cm5hbCBBcnRpY2xlIj4xNzwvcmVmLXR5cGU+PGNvbnRyaWJ1dG9ycz48YXV0aG9ycz48YXV0aG9y
PlpoYW5nLCBaaGltaW5nPC9hdXRob3I+PGF1dGhvcj5MaXUsIExpaG9uZzwvYXV0aG9yPjxhdXRo
b3I+WmhhbmcsIE1pbjwvYXV0aG9yPjxhdXRob3I+WmhhbmcsIFlvbmdzb25nPC9hdXRob3I+PGF1
dGhvcj5XYW5nLCBRaWFvbWVpPC9hdXRob3I+PC9hdXRob3JzPjwvY29udHJpYnV0b3JzPjx0aXRs
ZXM+PHRpdGxlPkVmZmVjdCBvZiBjYXJib24gZGlveGlkZSBlbnJpY2htZW50IG9uIGhlYWx0aC1w
cm9tb3RpbmcgY29tcG91bmRzIGFuZCBvcmdhbm9sZXB0aWMgcHJvcGVydGllcyBvZiB0b21hdG8g
ZnJ1aXRzIGdyb3duIGluIGdyZWVuaG91c2U8L3RpdGxlPjxzZWNvbmRhcnktdGl0bGU+Rm9vZCBD
aGVtLjwvc2Vjb25kYXJ5LXRpdGxlPjwvdGl0bGVzPjxwZXJpb2RpY2FsPjxmdWxsLXRpdGxlPkZv
b2QgQ2hlbS48L2Z1bGwtdGl0bGU+PC9wZXJpb2RpY2FsPjxwYWdlcz4xNTctMTYzPC9wYWdlcz48
dm9sdW1lPjE1Mzwvdm9sdW1lPjxrZXl3b3Jkcz48a2V5d29yZD5DTzIgZW5yaWNobWVudDwva2V5
d29yZD48a2V5d29yZD5Ub21hdG8gZnJ1aXQ8L2tleXdvcmQ+PGtleXdvcmQ+Q2Fyb3Rlbm9pZHM8
L2tleXdvcmQ+PGtleXdvcmQ+T3JnYW5vbGVwdGljIGNoYXJhY3RlcmlzdGljczwva2V5d29yZD48
L2tleXdvcmRzPjxkYXRlcz48eWVhcj4yMDE0PC95ZWFyPjxwdWItZGF0ZXM+PGRhdGU+Ni8xNS88
L2RhdGU+PC9wdWItZGF0ZXM+PC9kYXRlcz48aXNibj4wMzA4LTgxNDY8L2lzYm4+PHVybHM+PHJl
bGF0ZWQtdXJscz48dXJsPmh0dHA6Ly93d3cuc2NpZW5jZWRpcmVjdC5jb20vc2NpZW5jZS9hcnRp
Y2xlL3BpaS9TMDMwODgxNDYxMzAxOTE4MzwvdXJsPjwvcmVsYXRlZC11cmxzPjwvdXJscz48ZWxl
Y3Ryb25pYy1yZXNvdXJjZS1udW0+ZG9pOiAxMC4xMDE2L2ouZm9vZGNoZW0uMjAxMy4xMi4wNTI8
L2VsZWN0cm9uaWMtcmVzb3VyY2UtbnVt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Mamatha et al., 2014; Zhang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1FDA267C" w14:textId="77777777" w:rsidTr="00227BCF">
        <w:trPr>
          <w:jc w:val="center"/>
        </w:trPr>
        <w:tc>
          <w:tcPr>
            <w:tcW w:w="1719" w:type="dxa"/>
          </w:tcPr>
          <w:p w14:paraId="339408F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512874B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92" w:type="dxa"/>
          </w:tcPr>
          <w:p w14:paraId="1812AF42" w14:textId="1BC24EF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227BCF"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i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ExMzQ8L1JlY051bT48cmVjb3JkPjxy
ZWMtbnVtYmVyPjExMzQ8L3JlYy1udW1iZXI+PGZvcmVpZ24ta2V5cz48a2V5IGFwcD0iRU4iIGRi
LWlkPSJhdmR4MjV3cmQwYWQ1Z2VwYXJ4dmVwd2J6ZDlhcHdwejlkc3MiIHRpbWVzdGFtcD0iMTUx
NDQyNTYzNSI+MTEzNDwva2V5PjwvZm9yZWlnbi1rZXlzPjxyZWYtdHlwZSBuYW1lPSJKb3VybmFs
IEFydGljbGUiPjE3PC9yZWYtdHlwZT48Y29udHJpYnV0b3JzPjxhdXRob3JzPjxhdXRob3I+UMOp
cmV6LUzDs3BleiwgVXN1ZTwvYXV0aG9yPjxhdXRob3I+TWlyYW5kYS1BcG9kYWNhLCBKb248L2F1
dGhvcj48YXV0aG9yPk11w7Fvei1SdWVkYSwgQWxiZXJ0bzwvYXV0aG9yPjxhdXRob3I+TWVuYS1Q
ZXRpdGUsIEFtYWlhPC9hdXRob3I+PC9hdXRob3JzPjwvY29udHJpYnV0b3JzPjx0aXRsZXM+PHRp
dGxlPjxzdHlsZSBmYWNlPSJub3JtYWwiIGZvbnQ9ImRlZmF1bHQiIHNpemU9IjEwMCUiPkludGVy
YWN0aW5nIGVmZmVjdHMgb2YgaGlnaCBsaWdodCBhbmQgZWxldmF0ZWQgQ088L3N0eWxlPjxzdHls
ZSBmYWNlPSJzdWJzY3JpcHQiIGZvbnQ9ImRlZmF1bHQiIHNpemU9IjEwMCUiPjI8L3N0eWxlPjxz
dHlsZSBmYWNlPSJub3JtYWwiIGZvbnQ9ImRlZmF1bHQiIHNpemU9IjEwMCUiPiBvbiB0aGUgbnV0
cmFjZXV0aWNhbCBxdWFsaXR5IG9mIHR3byBkaWZmZXJlbnRseSBwaWdtZW50ZWQgPC9zdHlsZT48
c3R5bGUgZmFjZT0iaXRhbGljIiBmb250PSJkZWZhdWx0IiBzaXplPSIxMDAlIj5MYWN0dWNhIHNh
dGl2YTwvc3R5bGU+PHN0eWxlIGZhY2U9Im5vcm1hbCIgZm9udD0iZGVmYXVsdCIgc2l6ZT0iMTAw
JSI+IGN1bHRpdmFycyAoQmxvbmRlIG9mIFBhcmlzIEJhdGF2aWEgYW5kIE9hayBMZWFmKTwvc3R5
bGU+PC90aXRsZT48c2Vjb25kYXJ5LXRpdGxlPlNjaS4gSG9ydGljLiA8L3NlY29uZGFyeS10aXRs
ZT48L3RpdGxlcz48cGVyaW9kaWNhbD48ZnVsbC10aXRsZT5TY2kuIEhvcnRpYy48L2Z1bGwtdGl0
bGU+PC9wZXJpb2RpY2FsPjxwYWdlcz4zOC00ODwvcGFnZXM+PHZvbHVtZT4xOTE8L3ZvbHVtZT48
bnVtYmVyPlN1cHBsZW1lbnQgQzwvbnVtYmVyPjxrZXl3b3Jkcz48a2V5d29yZD5BbnRpb3hpZGFu
dHM8L2tleXdvcmQ+PGtleXdvcmQ+RWxldmF0ZWQgQ088L2tleXdvcmQ+PGtleXdvcmQ+SGlnaCBs
aWdodDwva2V5d29yZD48a2V5d29yZD5MZXR0dWNlPC9rZXl3b3JkPjxrZXl3b3JkPk1pbmVyYWxz
PC9rZXl3b3JkPjxrZXl3b3JkPk51dHJhY2V1dGljYWwgdmFsdWU8L2tleXdvcmQ+PC9rZXl3b3Jk
cz48ZGF0ZXM+PHllYXI+MjAxNTwveWVhcj48cHViLWRhdGVzPjxkYXRlPjIwMTUvMDgvMDYvPC9k
YXRlPjwvcHViLWRhdGVzPjwvZGF0ZXM+PGlzYm4+MDMwNC00MjM4PC9pc2JuPjx1cmxzPjxyZWxh
dGVkLXVybHM+PHVybD5odHRwOi8vd3d3LnNjaWVuY2VkaXJlY3QuY29tL3NjaWVuY2UvYXJ0aWNs
ZS9waWkvUzAzMDQ0MjM4MTUwMDI0MzU8L3VybD48L3JlbGF0ZWQtdXJscz48L3VybHM+PGVsZWN0
cm9uaWMtcmVzb3VyY2UtbnVtPmRvaTogMTAuMTAxNi9qLnNjaWVudGEuMjAxNS4wNC4wMzA8L2Vs
ZWN0cm9uaWMtcmVzb3VyY2UtbnVtPjwvcmVjb3JkPjwvQ2l0ZT48L0VuZE5v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i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ExMzQ8L1JlY051bT48cmVjb3JkPjxy
ZWMtbnVtYmVyPjExMzQ8L3JlYy1udW1iZXI+PGZvcmVpZ24ta2V5cz48a2V5IGFwcD0iRU4iIGRi
LWlkPSJhdmR4MjV3cmQwYWQ1Z2VwYXJ4dmVwd2J6ZDlhcHdwejlkc3MiIHRpbWVzdGFtcD0iMTUx
NDQyNTYzNSI+MTEzNDwva2V5PjwvZm9yZWlnbi1rZXlzPjxyZWYtdHlwZSBuYW1lPSJKb3VybmFs
IEFydGljbGUiPjE3PC9yZWYtdHlwZT48Y29udHJpYnV0b3JzPjxhdXRob3JzPjxhdXRob3I+UMOp
cmV6LUzDs3BleiwgVXN1ZTwvYXV0aG9yPjxhdXRob3I+TWlyYW5kYS1BcG9kYWNhLCBKb248L2F1
dGhvcj48YXV0aG9yPk11w7Fvei1SdWVkYSwgQWxiZXJ0bzwvYXV0aG9yPjxhdXRob3I+TWVuYS1Q
ZXRpdGUsIEFtYWlhPC9hdXRob3I+PC9hdXRob3JzPjwvY29udHJpYnV0b3JzPjx0aXRsZXM+PHRp
dGxlPjxzdHlsZSBmYWNlPSJub3JtYWwiIGZvbnQ9ImRlZmF1bHQiIHNpemU9IjEwMCUiPkludGVy
YWN0aW5nIGVmZmVjdHMgb2YgaGlnaCBsaWdodCBhbmQgZWxldmF0ZWQgQ088L3N0eWxlPjxzdHls
ZSBmYWNlPSJzdWJzY3JpcHQiIGZvbnQ9ImRlZmF1bHQiIHNpemU9IjEwMCUiPjI8L3N0eWxlPjxz
dHlsZSBmYWNlPSJub3JtYWwiIGZvbnQ9ImRlZmF1bHQiIHNpemU9IjEwMCUiPiBvbiB0aGUgbnV0
cmFjZXV0aWNhbCBxdWFsaXR5IG9mIHR3byBkaWZmZXJlbnRseSBwaWdtZW50ZWQgPC9zdHlsZT48
c3R5bGUgZmFjZT0iaXRhbGljIiBmb250PSJkZWZhdWx0IiBzaXplPSIxMDAlIj5MYWN0dWNhIHNh
dGl2YTwvc3R5bGU+PHN0eWxlIGZhY2U9Im5vcm1hbCIgZm9udD0iZGVmYXVsdCIgc2l6ZT0iMTAw
JSI+IGN1bHRpdmFycyAoQmxvbmRlIG9mIFBhcmlzIEJhdGF2aWEgYW5kIE9hayBMZWFmKTwvc3R5
bGU+PC90aXRsZT48c2Vjb25kYXJ5LXRpdGxlPlNjaS4gSG9ydGljLiA8L3NlY29uZGFyeS10aXRs
ZT48L3RpdGxlcz48cGVyaW9kaWNhbD48ZnVsbC10aXRsZT5TY2kuIEhvcnRpYy48L2Z1bGwtdGl0
bGU+PC9wZXJpb2RpY2FsPjxwYWdlcz4zOC00ODwvcGFnZXM+PHZvbHVtZT4xOTE8L3ZvbHVtZT48
bnVtYmVyPlN1cHBsZW1lbnQgQzwvbnVtYmVyPjxrZXl3b3Jkcz48a2V5d29yZD5BbnRpb3hpZGFu
dHM8L2tleXdvcmQ+PGtleXdvcmQ+RWxldmF0ZWQgQ088L2tleXdvcmQ+PGtleXdvcmQ+SGlnaCBs
aWdodDwva2V5d29yZD48a2V5d29yZD5MZXR0dWNlPC9rZXl3b3JkPjxrZXl3b3JkPk1pbmVyYWxz
PC9rZXl3b3JkPjxrZXl3b3JkPk51dHJhY2V1dGljYWwgdmFsdWU8L2tleXdvcmQ+PC9rZXl3b3Jk
cz48ZGF0ZXM+PHllYXI+MjAxNTwveWVhcj48cHViLWRhdGVzPjxkYXRlPjIwMTUvMDgvMDYvPC9k
YXRlPjwvcHViLWRhdGVzPjwvZGF0ZXM+PGlzYm4+MDMwNC00MjM4PC9pc2JuPjx1cmxzPjxyZWxh
dGVkLXVybHM+PHVybD5odHRwOi8vd3d3LnNjaWVuY2VkaXJlY3QuY29tL3NjaWVuY2UvYXJ0aWNs
ZS9waWkvUzAzMDQ0MjM4MTUwMDI0MzU8L3VybD48L3JlbGF0ZWQtdXJscz48L3VybHM+PGVsZWN0
cm9uaWMtcmVzb3VyY2UtbnVtPmRvaTogMTAuMTAxNi9qLnNjaWVudGEuMjAxNS4wNC4wMzA8L2Vs
ZWN0cm9uaWMtcmVzb3VyY2UtbnVtPjwvcmVjb3JkPjwvQ2l0ZT48L0VuZE5v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Mamatha&lt;/Author&gt;&lt;Year&gt;2014&lt;/Year&gt;&lt;RecNum&gt;562&lt;/RecNum&gt;&lt;DisplayText&gt;(Mamatha et al., 2014)&lt;/DisplayText&gt;&lt;record&gt;&lt;rec-number&gt;562&lt;/rec-number&gt;&lt;foreign-keys&gt;&lt;key app="EN" db-id="avdx25wrd0ad5geparxvepwbzd9apwpz9dss" timestamp="1437308422"&gt;562&lt;/key&gt;&lt;/foreign-keys&gt;&lt;ref-type name="Journal Article"&gt;17&lt;/ref-type&gt;&lt;contributors&gt;&lt;authors&gt;&lt;author&gt;Mamatha, H.&lt;/author&gt;&lt;author&gt;Srinivasa Rao, N. K.&lt;/author&gt;&lt;author&gt;Laxman, R. H.&lt;/author&gt;&lt;author&gt;Shivashankara, K. S.&lt;/author&gt;&lt;author&gt;Bhatt, R. M.&lt;/author&gt;&lt;author&gt;Pavithra, K. C.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on growth, physiology, yield, and quality of tomato (&lt;/style&gt;&lt;style face="italic" font="default" size="100%"&gt;Lycopersicon esculentum&lt;/style&gt;&lt;style face="normal" font="default" size="100%"&gt; Mill) cv. Arka Ashish&lt;/style&gt;&lt;/title&gt;&lt;secondary-title&gt;Photosynthetica&lt;/secondary-title&gt;&lt;alt-title&gt;Photosynthetica&lt;/alt-title&gt;&lt;/titles&gt;&lt;periodical&gt;&lt;full-title&gt;Photosynthetica&lt;/full-title&gt;&lt;abbr-1&gt;Photosynthetica&lt;/abbr-1&gt;&lt;/periodical&gt;&lt;alt-periodical&gt;&lt;full-title&gt;Photosynthetica&lt;/full-title&gt;&lt;abbr-1&gt;Photosynthetica&lt;/abbr-1&gt;&lt;/alt-periodical&gt;&lt;pages&gt;519-528&lt;/pages&gt;&lt;volume&gt;52&lt;/volume&gt;&lt;number&gt;4&lt;/number&gt;&lt;keywords&gt;&lt;keyword&gt;gas exchange&lt;/keyword&gt;&lt;keyword&gt;growth characteristics&lt;/keyword&gt;&lt;keyword&gt;leaf water status&lt;/keyword&gt;&lt;keyword&gt;pigments&lt;/keyword&gt;&lt;keyword&gt;yield characteristics&lt;/keyword&gt;&lt;/keywords&gt;&lt;dates&gt;&lt;year&gt;2014&lt;/year&gt;&lt;pub-dates&gt;&lt;date&gt;2014/12/01&lt;/date&gt;&lt;/pub-dates&gt;&lt;/dates&gt;&lt;publisher&gt;The Institute of Experimental Biology of the Czech Academy of Sciences&lt;/publisher&gt;&lt;isbn&gt;0300-3604&lt;/isbn&gt;&lt;urls&gt;&lt;related-urls&gt;&lt;url&gt;http://dx.doi.org/10.1007/s11099-014-0059-0&lt;/url&gt;&lt;/related-urls&gt;&lt;/urls&gt;&lt;electronic-resource-num&gt;doi: 10.1007/s11099-014-0059-0&lt;/electronic-resource-num&gt;&lt;language&gt;English&lt;/language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Mamatha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71B90CD7" w14:textId="77777777" w:rsidTr="00227BCF">
        <w:trPr>
          <w:jc w:val="center"/>
        </w:trPr>
        <w:tc>
          <w:tcPr>
            <w:tcW w:w="1719" w:type="dxa"/>
          </w:tcPr>
          <w:p w14:paraId="0F031CAC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Lutein</w:t>
            </w:r>
          </w:p>
        </w:tc>
        <w:tc>
          <w:tcPr>
            <w:tcW w:w="799" w:type="dxa"/>
          </w:tcPr>
          <w:p w14:paraId="056F99C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  <w:r>
              <w:rPr>
                <w:sz w:val="22"/>
                <w:szCs w:val="22"/>
                <w:lang w:val="en-AU"/>
              </w:rPr>
              <w:t>/=</w:t>
            </w:r>
          </w:p>
        </w:tc>
        <w:tc>
          <w:tcPr>
            <w:tcW w:w="6492" w:type="dxa"/>
          </w:tcPr>
          <w:p w14:paraId="256A151F" w14:textId="2FBB5E00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Pr="00DB375D">
              <w:rPr>
                <w:sz w:val="22"/>
                <w:szCs w:val="22"/>
                <w:lang w:val="en-AU"/>
              </w:rPr>
              <w:t>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Zhang&lt;/Author&gt;&lt;Year&gt;2014&lt;/Year&gt;&lt;RecNum&gt;592&lt;/RecNum&gt;&lt;DisplayText&gt;(Zhang et al., 2014)&lt;/DisplayText&gt;&lt;record&gt;&lt;rec-number&gt;592&lt;/rec-number&gt;&lt;foreign-keys&gt;&lt;key app="EN" db-id="avdx25wrd0ad5geparxvepwbzd9apwpz9dss" timestamp="1453774095"&gt;592&lt;/key&gt;&lt;/foreign-keys&gt;&lt;ref-type name="Journal Article"&gt;17&lt;/ref-type&gt;&lt;contributors&gt;&lt;authors&gt;&lt;author&gt;Zhang, Zhiming&lt;/author&gt;&lt;author&gt;Liu, Lihong&lt;/author&gt;&lt;author&gt;Zhang, Min&lt;/author&gt;&lt;author&gt;Zhang, Yongsong&lt;/author&gt;&lt;author&gt;Wang, Qiaomei&lt;/author&gt;&lt;/authors&gt;&lt;/contributors&gt;&lt;titles&gt;&lt;title&gt;Effect of carbon dioxide enrichment on health-promoting compounds and organoleptic properties of tomato fruits grown in greenhouse&lt;/title&gt;&lt;secondary-title&gt;Food Chem.&lt;/secondary-title&gt;&lt;/titles&gt;&lt;periodical&gt;&lt;full-title&gt;Food Chem.&lt;/full-title&gt;&lt;/periodical&gt;&lt;pages&gt;157-163&lt;/pages&gt;&lt;volume&gt;153&lt;/volume&gt;&lt;keywords&gt;&lt;keyword&gt;CO2 enrichment&lt;/keyword&gt;&lt;keyword&gt;Tomato fruit&lt;/keyword&gt;&lt;keyword&gt;Carotenoids&lt;/keyword&gt;&lt;keyword&gt;Organoleptic characteristics&lt;/keyword&gt;&lt;/keywords&gt;&lt;dates&gt;&lt;year&gt;2014&lt;/year&gt;&lt;pub-dates&gt;&lt;date&gt;6/15/&lt;/date&gt;&lt;/pub-dates&gt;&lt;/dates&gt;&lt;isbn&gt;0308-8146&lt;/isbn&gt;&lt;urls&gt;&lt;related-urls&gt;&lt;url&gt;http://www.sciencedirect.com/science/article/pii/S0308814613019183&lt;/url&gt;&lt;/related-urls&gt;&lt;/urls&gt;&lt;electronic-resource-num&gt;doi: 10.1016/j.foodchem.2013.12.052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Zhang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3B702DFC" w14:textId="77777777" w:rsidTr="00227BCF">
        <w:trPr>
          <w:jc w:val="center"/>
        </w:trPr>
        <w:tc>
          <w:tcPr>
            <w:tcW w:w="1719" w:type="dxa"/>
          </w:tcPr>
          <w:p w14:paraId="632E985A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β-carotene</w:t>
            </w:r>
          </w:p>
        </w:tc>
        <w:tc>
          <w:tcPr>
            <w:tcW w:w="799" w:type="dxa"/>
          </w:tcPr>
          <w:p w14:paraId="0D97A577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</w:tcPr>
          <w:p w14:paraId="0DB387DF" w14:textId="3F8E1E5F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Pr="00DB375D">
              <w:rPr>
                <w:sz w:val="22"/>
                <w:szCs w:val="22"/>
                <w:lang w:val="en-AU"/>
              </w:rPr>
              <w:t>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Zhang&lt;/Author&gt;&lt;Year&gt;2014&lt;/Year&gt;&lt;RecNum&gt;592&lt;/RecNum&gt;&lt;DisplayText&gt;(Zhang et al., 2014)&lt;/DisplayText&gt;&lt;record&gt;&lt;rec-number&gt;592&lt;/rec-number&gt;&lt;foreign-keys&gt;&lt;key app="EN" db-id="avdx25wrd0ad5geparxvepwbzd9apwpz9dss" timestamp="1453774095"&gt;592&lt;/key&gt;&lt;/foreign-keys&gt;&lt;ref-type name="Journal Article"&gt;17&lt;/ref-type&gt;&lt;contributors&gt;&lt;authors&gt;&lt;author&gt;Zhang, Zhiming&lt;/author&gt;&lt;author&gt;Liu, Lihong&lt;/author&gt;&lt;author&gt;Zhang, Min&lt;/author&gt;&lt;author&gt;Zhang, Yongsong&lt;/author&gt;&lt;author&gt;Wang, Qiaomei&lt;/author&gt;&lt;/authors&gt;&lt;/contributors&gt;&lt;titles&gt;&lt;title&gt;Effect of carbon dioxide enrichment on health-promoting compounds and organoleptic properties of tomato fruits grown in greenhouse&lt;/title&gt;&lt;secondary-title&gt;Food Chem.&lt;/secondary-title&gt;&lt;/titles&gt;&lt;periodical&gt;&lt;full-title&gt;Food Chem.&lt;/full-title&gt;&lt;/periodical&gt;&lt;pages&gt;157-163&lt;/pages&gt;&lt;volume&gt;153&lt;/volume&gt;&lt;keywords&gt;&lt;keyword&gt;CO2 enrichment&lt;/keyword&gt;&lt;keyword&gt;Tomato fruit&lt;/keyword&gt;&lt;keyword&gt;Carotenoids&lt;/keyword&gt;&lt;keyword&gt;Organoleptic characteristics&lt;/keyword&gt;&lt;/keywords&gt;&lt;dates&gt;&lt;year&gt;2014&lt;/year&gt;&lt;pub-dates&gt;&lt;date&gt;6/15/&lt;/date&gt;&lt;/pub-dates&gt;&lt;/dates&gt;&lt;isbn&gt;0308-8146&lt;/isbn&gt;&lt;urls&gt;&lt;related-urls&gt;&lt;url&gt;http://www.sciencedirect.com/science/article/pii/S0308814613019183&lt;/url&gt;&lt;/related-urls&gt;&lt;/urls&gt;&lt;electronic-resource-num&gt;doi: 10.1016/j.foodchem.2013.12.052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Zhang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7B69F2E3" w14:textId="77777777" w:rsidTr="00227BCF">
        <w:trPr>
          <w:jc w:val="center"/>
        </w:trPr>
        <w:tc>
          <w:tcPr>
            <w:tcW w:w="1719" w:type="dxa"/>
          </w:tcPr>
          <w:p w14:paraId="59A0EA52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0D4A3A7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73B17F34" w14:textId="6AF94A12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rumbein&lt;/Author&gt;&lt;Year&gt;2006&lt;/Year&gt;&lt;RecNum&gt;717&lt;/RecNum&gt;&lt;DisplayText&gt;(Krumbein et al., 2006)&lt;/DisplayText&gt;&lt;record&gt;&lt;rec-number&gt;717&lt;/rec-number&gt;&lt;foreign-keys&gt;&lt;key app="EN" db-id="avdx25wrd0ad5geparxvepwbzd9apwpz9dss" timestamp="1474857472"&gt;717&lt;/key&gt;&lt;/foreign-keys&gt;&lt;ref-type name="Journal Article"&gt;17&lt;/ref-type&gt;&lt;contributors&gt;&lt;authors&gt;&lt;author&gt;Krumbein, A.&lt;/author&gt;&lt;author&gt;Schwarz, D.&lt;/author&gt;&lt;author&gt;Kläring, H. P.&lt;/author&gt;&lt;/authors&gt;&lt;/contributors&gt;&lt;titles&gt;&lt;title&gt;&lt;style face="normal" font="default" size="100%"&gt;Effects of environmental factors on carotenoid content in tomato (&lt;/style&gt;&lt;style face="italic" font="default" size="100%"&gt;Lycopersicon esculentum&lt;/style&gt;&lt;style face="normal" font="default" size="100%"&gt; L. Mill.) grown in a greenhouse&lt;/style&gt;&lt;/title&gt;&lt;secondary-title&gt;J. Appl. Bot. Food Qual.&lt;/secondary-title&gt;&lt;short-title&gt;Effects of environmental factors on carotenoid content in tomato ( Lycopersicon esculentum (L.) Mill.) grown in a greenhouse&lt;/short-title&gt;&lt;/titles&gt;&lt;periodical&gt;&lt;full-title&gt;J. Appl. Bot. Food Qual.&lt;/full-title&gt;&lt;/periodical&gt;&lt;pages&gt;160-164&lt;/pages&gt;&lt;volume&gt;80&lt;/volume&gt;&lt;number&gt;2&lt;/number&gt;&lt;edition&gt;2012-12-11&lt;/edition&gt;&lt;section&gt;160&lt;/section&gt;&lt;dates&gt;&lt;year&gt;2006&lt;/year&gt;&lt;pub-dates&gt;&lt;date&gt;2012-12-11&lt;/date&gt;&lt;/pub-dates&gt;&lt;/dates&gt;&lt;isbn&gt;1439-040X&lt;/isbn&gt;&lt;urls&gt;&lt;related-urls&gt;&lt;url&gt;http://pub.jki.bund.de/index.php/JABFQ/article/view/2177&lt;/url&gt;&lt;/related-urls&gt;&lt;/urls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rumbein et al., 200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2963EA01" w14:textId="77777777" w:rsidTr="00227BCF">
        <w:trPr>
          <w:jc w:val="center"/>
        </w:trPr>
        <w:tc>
          <w:tcPr>
            <w:tcW w:w="1719" w:type="dxa"/>
          </w:tcPr>
          <w:p w14:paraId="2A97D83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hlorophyll a</w:t>
            </w:r>
          </w:p>
        </w:tc>
        <w:tc>
          <w:tcPr>
            <w:tcW w:w="799" w:type="dxa"/>
          </w:tcPr>
          <w:p w14:paraId="1E4D8EA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</w:tcPr>
          <w:p w14:paraId="2066F8CF" w14:textId="0D9A7E5D" w:rsidR="008304EE" w:rsidRPr="00214D4F" w:rsidRDefault="008304EE" w:rsidP="00227BCF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16&lt;/Year&gt;&lt;RecNum&gt;1152&lt;/RecNum&gt;&lt;DisplayText&gt;(Wang et al., 2016)&lt;/DisplayText&gt;&lt;record&gt;&lt;rec-number&gt;1152&lt;/rec-number&gt;&lt;foreign-keys&gt;&lt;key app="EN" db-id="avdx25wrd0ad5geparxvepwbzd9apwpz9dss" timestamp="1517790712"&gt;1152&lt;/key&gt;&lt;/foreign-keys&gt;&lt;ref-type name="Journal Article"&gt;17&lt;/ref-type&gt;&lt;contributors&gt;&lt;authors&gt;&lt;author&gt;Wang, M.&lt;/author&gt;&lt;author&gt;Liu, H.&lt;/author&gt;&lt;author&gt;Dong, C.&lt;/author&gt;&lt;author&gt;Fu, Y.&lt;/author&gt;&lt;author&gt;Liu, H.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enhances photosynthetic efficiency, ion uptake and antioxidant activity of &lt;/style&gt;&lt;style face="italic" font="default" size="100%"&gt;Gynura bicolor&lt;/style&gt;&lt;style face="normal" font="default" size="100%"&gt; DC. grown in a porous-tube nutrient delivery system under simulated microgravity&lt;/style&gt;&lt;/title&gt;&lt;secondary-title&gt;Plant Biol&lt;/secondary-title&gt;&lt;/titles&gt;&lt;periodical&gt;&lt;full-title&gt;Plant Biol&lt;/full-title&gt;&lt;/periodical&gt;&lt;pages&gt;391-399&lt;/pages&gt;&lt;volume&gt;18&lt;/volume&gt;&lt;number&gt;3&lt;/number&gt;&lt;keywords&gt;&lt;keyword&gt;Antioxidant defence system&lt;/keyword&gt;&lt;keyword&gt;elevated CO2&lt;/keyword&gt;&lt;keyword&gt;Gynura bicolor DC&lt;/keyword&gt;&lt;keyword&gt;ion uptake&lt;/keyword&gt;&lt;keyword&gt;photosynthetic efficiency&lt;/keyword&gt;&lt;keyword&gt;simulated microgravity&lt;/keyword&gt;&lt;/keywords&gt;&lt;dates&gt;&lt;year&gt;2016&lt;/year&gt;&lt;/dates&gt;&lt;isbn&gt;1438-8677&lt;/isbn&gt;&lt;urls&gt;&lt;related-urls&gt;&lt;url&gt;http://dx.doi.org/10.1111/plb.12426&lt;/url&gt;&lt;/related-urls&gt;&lt;/urls&gt;&lt;electronic-resource-num&gt;doi: 10.1111/plb.12426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16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78468186" w14:textId="77777777" w:rsidTr="00227BCF">
        <w:trPr>
          <w:jc w:val="center"/>
        </w:trPr>
        <w:tc>
          <w:tcPr>
            <w:tcW w:w="1719" w:type="dxa"/>
          </w:tcPr>
          <w:p w14:paraId="7914E2C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314DECC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15805B98" w14:textId="187B34CB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Pérez-López&lt;/Author&gt;&lt;Year&gt;2015&lt;/Year&gt;&lt;RecNum&gt;624&lt;/RecNum&gt;&lt;DisplayText&gt;(Pérez-López et al., 2015a)&lt;/DisplayText&gt;&lt;record&gt;&lt;rec-number&gt;624&lt;/rec-number&gt;&lt;foreign-keys&gt;&lt;key app="EN" db-id="avdx25wrd0ad5geparxvepwbzd9apwpz9dss" timestamp="1463449614"&gt;624&lt;/key&gt;&lt;/foreign-keys&gt;&lt;ref-type name="Journal Article"&gt;17&lt;/ref-type&gt;&lt;contributors&gt;&lt;authors&gt;&lt;author&gt;Pérez-López, Usue&lt;/author&gt;&lt;author&gt;Miranda-Apodaca, Jon&lt;/author&gt;&lt;author&gt;Lacuesta, Maite&lt;/author&gt;&lt;author&gt;Mena-Petite, Amaia&lt;/author&gt;&lt;author&gt;Muñoz-Rueda, Alberto&lt;/author&gt;&lt;/authors&gt;&lt;/contributors&gt;&lt;titles&gt;&lt;title&gt;&lt;style face="normal" font="default" size="100%"&gt;Growth and nutritional quality improvement in two differently pigmented lettuce cultivars grown under elevated CO&lt;/style&gt;&lt;style face="subscript" font="default" size="100%"&gt;2&lt;/style&gt;&lt;style face="normal" font="default" size="100%"&gt; and/or salinity&lt;/style&gt;&lt;/title&gt;&lt;secondary-title&gt;Sci. Hortic.&lt;/secondary-title&gt;&lt;/titles&gt;&lt;periodical&gt;&lt;full-title&gt;Sci. Hortic.&lt;/full-title&gt;&lt;/periodical&gt;&lt;pages&gt;56-66&lt;/pages&gt;&lt;volume&gt;195&lt;/volume&gt;&lt;keywords&gt;&lt;keyword&gt;Antioxidants&lt;/keyword&gt;&lt;keyword&gt;Elevated CO2&lt;/keyword&gt;&lt;keyword&gt;Lettuce&lt;/keyword&gt;&lt;keyword&gt;Minerals&lt;/keyword&gt;&lt;keyword&gt;Nutraceutical value&lt;/keyword&gt;&lt;keyword&gt;Salt stress&lt;/keyword&gt;&lt;/keywords&gt;&lt;dates&gt;&lt;year&gt;2015&lt;/year&gt;&lt;pub-dates&gt;&lt;date&gt;11/12/&lt;/date&gt;&lt;/pub-dates&gt;&lt;/dates&gt;&lt;isbn&gt;0304-4238&lt;/isbn&gt;&lt;urls&gt;&lt;related-urls&gt;&lt;url&gt;http://www.sciencedirect.com/science/article/pii/S0304423815301539&lt;/url&gt;&lt;/related-urls&gt;&lt;/urls&gt;&lt;electronic-resource-num&gt;doi: 10.1016/j.scienta.2015.08.03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304EE" w:rsidRPr="00DB375D" w14:paraId="0E5C0DB1" w14:textId="77777777" w:rsidTr="00227BCF">
        <w:trPr>
          <w:trHeight w:val="437"/>
          <w:jc w:val="center"/>
        </w:trPr>
        <w:tc>
          <w:tcPr>
            <w:tcW w:w="1719" w:type="dxa"/>
          </w:tcPr>
          <w:p w14:paraId="43E3F16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1AB1FDA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92" w:type="dxa"/>
          </w:tcPr>
          <w:p w14:paraId="395BB5D9" w14:textId="3F8C5909" w:rsidR="008304EE" w:rsidRPr="00DB375D" w:rsidRDefault="008304EE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227BCF">
              <w:rPr>
                <w:sz w:val="22"/>
                <w:szCs w:val="22"/>
              </w:rPr>
              <w:t>L</w:t>
            </w:r>
            <w:r w:rsidRPr="00DB375D">
              <w:rPr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1F01556F" w14:textId="77777777" w:rsidTr="00227BCF">
        <w:trPr>
          <w:jc w:val="center"/>
        </w:trPr>
        <w:tc>
          <w:tcPr>
            <w:tcW w:w="1719" w:type="dxa"/>
          </w:tcPr>
          <w:p w14:paraId="7C85FA3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hlorophyll b</w:t>
            </w:r>
          </w:p>
        </w:tc>
        <w:tc>
          <w:tcPr>
            <w:tcW w:w="799" w:type="dxa"/>
          </w:tcPr>
          <w:p w14:paraId="3ADC212A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</w:tcPr>
          <w:p w14:paraId="29F1095F" w14:textId="7FFE9BCB" w:rsidR="008304EE" w:rsidRPr="00DB375D" w:rsidRDefault="00EB307C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 xml:space="preserve">Hongfengcai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16&lt;/Year&gt;&lt;RecNum&gt;1152&lt;/RecNum&gt;&lt;DisplayText&gt;(Wang et al., 2016)&lt;/DisplayText&gt;&lt;record&gt;&lt;rec-number&gt;1152&lt;/rec-number&gt;&lt;foreign-keys&gt;&lt;key app="EN" db-id="avdx25wrd0ad5geparxvepwbzd9apwpz9dss" timestamp="1517790712"&gt;1152&lt;/key&gt;&lt;/foreign-keys&gt;&lt;ref-type name="Journal Article"&gt;17&lt;/ref-type&gt;&lt;contributors&gt;&lt;authors&gt;&lt;author&gt;Wang, M.&lt;/author&gt;&lt;author&gt;Liu, H.&lt;/author&gt;&lt;author&gt;Dong, C.&lt;/author&gt;&lt;author&gt;Fu, Y.&lt;/author&gt;&lt;author&gt;Liu, H.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enhances photosynthetic efficiency, ion uptake and antioxidant activity of &lt;/style&gt;&lt;style face="italic" font="default" size="100%"&gt;Gynura bicolor&lt;/style&gt;&lt;style face="normal" font="default" size="100%"&gt; DC. grown in a porous-tube nutrient delivery system under simulated microgravity&lt;/style&gt;&lt;/title&gt;&lt;secondary-title&gt;Plant Biol&lt;/secondary-title&gt;&lt;/titles&gt;&lt;periodical&gt;&lt;full-title&gt;Plant Biol&lt;/full-title&gt;&lt;/periodical&gt;&lt;pages&gt;391-399&lt;/pages&gt;&lt;volume&gt;18&lt;/volume&gt;&lt;number&gt;3&lt;/number&gt;&lt;keywords&gt;&lt;keyword&gt;Antioxidant defence system&lt;/keyword&gt;&lt;keyword&gt;elevated CO2&lt;/keyword&gt;&lt;keyword&gt;Gynura bicolor DC&lt;/keyword&gt;&lt;keyword&gt;ion uptake&lt;/keyword&gt;&lt;keyword&gt;photosynthetic efficiency&lt;/keyword&gt;&lt;keyword&gt;simulated microgravity&lt;/keyword&gt;&lt;/keywords&gt;&lt;dates&gt;&lt;year&gt;2016&lt;/year&gt;&lt;/dates&gt;&lt;isbn&gt;1438-8677&lt;/isbn&gt;&lt;urls&gt;&lt;related-urls&gt;&lt;url&gt;http://dx.doi.org/10.1111/plb.12426&lt;/url&gt;&lt;/related-urls&gt;&lt;/urls&gt;&lt;electronic-resource-num&gt;doi: 10.1111/plb.12426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16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="008304EE" w:rsidRPr="00DB375D">
              <w:rPr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="008304EE" w:rsidRPr="00DB375D">
              <w:rPr>
                <w:sz w:val="22"/>
                <w:szCs w:val="22"/>
                <w:lang w:val="en-AU"/>
              </w:rPr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  <w:t xml:space="preserve"> 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8304EE" w:rsidRPr="00DB375D">
              <w:rPr>
                <w:sz w:val="22"/>
                <w:szCs w:val="22"/>
                <w:lang w:val="en-AU"/>
              </w:rPr>
              <w:t>s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="008304EE"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="008304EE" w:rsidRPr="00DB375D">
              <w:rPr>
                <w:sz w:val="22"/>
                <w:szCs w:val="22"/>
              </w:rPr>
              <w:fldChar w:fldCharType="end"/>
            </w:r>
          </w:p>
        </w:tc>
      </w:tr>
      <w:tr w:rsidR="008304EE" w:rsidRPr="00DB375D" w14:paraId="78CEA305" w14:textId="77777777" w:rsidTr="00227BCF">
        <w:trPr>
          <w:jc w:val="center"/>
        </w:trPr>
        <w:tc>
          <w:tcPr>
            <w:tcW w:w="1719" w:type="dxa"/>
          </w:tcPr>
          <w:p w14:paraId="1137479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</w:tcPr>
          <w:p w14:paraId="10C20B2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</w:tcPr>
          <w:p w14:paraId="7F339456" w14:textId="2C20513A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16&lt;/Year&gt;&lt;RecNum&gt;1152&lt;/RecNum&gt;&lt;DisplayText&gt;(Wang et al., 2016)&lt;/DisplayText&gt;&lt;record&gt;&lt;rec-number&gt;1152&lt;/rec-number&gt;&lt;foreign-keys&gt;&lt;key app="EN" db-id="avdx25wrd0ad5geparxvepwbzd9apwpz9dss" timestamp="1517790712"&gt;1152&lt;/key&gt;&lt;/foreign-keys&gt;&lt;ref-type name="Journal Article"&gt;17&lt;/ref-type&gt;&lt;contributors&gt;&lt;authors&gt;&lt;author&gt;Wang, M.&lt;/author&gt;&lt;author&gt;Liu, H.&lt;/author&gt;&lt;author&gt;Dong, C.&lt;/author&gt;&lt;author&gt;Fu, Y.&lt;/author&gt;&lt;author&gt;Liu, H.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enhances photosynthetic efficiency, ion uptake and antioxidant activity of &lt;/style&gt;&lt;style face="italic" font="default" size="100%"&gt;Gynura bicolor&lt;/style&gt;&lt;style face="normal" font="default" size="100%"&gt; DC. grown in a porous-tube nutrient delivery system under simulated microgravity&lt;/style&gt;&lt;/title&gt;&lt;secondary-title&gt;Plant Biol&lt;/secondary-title&gt;&lt;/titles&gt;&lt;periodical&gt;&lt;full-title&gt;Plant Biol&lt;/full-title&gt;&lt;/periodical&gt;&lt;pages&gt;391-399&lt;/pages&gt;&lt;volume&gt;18&lt;/volume&gt;&lt;number&gt;3&lt;/number&gt;&lt;keywords&gt;&lt;keyword&gt;Antioxidant defence system&lt;/keyword&gt;&lt;keyword&gt;elevated CO2&lt;/keyword&gt;&lt;keyword&gt;Gynura bicolor DC&lt;/keyword&gt;&lt;keyword&gt;ion uptake&lt;/keyword&gt;&lt;keyword&gt;photosynthetic efficiency&lt;/keyword&gt;&lt;keyword&gt;simulated microgravity&lt;/keyword&gt;&lt;/keywords&gt;&lt;dates&gt;&lt;year&gt;2016&lt;/year&gt;&lt;/dates&gt;&lt;isbn&gt;1438-8677&lt;/isbn&gt;&lt;urls&gt;&lt;related-urls&gt;&lt;url&gt;http://dx.doi.org/10.1111/plb.12426&lt;/url&gt;&lt;/related-urls&gt;&lt;/urls&gt;&lt;electronic-resource-num&gt;doi: 10.1111/plb.12426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16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s</w:t>
            </w:r>
            <w:r>
              <w:rPr>
                <w:sz w:val="22"/>
                <w:szCs w:val="22"/>
                <w:lang w:val="en-AU"/>
              </w:rPr>
              <w:t>weet</w:t>
            </w:r>
            <w:r w:rsidRPr="00DB375D">
              <w:rPr>
                <w:sz w:val="22"/>
                <w:szCs w:val="22"/>
                <w:lang w:val="en-AU"/>
              </w:rPr>
              <w:t xml:space="preserve">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304EE" w:rsidRPr="00DB375D" w14:paraId="34D9BBF1" w14:textId="77777777" w:rsidTr="00B5500D">
        <w:trPr>
          <w:jc w:val="center"/>
        </w:trPr>
        <w:tc>
          <w:tcPr>
            <w:tcW w:w="1719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0CE15603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 xml:space="preserve">Total </w:t>
            </w:r>
            <w:r w:rsidRPr="00DB375D">
              <w:rPr>
                <w:sz w:val="22"/>
                <w:szCs w:val="22"/>
                <w:lang w:val="en-AU"/>
              </w:rPr>
              <w:lastRenderedPageBreak/>
              <w:t>chlorophyll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AD646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lastRenderedPageBreak/>
              <w:t>↑</w:t>
            </w:r>
          </w:p>
        </w:tc>
        <w:tc>
          <w:tcPr>
            <w:tcW w:w="64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2209C" w14:textId="0BC0C207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16&lt;/Year&gt;&lt;RecNum&gt;1152&lt;/RecNum&gt;&lt;DisplayText&gt;(Wang et al., 2016)&lt;/DisplayText&gt;&lt;record&gt;&lt;rec-number&gt;1152&lt;/rec-number&gt;&lt;foreign-keys&gt;&lt;key app="EN" db-id="avdx25wrd0ad5geparxvepwbzd9apwpz9dss" timestamp="1517790712"&gt;1152&lt;/key&gt;&lt;/foreign-keys&gt;&lt;ref-type name="Journal Article"&gt;17&lt;/ref-type&gt;&lt;contributors&gt;&lt;authors&gt;&lt;author&gt;Wang, M.&lt;/author&gt;&lt;author&gt;Liu, H.&lt;/author&gt;&lt;author&gt;Dong, C.&lt;/author&gt;&lt;author&gt;Fu, Y.&lt;/author&gt;&lt;author&gt;Liu, H.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enhances photosynthetic efficiency, ion uptake and antioxidant activity of &lt;/style&gt;&lt;style face="italic" font="default" size="100%"&gt;Gynura bicolor&lt;/style&gt;&lt;style face="normal" font="default" size="100%"&gt; DC. grown in a porous-tube nutrient delivery system under simulated microgravity&lt;/style&gt;&lt;/title&gt;&lt;secondary-title&gt;Plant Biol&lt;/secondary-title&gt;&lt;/titles&gt;&lt;periodical&gt;&lt;full-title&gt;Plant Biol&lt;/full-title&gt;&lt;/periodical&gt;&lt;pages&gt;391-399&lt;/pages&gt;&lt;volume&gt;18&lt;/volume&gt;&lt;number&gt;3&lt;/number&gt;&lt;keywords&gt;&lt;keyword&gt;Antioxidant defence system&lt;/keyword&gt;&lt;keyword&gt;elevated CO2&lt;/keyword&gt;&lt;keyword&gt;Gynura bicolor DC&lt;/keyword&gt;&lt;keyword&gt;ion uptake&lt;/keyword&gt;&lt;keyword&gt;photosynthetic efficiency&lt;/keyword&gt;&lt;keyword&gt;simulated microgravity&lt;/keyword&gt;&lt;/keywords&gt;&lt;dates&gt;&lt;year&gt;2016&lt;/year&gt;&lt;/dates&gt;&lt;isbn&gt;1438-8677&lt;/isbn&gt;&lt;urls&gt;&lt;related-urls&gt;&lt;url&gt;http://dx.doi.org/10.1111/plb.12426&lt;/url&gt;&lt;/related-urls&gt;&lt;/urls&gt;&lt;electronic-resource-num&gt;doi: 10.1111/plb.12426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ang et al., 2016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sz w:val="22"/>
                <w:szCs w:val="22"/>
                <w:lang w:val="en-AU"/>
              </w:rPr>
              <w:t>alak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3&lt;/Year&gt;&lt;RecNum&gt;1081&lt;/RecNum&gt;&lt;DisplayText&gt;(Kumari et al., 2013)&lt;/DisplayText&gt;&lt;record&gt;&lt;rec-number&gt;1081&lt;/rec-number&gt;&lt;foreign-keys&gt;&lt;key app="EN" db-id="avdx25wrd0ad5geparxvepwbzd9apwpz9dss" timestamp="1508284155"&gt;1081&lt;/key&gt;&lt;/foreign-keys&gt;&lt;ref-type name="Journal Article"&gt;17&lt;/ref-type&gt;&lt;contributors&gt;&lt;authors&gt;&lt;author&gt;Kumari, Sumita&lt;/author&gt;&lt;author&gt;Agrawal, Madhoolika&lt;/author&gt;&lt;author&gt;Tiwari, Supriya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and elevated O&lt;/style&gt;&lt;style face="subscript" font="default" size="100%"&gt;3&lt;/style&gt;&lt;style face="normal" font="default" size="100%"&gt; on &lt;/style&gt;&lt;style face="italic" font="default" size="100%"&gt;Beta vulgaris &lt;/style&gt;&lt;style face="normal" font="default" size="100%"&gt;L.: Pigments, metabolites, antioxidants, growth and yield&lt;/style&gt;&lt;/title&gt;&lt;secondary-title&gt;Environ Pollut.&lt;/secondary-title&gt;&lt;/titles&gt;&lt;periodical&gt;&lt;full-title&gt;Environ Pollut.&lt;/full-title&gt;&lt;/periodical&gt;&lt;pages&gt;279-288&lt;/pages&gt;&lt;volume&gt;174&lt;/volume&gt;&lt;number&gt;Supplement C&lt;/number&gt;&lt;keywords&gt;&lt;keyword&gt;Antioxidants&lt;/keyword&gt;&lt;keyword&gt;Elevated CO&lt;/keyword&gt;&lt;keyword&gt;Elevated O&lt;/keyword&gt;&lt;keyword&gt;Growth&lt;/keyword&gt;&lt;keyword&gt;Lipid peroxidation&lt;/keyword&gt;&lt;keyword&gt;Pigment&lt;/keyword&gt;&lt;keyword&gt;Yield&lt;/keyword&gt;&lt;/keywords&gt;&lt;dates&gt;&lt;year&gt;2013&lt;/year&gt;&lt;pub-dates&gt;&lt;date&gt;2013/03/01/&lt;/date&gt;&lt;/pub-dates&gt;&lt;/dates&gt;&lt;isbn&gt;0269-7491&lt;/isbn&gt;&lt;urls&gt;&lt;related-urls&gt;&lt;url&gt;http://www.sciencedirect.com/science/article/pii/S026974911200499X&lt;/url&gt;&lt;/related-urls&gt;&lt;/urls&gt;&lt;electronic-resource-num&gt;doi: 10.1016/j.envpol.2012.11.021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C12652" w:rsidRPr="00DB375D" w14:paraId="28F202BB" w14:textId="77777777" w:rsidTr="00C12652">
        <w:trPr>
          <w:jc w:val="center"/>
        </w:trPr>
        <w:tc>
          <w:tcPr>
            <w:tcW w:w="1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F7B72" w14:textId="77777777" w:rsidR="00C12652" w:rsidRPr="00DB375D" w:rsidRDefault="00C12652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5FA958" w14:textId="2E568F7A" w:rsidR="00C12652" w:rsidRPr="00DB375D" w:rsidRDefault="00C12652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06226" w14:textId="5497E71A" w:rsidR="00C12652" w:rsidRPr="00BF301A" w:rsidRDefault="00C12652" w:rsidP="00CC3B5D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36A32A1A" w14:textId="77777777" w:rsidTr="00C12652">
        <w:trPr>
          <w:trHeight w:val="422"/>
          <w:jc w:val="center"/>
        </w:trPr>
        <w:tc>
          <w:tcPr>
            <w:tcW w:w="171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BDA07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B81158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E056F" w14:textId="5428CFD2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227BCF"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</w:p>
        </w:tc>
      </w:tr>
      <w:tr w:rsidR="008304EE" w:rsidRPr="00DB375D" w14:paraId="706CA98B" w14:textId="77777777" w:rsidTr="00227BCF">
        <w:trPr>
          <w:trHeight w:val="422"/>
          <w:jc w:val="center"/>
        </w:trPr>
        <w:tc>
          <w:tcPr>
            <w:tcW w:w="1719" w:type="dxa"/>
            <w:tcBorders>
              <w:top w:val="nil"/>
              <w:left w:val="nil"/>
              <w:bottom w:val="nil"/>
              <w:right w:val="nil"/>
            </w:tcBorders>
          </w:tcPr>
          <w:p w14:paraId="2C92E97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Total antioxidant capacity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</w:tcPr>
          <w:p w14:paraId="1B130852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92" w:type="dxa"/>
            <w:tcBorders>
              <w:top w:val="nil"/>
              <w:left w:val="nil"/>
              <w:bottom w:val="nil"/>
              <w:right w:val="nil"/>
            </w:tcBorders>
          </w:tcPr>
          <w:p w14:paraId="4432EAF6" w14:textId="2AFEADEC" w:rsidR="008304EE" w:rsidRPr="00BF301A" w:rsidRDefault="008304EE" w:rsidP="0003370D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rFonts w:eastAsiaTheme="minorEastAsia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kern w:val="0"/>
                <w:sz w:val="22"/>
                <w:szCs w:val="22"/>
              </w:rPr>
              <w:instrText xml:space="preserve"> ADDIN EN.CITE &lt;EndNote&gt;&lt;Cite&gt;&lt;Author&gt;Fu&lt;/Author&gt;&lt;Year&gt;2015&lt;/Year&gt;&lt;RecNum&gt;676&lt;/RecNum&gt;&lt;DisplayText&gt;(Fu et al., 2015)&lt;/DisplayText&gt;&lt;record&gt;&lt;rec-number&gt;676&lt;/rec-number&gt;&lt;foreign-keys&gt;&lt;key app="EN" db-id="avdx25wrd0ad5geparxvepwbzd9apwpz9dss" timestamp="1474609746"&gt;676&lt;/key&gt;&lt;/foreign-keys&gt;&lt;ref-type name="Journal Article"&gt;17&lt;/ref-type&gt;&lt;contributors&gt;&lt;authors&gt;&lt;author&gt;Fu, Yuming&lt;/author&gt;&lt;author&gt;Shao, Lingzhi&lt;/author&gt;&lt;author&gt;Liu, Hui&lt;/author&gt;&lt;author&gt;Li, Hongyan&lt;/author&gt;&lt;author&gt;Zhao, Zhiruo&lt;/author&gt;&lt;author&gt;Ye, Peiliang&lt;/author&gt;&lt;author&gt;Chen, Pingzhen&lt;/author&gt;&lt;author&gt;Liu, Hong&lt;/author&gt;&lt;/authors&gt;&lt;/contributors&gt;&lt;titles&gt;&lt;title&gt;&lt;style face="normal" font="default" size="100%"&gt;Unexpected decrease in yield and antioxidants in vegetable at very high CO&lt;/style&gt;&lt;style face="subscript" font="default" size="100%"&gt;2&lt;/style&gt;&lt;style face="normal" font="default" size="100%"&gt; levels&lt;/style&gt;&lt;/title&gt;&lt;secondary-title&gt;Environ. Chem. Lett.&lt;/secondary-title&gt;&lt;/titles&gt;&lt;periodical&gt;&lt;full-title&gt;Environ. Chem. Lett.&lt;/full-title&gt;&lt;/periodical&gt;&lt;pages&gt;473-479&lt;/pages&gt;&lt;volume&gt;13&lt;/volume&gt;&lt;number&gt;4&lt;/number&gt;&lt;dates&gt;&lt;year&gt;2015&lt;/year&gt;&lt;/dates&gt;&lt;isbn&gt;1610-3661&lt;/isbn&gt;&lt;label&gt;Fu2015&lt;/label&gt;&lt;work-type&gt;journal article&lt;/work-type&gt;&lt;urls&gt;&lt;related-urls&gt;&lt;url&gt;http://dx.doi.org/10.1007/s10311-015-0522-6&lt;/url&gt;&lt;/related-urls&gt;&lt;/urls&gt;&lt;electronic-resource-num&gt;doi: 10.1007/s10311-015-0522-6&lt;/electronic-resource-num&gt;&lt;/record&gt;&lt;/Cite&gt;&lt;/EndNote&gt;</w:instrText>
            </w:r>
            <w:r w:rsidRPr="00DB375D">
              <w:rPr>
                <w:rFonts w:eastAsiaTheme="minorEastAsia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kern w:val="0"/>
                <w:sz w:val="22"/>
                <w:szCs w:val="22"/>
              </w:rPr>
              <w:t>(Fu et al., 2015)</w:t>
            </w:r>
            <w:r w:rsidRPr="00DB375D">
              <w:rPr>
                <w:rFonts w:eastAsiaTheme="minorEastAsia"/>
                <w:kern w:val="0"/>
                <w:sz w:val="22"/>
                <w:szCs w:val="22"/>
              </w:rPr>
              <w:fldChar w:fldCharType="end"/>
            </w:r>
            <w:r w:rsidRPr="00DB375D">
              <w:rPr>
                <w:rFonts w:eastAsiaTheme="minorEastAsia"/>
                <w:kern w:val="0"/>
                <w:sz w:val="22"/>
                <w:szCs w:val="22"/>
              </w:rPr>
              <w:t>,</w:t>
            </w:r>
            <w:r>
              <w:rPr>
                <w:rFonts w:eastAsiaTheme="minorEastAsia"/>
                <w:kern w:val="0"/>
                <w:sz w:val="22"/>
                <w:szCs w:val="22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ging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Ghasemzadeh&lt;/Author&gt;&lt;Year&gt;2010&lt;/Year&gt;&lt;RecNum&gt;677&lt;/RecNum&gt;&lt;DisplayText&gt;(Ghasemzadeh et al., 2010)&lt;/DisplayText&gt;&lt;record&gt;&lt;rec-number&gt;677&lt;/rec-number&gt;&lt;foreign-keys&gt;&lt;key app="EN" db-id="avdx25wrd0ad5geparxvepwbzd9apwpz9dss" timestamp="1474610258"&gt;677&lt;/key&gt;&lt;/foreign-keys&gt;&lt;ref-type name="Journal Article"&gt;17&lt;/ref-type&gt;&lt;contributors&gt;&lt;authors&gt;&lt;author&gt;Ghasemzadeh, Ali&lt;/author&gt;&lt;author&gt;Jaafar, Hawa Z.E.&lt;/author&gt;&lt;author&gt;Rahmat, Asmah&lt;/author&gt;&lt;/authors&gt;&lt;/contributors&gt;&lt;titles&gt;&lt;title&gt;&lt;style face="normal" font="default" size="100%"&gt;Elevated carbon dioxide increases contents of flavonoids and phenolic compounds, and antioxidant activities in Malaysian young ginger (&lt;/style&gt;&lt;style face="italic" font="default" size="100%"&gt;Zingiber officinale&lt;/style&gt;&lt;style face="normal" font="default" size="100%"&gt; Roscoe.) varieties&lt;/style&gt;&lt;/title&gt;&lt;secondary-title&gt;Molecules&lt;/secondary-title&gt;&lt;/titles&gt;&lt;periodical&gt;&lt;full-title&gt;Molecules&lt;/full-title&gt;&lt;/periodical&gt;&lt;pages&gt;7907-7922&lt;/pages&gt;&lt;volume&gt;15&lt;/volume&gt;&lt;number&gt;11&lt;/number&gt;&lt;dates&gt;&lt;year&gt;2010&lt;/year&gt;&lt;/dates&gt;&lt;isbn&gt;1420-3049&lt;/isbn&gt;&lt;accession-num&gt;doi:10.3390/molecules15117907&lt;/accession-num&gt;&lt;urls&gt;&lt;related-urls&gt;&lt;url&gt;http://www.mdpi.com/1420-3049/15/11/7907&lt;/url&gt;&lt;/related-urls&gt;&lt;/urls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Ghasemzadeh et al., 2010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SZW48L0F1dGhvcj48WWVhcj4yMDE0PC9ZZWFyPjxSZWNO
dW0+MTA4NjwvUmVjTnVtPjxEaXNwbGF5VGV4dD4oUmVuIGV0IGFsLiwgMjAxNDsgV2FuZyBldCBh
bC4sIDIwMTYpPC9EaXNwbGF5VGV4dD48cmVjb3JkPjxyZWMtbnVtYmVyPjEwODY8L3JlYy1udW1i
ZXI+PGZvcmVpZ24ta2V5cz48a2V5IGFwcD0iRU4iIGRiLWlkPSJhdmR4MjV3cmQwYWQ1Z2VwYXJ4
dmVwd2J6ZDlhcHdwejlkc3MiIHRpbWVzdGFtcD0iMTUwODI4NjgyMCI+MTA4Njwva2V5PjwvZm9y
ZWlnbi1rZXlzPjxyZWYtdHlwZSBuYW1lPSJKb3VybmFsIEFydGljbGUiPjE3PC9yZWYtdHlwZT48
Y29udHJpYnV0b3JzPjxhdXRob3JzPjxhdXRob3I+UmVuLCBKaW48L2F1dGhvcj48YXV0aG9yPkd1
bywgU2h1YW5nLVNoZW5nPC9hdXRob3I+PGF1dGhvcj5YaW4sIFhpdS1MYW48L2F1dGhvcj48YXV0
aG9yPkNoZW4sIExpYW5nPC9hdXRob3I+PC9hdXRob3JzPjwvY29udHJpYnV0b3JzPjx0aXRsZXM+
PHRpdGxlPjxzdHlsZSBmYWNlPSJub3JtYWwiIGZvbnQ9ImRlZmF1bHQiIHNpemU9IjEwMCUiPkNo
YW5nZXMgaW4gdm9sYXRpbGUgY29uc3RpdHVlbnRzIGFuZCBwaGVub2xzIGZyb20gPC9zdHlsZT48
c3R5bGUgZmFjZT0iaXRhbGljIiBmb250PSJkZWZhdWx0IiBzaXplPSIxMDAlIj5HeW51cmEgYmlj
b2xvciA8L3N0eWxlPjxzdHlsZSBmYWNlPSJub3JtYWwiIGZvbnQ9ImRlZmF1bHQiIHNpemU9IjEw
MCUiPkRDIGdyb3duIGluIGVsZXZhdGVkIENPPC9zdHlsZT48c3R5bGUgZmFjZT0ic3Vic2NyaXB0
IiBmb250PSJkZWZhdWx0IiBzaXplPSIxMDAlIj4yPC9zdHlsZT48c3R5bGUgZmFjZT0ibm9ybWFs
IiBmb250PSJkZWZhdWx0IiBzaXplPSIxMDAlIj4gYW5kIExFRCBsaWdodGluZzwvc3R5bGU+PC90
aXRsZT48c2Vjb25kYXJ5LXRpdGxlPlNjaS4gSG9ydGljLiA8L3NlY29uZGFyeS10aXRsZT48L3Rp
dGxlcz48cGVyaW9kaWNhbD48ZnVsbC10aXRsZT5TY2kuIEhvcnRpYy48L2Z1bGwtdGl0bGU+PC9w
ZXJpb2RpY2FsPjxwYWdlcz4yNDMtMjUwPC9wYWdlcz48dm9sdW1lPjE3NTwvdm9sdW1lPjxudW1i
ZXI+U3VwcGxlbWVudCBDPC9udW1iZXI+PGtleXdvcmRzPjxrZXl3b3JkPkRDPC9rZXl3b3JkPjxr
ZXl3b3JkPkNvbnRyb2xsZWQgZW52aXJvbm1lbnQ8L2tleXdvcmQ+PGtleXdvcmQ+TEVEIGxpZ2h0
aW5nPC9rZXl3b3JkPjxrZXl3b3JkPlZvbGF0aWxlIHRlcnBlbm9pZHM8L2tleXdvcmQ+PGtleXdv
cmQ+UGhlbm9sczwva2V5d29yZD48L2tleXdvcmRzPjxkYXRlcz48eWVhcj4yMDE0PC95ZWFyPjxw
dWItZGF0ZXM+PGRhdGU+MjAxNC8wOC8xNS88L2RhdGU+PC9wdWItZGF0ZXM+PC9kYXRlcz48aXNi
bj4wMzA0LTQyMzg8L2lzYm4+PHVybHM+PHJlbGF0ZWQtdXJscz48dXJsPmh0dHA6Ly93d3cuc2Np
ZW5jZWRpcmVjdC5jb20vc2NpZW5jZS9hcnRpY2xlL3BpaS9TMDMwNDQyMzgxNDAwMzM5MjwvdXJs
PjwvcmVsYXRlZC11cmxzPjwvdXJscz48ZWxlY3Ryb25pYy1yZXNvdXJjZS1udW0+ZG9pOiAxMC4x
MDE2L2ouc2NpZW50YS4yMDE0LjA2LjAyMzwvZWxlY3Ryb25pYy1yZXNvdXJjZS1udW0+PC9yZWNv
cmQ+PC9DaXRlPjxDaXRlPjxBdXRob3I+V2FuZzwvQXV0aG9yPjxZZWFyPjIwMTY8L1llYXI+PFJl
Y051bT4xMTUyPC9SZWNOdW0+PHJlY29yZD48cmVjLW51bWJlcj4xMTUyPC9yZWMtbnVtYmVyPjxm
b3JlaWduLWtleXM+PGtleSBhcHA9IkVOIiBkYi1pZD0iYXZkeDI1d3JkMGFkNWdlcGFyeHZlcHdi
emQ5YXB3cHo5ZHNzIiB0aW1lc3RhbXA9IjE1MTc3OTA3MTIiPjExNTI8L2tleT48L2ZvcmVpZ24t
a2V5cz48cmVmLXR5cGUgbmFtZT0iSm91cm5hbCBBcnRpY2xlIj4xNzwvcmVmLXR5cGU+PGNvbnRy
aWJ1dG9ycz48YXV0aG9ycz48YXV0aG9yPldhbmcsIE0uPC9hdXRob3I+PGF1dGhvcj5MaXUsIEgu
PC9hdXRob3I+PGF1dGhvcj5Eb25nLCBDLjwvYXV0aG9yPjxhdXRob3I+RnUsIFkuPC9hdXRob3I+
PGF1dGhvcj5MaXUsIEguPC9hdXRob3I+PC9hdXRob3JzPjwvY29udHJpYnV0b3JzPjx0aXRsZXM+
PHRpdGxlPjxzdHlsZSBmYWNlPSJub3JtYWwiIGZvbnQ9ImRlZmF1bHQiIHNpemU9IjEwMCUiPkVs
ZXZhdGVkIENPPC9zdHlsZT48c3R5bGUgZmFjZT0ic3Vic2NyaXB0IiBmb250PSJkZWZhdWx0IiBz
aXplPSIxMDAlIj4yPC9zdHlsZT48c3R5bGUgZmFjZT0ibm9ybWFsIiBmb250PSJkZWZhdWx0IiBz
aXplPSIxMDAlIj4gZW5oYW5jZXMgcGhvdG9zeW50aGV0aWMgZWZmaWNpZW5jeSwgaW9uIHVwdGFr
ZSBhbmQgYW50aW94aWRhbnQgYWN0aXZpdHkgb2YgPC9zdHlsZT48c3R5bGUgZmFjZT0iaXRhbGlj
IiBmb250PSJkZWZhdWx0IiBzaXplPSIxMDAlIj5HeW51cmEgYmljb2xvcjwvc3R5bGU+PHN0eWxl
IGZhY2U9Im5vcm1hbCIgZm9udD0iZGVmYXVsdCIgc2l6ZT0iMTAwJSI+IERDLiBncm93biBpbiBh
IHBvcm91cy10dWJlIG51dHJpZW50IGRlbGl2ZXJ5IHN5c3RlbSB1bmRlciBzaW11bGF0ZWQgbWlj
cm9ncmF2aXR5PC9zdHlsZT48L3RpdGxlPjxzZWNvbmRhcnktdGl0bGU+UGxhbnQgQmlvbDwvc2Vj
b25kYXJ5LXRpdGxlPjwvdGl0bGVzPjxwZXJpb2RpY2FsPjxmdWxsLXRpdGxlPlBsYW50IEJpb2w8
L2Z1bGwtdGl0bGU+PC9wZXJpb2RpY2FsPjxwYWdlcz4zOTEtMzk5PC9wYWdlcz48dm9sdW1lPjE4
PC92b2x1bWU+PG51bWJlcj4zPC9udW1iZXI+PGtleXdvcmRzPjxrZXl3b3JkPkFudGlveGlkYW50
IGRlZmVuY2Ugc3lzdGVtPC9rZXl3b3JkPjxrZXl3b3JkPmVsZXZhdGVkIENPMjwva2V5d29yZD48
a2V5d29yZD5HeW51cmEgYmljb2xvciBEQzwva2V5d29yZD48a2V5d29yZD5pb24gdXB0YWtlPC9r
ZXl3b3JkPjxrZXl3b3JkPnBob3Rvc3ludGhldGljIGVmZmljaWVuY3k8L2tleXdvcmQ+PGtleXdv
cmQ+c2ltdWxhdGVkIG1pY3JvZ3Jhdml0eTwva2V5d29yZD48L2tleXdvcmRzPjxkYXRlcz48eWVh
cj4yMDE2PC95ZWFyPjwvZGF0ZXM+PGlzYm4+MTQzOC04Njc3PC9pc2JuPjx1cmxzPjxyZWxhdGVk
LXVybHM+PHVybD5odHRwOi8vZHguZG9pLm9yZy8xMC4xMTExL3BsYi4xMjQyNjwvdXJsPjwvcmVs
YXRlZC11cmxzPjwvdXJscz48ZWxlY3Ryb25pYy1yZXNvdXJjZS1udW0+ZG9pOiAxMC4xMTExL3Bs
Yi4xMjQyNjwvZWxlY3Ryb25pYy1yZXNvdXJjZS1udW0+PC9yZWNvcmQ+PC9DaXRlPjwvRW5kTm90
ZT5=
</w:fldData>
              </w:fldChar>
            </w:r>
            <w:r w:rsidR="00227BCF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227BCF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SZW48L0F1dGhvcj48WWVhcj4yMDE0PC9ZZWFyPjxSZWNO
dW0+MTA4NjwvUmVjTnVtPjxEaXNwbGF5VGV4dD4oUmVuIGV0IGFsLiwgMjAxNDsgV2FuZyBldCBh
bC4sIDIwMTYpPC9EaXNwbGF5VGV4dD48cmVjb3JkPjxyZWMtbnVtYmVyPjEwODY8L3JlYy1udW1i
ZXI+PGZvcmVpZ24ta2V5cz48a2V5IGFwcD0iRU4iIGRiLWlkPSJhdmR4MjV3cmQwYWQ1Z2VwYXJ4
dmVwd2J6ZDlhcHdwejlkc3MiIHRpbWVzdGFtcD0iMTUwODI4NjgyMCI+MTA4Njwva2V5PjwvZm9y
ZWlnbi1rZXlzPjxyZWYtdHlwZSBuYW1lPSJKb3VybmFsIEFydGljbGUiPjE3PC9yZWYtdHlwZT48
Y29udHJpYnV0b3JzPjxhdXRob3JzPjxhdXRob3I+UmVuLCBKaW48L2F1dGhvcj48YXV0aG9yPkd1
bywgU2h1YW5nLVNoZW5nPC9hdXRob3I+PGF1dGhvcj5YaW4sIFhpdS1MYW48L2F1dGhvcj48YXV0
aG9yPkNoZW4sIExpYW5nPC9hdXRob3I+PC9hdXRob3JzPjwvY29udHJpYnV0b3JzPjx0aXRsZXM+
PHRpdGxlPjxzdHlsZSBmYWNlPSJub3JtYWwiIGZvbnQ9ImRlZmF1bHQiIHNpemU9IjEwMCUiPkNo
YW5nZXMgaW4gdm9sYXRpbGUgY29uc3RpdHVlbnRzIGFuZCBwaGVub2xzIGZyb20gPC9zdHlsZT48
c3R5bGUgZmFjZT0iaXRhbGljIiBmb250PSJkZWZhdWx0IiBzaXplPSIxMDAlIj5HeW51cmEgYmlj
b2xvciA8L3N0eWxlPjxzdHlsZSBmYWNlPSJub3JtYWwiIGZvbnQ9ImRlZmF1bHQiIHNpemU9IjEw
MCUiPkRDIGdyb3duIGluIGVsZXZhdGVkIENPPC9zdHlsZT48c3R5bGUgZmFjZT0ic3Vic2NyaXB0
IiBmb250PSJkZWZhdWx0IiBzaXplPSIxMDAlIj4yPC9zdHlsZT48c3R5bGUgZmFjZT0ibm9ybWFs
IiBmb250PSJkZWZhdWx0IiBzaXplPSIxMDAlIj4gYW5kIExFRCBsaWdodGluZzwvc3R5bGU+PC90
aXRsZT48c2Vjb25kYXJ5LXRpdGxlPlNjaS4gSG9ydGljLiA8L3NlY29uZGFyeS10aXRsZT48L3Rp
dGxlcz48cGVyaW9kaWNhbD48ZnVsbC10aXRsZT5TY2kuIEhvcnRpYy48L2Z1bGwtdGl0bGU+PC9w
ZXJpb2RpY2FsPjxwYWdlcz4yNDMtMjUwPC9wYWdlcz48dm9sdW1lPjE3NTwvdm9sdW1lPjxudW1i
ZXI+U3VwcGxlbWVudCBDPC9udW1iZXI+PGtleXdvcmRzPjxrZXl3b3JkPkRDPC9rZXl3b3JkPjxr
ZXl3b3JkPkNvbnRyb2xsZWQgZW52aXJvbm1lbnQ8L2tleXdvcmQ+PGtleXdvcmQ+TEVEIGxpZ2h0
aW5nPC9rZXl3b3JkPjxrZXl3b3JkPlZvbGF0aWxlIHRlcnBlbm9pZHM8L2tleXdvcmQ+PGtleXdv
cmQ+UGhlbm9sczwva2V5d29yZD48L2tleXdvcmRzPjxkYXRlcz48eWVhcj4yMDE0PC95ZWFyPjxw
dWItZGF0ZXM+PGRhdGU+MjAxNC8wOC8xNS88L2RhdGU+PC9wdWItZGF0ZXM+PC9kYXRlcz48aXNi
bj4wMzA0LTQyMzg8L2lzYm4+PHVybHM+PHJlbGF0ZWQtdXJscz48dXJsPmh0dHA6Ly93d3cuc2Np
ZW5jZWRpcmVjdC5jb20vc2NpZW5jZS9hcnRpY2xlL3BpaS9TMDMwNDQyMzgxNDAwMzM5MjwvdXJs
PjwvcmVsYXRlZC11cmxzPjwvdXJscz48ZWxlY3Ryb25pYy1yZXNvdXJjZS1udW0+ZG9pOiAxMC4x
MDE2L2ouc2NpZW50YS4yMDE0LjA2LjAyMzwvZWxlY3Ryb25pYy1yZXNvdXJjZS1udW0+PC9yZWNv
cmQ+PC9DaXRlPjxDaXRlPjxBdXRob3I+V2FuZzwvQXV0aG9yPjxZZWFyPjIwMTY8L1llYXI+PFJl
Y051bT4xMTUyPC9SZWNOdW0+PHJlY29yZD48cmVjLW51bWJlcj4xMTUyPC9yZWMtbnVtYmVyPjxm
b3JlaWduLWtleXM+PGtleSBhcHA9IkVOIiBkYi1pZD0iYXZkeDI1d3JkMGFkNWdlcGFyeHZlcHdi
emQ5YXB3cHo5ZHNzIiB0aW1lc3RhbXA9IjE1MTc3OTA3MTIiPjExNTI8L2tleT48L2ZvcmVpZ24t
a2V5cz48cmVmLXR5cGUgbmFtZT0iSm91cm5hbCBBcnRpY2xlIj4xNzwvcmVmLXR5cGU+PGNvbnRy
aWJ1dG9ycz48YXV0aG9ycz48YXV0aG9yPldhbmcsIE0uPC9hdXRob3I+PGF1dGhvcj5MaXUsIEgu
PC9hdXRob3I+PGF1dGhvcj5Eb25nLCBDLjwvYXV0aG9yPjxhdXRob3I+RnUsIFkuPC9hdXRob3I+
PGF1dGhvcj5MaXUsIEguPC9hdXRob3I+PC9hdXRob3JzPjwvY29udHJpYnV0b3JzPjx0aXRsZXM+
PHRpdGxlPjxzdHlsZSBmYWNlPSJub3JtYWwiIGZvbnQ9ImRlZmF1bHQiIHNpemU9IjEwMCUiPkVs
ZXZhdGVkIENPPC9zdHlsZT48c3R5bGUgZmFjZT0ic3Vic2NyaXB0IiBmb250PSJkZWZhdWx0IiBz
aXplPSIxMDAlIj4yPC9zdHlsZT48c3R5bGUgZmFjZT0ibm9ybWFsIiBmb250PSJkZWZhdWx0IiBz
aXplPSIxMDAlIj4gZW5oYW5jZXMgcGhvdG9zeW50aGV0aWMgZWZmaWNpZW5jeSwgaW9uIHVwdGFr
ZSBhbmQgYW50aW94aWRhbnQgYWN0aXZpdHkgb2YgPC9zdHlsZT48c3R5bGUgZmFjZT0iaXRhbGlj
IiBmb250PSJkZWZhdWx0IiBzaXplPSIxMDAlIj5HeW51cmEgYmljb2xvcjwvc3R5bGU+PHN0eWxl
IGZhY2U9Im5vcm1hbCIgZm9udD0iZGVmYXVsdCIgc2l6ZT0iMTAwJSI+IERDLiBncm93biBpbiBh
IHBvcm91cy10dWJlIG51dHJpZW50IGRlbGl2ZXJ5IHN5c3RlbSB1bmRlciBzaW11bGF0ZWQgbWlj
cm9ncmF2aXR5PC9zdHlsZT48L3RpdGxlPjxzZWNvbmRhcnktdGl0bGU+UGxhbnQgQmlvbDwvc2Vj
b25kYXJ5LXRpdGxlPjwvdGl0bGVzPjxwZXJpb2RpY2FsPjxmdWxsLXRpdGxlPlBsYW50IEJpb2w8
L2Z1bGwtdGl0bGU+PC9wZXJpb2RpY2FsPjxwYWdlcz4zOTEtMzk5PC9wYWdlcz48dm9sdW1lPjE4
PC92b2x1bWU+PG51bWJlcj4zPC9udW1iZXI+PGtleXdvcmRzPjxrZXl3b3JkPkFudGlveGlkYW50
IGRlZmVuY2Ugc3lzdGVtPC9rZXl3b3JkPjxrZXl3b3JkPmVsZXZhdGVkIENPMjwva2V5d29yZD48
a2V5d29yZD5HeW51cmEgYmljb2xvciBEQzwva2V5d29yZD48a2V5d29yZD5pb24gdXB0YWtlPC9r
ZXl3b3JkPjxrZXl3b3JkPnBob3Rvc3ludGhldGljIGVmZmljaWVuY3k8L2tleXdvcmQ+PGtleXdv
cmQ+c2ltdWxhdGVkIG1pY3JvZ3Jhdml0eTwva2V5d29yZD48L2tleXdvcmRzPjxkYXRlcz48eWVh
cj4yMDE2PC95ZWFyPjwvZGF0ZXM+PGlzYm4+MTQzOC04Njc3PC9pc2JuPjx1cmxzPjxyZWxhdGVk
LXVybHM+PHVybD5odHRwOi8vZHguZG9pLm9yZy8xMC4xMTExL3BsYi4xMjQyNjwvdXJsPjwvcmVs
YXRlZC11cmxzPjwvdXJscz48ZWxlY3Ryb25pYy1yZXNvdXJjZS1udW0+ZG9pOiAxMC4xMTExL3Bs
Yi4xMjQyNjwvZWxlY3Ryb25pYy1yZXNvdXJjZS1udW0+PC9yZWNvcmQ+PC9DaXRlPjwvRW5kTm90
ZT5=
</w:fldData>
              </w:fldChar>
            </w:r>
            <w:r w:rsidR="00227BCF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227BCF">
              <w:rPr>
                <w:sz w:val="22"/>
                <w:szCs w:val="22"/>
                <w:lang w:val="en-AU"/>
              </w:rPr>
            </w:r>
            <w:r w:rsidR="00227BCF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 w:rsidR="00227BCF">
              <w:rPr>
                <w:noProof/>
                <w:sz w:val="22"/>
                <w:szCs w:val="22"/>
                <w:lang w:val="en-AU"/>
              </w:rPr>
              <w:t>(Ren et al., 2014; Wang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Mzwv
WWVhcj48UmVjTnVtPjY3MzwvUmVjTnVtPjxEaXNwbGF5VGV4dD4oRnUgZXQgYWwuLCAyMDE1OyBQ
w6lyZXotTMOzcGV6IGV0IGFsLiwgMjAxNWE7IFDDqXJlei1Mw7NwZXogZXQgYWwuLCAyMDEzOyBQ
w6lyZXotTMOzcGV6IGV0IGFsLiwgMjAxNWI7IFDDqXJlei1Mw7NwZXogZXQgYWwuLCAyMDE4OyBT
Z2hlcnJpIGV0IGFsLiwgMjAxNyk8L0Rpc3BsYXlUZXh0PjxyZWNvcmQ+PHJlYy1udW1iZXI+Njcz
PC9yZWMtbnVtYmVyPjxmb3JlaWduLWtleXM+PGtleSBhcHA9IkVOIiBkYi1pZD0iYXZkeDI1d3Jk
MGFkNWdlcGFyeHZlcHdiemQ5YXB3cHo5ZHNzIiB0aW1lc3RhbXA9IjE0NzQ2MDc5NTYiPjY3Mzwv
a2V5PjwvZm9yZWlnbi1rZXlzPjxyZWYtdHlwZSBuYW1lPSJKb3VybmFsIEFydGljbGUiPjE3PC9y
ZWYtdHlwZT48Y29udHJpYnV0b3JzPjxhdXRob3JzPjxhdXRob3I+UMOpcmV6LUzDs3BleiwgVXN1
ZTwvYXV0aG9yPjxhdXRob3I+TWlyYW5kYS1BcG9kYWNhLCBKb248L2F1dGhvcj48YXV0aG9yPk11
w7Fvei1SdWVkYSwgQWxiZXJ0bzwvYXV0aG9yPjxhdXRob3I+TWVuYS1QZXRpdGUsIEFtYWlhPC9h
dXRob3I+PC9hdXRob3JzPjwvY29udHJpYnV0b3JzPjx0aXRsZXM+PHRpdGxlPjxzdHlsZSBmYWNl
PSJub3JtYWwiIGZvbnQ9ImRlZmF1bHQiIHNpemU9IjEwMCUiPkxldHR1Y2UgcHJvZHVjdGlvbiBh
bmQgYW50aW94aWRhbnQgY2FwYWNpdHkgYXJlIGRpZmZlcmVudGlhbGx5IG1vZGlmaWVkIGJ5IHNh
bHQgc3RyZXNzIGFuZCBsaWdodCBpbnRlbnNpdHkgdW5kZXIgYW1iaWVudCBhbmQgZWxldmF0ZWQg
Q088L3N0eWxlPjxzdHlsZSBmYWNlPSJzdWJzY3JpcHQiIGZvbnQ9ImRlZmF1bHQiIHNpemU9IjEw
MCUiPjI8L3N0eWxlPjwvdGl0bGU+PHNlY29uZGFyeS10aXRsZT5KLiBQbGFudCBQaHlzaW9sLjwv
c2Vjb25kYXJ5LXRpdGxlPjwvdGl0bGVzPjxwZXJpb2RpY2FsPjxmdWxsLXRpdGxlPkouIFBsYW50
IFBoeXNpb2wuPC9mdWxsLXRpdGxlPjwvcGVyaW9kaWNhbD48cGFnZXM+MTUxNy0xNTI1PC9wYWdl
cz48dm9sdW1lPjE3MDwvdm9sdW1lPjxudW1iZXI+MTc8L251bWJlcj48a2V5d29yZHM+PGtleXdv
cmQ+QW50aW94aWRhbnQgY2FwYWNpdHk8L2tleXdvcmQ+PGtleXdvcmQ+RWxldmF0ZWQgQ08yPC9r
ZXl3b3JkPjxrZXl3b3JkPkhpZ2ggbGlnaHQ8L2tleXdvcmQ+PGtleXdvcmQ+UHJvZHVjdGlvbjwv
a2V5d29yZD48a2V5d29yZD5TYWxpbml0eTwva2V5d29yZD48L2tleXdvcmRzPjxkYXRlcz48eWVh
cj4yMDEzPC95ZWFyPjxwdWItZGF0ZXM+PGRhdGU+MTEvMTUvPC9kYXRlPjwvcHViLWRhdGVzPjwv
ZGF0ZXM+PGlzYm4+MDE3Ni0xNjE3PC9pc2JuPjx1cmxzPjxyZWxhdGVkLXVybHM+PHVybD5odHRw
Oi8vd3d3LnNjaWVuY2VkaXJlY3QuY29tL3NjaWVuY2UvYXJ0aWNsZS9waWkvUzAxNzYxNjE3MTMw
MDI0NDc8L3VybD48L3JlbGF0ZWQtdXJscz48L3VybHM+PGVsZWN0cm9uaWMtcmVzb3VyY2UtbnVt
PmRvaTogMTAuMTAxNi9qLmpwbHBoLjIwMTMuMDYuMDA0PC9lbGVjdHJvbmljLXJlc291cmNlLW51
bT48L3JlY29yZD48L0NpdGU+PENpdGU+PEF1dGhvcj5GdTwvQXV0aG9yPjxZZWFyPjIwMTU8L1ll
YXI+PFJlY051bT42NzY8L1JlY051bT48cmVjb3JkPjxyZWMtbnVtYmVyPjY3NjwvcmVjLW51bWJl
cj48Zm9yZWlnbi1rZXlzPjxrZXkgYXBwPSJFTiIgZGItaWQ9ImF2ZHgyNXdyZDBhZDVnZXBhcnh2
ZXB3YnpkOWFwd3B6OWRzcyIgdGltZXN0YW1wPSIxNDc0NjA5NzQ2Ij42NzY8L2tleT48L2ZvcmVp
Z24ta2V5cz48cmVmLXR5cGUgbmFtZT0iSm91cm5hbCBBcnRpY2xlIj4xNzwvcmVmLXR5cGU+PGNv
bnRyaWJ1dG9ycz48YXV0aG9ycz48YXV0aG9yPkZ1LCBZdW1pbmc8L2F1dGhvcj48YXV0aG9yPlNo
YW8sIExpbmd6aGk8L2F1dGhvcj48YXV0aG9yPkxpdSwgSHVpPC9hdXRob3I+PGF1dGhvcj5MaSwg
SG9uZ3lhbjwvYXV0aG9yPjxhdXRob3I+WmhhbywgWmhpcnVvPC9hdXRob3I+PGF1dGhvcj5ZZSwg
UGVpbGlhbmc8L2F1dGhvcj48YXV0aG9yPkNoZW4sIFBpbmd6aGVuPC9hdXRob3I+PGF1dGhvcj5M
aXUsIEhvbmc8L2F1dGhvcj48L2F1dGhvcnM+PC9jb250cmlidXRvcnM+PHRpdGxlcz48dGl0bGU+
PHN0eWxlIGZhY2U9Im5vcm1hbCIgZm9udD0iZGVmYXVsdCIgc2l6ZT0iMTAwJSI+VW5leHBlY3Rl
ZCBkZWNyZWFzZSBpbiB5aWVsZCBhbmQgYW50aW94aWRhbnRzIGluIHZlZ2V0YWJsZSBhdCB2ZXJ5
IGhpZ2ggQ088L3N0eWxlPjxzdHlsZSBmYWNlPSJzdWJzY3JpcHQiIGZvbnQ9ImRlZmF1bHQiIHNp
emU9IjEwMCUiPjI8L3N0eWxlPjxzdHlsZSBmYWNlPSJub3JtYWwiIGZvbnQ9ImRlZmF1bHQiIHNp
emU9IjEwMCUiPiBsZXZlbHM8L3N0eWxlPjwvdGl0bGU+PHNlY29uZGFyeS10aXRsZT5FbnZpcm9u
LiBDaGVtLiBMZXR0Ljwvc2Vjb25kYXJ5LXRpdGxlPjwvdGl0bGVzPjxwZXJpb2RpY2FsPjxmdWxs
LXRpdGxlPkVudmlyb24uIENoZW0uIExldHQuPC9mdWxsLXRpdGxlPjwvcGVyaW9kaWNhbD48cGFn
ZXM+NDczLTQ3OTwvcGFnZXM+PHZvbHVtZT4xMzwvdm9sdW1lPjxudW1iZXI+NDwvbnVtYmVyPjxk
YXRlcz48eWVhcj4yMDE1PC95ZWFyPjwvZGF0ZXM+PGlzYm4+MTYxMC0zNjYxPC9pc2JuPjxsYWJl
bD5GdTIwMTU8L2xhYmVsPjx3b3JrLXR5cGU+am91cm5hbCBhcnRpY2xlPC93b3JrLXR5cGU+PHVy
bHM+PHJlbGF0ZWQtdXJscz48dXJsPmh0dHA6Ly9keC5kb2kub3JnLzEwLjEwMDcvczEwMzExLTAx
NS0wNTIyLTY8L3VybD48L3JlbGF0ZWQtdXJscz48L3VybHM+PGVsZWN0cm9uaWMtcmVzb3VyY2Ut
bnVtPmRvaTogMTAuMTAwNy9zMTAzMTEtMDE1LTA1MjItNjwvZWxlY3Ryb25pYy1yZXNvdXJjZS1u
dW0+PC9yZWNvcmQ+PC9DaXRlPjxDaXRlPjxBdXRob3I+UMOpcmV6LUzDs3BlejwvQXV0aG9yPjxZ
ZWFyPjIwMTU8L1llYXI+PFJlY051bT42MjQ8L1JlY051bT48cmVjb3JkPjxyZWMtbnVtYmVyPjYy
NDwvcmVjLW51bWJlcj48Zm9yZWlnbi1rZXlzPjxrZXkgYXBwPSJFTiIgZGItaWQ9ImF2ZHgyNXdy
ZDBhZDVnZXBhcnh2ZXB3YnpkOWFwd3B6OWRzcyIgdGltZXN0YW1wPSIxNDYzNDQ5NjE0Ij42MjQ8
L2tleT48L2ZvcmVpZ24ta2V5cz48cmVmLXR5cGUgbmFtZT0iSm91cm5hbCBBcnRpY2xlIj4xNzwv
cmVmLXR5cGU+PGNvbnRyaWJ1dG9ycz48YXV0aG9ycz48YXV0aG9yPlDDqXJlei1Mw7NwZXosIFVz
dWU8L2F1dGhvcj48YXV0aG9yPk1pcmFuZGEtQXBvZGFjYSwgSm9uPC9hdXRob3I+PGF1dGhvcj5M
YWN1ZXN0YSwgTWFpdGU8L2F1dGhvcj48YXV0aG9yPk1lbmEtUGV0aXRlLCBBbWFpYTwvYXV0aG9y
PjxhdXRob3I+TXXDsW96LVJ1ZWRhLCBBbGJlcnRvPC9hdXRob3I+PC9hdXRob3JzPjwvY29udHJp
YnV0b3JzPjx0aXRsZXM+PHRpdGxlPjxzdHlsZSBmYWNlPSJub3JtYWwiIGZvbnQ9ImRlZmF1bHQi
IHNpemU9IjEwMCUiPkdyb3d0aCBhbmQgbnV0cml0aW9uYWwgcXVhbGl0eSBpbXByb3ZlbWVudCBp
biB0d28gZGlmZmVyZW50bHkgcGlnbWVudGVkIGxldHR1Y2UgY3VsdGl2YXJzIGdyb3duIHVuZGVy
IGVsZXZhdGVkIENPPC9zdHlsZT48c3R5bGUgZmFjZT0ic3Vic2NyaXB0IiBmb250PSJkZWZhdWx0
IiBzaXplPSIxMDAlIj4yPC9zdHlsZT48c3R5bGUgZmFjZT0ibm9ybWFsIiBmb250PSJkZWZhdWx0
IiBzaXplPSIxMDAlIj4gYW5kL29yIHNhbGluaXR5PC9zdHlsZT48L3RpdGxlPjxzZWNvbmRhcnkt
dGl0bGU+U2NpLiBIb3J0aWMuPC9zZWNvbmRhcnktdGl0bGU+PC90aXRsZXM+PHBlcmlvZGljYWw+
PGZ1bGwtdGl0bGU+U2NpLiBIb3J0aWMuPC9mdWxsLXRpdGxlPjwvcGVyaW9kaWNhbD48cGFnZXM+
NTYtNjY8L3BhZ2VzPjx2b2x1bWU+MTk1PC92b2x1bWU+PGtleXdvcmRzPjxrZXl3b3JkPkFudGlv
eGlkYW50czwva2V5d29yZD48a2V5d29yZD5FbGV2YXRlZCBDTzI8L2tleXdvcmQ+PGtleXdvcmQ+
TGV0dHVjZTwva2V5d29yZD48a2V5d29yZD5NaW5lcmFsczwva2V5d29yZD48a2V5d29yZD5OdXRy
YWNldXRpY2FsIHZhbHVlPC9rZXl3b3JkPjxrZXl3b3JkPlNhbHQgc3RyZXNzPC9rZXl3b3JkPjwv
a2V5d29yZHM+PGRhdGVzPjx5ZWFyPjIwMTU8L3llYXI+PHB1Yi1kYXRlcz48ZGF0ZT4xMS8xMi88
L2RhdGU+PC9wdWItZGF0ZXM+PC9kYXRlcz48aXNibj4wMzA0LTQyMzg8L2lzYm4+PHVybHM+PHJl
bGF0ZWQtdXJscz48dXJsPmh0dHA6Ly93d3cuc2NpZW5jZWRpcmVjdC5jb20vc2NpZW5jZS9hcnRp
Y2xlL3BpaS9TMDMwNDQyMzgxNTMwMTUzOTwvdXJsPjwvcmVsYXRlZC11cmxzPjwvdXJscz48ZWxl
Y3Ryb25pYy1yZXNvdXJjZS1udW0+ZG9pOiAxMC4xMDE2L2ouc2NpZW50YS4yMDE1LjA4LjAzNDwv
ZWxlY3Ryb25pYy1yZXNvdXJjZS1udW0+PC9yZWNvcmQ+PC9DaXRlPjxDaXRlPjxBdXRob3I+U2do
ZXJyaTwvQXV0aG9yPjxZZWFyPjIwMTc8L1llYXI+PFJlY051bT4xMDQ2PC9SZWNOdW0+PHJlY29y
ZD48cmVjLW51bWJlcj4xMDQ2PC9yZWMtbnVtYmVyPjxmb3JlaWduLWtleXM+PGtleSBhcHA9IkVO
IiBkYi1pZD0iYXZkeDI1d3JkMGFkNWdlcGFyeHZlcHdiemQ5YXB3cHo5ZHNzIiB0aW1lc3RhbXA9
IjE1MDU5NTcwNDgiPjEwNDY8L2tleT48L2ZvcmVpZ24ta2V5cz48cmVmLXR5cGUgbmFtZT0iSm91
cm5hbCBBcnRpY2xlIj4xNzwvcmVmLXR5cGU+PGNvbnRyaWJ1dG9ycz48YXV0aG9ycz48YXV0aG9y
PlNnaGVycmksIENyaXN0aW5hPC9hdXRob3I+PGF1dGhvcj5Qw6lyZXotTMOzcGV6LCBVc3VlPC9h
dXRob3I+PGF1dGhvcj5NaWNhZWxsaSwgRnJhbmNlc2NvPC9hdXRob3I+PGF1dGhvcj5NaXJhbmRh
LUFwb2RhY2EsIEpvbjwvYXV0aG9yPjxhdXRob3I+TWVuYS1QZXRpdGUsIEFtYWlhPC9hdXRob3I+
PGF1dGhvcj5NdcOxb3otUnVlZGEsIEFsYmVydG88L2F1dGhvcj48YXV0aG9yPlF1YXJ0YWNjaSwg
TWlrZSBGcmFuazwvYXV0aG9yPjwvYXV0aG9ycz48L2NvbnRyaWJ1dG9ycz48dGl0bGVzPjx0aXRs
ZT48c3R5bGUgZmFjZT0ibm9ybWFsIiBmb250PSJkZWZhdWx0IiBzaXplPSIxMDAlIj5FbGV2YXRl
ZCBDTzwvc3R5bGU+PHN0eWxlIGZhY2U9InN1YnNjcmlwdCIgZm9udD0iZGVmYXVsdCIgc2l6ZT0i
MTAwJSI+Mjwvc3R5bGU+PHN0eWxlIGZhY2U9Im5vcm1hbCIgZm9udD0iZGVmYXVsdCIgc2l6ZT0i
MTAwJSI+IGFuZCBzYWxpbml0eSBhcmUgcmVzcG9uc2libGUgZm9yIHBoZW5vbGljcy1lbnJpY2ht
ZW50IGluIHR3byBkaWZmZXJlbnRseSBwaWdtZW50ZWQgbGV0dHVjZXM8L3N0eWxlPjwvdGl0bGU+
PHNlY29uZGFyeS10aXRsZT5QbGFudCBQaHlzaW9sIEJpb2NoZW08L3NlY29uZGFyeS10aXRsZT48
L3RpdGxlcz48cGVyaW9kaWNhbD48ZnVsbC10aXRsZT5QbGFudCBQaHlzaW9sIEJpb2NoZW08L2Z1
bGwtdGl0bGU+PC9wZXJpb2RpY2FsPjxwYWdlcz4yNjktMjc4PC9wYWdlcz48dm9sdW1lPjExNTwv
dm9sdW1lPjxudW1iZXI+U3VwcGxlbWVudCBDPC9udW1iZXI+PGtleXdvcmRzPjxrZXl3b3JkPkFu
dGhvY3lhbmluczwva2V5d29yZD48a2V5d29yZD5GbGF2b25vaWRzPC9rZXl3b3JkPjxrZXl3b3Jk
PkhpZ2ggQ088L2tleXdvcmQ+PGtleXdvcmQ+UGhlbm9saWMgYWNpZHM8L2tleXdvcmQ+PGtleXdv
cmQ+UmVkIGxldHR1Y2U8L2tleXdvcmQ+PGtleXdvcmQ+U2FsaW5pdHk8L2tleXdvcmQ+PC9rZXl3
b3Jkcz48ZGF0ZXM+PHllYXI+MjAxNzwveWVhcj48cHViLWRhdGVzPjxkYXRlPjIwMTcvMDYvMDEv
PC9kYXRlPjwvcHViLWRhdGVzPjwvZGF0ZXM+PGlzYm4+MDk4MS05NDI4PC9pc2JuPjx1cmxzPjxy
ZWxhdGVkLXVybHM+PHVybD5odHRwOi8vd3d3LnNjaWVuY2VkaXJlY3QuY29tL3NjaWVuY2UvYXJ0
aWNsZS9waWkvUzA5ODE5NDI4MTczMDEyNjI8L3VybD48L3JlbGF0ZWQtdXJscz48L3VybHM+PGVs
ZWN0cm9uaWMtcmVzb3VyY2UtbnVtPmRvaTogMTAuMTAxNi9qLnBsYXBoeS4yMDE3LjA0LjAwNjwv
ZWxlY3Ryb25pYy1yZXNvdXJjZS1udW0+PC9yZWNvcmQ+PC9DaXRlPjxDaXRlPjxBdXRob3I+UMOp
cmV6LUzDs3BlejwvQXV0aG9yPjxZZWFyPjIwMTU8L1llYXI+PFJlY051bT4xMTM0PC9SZWNOdW0+
PHJlY29yZD48cmVjLW51bWJlcj4xMTM0PC9yZWMtbnVtYmVyPjxmb3JlaWduLWtleXM+PGtleSBh
cHA9IkVOIiBkYi1pZD0iYXZkeDI1d3JkMGFkNWdlcGFyeHZlcHdiemQ5YXB3cHo5ZHNzIiB0aW1l
c3RhbXA9IjE1MTQ0MjU2MzUiPjExMzQ8L2tleT48L2ZvcmVpZ24ta2V5cz48cmVmLXR5cGUgbmFt
ZT0iSm91cm5hbCBBcnRpY2xlIj4xNzwvcmVmLXR5cGU+PGNvbnRyaWJ1dG9ycz48YXV0aG9ycz48
YXV0aG9yPlDDqXJlei1Mw7NwZXosIFVzdWU8L2F1dGhvcj48YXV0aG9yPk1pcmFuZGEtQXBvZGFj
YSwgSm9uPC9hdXRob3I+PGF1dGhvcj5NdcOxb3otUnVlZGEsIEFsYmVydG88L2F1dGhvcj48YXV0
aG9yPk1lbmEtUGV0aXRlLCBBbWFpYTwvYXV0aG9yPjwvYXV0aG9ycz48L2NvbnRyaWJ1dG9ycz48
dGl0bGVzPjx0aXRsZT48c3R5bGUgZmFjZT0ibm9ybWFsIiBmb250PSJkZWZhdWx0IiBzaXplPSIx
MDAlIj5JbnRlcmFjdGluZyBlZmZlY3RzIG9mIGhpZ2ggbGlnaHQgYW5kIGVsZXZhdGVkIENPPC9z
dHlsZT48c3R5bGUgZmFjZT0ic3Vic2NyaXB0IiBmb250PSJkZWZhdWx0IiBzaXplPSIxMDAlIj4y
PC9zdHlsZT48c3R5bGUgZmFjZT0ibm9ybWFsIiBmb250PSJkZWZhdWx0IiBzaXplPSIxMDAlIj4g
b24gdGhlIG51dHJhY2V1dGljYWwgcXVhbGl0eSBvZiB0d28gZGlmZmVyZW50bHkgcGlnbWVudGVk
IDwvc3R5bGU+PHN0eWxlIGZhY2U9Iml0YWxpYyIgZm9udD0iZGVmYXVsdCIgc2l6ZT0iMTAwJSI+
TGFjdHVjYSBzYXRpdmE8L3N0eWxlPjxzdHlsZSBmYWNlPSJub3JtYWwiIGZvbnQ9ImRlZmF1bHQi
IHNpemU9IjEwMCUiPiBjdWx0aXZhcnMgKEJsb25kZSBvZiBQYXJpcyBCYXRhdmlhIGFuZCBPYWsg
TGVhZik8L3N0eWxlPjwvdGl0bGU+PHNlY29uZGFyeS10aXRsZT5TY2kuIEhvcnRpYy4gPC9zZWNv
bmRhcnktdGl0bGU+PC90aXRsZXM+PHBlcmlvZGljYWw+PGZ1bGwtdGl0bGU+U2NpLiBIb3J0aWMu
PC9mdWxsLXRpdGxlPjwvcGVyaW9kaWNhbD48cGFnZXM+MzgtNDg8L3BhZ2VzPjx2b2x1bWU+MTkx
PC92b2x1bWU+PG51bWJlcj5TdXBwbGVtZW50IEM8L251bWJlcj48a2V5d29yZHM+PGtleXdvcmQ+
QW50aW94aWRhbnRzPC9rZXl3b3JkPjxrZXl3b3JkPkVsZXZhdGVkIENPPC9rZXl3b3JkPjxrZXl3
b3JkPkhpZ2ggbGlnaHQ8L2tleXdvcmQ+PGtleXdvcmQ+TGV0dHVjZTwva2V5d29yZD48a2V5d29y
ZD5NaW5lcmFsczwva2V5d29yZD48a2V5d29yZD5OdXRyYWNldXRpY2FsIHZhbHVlPC9rZXl3b3Jk
Pjwva2V5d29yZHM+PGRhdGVzPjx5ZWFyPjIwMTU8L3llYXI+PHB1Yi1kYXRlcz48ZGF0ZT4yMDE1
LzA4LzA2LzwvZGF0ZT48L3B1Yi1kYXRlcz48L2RhdGVzPjxpc2JuPjAzMDQtNDIzODwvaXNibj48
dXJscz48cmVsYXRlZC11cmxzPjx1cmw+aHR0cDovL3d3dy5zY2llbmNlZGlyZWN0LmNvbS9zY2ll
bmNlL2FydGljbGUvcGlpL1MwMzA0NDIzODE1MDAyNDM1PC91cmw+PC9yZWxhdGVkLXVybHM+PC91
cmxzPjxlbGVjdHJvbmljLXJlc291cmNlLW51bT5kb2k6IDEwLjEwMTYvai5zY2llbnRhLjIwMTUu
MDQuMDMwPC9lbGVjdHJvbmljLXJlc291cmNlLW51bT48L3JlY29yZD48L0NpdGU+PENpdGU+PEF1
dGhvcj5Qw6lyZXotTMOzcGV6PC9BdXRob3I+PFllYXI+MjAxODwvWWVhcj48UmVjTnVtPjExMzM8
L1JlY051bT48cmVjb3JkPjxyZWMtbnVtYmVyPjExMzM8L3JlYy1udW1iZXI+PGZvcmVpZ24ta2V5
cz48a2V5IGFwcD0iRU4iIGRiLWlkPSJhdmR4MjV3cmQwYWQ1Z2VwYXJ4dmVwd2J6ZDlhcHdwejlk
c3MiIHRpbWVzdGFtcD0iMTUxNDQyNTI5NyI+MTEzMzwva2V5PjwvZm9yZWlnbi1rZXlzPjxyZWYt
dHlwZSBuYW1lPSJKb3VybmFsIEFydGljbGUiPjE3PC9yZWYtdHlwZT48Y29udHJpYnV0b3JzPjxh
dXRob3JzPjxhdXRob3I+UMOpcmV6LUzDs3BleiwgVXN1ZTwvYXV0aG9yPjxhdXRob3I+U2doZXJy
aSwgQ3Jpc3RpbmE8L2F1dGhvcj48YXV0aG9yPk1pcmFuZGEtQXBvZGFjYSwgSm9uPC9hdXRob3I+
PGF1dGhvcj5NaWNhZWxsaSwgRnJhbmNlc2NvPC9hdXRob3I+PGF1dGhvcj5MYWN1ZXN0YSwgTWFp
dGU8L2F1dGhvcj48YXV0aG9yPk1lbmEtUGV0aXRlLCBBbWFpYTwvYXV0aG9yPjxhdXRob3I+UXVh
cnRhY2NpLCBNaWtlIEZyYW5rPC9hdXRob3I+PGF1dGhvcj5NdcOxb3otUnVlZGEsIEFsYmVydG88
L2F1dGhvcj48L2F1dGhvcnM+PC9jb250cmlidXRvcnM+PHRpdGxlcz48dGl0bGU+PHN0eWxlIGZh
Y2U9Im5vcm1hbCIgZm9udD0iZGVmYXVsdCIgc2l6ZT0iMTAwJSI+Q29uY2VudHJhdGlvbiBvZiBw
aGVub2xpYyBjb21wb3VuZHMgaXMgaW5jcmVhc2VkIGluIGxldHR1Y2UgZ3Jvd24gdW5kZXIgaGln
aCBsaWdodCBpbnRlbnNpdHkgYW5kIGVsZXZhdGVkIENPPC9zdHlsZT48c3R5bGUgZmFjZT0ic3Vi
c2NyaXB0IiBmb250PSJkZWZhdWx0IiBzaXplPSIxMDAlIj4yPC9zdHlsZT48L3RpdGxlPjxzZWNv
bmRhcnktdGl0bGU+UGxhbnQgUGh5c2lvbCBCaW9jaGVtPC9zZWNvbmRhcnktdGl0bGU+PC90aXRs
ZXM+PHBlcmlvZGljYWw+PGZ1bGwtdGl0bGU+UGxhbnQgUGh5c2lvbCBCaW9jaGVtPC9mdWxsLXRp
dGxlPjwvcGVyaW9kaWNhbD48cGFnZXM+MjMzLTI0MTwvcGFnZXM+PHZvbHVtZT4xMjM8L3ZvbHVt
ZT48a2V5d29yZHM+PGtleXdvcmQ+QWN5YW5pYy1ncmVlbiBsZXR0dWNlPC9rZXl3b3JkPjxrZXl3
b3JkPkFudGhvY3lhbmljLXJlZCBsZXR0dWNlPC9rZXl3b3JkPjxrZXl3b3JkPkFudGhvY3lhbmlu
czwva2V5d29yZD48a2V5d29yZD5FbGV2YXRlZCBDTzI8L2tleXdvcmQ+PGtleXdvcmQ+Rmxhdm9u
b2lkczwva2V5d29yZD48a2V5d29yZD5IaWdoIGxpZ2h0IGludGVuc2l0eTwva2V5d29yZD48a2V5
d29yZD5QaGVub2xpYyBhY2lkczwva2V5d29yZD48L2tleXdvcmRzPjxkYXRlcz48eWVhcj4yMDE4
PC95ZWFyPjxwdWItZGF0ZXM+PGRhdGU+Mi8vPC9kYXRlPjwvcHViLWRhdGVzPjwvZGF0ZXM+PGlz
Ym4+MDk4MS05NDI4PC9pc2JuPjx1cmxzPjxyZWxhdGVkLXVybHM+PHVybD5odHRwczovL3d3dy5z
Y2llbmNlZGlyZWN0LmNvbS9zY2llbmNlL2FydGljbGUvcGlpL1MwOTgxOTQyODE3MzA0MDM1PC91
cmw+PC9yZWxhdGVkLXVybHM+PC91cmxzPjxlbGVjdHJvbmljLXJlc291cmNlLW51bT5kb2k6IDEw
LjEwMTYvai5wbGFwaHkuMjAxNy4xMi4wMTA8L2VsZWN0cm9uaWMtcmVzb3VyY2UtbnVtPjwvcmVj
b3JkPjwvQ2l0ZT48L0VuZE5vdGU+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Mzwv
WWVhcj48UmVjTnVtPjY3MzwvUmVjTnVtPjxEaXNwbGF5VGV4dD4oRnUgZXQgYWwuLCAyMDE1OyBQ
w6lyZXotTMOzcGV6IGV0IGFsLiwgMjAxNWE7IFDDqXJlei1Mw7NwZXogZXQgYWwuLCAyMDEzOyBQ
w6lyZXotTMOzcGV6IGV0IGFsLiwgMjAxNWI7IFDDqXJlei1Mw7NwZXogZXQgYWwuLCAyMDE4OyBT
Z2hlcnJpIGV0IGFsLiwgMjAxNyk8L0Rpc3BsYXlUZXh0PjxyZWNvcmQ+PHJlYy1udW1iZXI+Njcz
PC9yZWMtbnVtYmVyPjxmb3JlaWduLWtleXM+PGtleSBhcHA9IkVOIiBkYi1pZD0iYXZkeDI1d3Jk
MGFkNWdlcGFyeHZlcHdiemQ5YXB3cHo5ZHNzIiB0aW1lc3RhbXA9IjE0NzQ2MDc5NTYiPjY3Mzwv
a2V5PjwvZm9yZWlnbi1rZXlzPjxyZWYtdHlwZSBuYW1lPSJKb3VybmFsIEFydGljbGUiPjE3PC9y
ZWYtdHlwZT48Y29udHJpYnV0b3JzPjxhdXRob3JzPjxhdXRob3I+UMOpcmV6LUzDs3BleiwgVXN1
ZTwvYXV0aG9yPjxhdXRob3I+TWlyYW5kYS1BcG9kYWNhLCBKb248L2F1dGhvcj48YXV0aG9yPk11
w7Fvei1SdWVkYSwgQWxiZXJ0bzwvYXV0aG9yPjxhdXRob3I+TWVuYS1QZXRpdGUsIEFtYWlhPC9h
dXRob3I+PC9hdXRob3JzPjwvY29udHJpYnV0b3JzPjx0aXRsZXM+PHRpdGxlPjxzdHlsZSBmYWNl
PSJub3JtYWwiIGZvbnQ9ImRlZmF1bHQiIHNpemU9IjEwMCUiPkxldHR1Y2UgcHJvZHVjdGlvbiBh
bmQgYW50aW94aWRhbnQgY2FwYWNpdHkgYXJlIGRpZmZlcmVudGlhbGx5IG1vZGlmaWVkIGJ5IHNh
bHQgc3RyZXNzIGFuZCBsaWdodCBpbnRlbnNpdHkgdW5kZXIgYW1iaWVudCBhbmQgZWxldmF0ZWQg
Q088L3N0eWxlPjxzdHlsZSBmYWNlPSJzdWJzY3JpcHQiIGZvbnQ9ImRlZmF1bHQiIHNpemU9IjEw
MCUiPjI8L3N0eWxlPjwvdGl0bGU+PHNlY29uZGFyeS10aXRsZT5KLiBQbGFudCBQaHlzaW9sLjwv
c2Vjb25kYXJ5LXRpdGxlPjwvdGl0bGVzPjxwZXJpb2RpY2FsPjxmdWxsLXRpdGxlPkouIFBsYW50
IFBoeXNpb2wuPC9mdWxsLXRpdGxlPjwvcGVyaW9kaWNhbD48cGFnZXM+MTUxNy0xNTI1PC9wYWdl
cz48dm9sdW1lPjE3MDwvdm9sdW1lPjxudW1iZXI+MTc8L251bWJlcj48a2V5d29yZHM+PGtleXdv
cmQ+QW50aW94aWRhbnQgY2FwYWNpdHk8L2tleXdvcmQ+PGtleXdvcmQ+RWxldmF0ZWQgQ08yPC9r
ZXl3b3JkPjxrZXl3b3JkPkhpZ2ggbGlnaHQ8L2tleXdvcmQ+PGtleXdvcmQ+UHJvZHVjdGlvbjwv
a2V5d29yZD48a2V5d29yZD5TYWxpbml0eTwva2V5d29yZD48L2tleXdvcmRzPjxkYXRlcz48eWVh
cj4yMDEzPC95ZWFyPjxwdWItZGF0ZXM+PGRhdGU+MTEvMTUvPC9kYXRlPjwvcHViLWRhdGVzPjwv
ZGF0ZXM+PGlzYm4+MDE3Ni0xNjE3PC9pc2JuPjx1cmxzPjxyZWxhdGVkLXVybHM+PHVybD5odHRw
Oi8vd3d3LnNjaWVuY2VkaXJlY3QuY29tL3NjaWVuY2UvYXJ0aWNsZS9waWkvUzAxNzYxNjE3MTMw
MDI0NDc8L3VybD48L3JlbGF0ZWQtdXJscz48L3VybHM+PGVsZWN0cm9uaWMtcmVzb3VyY2UtbnVt
PmRvaTogMTAuMTAxNi9qLmpwbHBoLjIwMTMuMDYuMDA0PC9lbGVjdHJvbmljLXJlc291cmNlLW51
bT48L3JlY29yZD48L0NpdGU+PENpdGU+PEF1dGhvcj5GdTwvQXV0aG9yPjxZZWFyPjIwMTU8L1ll
YXI+PFJlY051bT42NzY8L1JlY051bT48cmVjb3JkPjxyZWMtbnVtYmVyPjY3NjwvcmVjLW51bWJl
cj48Zm9yZWlnbi1rZXlzPjxrZXkgYXBwPSJFTiIgZGItaWQ9ImF2ZHgyNXdyZDBhZDVnZXBhcnh2
ZXB3YnpkOWFwd3B6OWRzcyIgdGltZXN0YW1wPSIxNDc0NjA5NzQ2Ij42NzY8L2tleT48L2ZvcmVp
Z24ta2V5cz48cmVmLXR5cGUgbmFtZT0iSm91cm5hbCBBcnRpY2xlIj4xNzwvcmVmLXR5cGU+PGNv
bnRyaWJ1dG9ycz48YXV0aG9ycz48YXV0aG9yPkZ1LCBZdW1pbmc8L2F1dGhvcj48YXV0aG9yPlNo
YW8sIExpbmd6aGk8L2F1dGhvcj48YXV0aG9yPkxpdSwgSHVpPC9hdXRob3I+PGF1dGhvcj5MaSwg
SG9uZ3lhbjwvYXV0aG9yPjxhdXRob3I+WmhhbywgWmhpcnVvPC9hdXRob3I+PGF1dGhvcj5ZZSwg
UGVpbGlhbmc8L2F1dGhvcj48YXV0aG9yPkNoZW4sIFBpbmd6aGVuPC9hdXRob3I+PGF1dGhvcj5M
aXUsIEhvbmc8L2F1dGhvcj48L2F1dGhvcnM+PC9jb250cmlidXRvcnM+PHRpdGxlcz48dGl0bGU+
PHN0eWxlIGZhY2U9Im5vcm1hbCIgZm9udD0iZGVmYXVsdCIgc2l6ZT0iMTAwJSI+VW5leHBlY3Rl
ZCBkZWNyZWFzZSBpbiB5aWVsZCBhbmQgYW50aW94aWRhbnRzIGluIHZlZ2V0YWJsZSBhdCB2ZXJ5
IGhpZ2ggQ088L3N0eWxlPjxzdHlsZSBmYWNlPSJzdWJzY3JpcHQiIGZvbnQ9ImRlZmF1bHQiIHNp
emU9IjEwMCUiPjI8L3N0eWxlPjxzdHlsZSBmYWNlPSJub3JtYWwiIGZvbnQ9ImRlZmF1bHQiIHNp
emU9IjEwMCUiPiBsZXZlbHM8L3N0eWxlPjwvdGl0bGU+PHNlY29uZGFyeS10aXRsZT5FbnZpcm9u
LiBDaGVtLiBMZXR0Ljwvc2Vjb25kYXJ5LXRpdGxlPjwvdGl0bGVzPjxwZXJpb2RpY2FsPjxmdWxs
LXRpdGxlPkVudmlyb24uIENoZW0uIExldHQuPC9mdWxsLXRpdGxlPjwvcGVyaW9kaWNhbD48cGFn
ZXM+NDczLTQ3OTwvcGFnZXM+PHZvbHVtZT4xMzwvdm9sdW1lPjxudW1iZXI+NDwvbnVtYmVyPjxk
YXRlcz48eWVhcj4yMDE1PC95ZWFyPjwvZGF0ZXM+PGlzYm4+MTYxMC0zNjYxPC9pc2JuPjxsYWJl
bD5GdTIwMTU8L2xhYmVsPjx3b3JrLXR5cGU+am91cm5hbCBhcnRpY2xlPC93b3JrLXR5cGU+PHVy
bHM+PHJlbGF0ZWQtdXJscz48dXJsPmh0dHA6Ly9keC5kb2kub3JnLzEwLjEwMDcvczEwMzExLTAx
NS0wNTIyLTY8L3VybD48L3JlbGF0ZWQtdXJscz48L3VybHM+PGVsZWN0cm9uaWMtcmVzb3VyY2Ut
bnVtPmRvaTogMTAuMTAwNy9zMTAzMTEtMDE1LTA1MjItNjwvZWxlY3Ryb25pYy1yZXNvdXJjZS1u
dW0+PC9yZWNvcmQ+PC9DaXRlPjxDaXRlPjxBdXRob3I+UMOpcmV6LUzDs3BlejwvQXV0aG9yPjxZ
ZWFyPjIwMTU8L1llYXI+PFJlY051bT42MjQ8L1JlY051bT48cmVjb3JkPjxyZWMtbnVtYmVyPjYy
NDwvcmVjLW51bWJlcj48Zm9yZWlnbi1rZXlzPjxrZXkgYXBwPSJFTiIgZGItaWQ9ImF2ZHgyNXdy
ZDBhZDVnZXBhcnh2ZXB3YnpkOWFwd3B6OWRzcyIgdGltZXN0YW1wPSIxNDYzNDQ5NjE0Ij42MjQ8
L2tleT48L2ZvcmVpZ24ta2V5cz48cmVmLXR5cGUgbmFtZT0iSm91cm5hbCBBcnRpY2xlIj4xNzwv
cmVmLXR5cGU+PGNvbnRyaWJ1dG9ycz48YXV0aG9ycz48YXV0aG9yPlDDqXJlei1Mw7NwZXosIFVz
dWU8L2F1dGhvcj48YXV0aG9yPk1pcmFuZGEtQXBvZGFjYSwgSm9uPC9hdXRob3I+PGF1dGhvcj5M
YWN1ZXN0YSwgTWFpdGU8L2F1dGhvcj48YXV0aG9yPk1lbmEtUGV0aXRlLCBBbWFpYTwvYXV0aG9y
PjxhdXRob3I+TXXDsW96LVJ1ZWRhLCBBbGJlcnRvPC9hdXRob3I+PC9hdXRob3JzPjwvY29udHJp
YnV0b3JzPjx0aXRsZXM+PHRpdGxlPjxzdHlsZSBmYWNlPSJub3JtYWwiIGZvbnQ9ImRlZmF1bHQi
IHNpemU9IjEwMCUiPkdyb3d0aCBhbmQgbnV0cml0aW9uYWwgcXVhbGl0eSBpbXByb3ZlbWVudCBp
biB0d28gZGlmZmVyZW50bHkgcGlnbWVudGVkIGxldHR1Y2UgY3VsdGl2YXJzIGdyb3duIHVuZGVy
IGVsZXZhdGVkIENPPC9zdHlsZT48c3R5bGUgZmFjZT0ic3Vic2NyaXB0IiBmb250PSJkZWZhdWx0
IiBzaXplPSIxMDAlIj4yPC9zdHlsZT48c3R5bGUgZmFjZT0ibm9ybWFsIiBmb250PSJkZWZhdWx0
IiBzaXplPSIxMDAlIj4gYW5kL29yIHNhbGluaXR5PC9zdHlsZT48L3RpdGxlPjxzZWNvbmRhcnkt
dGl0bGU+U2NpLiBIb3J0aWMuPC9zZWNvbmRhcnktdGl0bGU+PC90aXRsZXM+PHBlcmlvZGljYWw+
PGZ1bGwtdGl0bGU+U2NpLiBIb3J0aWMuPC9mdWxsLXRpdGxlPjwvcGVyaW9kaWNhbD48cGFnZXM+
NTYtNjY8L3BhZ2VzPjx2b2x1bWU+MTk1PC92b2x1bWU+PGtleXdvcmRzPjxrZXl3b3JkPkFudGlv
eGlkYW50czwva2V5d29yZD48a2V5d29yZD5FbGV2YXRlZCBDTzI8L2tleXdvcmQ+PGtleXdvcmQ+
TGV0dHVjZTwva2V5d29yZD48a2V5d29yZD5NaW5lcmFsczwva2V5d29yZD48a2V5d29yZD5OdXRy
YWNldXRpY2FsIHZhbHVlPC9rZXl3b3JkPjxrZXl3b3JkPlNhbHQgc3RyZXNzPC9rZXl3b3JkPjwv
a2V5d29yZHM+PGRhdGVzPjx5ZWFyPjIwMTU8L3llYXI+PHB1Yi1kYXRlcz48ZGF0ZT4xMS8xMi88
L2RhdGU+PC9wdWItZGF0ZXM+PC9kYXRlcz48aXNibj4wMzA0LTQyMzg8L2lzYm4+PHVybHM+PHJl
bGF0ZWQtdXJscz48dXJsPmh0dHA6Ly93d3cuc2NpZW5jZWRpcmVjdC5jb20vc2NpZW5jZS9hcnRp
Y2xlL3BpaS9TMDMwNDQyMzgxNTMwMTUzOTwvdXJsPjwvcmVsYXRlZC11cmxzPjwvdXJscz48ZWxl
Y3Ryb25pYy1yZXNvdXJjZS1udW0+ZG9pOiAxMC4xMDE2L2ouc2NpZW50YS4yMDE1LjA4LjAzNDwv
ZWxlY3Ryb25pYy1yZXNvdXJjZS1udW0+PC9yZWNvcmQ+PC9DaXRlPjxDaXRlPjxBdXRob3I+U2do
ZXJyaTwvQXV0aG9yPjxZZWFyPjIwMTc8L1llYXI+PFJlY051bT4xMDQ2PC9SZWNOdW0+PHJlY29y
ZD48cmVjLW51bWJlcj4xMDQ2PC9yZWMtbnVtYmVyPjxmb3JlaWduLWtleXM+PGtleSBhcHA9IkVO
IiBkYi1pZD0iYXZkeDI1d3JkMGFkNWdlcGFyeHZlcHdiemQ5YXB3cHo5ZHNzIiB0aW1lc3RhbXA9
IjE1MDU5NTcwNDgiPjEwNDY8L2tleT48L2ZvcmVpZ24ta2V5cz48cmVmLXR5cGUgbmFtZT0iSm91
cm5hbCBBcnRpY2xlIj4xNzwvcmVmLXR5cGU+PGNvbnRyaWJ1dG9ycz48YXV0aG9ycz48YXV0aG9y
PlNnaGVycmksIENyaXN0aW5hPC9hdXRob3I+PGF1dGhvcj5Qw6lyZXotTMOzcGV6LCBVc3VlPC9h
dXRob3I+PGF1dGhvcj5NaWNhZWxsaSwgRnJhbmNlc2NvPC9hdXRob3I+PGF1dGhvcj5NaXJhbmRh
LUFwb2RhY2EsIEpvbjwvYXV0aG9yPjxhdXRob3I+TWVuYS1QZXRpdGUsIEFtYWlhPC9hdXRob3I+
PGF1dGhvcj5NdcOxb3otUnVlZGEsIEFsYmVydG88L2F1dGhvcj48YXV0aG9yPlF1YXJ0YWNjaSwg
TWlrZSBGcmFuazwvYXV0aG9yPjwvYXV0aG9ycz48L2NvbnRyaWJ1dG9ycz48dGl0bGVzPjx0aXRs
ZT48c3R5bGUgZmFjZT0ibm9ybWFsIiBmb250PSJkZWZhdWx0IiBzaXplPSIxMDAlIj5FbGV2YXRl
ZCBDTzwvc3R5bGU+PHN0eWxlIGZhY2U9InN1YnNjcmlwdCIgZm9udD0iZGVmYXVsdCIgc2l6ZT0i
MTAwJSI+Mjwvc3R5bGU+PHN0eWxlIGZhY2U9Im5vcm1hbCIgZm9udD0iZGVmYXVsdCIgc2l6ZT0i
MTAwJSI+IGFuZCBzYWxpbml0eSBhcmUgcmVzcG9uc2libGUgZm9yIHBoZW5vbGljcy1lbnJpY2ht
ZW50IGluIHR3byBkaWZmZXJlbnRseSBwaWdtZW50ZWQgbGV0dHVjZXM8L3N0eWxlPjwvdGl0bGU+
PHNlY29uZGFyeS10aXRsZT5QbGFudCBQaHlzaW9sIEJpb2NoZW08L3NlY29uZGFyeS10aXRsZT48
L3RpdGxlcz48cGVyaW9kaWNhbD48ZnVsbC10aXRsZT5QbGFudCBQaHlzaW9sIEJpb2NoZW08L2Z1
bGwtdGl0bGU+PC9wZXJpb2RpY2FsPjxwYWdlcz4yNjktMjc4PC9wYWdlcz48dm9sdW1lPjExNTwv
dm9sdW1lPjxudW1iZXI+U3VwcGxlbWVudCBDPC9udW1iZXI+PGtleXdvcmRzPjxrZXl3b3JkPkFu
dGhvY3lhbmluczwva2V5d29yZD48a2V5d29yZD5GbGF2b25vaWRzPC9rZXl3b3JkPjxrZXl3b3Jk
PkhpZ2ggQ088L2tleXdvcmQ+PGtleXdvcmQ+UGhlbm9saWMgYWNpZHM8L2tleXdvcmQ+PGtleXdv
cmQ+UmVkIGxldHR1Y2U8L2tleXdvcmQ+PGtleXdvcmQ+U2FsaW5pdHk8L2tleXdvcmQ+PC9rZXl3
b3Jkcz48ZGF0ZXM+PHllYXI+MjAxNzwveWVhcj48cHViLWRhdGVzPjxkYXRlPjIwMTcvMDYvMDEv
PC9kYXRlPjwvcHViLWRhdGVzPjwvZGF0ZXM+PGlzYm4+MDk4MS05NDI4PC9pc2JuPjx1cmxzPjxy
ZWxhdGVkLXVybHM+PHVybD5odHRwOi8vd3d3LnNjaWVuY2VkaXJlY3QuY29tL3NjaWVuY2UvYXJ0
aWNsZS9waWkvUzA5ODE5NDI4MTczMDEyNjI8L3VybD48L3JlbGF0ZWQtdXJscz48L3VybHM+PGVs
ZWN0cm9uaWMtcmVzb3VyY2UtbnVtPmRvaTogMTAuMTAxNi9qLnBsYXBoeS4yMDE3LjA0LjAwNjwv
ZWxlY3Ryb25pYy1yZXNvdXJjZS1udW0+PC9yZWNvcmQ+PC9DaXRlPjxDaXRlPjxBdXRob3I+UMOp
cmV6LUzDs3BlejwvQXV0aG9yPjxZZWFyPjIwMTU8L1llYXI+PFJlY051bT4xMTM0PC9SZWNOdW0+
PHJlY29yZD48cmVjLW51bWJlcj4xMTM0PC9yZWMtbnVtYmVyPjxmb3JlaWduLWtleXM+PGtleSBh
cHA9IkVOIiBkYi1pZD0iYXZkeDI1d3JkMGFkNWdlcGFyeHZlcHdiemQ5YXB3cHo5ZHNzIiB0aW1l
c3RhbXA9IjE1MTQ0MjU2MzUiPjExMzQ8L2tleT48L2ZvcmVpZ24ta2V5cz48cmVmLXR5cGUgbmFt
ZT0iSm91cm5hbCBBcnRpY2xlIj4xNzwvcmVmLXR5cGU+PGNvbnRyaWJ1dG9ycz48YXV0aG9ycz48
YXV0aG9yPlDDqXJlei1Mw7NwZXosIFVzdWU8L2F1dGhvcj48YXV0aG9yPk1pcmFuZGEtQXBvZGFj
YSwgSm9uPC9hdXRob3I+PGF1dGhvcj5NdcOxb3otUnVlZGEsIEFsYmVydG88L2F1dGhvcj48YXV0
aG9yPk1lbmEtUGV0aXRlLCBBbWFpYTwvYXV0aG9yPjwvYXV0aG9ycz48L2NvbnRyaWJ1dG9ycz48
dGl0bGVzPjx0aXRsZT48c3R5bGUgZmFjZT0ibm9ybWFsIiBmb250PSJkZWZhdWx0IiBzaXplPSIx
MDAlIj5JbnRlcmFjdGluZyBlZmZlY3RzIG9mIGhpZ2ggbGlnaHQgYW5kIGVsZXZhdGVkIENPPC9z
dHlsZT48c3R5bGUgZmFjZT0ic3Vic2NyaXB0IiBmb250PSJkZWZhdWx0IiBzaXplPSIxMDAlIj4y
PC9zdHlsZT48c3R5bGUgZmFjZT0ibm9ybWFsIiBmb250PSJkZWZhdWx0IiBzaXplPSIxMDAlIj4g
b24gdGhlIG51dHJhY2V1dGljYWwgcXVhbGl0eSBvZiB0d28gZGlmZmVyZW50bHkgcGlnbWVudGVk
IDwvc3R5bGU+PHN0eWxlIGZhY2U9Iml0YWxpYyIgZm9udD0iZGVmYXVsdCIgc2l6ZT0iMTAwJSI+
TGFjdHVjYSBzYXRpdmE8L3N0eWxlPjxzdHlsZSBmYWNlPSJub3JtYWwiIGZvbnQ9ImRlZmF1bHQi
IHNpemU9IjEwMCUiPiBjdWx0aXZhcnMgKEJsb25kZSBvZiBQYXJpcyBCYXRhdmlhIGFuZCBPYWsg
TGVhZik8L3N0eWxlPjwvdGl0bGU+PHNlY29uZGFyeS10aXRsZT5TY2kuIEhvcnRpYy4gPC9zZWNv
bmRhcnktdGl0bGU+PC90aXRsZXM+PHBlcmlvZGljYWw+PGZ1bGwtdGl0bGU+U2NpLiBIb3J0aWMu
PC9mdWxsLXRpdGxlPjwvcGVyaW9kaWNhbD48cGFnZXM+MzgtNDg8L3BhZ2VzPjx2b2x1bWU+MTkx
PC92b2x1bWU+PG51bWJlcj5TdXBwbGVtZW50IEM8L251bWJlcj48a2V5d29yZHM+PGtleXdvcmQ+
QW50aW94aWRhbnRzPC9rZXl3b3JkPjxrZXl3b3JkPkVsZXZhdGVkIENPPC9rZXl3b3JkPjxrZXl3
b3JkPkhpZ2ggbGlnaHQ8L2tleXdvcmQ+PGtleXdvcmQ+TGV0dHVjZTwva2V5d29yZD48a2V5d29y
ZD5NaW5lcmFsczwva2V5d29yZD48a2V5d29yZD5OdXRyYWNldXRpY2FsIHZhbHVlPC9rZXl3b3Jk
Pjwva2V5d29yZHM+PGRhdGVzPjx5ZWFyPjIwMTU8L3llYXI+PHB1Yi1kYXRlcz48ZGF0ZT4yMDE1
LzA4LzA2LzwvZGF0ZT48L3B1Yi1kYXRlcz48L2RhdGVzPjxpc2JuPjAzMDQtNDIzODwvaXNibj48
dXJscz48cmVsYXRlZC11cmxzPjx1cmw+aHR0cDovL3d3dy5zY2llbmNlZGlyZWN0LmNvbS9zY2ll
bmNlL2FydGljbGUvcGlpL1MwMzA0NDIzODE1MDAyNDM1PC91cmw+PC9yZWxhdGVkLXVybHM+PC91
cmxzPjxlbGVjdHJvbmljLXJlc291cmNlLW51bT5kb2k6IDEwLjEwMTYvai5zY2llbnRhLjIwMTUu
MDQuMDMwPC9lbGVjdHJvbmljLXJlc291cmNlLW51bT48L3JlY29yZD48L0NpdGU+PENpdGU+PEF1
dGhvcj5Qw6lyZXotTMOzcGV6PC9BdXRob3I+PFllYXI+MjAxODwvWWVhcj48UmVjTnVtPjExMzM8
L1JlY051bT48cmVjb3JkPjxyZWMtbnVtYmVyPjExMzM8L3JlYy1udW1iZXI+PGZvcmVpZ24ta2V5
cz48a2V5IGFwcD0iRU4iIGRiLWlkPSJhdmR4MjV3cmQwYWQ1Z2VwYXJ4dmVwd2J6ZDlhcHdwejlk
c3MiIHRpbWVzdGFtcD0iMTUxNDQyNTI5NyI+MTEzMzwva2V5PjwvZm9yZWlnbi1rZXlzPjxyZWYt
dHlwZSBuYW1lPSJKb3VybmFsIEFydGljbGUiPjE3PC9yZWYtdHlwZT48Y29udHJpYnV0b3JzPjxh
dXRob3JzPjxhdXRob3I+UMOpcmV6LUzDs3BleiwgVXN1ZTwvYXV0aG9yPjxhdXRob3I+U2doZXJy
aSwgQ3Jpc3RpbmE8L2F1dGhvcj48YXV0aG9yPk1pcmFuZGEtQXBvZGFjYSwgSm9uPC9hdXRob3I+
PGF1dGhvcj5NaWNhZWxsaSwgRnJhbmNlc2NvPC9hdXRob3I+PGF1dGhvcj5MYWN1ZXN0YSwgTWFp
dGU8L2F1dGhvcj48YXV0aG9yPk1lbmEtUGV0aXRlLCBBbWFpYTwvYXV0aG9yPjxhdXRob3I+UXVh
cnRhY2NpLCBNaWtlIEZyYW5rPC9hdXRob3I+PGF1dGhvcj5NdcOxb3otUnVlZGEsIEFsYmVydG88
L2F1dGhvcj48L2F1dGhvcnM+PC9jb250cmlidXRvcnM+PHRpdGxlcz48dGl0bGU+PHN0eWxlIGZh
Y2U9Im5vcm1hbCIgZm9udD0iZGVmYXVsdCIgc2l6ZT0iMTAwJSI+Q29uY2VudHJhdGlvbiBvZiBw
aGVub2xpYyBjb21wb3VuZHMgaXMgaW5jcmVhc2VkIGluIGxldHR1Y2UgZ3Jvd24gdW5kZXIgaGln
aCBsaWdodCBpbnRlbnNpdHkgYW5kIGVsZXZhdGVkIENPPC9zdHlsZT48c3R5bGUgZmFjZT0ic3Vi
c2NyaXB0IiBmb250PSJkZWZhdWx0IiBzaXplPSIxMDAlIj4yPC9zdHlsZT48L3RpdGxlPjxzZWNv
bmRhcnktdGl0bGU+UGxhbnQgUGh5c2lvbCBCaW9jaGVtPC9zZWNvbmRhcnktdGl0bGU+PC90aXRs
ZXM+PHBlcmlvZGljYWw+PGZ1bGwtdGl0bGU+UGxhbnQgUGh5c2lvbCBCaW9jaGVtPC9mdWxsLXRp
dGxlPjwvcGVyaW9kaWNhbD48cGFnZXM+MjMzLTI0MTwvcGFnZXM+PHZvbHVtZT4xMjM8L3ZvbHVt
ZT48a2V5d29yZHM+PGtleXdvcmQ+QWN5YW5pYy1ncmVlbiBsZXR0dWNlPC9rZXl3b3JkPjxrZXl3
b3JkPkFudGhvY3lhbmljLXJlZCBsZXR0dWNlPC9rZXl3b3JkPjxrZXl3b3JkPkFudGhvY3lhbmlu
czwva2V5d29yZD48a2V5d29yZD5FbGV2YXRlZCBDTzI8L2tleXdvcmQ+PGtleXdvcmQ+Rmxhdm9u
b2lkczwva2V5d29yZD48a2V5d29yZD5IaWdoIGxpZ2h0IGludGVuc2l0eTwva2V5d29yZD48a2V5
d29yZD5QaGVub2xpYyBhY2lkczwva2V5d29yZD48L2tleXdvcmRzPjxkYXRlcz48eWVhcj4yMDE4
PC95ZWFyPjxwdWItZGF0ZXM+PGRhdGU+Mi8vPC9kYXRlPjwvcHViLWRhdGVzPjwvZGF0ZXM+PGlz
Ym4+MDk4MS05NDI4PC9pc2JuPjx1cmxzPjxyZWxhdGVkLXVybHM+PHVybD5odHRwczovL3d3dy5z
Y2llbmNlZGlyZWN0LmNvbS9zY2llbmNlL2FydGljbGUvcGlpL1MwOTgxOTQyODE3MzA0MDM1PC91
cmw+PC9yZWxhdGVkLXVybHM+PC91cmxzPjxlbGVjdHJvbmljLXJlc291cmNlLW51bT5kb2k6IDEw
LjEwMTYvai5wbGFwaHkuMjAxNy4xMi4wMTA8L2VsZWN0cm9uaWMtcmVzb3VyY2UtbnVtPjwvcmVj
b3JkPjwvQ2l0ZT48L0VuZE5vdGU+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Fu et al., 2015; Pérez-López et al., 2015a; Pérez-López et al., 2013; Pérez-López et al., 2015b; Pérez-López et al., 2018; Sgherri et al., 201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elyes&lt;/Author&gt;&lt;Year&gt;2012&lt;/Year&gt;&lt;RecNum&gt;1096&lt;/RecNum&gt;&lt;DisplayText&gt;(Helyes et al., 2012)&lt;/DisplayText&gt;&lt;record&gt;&lt;rec-number&gt;1096&lt;/rec-number&gt;&lt;foreign-keys&gt;&lt;key app="EN" db-id="avdx25wrd0ad5geparxvepwbzd9apwpz9dss" timestamp="1508302874"&gt;1096&lt;/key&gt;&lt;/foreign-keys&gt;&lt;ref-type name="Journal Article"&gt;17&lt;/ref-type&gt;&lt;contributors&gt;&lt;authors&gt;&lt;author&gt;Helyes, L.&lt;/author&gt;&lt;author&gt;Lugasi, A.&lt;/author&gt;&lt;author&gt;Neményi, A.&lt;/author&gt;&lt;author&gt;Pék, Z.&lt;/author&gt;&lt;/authors&gt;&lt;/contributors&gt;&lt;titles&gt;&lt;title&gt;&lt;style face="normal" font="default" size="100%"&gt;The simultaneous effect of elevated CO&lt;/style&gt;&lt;style face="subscript" font="default" size="100%"&gt;2&lt;/style&gt;&lt;style face="normal" font="default" size="100%"&gt;-level and nitrogen-supply on the fruit components of tomato&lt;/style&gt;&lt;/title&gt;&lt;secondary-title&gt;Acta Aliment&lt;/secondary-title&gt;&lt;/titles&gt;&lt;periodical&gt;&lt;full-title&gt;Acta Aliment&lt;/full-title&gt;&lt;/periodical&gt;&lt;pages&gt;265-271&lt;/pages&gt;&lt;volume&gt;41&lt;/volume&gt;&lt;number&gt;2&lt;/number&gt;&lt;dates&gt;&lt;year&gt;2012&lt;/year&gt;&lt;pub-dates&gt;&lt;date&gt;2012/06/01&lt;/date&gt;&lt;/pub-dates&gt;&lt;/dates&gt;&lt;publisher&gt;Akadémiai Kiadó&lt;/publisher&gt;&lt;isbn&gt;0139-3006&lt;/isbn&gt;&lt;urls&gt;&lt;related-urls&gt;&lt;url&gt;https://doi.org/10.1556/AAlim.41.2012.2.13&lt;/url&gt;&lt;/related-urls&gt;&lt;/urls&gt;&lt;electronic-resource-num&gt;doi: 10.1556/AAlim.41.2012.2.13&lt;/electronic-resource-num&gt;&lt;access-date&gt;2017/10/17&lt;/access-date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lyes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65B26BBC" w14:textId="77777777" w:rsidTr="00227BCF">
        <w:trPr>
          <w:jc w:val="center"/>
        </w:trPr>
        <w:tc>
          <w:tcPr>
            <w:tcW w:w="1719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13B132F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</w:tcPr>
          <w:p w14:paraId="0FFCA56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92" w:type="dxa"/>
            <w:tcBorders>
              <w:top w:val="nil"/>
              <w:left w:val="nil"/>
              <w:bottom w:val="nil"/>
              <w:right w:val="nil"/>
            </w:tcBorders>
          </w:tcPr>
          <w:p w14:paraId="6A62A720" w14:textId="0FDDC611" w:rsidR="008304EE" w:rsidRPr="00DB375D" w:rsidRDefault="008304EE" w:rsidP="00A61AF2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A61AF2">
              <w:rPr>
                <w:sz w:val="22"/>
                <w:szCs w:val="22"/>
                <w:lang w:val="en-AU"/>
              </w:rPr>
              <w:instrText xml:space="preserve"> ADDIN EN.CITE &lt;EndNote&gt;&lt;Cite&gt;&lt;Author&gt;Wang&lt;/Author&gt;&lt;Year&gt;2016&lt;/Year&gt;&lt;RecNum&gt;1152&lt;/RecNum&gt;&lt;DisplayText&gt;(Wang et al., 2016)&lt;/DisplayText&gt;&lt;record&gt;&lt;rec-number&gt;1152&lt;/rec-number&gt;&lt;foreign-keys&gt;&lt;key app="EN" db-id="avdx25wrd0ad5geparxvepwbzd9apwpz9dss" timestamp="1517790712"&gt;1152&lt;/key&gt;&lt;/foreign-keys&gt;&lt;ref-type name="Journal Article"&gt;17&lt;/ref-type&gt;&lt;contributors&gt;&lt;authors&gt;&lt;author&gt;Wang, M.&lt;/author&gt;&lt;author&gt;Liu, H.&lt;/author&gt;&lt;author&gt;Dong, C.&lt;/author&gt;&lt;author&gt;Fu, Y.&lt;/author&gt;&lt;author&gt;Liu, H.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enhances photosynthetic efficiency, ion uptake and antioxidant activity of &lt;/style&gt;&lt;style face="italic" font="default" size="100%"&gt;Gynura bicolor&lt;/style&gt;&lt;style face="normal" font="default" size="100%"&gt; DC. grown in a porous-tube nutrient delivery system under simulated microgravity&lt;/style&gt;&lt;/title&gt;&lt;secondary-title&gt;Plant Biol&lt;/secondary-title&gt;&lt;/titles&gt;&lt;periodical&gt;&lt;full-title&gt;Plant Biol&lt;/full-title&gt;&lt;/periodical&gt;&lt;pages&gt;391-399&lt;/pages&gt;&lt;volume&gt;18&lt;/volume&gt;&lt;number&gt;3&lt;/number&gt;&lt;keywords&gt;&lt;keyword&gt;Antioxidant defence system&lt;/keyword&gt;&lt;keyword&gt;elevated CO2&lt;/keyword&gt;&lt;keyword&gt;Gynura bicolor DC&lt;/keyword&gt;&lt;keyword&gt;ion uptake&lt;/keyword&gt;&lt;keyword&gt;photosynthetic efficiency&lt;/keyword&gt;&lt;keyword&gt;simulated microgravity&lt;/keyword&gt;&lt;/keywords&gt;&lt;dates&gt;&lt;year&gt;2016&lt;/year&gt;&lt;/dates&gt;&lt;isbn&gt;1438-8677&lt;/isbn&gt;&lt;urls&gt;&lt;related-urls&gt;&lt;url&gt;http://dx.doi.org/10.1111/plb.12426&lt;/url&gt;&lt;/related-urls&gt;&lt;/urls&gt;&lt;electronic-resource-num&gt;doi: 10.1111/plb.1242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 w:rsidR="00A61AF2">
              <w:rPr>
                <w:noProof/>
                <w:sz w:val="22"/>
                <w:szCs w:val="22"/>
                <w:lang w:val="en-AU"/>
              </w:rPr>
              <w:t>(Wang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Pérez-López&lt;/Author&gt;&lt;Year&gt;2018&lt;/Year&gt;&lt;RecNum&gt;1133&lt;/RecNum&gt;&lt;DisplayText&gt;(Pérez-López et al., 2018)&lt;/DisplayText&gt;&lt;record&gt;&lt;rec-number&gt;1133&lt;/rec-number&gt;&lt;foreign-keys&gt;&lt;key app="EN" db-id="avdx25wrd0ad5geparxvepwbzd9apwpz9dss" timestamp="1514425297"&gt;1133&lt;/key&gt;&lt;/foreign-keys&gt;&lt;ref-type name="Journal Article"&gt;17&lt;/ref-type&gt;&lt;contributors&gt;&lt;authors&gt;&lt;author&gt;Pérez-López, Usue&lt;/author&gt;&lt;author&gt;Sgherri, Cristina&lt;/author&gt;&lt;author&gt;Miranda-Apodaca, Jon&lt;/author&gt;&lt;author&gt;Micaelli, Francesco&lt;/author&gt;&lt;author&gt;Lacuesta, Maite&lt;/author&gt;&lt;author&gt;Mena-Petite, Amaia&lt;/author&gt;&lt;author&gt;Quartacci, Mike Frank&lt;/author&gt;&lt;author&gt;Muñoz-Rueda, Alberto&lt;/author&gt;&lt;/authors&gt;&lt;/contributors&gt;&lt;titles&gt;&lt;title&gt;&lt;style face="normal" font="default" size="100%"&gt;Concentration of phenolic compounds is increased in lettuce grown under high light intensity and elevated CO&lt;/style&gt;&lt;style face="subscript" font="default" size="100%"&gt;2&lt;/style&gt;&lt;/title&gt;&lt;secondary-title&gt;Plant Physiol Biochem&lt;/secondary-title&gt;&lt;/titles&gt;&lt;periodical&gt;&lt;full-title&gt;Plant Physiol Biochem&lt;/full-title&gt;&lt;/periodical&gt;&lt;pages&gt;233-241&lt;/pages&gt;&lt;volume&gt;123&lt;/volume&gt;&lt;keywords&gt;&lt;keyword&gt;Acyanic-green lettuce&lt;/keyword&gt;&lt;keyword&gt;Anthocyanic-red lettuce&lt;/keyword&gt;&lt;keyword&gt;Anthocyanins&lt;/keyword&gt;&lt;keyword&gt;Elevated CO2&lt;/keyword&gt;&lt;keyword&gt;Flavonoids&lt;/keyword&gt;&lt;keyword&gt;High light intensity&lt;/keyword&gt;&lt;keyword&gt;Phenolic acids&lt;/keyword&gt;&lt;/keywords&gt;&lt;dates&gt;&lt;year&gt;2018&lt;/year&gt;&lt;pub-dates&gt;&lt;date&gt;2//&lt;/date&gt;&lt;/pub-dates&gt;&lt;/dates&gt;&lt;isbn&gt;0981-9428&lt;/isbn&gt;&lt;urls&gt;&lt;related-urls&gt;&lt;url&gt;https://www.sciencedirect.com/science/article/pii/S0981942817304035&lt;/url&gt;&lt;/related-urls&gt;&lt;/urls&gt;&lt;electronic-resource-num&gt;doi: 10.1016/j.plaphy.2017.12.010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="00D24A58">
              <w:rPr>
                <w:sz w:val="22"/>
                <w:szCs w:val="22"/>
                <w:lang w:val="en-AU"/>
              </w:rPr>
              <w:t>,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="00FB0EF6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FB0EF6">
              <w:rPr>
                <w:sz w:val="22"/>
                <w:szCs w:val="22"/>
                <w:lang w:val="en-AU"/>
              </w:rPr>
              <w:t>s</w:t>
            </w:r>
            <w:r w:rsidR="00FB0EF6" w:rsidRPr="00DB375D">
              <w:rPr>
                <w:sz w:val="22"/>
                <w:szCs w:val="22"/>
                <w:lang w:val="en-AU"/>
              </w:rPr>
              <w:t>callion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="00FB0EF6" w:rsidRPr="00DB375D">
              <w:rPr>
                <w:sz w:val="22"/>
                <w:szCs w:val="22"/>
                <w:lang w:val="en-AU"/>
              </w:rPr>
              <w:fldChar w:fldCharType="begin"/>
            </w:r>
            <w:r w:rsidR="00FB0EF6">
              <w:rPr>
                <w:sz w:val="22"/>
                <w:szCs w:val="22"/>
                <w:lang w:val="en-AU"/>
              </w:rPr>
              <w:instrText xml:space="preserve"> ADDIN EN.CITE &lt;EndNote&gt;&lt;Cite&gt;&lt;Author&gt;Levine&lt;/Author&gt;&lt;Year&gt;2009&lt;/Year&gt;&lt;RecNum&gt;674&lt;/RecNum&gt;&lt;DisplayText&gt;(Levine and Paré, 2009)&lt;/DisplayText&gt;&lt;record&gt;&lt;rec-number&gt;674&lt;/rec-number&gt;&lt;foreign-keys&gt;&lt;key app="EN" db-id="avdx25wrd0ad5geparxvepwbzd9apwpz9dss" timestamp="1474607972"&gt;674&lt;/key&gt;&lt;/foreign-keys&gt;&lt;ref-type name="Journal Article"&gt;17&lt;/ref-type&gt;&lt;contributors&gt;&lt;authors&gt;&lt;author&gt;Levine, Lanfang H.&lt;/author&gt;&lt;author&gt;Paré, Paul W.&lt;/author&gt;&lt;/authors&gt;&lt;/contributors&gt;&lt;titles&gt;&lt;title&gt;&lt;style face="normal" font="default" size="100%"&gt;Antioxidant capacity reduced in scallions grown under elevated CO&lt;/style&gt;&lt;style face="subscript" font="default" size="100%"&gt;2&lt;/style&gt;&lt;style face="normal" font="default" size="100%"&gt; independent of assayed light intensity&lt;/style&gt;&lt;/title&gt;&lt;secondary-title&gt;Adv. Space Res.&lt;/secondary-title&gt;&lt;/titles&gt;&lt;periodical&gt;&lt;full-title&gt;Adv. Space Res.&lt;/full-title&gt;&lt;/periodical&gt;&lt;pages&gt;887-894&lt;/pages&gt;&lt;volume&gt;44&lt;/volume&gt;&lt;number&gt;8&lt;/number&gt;&lt;keywords&gt;&lt;keyword&gt;Elevated [CO2]&lt;/keyword&gt;&lt;keyword&gt;Total antioxidant activity (TAA)&lt;/keyword&gt;&lt;keyword&gt;Total phenolics&lt;/keyword&gt;&lt;keyword&gt;Scallion (Allium fistulosum L.)&lt;/keyword&gt;&lt;/keywords&gt;&lt;dates&gt;&lt;year&gt;2009&lt;/year&gt;&lt;pub-dates&gt;&lt;date&gt;10/15/&lt;/date&gt;&lt;/pub-dates&gt;&lt;/dates&gt;&lt;isbn&gt;0273-1177&lt;/isbn&gt;&lt;urls&gt;&lt;related-urls&gt;&lt;url&gt;http://www.sciencedirect.com/science/article/pii/S0273117709004372&lt;/url&gt;&lt;/related-urls&gt;&lt;/urls&gt;&lt;electronic-resource-num&gt;doi: 10.1016/j.asr.2009.06.017&lt;/electronic-resource-num&gt;&lt;/record&gt;&lt;/Cite&gt;&lt;/EndNote&gt;</w:instrText>
            </w:r>
            <w:r w:rsidR="00FB0EF6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FB0EF6">
              <w:rPr>
                <w:noProof/>
                <w:sz w:val="22"/>
                <w:szCs w:val="22"/>
                <w:lang w:val="en-AU"/>
              </w:rPr>
              <w:t>(Levine and Paré, 2009)</w:t>
            </w:r>
            <w:r w:rsidR="00FB0EF6" w:rsidRPr="00DB375D">
              <w:rPr>
                <w:sz w:val="22"/>
                <w:szCs w:val="22"/>
                <w:lang w:val="en-AU"/>
              </w:rPr>
              <w:fldChar w:fldCharType="end"/>
            </w:r>
            <w:r w:rsidR="00FB0EF6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 xml:space="preserve">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elyes&lt;/Author&gt;&lt;Year&gt;2012&lt;/Year&gt;&lt;RecNum&gt;1096&lt;/RecNum&gt;&lt;DisplayText&gt;(Helyes et al., 2012)&lt;/DisplayText&gt;&lt;record&gt;&lt;rec-number&gt;1096&lt;/rec-number&gt;&lt;foreign-keys&gt;&lt;key app="EN" db-id="avdx25wrd0ad5geparxvepwbzd9apwpz9dss" timestamp="1508302874"&gt;1096&lt;/key&gt;&lt;/foreign-keys&gt;&lt;ref-type name="Journal Article"&gt;17&lt;/ref-type&gt;&lt;contributors&gt;&lt;authors&gt;&lt;author&gt;Helyes, L.&lt;/author&gt;&lt;author&gt;Lugasi, A.&lt;/author&gt;&lt;author&gt;Neményi, A.&lt;/author&gt;&lt;author&gt;Pék, Z.&lt;/author&gt;&lt;/authors&gt;&lt;/contributors&gt;&lt;titles&gt;&lt;title&gt;&lt;style face="normal" font="default" size="100%"&gt;The simultaneous effect of elevated CO&lt;/style&gt;&lt;style face="subscript" font="default" size="100%"&gt;2&lt;/style&gt;&lt;style face="normal" font="default" size="100%"&gt;-level and nitrogen-supply on the fruit components of tomato&lt;/style&gt;&lt;/title&gt;&lt;secondary-title&gt;Acta Aliment&lt;/secondary-title&gt;&lt;/titles&gt;&lt;periodical&gt;&lt;full-title&gt;Acta Aliment&lt;/full-title&gt;&lt;/periodical&gt;&lt;pages&gt;265-271&lt;/pages&gt;&lt;volume&gt;41&lt;/volume&gt;&lt;number&gt;2&lt;/number&gt;&lt;dates&gt;&lt;year&gt;2012&lt;/year&gt;&lt;pub-dates&gt;&lt;date&gt;2012/06/01&lt;/date&gt;&lt;/pub-dates&gt;&lt;/dates&gt;&lt;publisher&gt;Akadémiai Kiadó&lt;/publisher&gt;&lt;isbn&gt;0139-3006&lt;/isbn&gt;&lt;urls&gt;&lt;related-urls&gt;&lt;url&gt;https://doi.org/10.1556/AAlim.41.2012.2.13&lt;/url&gt;&lt;/related-urls&gt;&lt;/urls&gt;&lt;electronic-resource-num&gt;doi: 10.1556/AAlim.41.2012.2.13&lt;/electronic-resource-num&gt;&lt;access-date&gt;2017/10/17&lt;/access-date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lyes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304EE" w:rsidRPr="00DB375D" w14:paraId="445A1B2A" w14:textId="77777777" w:rsidTr="00227BCF">
        <w:trPr>
          <w:jc w:val="center"/>
        </w:trPr>
        <w:tc>
          <w:tcPr>
            <w:tcW w:w="171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DC07D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25258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1CCFBB" w14:textId="0791014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227BCF">
              <w:rPr>
                <w:sz w:val="22"/>
                <w:szCs w:val="22"/>
              </w:rPr>
              <w:t>L</w:t>
            </w:r>
            <w:r>
              <w:rPr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Pérez-López&lt;/Author&gt;&lt;Year&gt;2018&lt;/Year&gt;&lt;RecNum&gt;1133&lt;/RecNum&gt;&lt;DisplayText&gt;(Pérez-López et al., 2018)&lt;/DisplayText&gt;&lt;record&gt;&lt;rec-number&gt;1133&lt;/rec-number&gt;&lt;foreign-keys&gt;&lt;key app="EN" db-id="avdx25wrd0ad5geparxvepwbzd9apwpz9dss" timestamp="1514425297"&gt;1133&lt;/key&gt;&lt;/foreign-keys&gt;&lt;ref-type name="Journal Article"&gt;17&lt;/ref-type&gt;&lt;contributors&gt;&lt;authors&gt;&lt;author&gt;Pérez-López, Usue&lt;/author&gt;&lt;author&gt;Sgherri, Cristina&lt;/author&gt;&lt;author&gt;Miranda-Apodaca, Jon&lt;/author&gt;&lt;author&gt;Micaelli, Francesco&lt;/author&gt;&lt;author&gt;Lacuesta, Maite&lt;/author&gt;&lt;author&gt;Mena-Petite, Amaia&lt;/author&gt;&lt;author&gt;Quartacci, Mike Frank&lt;/author&gt;&lt;author&gt;Muñoz-Rueda, Alberto&lt;/author&gt;&lt;/authors&gt;&lt;/contributors&gt;&lt;titles&gt;&lt;title&gt;&lt;style face="normal" font="default" size="100%"&gt;Concentration of phenolic compounds is increased in lettuce grown under high light intensity and elevated CO&lt;/style&gt;&lt;style face="subscript" font="default" size="100%"&gt;2&lt;/style&gt;&lt;/title&gt;&lt;secondary-title&gt;Plant Physiol Biochem&lt;/secondary-title&gt;&lt;/titles&gt;&lt;periodical&gt;&lt;full-title&gt;Plant Physiol Biochem&lt;/full-title&gt;&lt;/periodical&gt;&lt;pages&gt;233-241&lt;/pages&gt;&lt;volume&gt;123&lt;/volume&gt;&lt;keywords&gt;&lt;keyword&gt;Acyanic-green lettuce&lt;/keyword&gt;&lt;keyword&gt;Anthocyanic-red lettuce&lt;/keyword&gt;&lt;keyword&gt;Anthocyanins&lt;/keyword&gt;&lt;keyword&gt;Elevated CO2&lt;/keyword&gt;&lt;keyword&gt;Flavonoids&lt;/keyword&gt;&lt;keyword&gt;High light intensity&lt;/keyword&gt;&lt;keyword&gt;Phenolic acids&lt;/keyword&gt;&lt;/keywords&gt;&lt;dates&gt;&lt;year&gt;2018&lt;/year&gt;&lt;pub-dates&gt;&lt;date&gt;2//&lt;/date&gt;&lt;/pub-dates&gt;&lt;/dates&gt;&lt;isbn&gt;0981-9428&lt;/isbn&gt;&lt;urls&gt;&lt;related-urls&gt;&lt;url&gt;https://www.sciencedirect.com/science/article/pii/S0981942817304035&lt;/url&gt;&lt;/related-urls&gt;&lt;/urls&gt;&lt;electronic-resource-num&gt;doi: 10.1016/j.plaphy.2017.12.010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callion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Levine&lt;/Author&gt;&lt;Year&gt;2009&lt;/Year&gt;&lt;RecNum&gt;674&lt;/RecNum&gt;&lt;DisplayText&gt;(Levine and Paré, 2009)&lt;/DisplayText&gt;&lt;record&gt;&lt;rec-number&gt;674&lt;/rec-number&gt;&lt;foreign-keys&gt;&lt;key app="EN" db-id="avdx25wrd0ad5geparxvepwbzd9apwpz9dss" timestamp="1474607972"&gt;674&lt;/key&gt;&lt;/foreign-keys&gt;&lt;ref-type name="Journal Article"&gt;17&lt;/ref-type&gt;&lt;contributors&gt;&lt;authors&gt;&lt;author&gt;Levine, Lanfang H.&lt;/author&gt;&lt;author&gt;Paré, Paul W.&lt;/author&gt;&lt;/authors&gt;&lt;/contributors&gt;&lt;titles&gt;&lt;title&gt;&lt;style face="normal" font="default" size="100%"&gt;Antioxidant capacity reduced in scallions grown under elevated CO&lt;/style&gt;&lt;style face="subscript" font="default" size="100%"&gt;2&lt;/style&gt;&lt;style face="normal" font="default" size="100%"&gt; independent of assayed light intensity&lt;/style&gt;&lt;/title&gt;&lt;secondary-title&gt;Adv. Space Res.&lt;/secondary-title&gt;&lt;/titles&gt;&lt;periodical&gt;&lt;full-title&gt;Adv. Space Res.&lt;/full-title&gt;&lt;/periodical&gt;&lt;pages&gt;887-894&lt;/pages&gt;&lt;volume&gt;44&lt;/volume&gt;&lt;number&gt;8&lt;/number&gt;&lt;keywords&gt;&lt;keyword&gt;Elevated [CO2]&lt;/keyword&gt;&lt;keyword&gt;Total antioxidant activity (TAA)&lt;/keyword&gt;&lt;keyword&gt;Total phenolics&lt;/keyword&gt;&lt;keyword&gt;Scallion (Allium fistulosum L.)&lt;/keyword&gt;&lt;/keywords&gt;&lt;dates&gt;&lt;year&gt;2009&lt;/year&gt;&lt;pub-dates&gt;&lt;date&gt;10/15/&lt;/date&gt;&lt;/pub-dates&gt;&lt;/dates&gt;&lt;isbn&gt;0273-1177&lt;/isbn&gt;&lt;urls&gt;&lt;related-urls&gt;&lt;url&gt;http://www.sciencedirect.com/science/article/pii/S0273117709004372&lt;/url&gt;&lt;/related-urls&gt;&lt;/urls&gt;&lt;electronic-resource-num&gt;doi: 10.1016/j.asr.2009.06.017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Levine and Paré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strawberry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Sun&lt;/Author&gt;&lt;Year&gt;2012&lt;/Year&gt;&lt;RecNum&gt;1091&lt;/RecNum&gt;&lt;DisplayText&gt;(Sun et al., 2012)&lt;/DisplayText&gt;&lt;record&gt;&lt;rec-number&gt;1091&lt;/rec-number&gt;&lt;foreign-keys&gt;&lt;key app="EN" db-id="avdx25wrd0ad5geparxvepwbzd9apwpz9dss" timestamp="1508290017"&gt;1091&lt;/key&gt;&lt;/foreign-keys&gt;&lt;ref-type name="Journal Article"&gt;17&lt;/ref-type&gt;&lt;contributors&gt;&lt;authors&gt;&lt;author&gt;Sun, Peng&lt;/author&gt;&lt;author&gt;Mantri, Nitin&lt;/author&gt;&lt;author&gt;Lou, Heqiang&lt;/author&gt;&lt;author&gt;Hu, Ya&lt;/author&gt;&lt;author&gt;Sun, Dan&lt;/author&gt;&lt;author&gt;Zhu, Yueqing&lt;/author&gt;&lt;author&gt;Dong, Tingting&lt;/author&gt;&lt;author&gt;Lu, Hongfei&lt;/author&gt;&lt;/authors&gt;&lt;/contributors&gt;&lt;titles&gt;&lt;title&gt;&lt;style face="normal" font="default" size="100%"&gt;Effects of elevated CO&lt;/style&gt;&lt;style face="subscript" font="default" size="100%"&gt;2 &lt;/style&gt;&lt;style face="normal" font="default" size="100%"&gt;and temperature on yield and fruit quality of strawberry (&lt;/style&gt;&lt;style face="italic" font="default" size="100%"&gt;Fragaria × ananassa&lt;/style&gt;&lt;style face="normal" font="default" size="100%"&gt; Duch.) at two levels of nitrogen application&lt;/style&gt;&lt;/title&gt;&lt;secondary-title&gt;Plos One&lt;/secondary-title&gt;&lt;/titles&gt;&lt;periodical&gt;&lt;full-title&gt;PLOS ONE&lt;/full-title&gt;&lt;/periodical&gt;&lt;pages&gt;e41000&lt;/pages&gt;&lt;volume&gt;7&lt;/volume&gt;&lt;number&gt;7&lt;/number&gt;&lt;dates&gt;&lt;year&gt;2012&lt;/year&gt;&lt;/dates&gt;&lt;publisher&gt;Public Library of Science&lt;/publisher&gt;&lt;urls&gt;&lt;related-urls&gt;&lt;url&gt;https://doi.org/10.1371/journal.pone.0041000&lt;/url&gt;&lt;/related-urls&gt;&lt;/urls&gt;&lt;electronic-resource-num&gt;doi: 10.1371/journal.pone.0041000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un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Mamatha&lt;/Author&gt;&lt;Year&gt;2014&lt;/Year&gt;&lt;RecNum&gt;562&lt;/RecNum&gt;&lt;DisplayText&gt;(Mamatha et al., 2014)&lt;/DisplayText&gt;&lt;record&gt;&lt;rec-number&gt;562&lt;/rec-number&gt;&lt;foreign-keys&gt;&lt;key app="EN" db-id="avdx25wrd0ad5geparxvepwbzd9apwpz9dss" timestamp="1437308422"&gt;562&lt;/key&gt;&lt;/foreign-keys&gt;&lt;ref-type name="Journal Article"&gt;17&lt;/ref-type&gt;&lt;contributors&gt;&lt;authors&gt;&lt;author&gt;Mamatha, H.&lt;/author&gt;&lt;author&gt;Srinivasa Rao, N. K.&lt;/author&gt;&lt;author&gt;Laxman, R. H.&lt;/author&gt;&lt;author&gt;Shivashankara, K. S.&lt;/author&gt;&lt;author&gt;Bhatt, R. M.&lt;/author&gt;&lt;author&gt;Pavithra, K. C.&lt;/author&gt;&lt;/authors&gt;&lt;/contributors&gt;&lt;titles&gt;&lt;title&gt;&lt;style face="normal" font="default" size="100%"&gt;Impact of elevated CO&lt;/style&gt;&lt;style face="subscript" font="default" size="100%"&gt;2&lt;/style&gt;&lt;style face="normal" font="default" size="100%"&gt; on growth, physiology, yield, and quality of tomato (&lt;/style&gt;&lt;style face="italic" font="default" size="100%"&gt;Lycopersicon esculentum&lt;/style&gt;&lt;style face="normal" font="default" size="100%"&gt; Mill) cv. Arka Ashish&lt;/style&gt;&lt;/title&gt;&lt;secondary-title&gt;Photosynthetica&lt;/secondary-title&gt;&lt;alt-title&gt;Photosynthetica&lt;/alt-title&gt;&lt;/titles&gt;&lt;periodical&gt;&lt;full-title&gt;Photosynthetica&lt;/full-title&gt;&lt;abbr-1&gt;Photosynthetica&lt;/abbr-1&gt;&lt;/periodical&gt;&lt;alt-periodical&gt;&lt;full-title&gt;Photosynthetica&lt;/full-title&gt;&lt;abbr-1&gt;Photosynthetica&lt;/abbr-1&gt;&lt;/alt-periodical&gt;&lt;pages&gt;519-528&lt;/pages&gt;&lt;volume&gt;52&lt;/volume&gt;&lt;number&gt;4&lt;/number&gt;&lt;keywords&gt;&lt;keyword&gt;gas exchange&lt;/keyword&gt;&lt;keyword&gt;growth characteristics&lt;/keyword&gt;&lt;keyword&gt;leaf water status&lt;/keyword&gt;&lt;keyword&gt;pigments&lt;/keyword&gt;&lt;keyword&gt;yield characteristics&lt;/keyword&gt;&lt;/keywords&gt;&lt;dates&gt;&lt;year&gt;2014&lt;/year&gt;&lt;pub-dates&gt;&lt;date&gt;2014/12/01&lt;/date&gt;&lt;/pub-dates&gt;&lt;/dates&gt;&lt;publisher&gt;The Institute of Experimental Biology of the Czech Academy of Sciences&lt;/publisher&gt;&lt;isbn&gt;0300-3604&lt;/isbn&gt;&lt;urls&gt;&lt;related-urls&gt;&lt;url&gt;http://dx.doi.org/10.1007/s11099-014-0059-0&lt;/url&gt;&lt;/related-urls&gt;&lt;/urls&gt;&lt;electronic-resource-num&gt;doi: 10.1007/s11099-014-0059-0&lt;/electronic-resource-num&gt;&lt;language&gt;English&lt;/language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Mamatha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</w:tbl>
    <w:p w14:paraId="4FD0F91E" w14:textId="4CDD9425" w:rsidR="008304EE" w:rsidRDefault="008304EE" w:rsidP="008304EE">
      <w:pPr>
        <w:ind w:firstLine="0"/>
        <w:jc w:val="left"/>
        <w:rPr>
          <w:rFonts w:eastAsiaTheme="minorEastAsia"/>
          <w:color w:val="000000" w:themeColor="text1"/>
          <w:kern w:val="0"/>
          <w:sz w:val="22"/>
          <w:szCs w:val="22"/>
        </w:rPr>
        <w:sectPr w:rsidR="008304EE" w:rsidSect="00F37298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  <w:r w:rsidRPr="00CD75B7">
        <w:rPr>
          <w:rFonts w:hint="eastAsia"/>
          <w:sz w:val="22"/>
          <w:szCs w:val="22"/>
          <w:lang w:val="en-AU"/>
        </w:rPr>
        <w:t>↑</w:t>
      </w:r>
      <w:r w:rsidRPr="00CD75B7">
        <w:rPr>
          <w:rFonts w:hint="eastAsia"/>
          <w:sz w:val="22"/>
          <w:szCs w:val="22"/>
          <w:lang w:val="en-AU"/>
        </w:rPr>
        <w:t xml:space="preserve"> increase, </w:t>
      </w:r>
      <w:r w:rsidRPr="00CD75B7">
        <w:rPr>
          <w:rFonts w:hint="eastAsia"/>
          <w:sz w:val="22"/>
          <w:szCs w:val="22"/>
          <w:lang w:val="en-AU"/>
        </w:rPr>
        <w:t>＝</w:t>
      </w:r>
      <w:r w:rsidRPr="00CD75B7">
        <w:rPr>
          <w:rFonts w:hint="eastAsia"/>
          <w:sz w:val="22"/>
          <w:szCs w:val="22"/>
          <w:lang w:val="en-AU"/>
        </w:rPr>
        <w:t xml:space="preserve"> no significant change, </w:t>
      </w:r>
      <w:r w:rsidRPr="00CD75B7">
        <w:rPr>
          <w:rFonts w:hint="eastAsia"/>
          <w:sz w:val="22"/>
          <w:szCs w:val="22"/>
          <w:lang w:val="en-AU"/>
        </w:rPr>
        <w:t>↓</w:t>
      </w:r>
      <w:r w:rsidRPr="00CD75B7">
        <w:rPr>
          <w:rFonts w:hint="eastAsia"/>
          <w:sz w:val="22"/>
          <w:szCs w:val="22"/>
          <w:lang w:val="en-AU"/>
        </w:rPr>
        <w:t xml:space="preserve"> decrease</w:t>
      </w:r>
      <w:r w:rsidR="00745D58">
        <w:rPr>
          <w:sz w:val="22"/>
          <w:szCs w:val="22"/>
          <w:lang w:val="en-AU"/>
        </w:rPr>
        <w:t xml:space="preserve"> (</w:t>
      </w:r>
      <w:r w:rsidR="00745D58" w:rsidRPr="00745D58">
        <w:rPr>
          <w:i/>
          <w:sz w:val="22"/>
          <w:szCs w:val="22"/>
          <w:lang w:val="en-AU"/>
        </w:rPr>
        <w:t>p</w:t>
      </w:r>
      <w:r w:rsidR="00745D58">
        <w:rPr>
          <w:sz w:val="22"/>
          <w:szCs w:val="22"/>
          <w:lang w:val="en-AU"/>
        </w:rPr>
        <w:t>&lt;0.05)</w:t>
      </w:r>
      <w:r w:rsidRPr="00CD75B7">
        <w:rPr>
          <w:rFonts w:hint="eastAsia"/>
          <w:sz w:val="22"/>
          <w:szCs w:val="22"/>
          <w:lang w:val="en-AU"/>
        </w:rPr>
        <w:t xml:space="preserve">. 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lang w:val="de-DE"/>
        </w:rPr>
        <w:t xml:space="preserve">†, 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>‡ and § indicate the ratios of concentrations of elevated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to ambient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are &lt;1.5, 1.5-2.0 and &gt;2.0, respectively.</w:t>
      </w:r>
    </w:p>
    <w:p w14:paraId="4393486C" w14:textId="176CB3E2" w:rsidR="008806B7" w:rsidRDefault="008806B7" w:rsidP="008806B7">
      <w:pPr>
        <w:ind w:firstLine="0"/>
        <w:jc w:val="left"/>
        <w:outlineLvl w:val="0"/>
      </w:pPr>
      <w:r>
        <w:rPr>
          <w:b/>
          <w:lang w:val="en-AU"/>
        </w:rPr>
        <w:lastRenderedPageBreak/>
        <w:t>Table S5.</w:t>
      </w:r>
      <w:r w:rsidRPr="00314EED">
        <w:rPr>
          <w:b/>
          <w:lang w:val="en-AU"/>
        </w:rPr>
        <w:t xml:space="preserve"> </w:t>
      </w:r>
      <w:r w:rsidRPr="009207FC">
        <w:rPr>
          <w:b/>
          <w:lang w:val="en-AU"/>
        </w:rPr>
        <w:t xml:space="preserve">Effects of elevated </w:t>
      </w:r>
      <w:r w:rsidRPr="009207FC">
        <w:rPr>
          <w:b/>
        </w:rPr>
        <w:t>CO</w:t>
      </w:r>
      <w:r w:rsidRPr="009207FC">
        <w:rPr>
          <w:b/>
          <w:vertAlign w:val="subscript"/>
        </w:rPr>
        <w:t xml:space="preserve">2 </w:t>
      </w:r>
      <w:r w:rsidRPr="009207FC">
        <w:rPr>
          <w:b/>
        </w:rPr>
        <w:t xml:space="preserve">on </w:t>
      </w:r>
      <w:r w:rsidR="00EF3E3B">
        <w:rPr>
          <w:b/>
        </w:rPr>
        <w:t xml:space="preserve">concentrations of </w:t>
      </w:r>
      <w:r w:rsidRPr="009207FC">
        <w:rPr>
          <w:b/>
        </w:rPr>
        <w:t>minerals in vegetables</w:t>
      </w:r>
      <w:r w:rsidRPr="009207FC">
        <w:rPr>
          <w:b/>
          <w:sz w:val="22"/>
          <w:szCs w:val="22"/>
          <w:lang w:val="en-AU"/>
        </w:rPr>
        <w:t>.</w:t>
      </w:r>
      <w:r w:rsidRPr="009207FC">
        <w:rPr>
          <w:b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6"/>
        <w:gridCol w:w="881"/>
        <w:gridCol w:w="6873"/>
      </w:tblGrid>
      <w:tr w:rsidR="008806B7" w:rsidRPr="00DB375D" w14:paraId="4613915D" w14:textId="77777777" w:rsidTr="00163B19">
        <w:tc>
          <w:tcPr>
            <w:tcW w:w="1266" w:type="dxa"/>
            <w:tcBorders>
              <w:top w:val="single" w:sz="4" w:space="0" w:color="auto"/>
              <w:bottom w:val="single" w:sz="4" w:space="0" w:color="auto"/>
            </w:tcBorders>
          </w:tcPr>
          <w:p w14:paraId="044E3785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 xml:space="preserve">Quality </w:t>
            </w:r>
          </w:p>
          <w:p w14:paraId="47B4AC74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parameters</w:t>
            </w:r>
          </w:p>
        </w:tc>
        <w:tc>
          <w:tcPr>
            <w:tcW w:w="881" w:type="dxa"/>
            <w:tcBorders>
              <w:top w:val="single" w:sz="4" w:space="0" w:color="auto"/>
              <w:bottom w:val="single" w:sz="4" w:space="0" w:color="auto"/>
            </w:tcBorders>
          </w:tcPr>
          <w:p w14:paraId="7948AE63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vertAlign w:val="subscript"/>
              </w:rPr>
            </w:pPr>
            <w:r w:rsidRPr="00DB375D">
              <w:rPr>
                <w:sz w:val="22"/>
                <w:szCs w:val="22"/>
              </w:rPr>
              <w:t>CO</w:t>
            </w:r>
            <w:r w:rsidRPr="00DB375D">
              <w:rPr>
                <w:sz w:val="22"/>
                <w:szCs w:val="22"/>
                <w:vertAlign w:val="subscript"/>
              </w:rPr>
              <w:t xml:space="preserve">2 </w:t>
            </w:r>
          </w:p>
          <w:p w14:paraId="7456FA68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effects</w:t>
            </w:r>
          </w:p>
        </w:tc>
        <w:tc>
          <w:tcPr>
            <w:tcW w:w="6863" w:type="dxa"/>
            <w:tcBorders>
              <w:top w:val="single" w:sz="4" w:space="0" w:color="auto"/>
              <w:bottom w:val="single" w:sz="4" w:space="0" w:color="auto"/>
            </w:tcBorders>
          </w:tcPr>
          <w:p w14:paraId="47D15E18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rops</w:t>
            </w:r>
          </w:p>
        </w:tc>
      </w:tr>
      <w:tr w:rsidR="008806B7" w:rsidRPr="00DB375D" w14:paraId="7DC780E3" w14:textId="77777777" w:rsidTr="00163B19">
        <w:tc>
          <w:tcPr>
            <w:tcW w:w="1266" w:type="dxa"/>
            <w:tcBorders>
              <w:top w:val="single" w:sz="4" w:space="0" w:color="auto"/>
            </w:tcBorders>
          </w:tcPr>
          <w:p w14:paraId="77BC8409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P</w:t>
            </w:r>
          </w:p>
        </w:tc>
        <w:tc>
          <w:tcPr>
            <w:tcW w:w="881" w:type="dxa"/>
            <w:tcBorders>
              <w:top w:val="single" w:sz="4" w:space="0" w:color="auto"/>
            </w:tcBorders>
          </w:tcPr>
          <w:p w14:paraId="162232A7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63" w:type="dxa"/>
            <w:tcBorders>
              <w:top w:val="single" w:sz="4" w:space="0" w:color="auto"/>
            </w:tcBorders>
          </w:tcPr>
          <w:p w14:paraId="38FDDB01" w14:textId="263F245C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="003B58F9"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3B58F9">
              <w:rPr>
                <w:sz w:val="22"/>
                <w:szCs w:val="22"/>
                <w:lang w:val="en-AU"/>
              </w:rPr>
              <w:t xml:space="preserve">cucumber </w:t>
            </w:r>
            <w:r w:rsidR="00385FAE">
              <w:rPr>
                <w:sz w:val="22"/>
                <w:szCs w:val="22"/>
                <w:lang w:val="en-AU"/>
              </w:rPr>
              <w:fldChar w:fldCharType="begin"/>
            </w:r>
            <w:r w:rsidR="006A79B0">
              <w:rPr>
                <w:sz w:val="22"/>
                <w:szCs w:val="22"/>
                <w:lang w:val="en-AU"/>
              </w:rPr>
              <w:instrText xml:space="preserve"> ADDIN EN.CITE &lt;EndNote&gt;&lt;Cite&gt;&lt;Author&gt;Tang&lt;/Author&gt;&lt;Year&gt;2018&lt;/Year&gt;&lt;RecNum&gt;1229&lt;/RecNum&gt;&lt;DisplayText&gt;(Tang et al., 2018)&lt;/DisplayText&gt;&lt;record&gt;&lt;rec-number&gt;1229&lt;/rec-number&gt;&lt;foreign-keys&gt;&lt;key app="EN" db-id="avdx25wrd0ad5geparxvepwbzd9apwpz9dss" timestamp="1526345022"&gt;1229&lt;/key&gt;&lt;/foreign-keys&gt;&lt;ref-type name="Journal Article"&gt;17&lt;/ref-type&gt;&lt;contributors&gt;&lt;authors&gt;&lt;author&gt;Tang, Ying, &lt;/author&gt;&lt;author&gt;Dong, Jinlong, &lt;/author&gt;&lt;author&gt;Li, Xun, &lt;/author&gt;&lt;author&gt;Gruda, Nazim, &lt;/author&gt;&lt;author&gt;Duan, Zengqiang&lt;/author&gt;&lt;/authors&gt;&lt;/contributors&gt;&lt;titles&gt;&lt;title&gt;&lt;style face="normal" font="default" size="100%"&gt;Interactive effects of elevated carbon dioxide and nitrogen availability on fruit quality of cucumber (&lt;/style&gt;&lt;style face="italic" font="default" size="100%"&gt;Cucumis sativus&lt;/style&gt;&lt;style face="normal" font="default" size="100%"&gt; L.)&lt;/style&gt;&lt;/title&gt;&lt;secondary-title&gt; J Integr Agric.&lt;/secondary-title&gt;&lt;/titles&gt;&lt;volume&gt;In press&lt;/volume&gt;&lt;dates&gt;&lt;year&gt;2018&lt;/year&gt;&lt;/dates&gt;&lt;urls&gt;&lt;/urls&gt;&lt;/record&gt;&lt;/Cite&gt;&lt;/EndNote&gt;</w:instrText>
            </w:r>
            <w:r w:rsidR="00385FAE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Tang et al., 2018)</w:t>
            </w:r>
            <w:r w:rsidR="00385FAE">
              <w:rPr>
                <w:sz w:val="22"/>
                <w:szCs w:val="22"/>
                <w:lang w:val="en-AU"/>
              </w:rPr>
              <w:fldChar w:fldCharType="end"/>
            </w:r>
            <w:r w:rsidR="003B58F9">
              <w:rPr>
                <w:sz w:val="22"/>
                <w:szCs w:val="22"/>
                <w:lang w:val="en-AU"/>
              </w:rPr>
              <w:t>,</w:t>
            </w:r>
            <w:r w:rsidR="003B58F9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806B7" w:rsidRPr="00DB375D" w14:paraId="77A3DE90" w14:textId="77777777" w:rsidTr="00163B19">
        <w:tc>
          <w:tcPr>
            <w:tcW w:w="1266" w:type="dxa"/>
          </w:tcPr>
          <w:p w14:paraId="69A88843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01805FAA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34E2B0C2" w14:textId="78BDC236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="00133FDC"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jD
tmd5IGFuZCBGYW5nbWVpZXIsIDIwMDkpPC9EaXNwbGF5VGV4dD48cmVjb3JkPjxyZWMtbnVtYmVy
PjY4MDwvcmVjLW51bWJlcj48Zm9yZWlnbi1rZXlzPjxrZXkgYXBwPSJFTiIgZGItaWQ9ImF2ZHgy
NXdyZDBhZDVnZXBhcnh2ZXB3YnpkOWFwd3B6OWRzcyIgdGltZXN0YW1wPSIxNDc0NjEyOTM1Ij42
ODA8L2tleT48L2ZvcmVpZ24ta2V5cz48cmVmLXR5cGUgbmFtZT0iSm91cm5hbCBBcnRpY2xlIj4x
NzwvcmVmLXR5cGU+PGNvbnRyaWJ1dG9ycz48YXV0aG9ycz48YXV0aG9yPkjDtmd5LCBQLjwvYXV0
aG9yPjxhdXRob3I+RmFuZ21laWVyLCBBLjwvYXV0aG9yPjwvYXV0aG9ycz48L2NvbnRyaWJ1dG9y
cz48dGl0bGVzPjx0aXRsZT48c3R5bGUgZmFjZT0ibm9ybWFsIiBmb250PSJkZWZhdWx0IiBzaXpl
PSIxMDAlIj5BdG1vc3BoZXJpYyBDTzwvc3R5bGU+PHN0eWxlIGZhY2U9InN1YnNjcmlwdCIgZm9u
dD0iZGVmYXVsdCIgc2l6ZT0iMTAwJSI+Mjwvc3R5bGU+PHN0eWxlIGZhY2U9Im5vcm1hbCIgZm9u
dD0iZGVmYXVsdCIgc2l6ZT0iMTAwJSI+IGVucmljaG1lbnQgYWZmZWN0cyBwb3RhdG9lczogMi4g
VHViZXIgcXVhbGl0eSB0cmFpdHM8L3N0eWxlPjwvdGl0bGU+PHNlY29uZGFyeS10aXRsZT5FdXIu
IEouIEFncm9uLiA8L3NlY29uZGFyeS10aXRsZT48L3RpdGxlcz48cGVyaW9kaWNhbD48ZnVsbC10
aXRsZT5FdXIuIEouIEFncm9uLjwvZnVsbC10aXRsZT48L3BlcmlvZGljYWw+PHBhZ2VzPjg1LTk0
PC9wYWdlcz48dm9sdW1lPjMwPC92b2x1bWU+PG51bWJlcj4yPC9udW1iZXI+PGtleXdvcmRzPjxr
ZXl3b3JkPkNPMiBlbnJpY2htZW50PC9rZXl3b3JkPjxrZXl3b3JkPk9UQzwva2V5d29yZD48a2V5
d29yZD5Tb2xhbnVtIHR1YmVyb3N1bSBMLjwva2V5d29yZD48a2V5d29yZD5Qb3RhdG88L2tleXdv
cmQ+PGtleXdvcmQ+VHViZXIgcXVhbGl0eTwva2V5d29yZD48L2tleXdvcmRzPjxkYXRlcz48eWVh
cj4yMDA5PC95ZWFyPjxwdWItZGF0ZXM+PGRhdGU+Mi8vPC9kYXRlPjwvcHViLWRhdGVzPjwvZGF0
ZXM+PGlzYm4+MTE2MS0wMzAxPC9pc2JuPjx1cmxzPjxyZWxhdGVkLXVybHM+PHVybD5odHRwOi8v
d3d3LnNjaWVuY2VkaXJlY3QuY29tL3NjaWVuY2UvYXJ0aWNsZS9waWkvUzExNjEwMzAxMDgwMDA4
Nzc8L3VybD48L3JlbGF0ZWQtdXJscz48L3VybHM+PGVsZWN0cm9uaWMtcmVzb3VyY2UtbnVtPmRv
aTogMTAuMTAxNi9qLmVqYS4yMDA4LjA3LjAwNjwvZWxlY3Ryb25pYy1yZXNvdXJjZS1udW0+PC9y
ZWNvcmQ+PC9DaXRlPjxDaXRlPjxBdXRob3I+RmFuZ21laWVyPC9BdXRob3I+PFllYXI+MjAwMjwv
WWVhcj48UmVjTnVtPjExMDk8L1JlY051bT48cmVjb3JkPjxyZWMtbnVtYmVyPjExMDk8L3JlYy1u
dW1iZXI+PGZvcmVpZ24ta2V5cz48a2V5IGFwcD0iRU4iIGRiLWlkPSJhdmR4MjV3cmQwYWQ1Z2Vw
YXJ4dmVwd2J6ZDlhcHdwejlkc3MiIHRpbWVzdGFtcD0iMTUwODQ1Nzc0OCI+MTEwOTwva2V5Pjwv
Zm9yZWlnbi1rZXlzPjxyZWYtdHlwZSBuYW1lPSJKb3VybmFsIEFydGljbGUiPjE3PC9yZWYtdHlw
ZT48Y29udHJpYnV0b3JzPjxhdXRob3JzPjxhdXRob3I+RmFuZ21laWVyLCBBLjwvYXV0aG9yPjxh
dXRob3I+RGUgVGVtbWVybWFuLCBMLjwvYXV0aG9yPjxhdXRob3I+QmxhY2ssIEMuPC9hdXRob3I+
PGF1dGhvcj5QZXJzc29uLCBLLjwvYXV0aG9yPjxhdXRob3I+Vm9ybmUsIFYuPC9hdXRob3I+PC9h
dXRob3JzPjwvY29udHJpYnV0b3JzPjx0aXRsZXM+PHRpdGxlPjxzdHlsZSBmYWNlPSJub3JtYWwi
IGZvbnQ9ImRlZmF1bHQiIHNpemU9IjEwMCUiPkVmZmVjdHMgb2YgZWxldmF0ZWQgQ088L3N0eWxl
PjxzdHlsZSBmYWNlPSJzdWJzY3JpcHQiIGZvbnQ9ImRlZmF1bHQiIHNpemU9IjEwMCUiPjI8L3N0
eWxlPjxzdHlsZSBmYWNlPSJub3JtYWwiIGZvbnQ9ImRlZmF1bHQiIHNpemU9IjEwMCUiPiBhbmQv
b3Igb3pvbmUgb24gbnV0cmllbnQgY29uY2VudHJhdGlvbnMgYW5kIG51dHJpZW50IHVwdGFrZSBv
ZiBwb3RhdG9lczwvc3R5bGU+PC90aXRsZT48c2Vjb25kYXJ5LXRpdGxlPkV1ci4gSi4gQWdyb24u
IDwvc2Vjb25kYXJ5LXRpdGxlPjwvdGl0bGVzPjxwZXJpb2RpY2FsPjxmdWxsLXRpdGxlPkV1ci4g
Si4gQWdyb24uPC9mdWxsLXRpdGxlPjwvcGVyaW9kaWNhbD48cGFnZXM+MzUzLTM2ODwvcGFnZXM+
PHZvbHVtZT4xNzwvdm9sdW1lPjxudW1iZXI+NDwvbnVtYmVyPjxrZXl3b3Jkcz48a2V5d29yZD5D
TyBlbnJpY2htZW50PC9rZXl3b3JkPjxrZXl3b3JkPlRyb3Bvc3BoZXJpYyBvem9uZTwva2V5d29y
ZD48a2V5d29yZD5OdXRyaWVudHM8L2tleXdvcmQ+PGtleXdvcmQ+RXVyb3BlPC9rZXl3b3JkPjxr
ZXl3b3JkPlR1YmVyIHF1YWxpdHk8L2tleXdvcmQ+PC9rZXl3b3Jkcz48ZGF0ZXM+PHllYXI+MjAw
MjwveWVhcj48cHViLWRhdGVzPjxkYXRlPjIwMDIvMTEvMDEvPC9kYXRlPjwvcHViLWRhdGVzPjwv
ZGF0ZXM+PGlzYm4+MTE2MS0wMzAxPC9pc2JuPjx1cmxzPjxyZWxhdGVkLXVybHM+PHVybD5odHRw
Oi8vd3d3LnNjaWVuY2VkaXJlY3QuY29tL3NjaWVuY2UvYXJ0aWNsZS9waWkvUzExNjEwMzAxMDIw
MDA3MTA8L3VybD48L3JlbGF0ZWQtdXJscz48L3VybHM+PGVsZWN0cm9uaWMtcmVzb3VyY2UtbnVt
PmRvaTogMTAuMTAxNi9TMTE2MS0wMzAxKDAyKTAwMDcxLTA8L2VsZWN0cm9uaWMtcmVzb3VyY2Ut
bnVt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jD
tmd5IGFuZCBGYW5nbWVpZXIsIDIwMDkpPC9EaXNwbGF5VGV4dD48cmVjb3JkPjxyZWMtbnVtYmVy
PjY4MDwvcmVjLW51bWJlcj48Zm9yZWlnbi1rZXlzPjxrZXkgYXBwPSJFTiIgZGItaWQ9ImF2ZHgy
NXdyZDBhZDVnZXBhcnh2ZXB3YnpkOWFwd3B6OWRzcyIgdGltZXN0YW1wPSIxNDc0NjEyOTM1Ij42
ODA8L2tleT48L2ZvcmVpZ24ta2V5cz48cmVmLXR5cGUgbmFtZT0iSm91cm5hbCBBcnRpY2xlIj4x
NzwvcmVmLXR5cGU+PGNvbnRyaWJ1dG9ycz48YXV0aG9ycz48YXV0aG9yPkjDtmd5LCBQLjwvYXV0
aG9yPjxhdXRob3I+RmFuZ21laWVyLCBBLjwvYXV0aG9yPjwvYXV0aG9ycz48L2NvbnRyaWJ1dG9y
cz48dGl0bGVzPjx0aXRsZT48c3R5bGUgZmFjZT0ibm9ybWFsIiBmb250PSJkZWZhdWx0IiBzaXpl
PSIxMDAlIj5BdG1vc3BoZXJpYyBDTzwvc3R5bGU+PHN0eWxlIGZhY2U9InN1YnNjcmlwdCIgZm9u
dD0iZGVmYXVsdCIgc2l6ZT0iMTAwJSI+Mjwvc3R5bGU+PHN0eWxlIGZhY2U9Im5vcm1hbCIgZm9u
dD0iZGVmYXVsdCIgc2l6ZT0iMTAwJSI+IGVucmljaG1lbnQgYWZmZWN0cyBwb3RhdG9lczogMi4g
VHViZXIgcXVhbGl0eSB0cmFpdHM8L3N0eWxlPjwvdGl0bGU+PHNlY29uZGFyeS10aXRsZT5FdXIu
IEouIEFncm9uLiA8L3NlY29uZGFyeS10aXRsZT48L3RpdGxlcz48cGVyaW9kaWNhbD48ZnVsbC10
aXRsZT5FdXIuIEouIEFncm9uLjwvZnVsbC10aXRsZT48L3BlcmlvZGljYWw+PHBhZ2VzPjg1LTk0
PC9wYWdlcz48dm9sdW1lPjMwPC92b2x1bWU+PG51bWJlcj4yPC9udW1iZXI+PGtleXdvcmRzPjxr
ZXl3b3JkPkNPMiBlbnJpY2htZW50PC9rZXl3b3JkPjxrZXl3b3JkPk9UQzwva2V5d29yZD48a2V5
d29yZD5Tb2xhbnVtIHR1YmVyb3N1bSBMLjwva2V5d29yZD48a2V5d29yZD5Qb3RhdG88L2tleXdv
cmQ+PGtleXdvcmQ+VHViZXIgcXVhbGl0eTwva2V5d29yZD48L2tleXdvcmRzPjxkYXRlcz48eWVh
cj4yMDA5PC95ZWFyPjxwdWItZGF0ZXM+PGRhdGU+Mi8vPC9kYXRlPjwvcHViLWRhdGVzPjwvZGF0
ZXM+PGlzYm4+MTE2MS0wMzAxPC9pc2JuPjx1cmxzPjxyZWxhdGVkLXVybHM+PHVybD5odHRwOi8v
d3d3LnNjaWVuY2VkaXJlY3QuY29tL3NjaWVuY2UvYXJ0aWNsZS9waWkvUzExNjEwMzAxMDgwMDA4
Nzc8L3VybD48L3JlbGF0ZWQtdXJscz48L3VybHM+PGVsZWN0cm9uaWMtcmVzb3VyY2UtbnVtPmRv
aTogMTAuMTAxNi9qLmVqYS4yMDA4LjA3LjAwNjwvZWxlY3Ryb25pYy1yZXNvdXJjZS1udW0+PC9y
ZWNvcmQ+PC9DaXRlPjxDaXRlPjxBdXRob3I+RmFuZ21laWVyPC9BdXRob3I+PFllYXI+MjAwMjwv
WWVhcj48UmVjTnVtPjExMDk8L1JlY051bT48cmVjb3JkPjxyZWMtbnVtYmVyPjExMDk8L3JlYy1u
dW1iZXI+PGZvcmVpZ24ta2V5cz48a2V5IGFwcD0iRU4iIGRiLWlkPSJhdmR4MjV3cmQwYWQ1Z2Vw
YXJ4dmVwd2J6ZDlhcHdwejlkc3MiIHRpbWVzdGFtcD0iMTUwODQ1Nzc0OCI+MTEwOTwva2V5Pjwv
Zm9yZWlnbi1rZXlzPjxyZWYtdHlwZSBuYW1lPSJKb3VybmFsIEFydGljbGUiPjE3PC9yZWYtdHlw
ZT48Y29udHJpYnV0b3JzPjxhdXRob3JzPjxhdXRob3I+RmFuZ21laWVyLCBBLjwvYXV0aG9yPjxh
dXRob3I+RGUgVGVtbWVybWFuLCBMLjwvYXV0aG9yPjxhdXRob3I+QmxhY2ssIEMuPC9hdXRob3I+
PGF1dGhvcj5QZXJzc29uLCBLLjwvYXV0aG9yPjxhdXRob3I+Vm9ybmUsIFYuPC9hdXRob3I+PC9h
dXRob3JzPjwvY29udHJpYnV0b3JzPjx0aXRsZXM+PHRpdGxlPjxzdHlsZSBmYWNlPSJub3JtYWwi
IGZvbnQ9ImRlZmF1bHQiIHNpemU9IjEwMCUiPkVmZmVjdHMgb2YgZWxldmF0ZWQgQ088L3N0eWxl
PjxzdHlsZSBmYWNlPSJzdWJzY3JpcHQiIGZvbnQ9ImRlZmF1bHQiIHNpemU9IjEwMCUiPjI8L3N0
eWxlPjxzdHlsZSBmYWNlPSJub3JtYWwiIGZvbnQ9ImRlZmF1bHQiIHNpemU9IjEwMCUiPiBhbmQv
b3Igb3pvbmUgb24gbnV0cmllbnQgY29uY2VudHJhdGlvbnMgYW5kIG51dHJpZW50IHVwdGFrZSBv
ZiBwb3RhdG9lczwvc3R5bGU+PC90aXRsZT48c2Vjb25kYXJ5LXRpdGxlPkV1ci4gSi4gQWdyb24u
IDwvc2Vjb25kYXJ5LXRpdGxlPjwvdGl0bGVzPjxwZXJpb2RpY2FsPjxmdWxsLXRpdGxlPkV1ci4g
Si4gQWdyb24uPC9mdWxsLXRpdGxlPjwvcGVyaW9kaWNhbD48cGFnZXM+MzUzLTM2ODwvcGFnZXM+
PHZvbHVtZT4xNzwvdm9sdW1lPjxudW1iZXI+NDwvbnVtYmVyPjxrZXl3b3Jkcz48a2V5d29yZD5D
TyBlbnJpY2htZW50PC9rZXl3b3JkPjxrZXl3b3JkPlRyb3Bvc3BoZXJpYyBvem9uZTwva2V5d29y
ZD48a2V5d29yZD5OdXRyaWVudHM8L2tleXdvcmQ+PGtleXdvcmQ+RXVyb3BlPC9rZXl3b3JkPjxr
ZXl3b3JkPlR1YmVyIHF1YWxpdHk8L2tleXdvcmQ+PC9rZXl3b3Jkcz48ZGF0ZXM+PHllYXI+MjAw
MjwveWVhcj48cHViLWRhdGVzPjxkYXRlPjIwMDIvMTEvMDEvPC9kYXRlPjwvcHViLWRhdGVzPjwv
ZGF0ZXM+PGlzYm4+MTE2MS0wMzAxPC9pc2JuPjx1cmxzPjxyZWxhdGVkLXVybHM+PHVybD5odHRw
Oi8vd3d3LnNjaWVuY2VkaXJlY3QuY29tL3NjaWVuY2UvYXJ0aWNsZS9waWkvUzExNjEwMzAxMDIw
MDA3MTA8L3VybD48L3JlbGF0ZWQtdXJscz48L3VybHM+PGVsZWN0cm9uaWMtcmVzb3VyY2UtbnVt
PmRvaTogMTAuMTAxNi9TMTE2MS0wMzAxKDAyKTAwMDcxLTA8L2VsZWN0cm9uaWMtcmVzb3VyY2Ut
bnVt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Fangmeier et al., 2002; Högy and Fangmeier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, </w:t>
            </w:r>
            <w:r w:rsidR="00D64440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 </w:instrText>
            </w:r>
            <w:r w:rsidR="00CC3B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.DATA </w:instrText>
            </w:r>
            <w:r w:rsidR="00CC3B5D">
              <w:rPr>
                <w:sz w:val="22"/>
                <w:szCs w:val="22"/>
              </w:rPr>
            </w:r>
            <w:r w:rsidR="00CC3B5D"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</w:rPr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a; 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Wheeler&lt;/Author&gt;&lt;Year&gt;1997&lt;/Year&gt;&lt;RecNum&gt;1090&lt;/RecNum&gt;&lt;DisplayText&gt;(Wheeler et al., 1997)&lt;/DisplayText&gt;&lt;record&gt;&lt;rec-number&gt;1090&lt;/rec-number&gt;&lt;foreign-keys&gt;&lt;key app="EN" db-id="avdx25wrd0ad5geparxvepwbzd9apwpz9dss" timestamp="1508289129"&gt;1090&lt;/key&gt;&lt;/foreign-keys&gt;&lt;ref-type name="Journal Article"&gt;17&lt;/ref-type&gt;&lt;contributors&gt;&lt;authors&gt;&lt;author&gt;Wheeler, R. M.&lt;/author&gt;&lt;author&gt;Mackowiak, C. L.&lt;/author&gt;&lt;author&gt;Stutte, G. W.&lt;/author&gt;&lt;author&gt;Yorio, N. C.&lt;/author&gt;&lt;author&gt;Berry, W. L.&lt;/author&gt;&lt;/authors&gt;&lt;/contributors&gt;&lt;titles&gt;&lt;title&gt;Effect of elevated carbon dioxide on nutritional quality of tomato&lt;/title&gt;&lt;secondary-title&gt;Adv. Space Res.&lt;/secondary-title&gt;&lt;/titles&gt;&lt;periodical&gt;&lt;full-title&gt;Adv. Space Res.&lt;/full-title&gt;&lt;/periodical&gt;&lt;pages&gt;1975-1978&lt;/pages&gt;&lt;volume&gt;20&lt;/volume&gt;&lt;number&gt;10&lt;/number&gt;&lt;dates&gt;&lt;year&gt;1997&lt;/year&gt;&lt;pub-dates&gt;&lt;date&gt;1997/01/01/&lt;/date&gt;&lt;/pub-dates&gt;&lt;/dates&gt;&lt;isbn&gt;0273-1177&lt;/isbn&gt;&lt;urls&gt;&lt;related-urls&gt;&lt;url&gt;http://www.sciencedirect.com/science/article/pii/S0273117797002639&lt;/url&gt;&lt;/related-urls&gt;&lt;/urls&gt;&lt;electronic-resource-num&gt;doi: 10.1016/S0273-1177(97)00263-9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Wheeler et al., 199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3D9E4CF8" w14:textId="77777777" w:rsidTr="00163B19">
        <w:tc>
          <w:tcPr>
            <w:tcW w:w="1266" w:type="dxa"/>
          </w:tcPr>
          <w:p w14:paraId="649E28B8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228CFA61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156E256C" w14:textId="559E1A63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Heagle&lt;/Author&gt;&lt;Year&gt;2003&lt;/Year&gt;&lt;RecNum&gt;1110&lt;/RecNum&gt;&lt;DisplayText&gt;(Heagle et al., 2003)&lt;/DisplayText&gt;&lt;record&gt;&lt;rec-number&gt;1110&lt;/rec-number&gt;&lt;foreign-keys&gt;&lt;key app="EN" db-id="avdx25wrd0ad5geparxvepwbzd9apwpz9dss" timestamp="1508458038"&gt;1110&lt;/key&gt;&lt;/foreign-keys&gt;&lt;ref-type name="Journal Article"&gt;17&lt;/ref-type&gt;&lt;contributors&gt;&lt;authors&gt;&lt;author&gt;Heagle, A. S.&lt;/author&gt;&lt;author&gt;Miller, J. E.&lt;/author&gt;&lt;author&gt;Pursley, W. A.&lt;/author&gt;&lt;/authors&gt;&lt;/contributors&gt;&lt;titles&gt;&lt;title&gt;Growth and yield responses of potato to mixtures of carbon dioxide and ozone&lt;/title&gt;&lt;secondary-title&gt;J. Environ. Qual.&lt;/secondary-title&gt;&lt;/titles&gt;&lt;periodical&gt;&lt;full-title&gt;J. Environ. Qual.&lt;/full-title&gt;&lt;/periodical&gt;&lt;pages&gt;1603-1610&lt;/pages&gt;&lt;volume&gt;32&lt;/volume&gt;&lt;number&gt;5&lt;/number&gt;&lt;dates&gt;&lt;year&gt;2003&lt;/year&gt;&lt;/dates&gt;&lt;urls&gt;&lt;related-urls&gt;&lt;url&gt;http://dx.doi.org/10.2134/jeq2003.1603&lt;/url&gt;&lt;/related-urls&gt;&lt;/urls&gt;&lt;electronic-resource-num&gt;doi: 10.2134/jeq2003.1603&lt;/electronic-resource-num&gt;&lt;language&gt;English&lt;/language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agle et al., 200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ehboudian&lt;/Author&gt;&lt;Year&gt;1995&lt;/Year&gt;&lt;RecNum&gt;1078&lt;/RecNum&gt;&lt;DisplayText&gt;(Behboudian and Tod, 1995)&lt;/DisplayText&gt;&lt;record&gt;&lt;rec-number&gt;1078&lt;/rec-number&gt;&lt;foreign-keys&gt;&lt;key app="EN" db-id="avdx25wrd0ad5geparxvepwbzd9apwpz9dss" timestamp="1508280019"&gt;1078&lt;/key&gt;&lt;/foreign-keys&gt;&lt;ref-type name="Journal Article"&gt;17&lt;/ref-type&gt;&lt;contributors&gt;&lt;authors&gt;&lt;author&gt;Behboudian, M. Hossein&lt;/author&gt;&lt;author&gt;Tod, Colin&lt;/author&gt;&lt;/authors&gt;&lt;/contributors&gt;&lt;titles&gt;&lt;title&gt;Postharvest attributes of `Virosa&amp;apos; tomato fruit produced in an enriched carbon dioxide environment&lt;/title&gt;&lt;secondary-title&gt;HortSci&lt;/secondary-title&gt;&lt;/titles&gt;&lt;periodical&gt;&lt;full-title&gt;HortSci&lt;/full-title&gt;&lt;/periodical&gt;&lt;pages&gt;490-491&lt;/pages&gt;&lt;volume&gt;30&lt;/volume&gt;&lt;number&gt;3&lt;/number&gt;&lt;dates&gt;&lt;year&gt;1995&lt;/year&gt;&lt;pub-dates&gt;&lt;date&gt;June 1, 1995&lt;/date&gt;&lt;/pub-dates&gt;&lt;/dates&gt;&lt;urls&gt;&lt;related-urls&gt;&lt;url&gt;http://hortsci.ashspublications.org/content/30/3/490.abstract&lt;/url&gt;&lt;/related-urls&gt;&lt;/urls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hboudian and Tod, 1995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2F7C08F2" w14:textId="77777777" w:rsidTr="00163B19">
        <w:trPr>
          <w:trHeight w:val="437"/>
        </w:trPr>
        <w:tc>
          <w:tcPr>
            <w:tcW w:w="1266" w:type="dxa"/>
          </w:tcPr>
          <w:p w14:paraId="7CFB8A6D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K</w:t>
            </w:r>
          </w:p>
        </w:tc>
        <w:tc>
          <w:tcPr>
            <w:tcW w:w="881" w:type="dxa"/>
          </w:tcPr>
          <w:p w14:paraId="58FA6A9D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63" w:type="dxa"/>
          </w:tcPr>
          <w:p w14:paraId="19D8DBFC" w14:textId="2137ED26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urnip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214272FD" w14:textId="77777777" w:rsidTr="00163B19">
        <w:tc>
          <w:tcPr>
            <w:tcW w:w="1266" w:type="dxa"/>
          </w:tcPr>
          <w:p w14:paraId="447000CF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17DBD753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67E041A0" w14:textId="7C6DA870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 and radish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CB2393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Heagle&lt;/Author&gt;&lt;Year&gt;2003&lt;/Year&gt;&lt;RecNum&gt;1110&lt;/RecNum&gt;&lt;DisplayText&gt;(Heagle et al., 2003)&lt;/DisplayText&gt;&lt;record&gt;&lt;rec-number&gt;1110&lt;/rec-number&gt;&lt;foreign-keys&gt;&lt;key app="EN" db-id="avdx25wrd0ad5geparxvepwbzd9apwpz9dss" timestamp="1508458038"&gt;1110&lt;/key&gt;&lt;/foreign-keys&gt;&lt;ref-type name="Journal Article"&gt;17&lt;/ref-type&gt;&lt;contributors&gt;&lt;authors&gt;&lt;author&gt;Heagle, A. S.&lt;/author&gt;&lt;author&gt;Miller, J. E.&lt;/author&gt;&lt;author&gt;Pursley, W. A.&lt;/author&gt;&lt;/authors&gt;&lt;/contributors&gt;&lt;titles&gt;&lt;title&gt;Growth and yield responses of potato to mixtures of carbon dioxide and ozone&lt;/title&gt;&lt;secondary-title&gt;J. Environ. Qual.&lt;/secondary-title&gt;&lt;/titles&gt;&lt;periodical&gt;&lt;full-title&gt;J. Environ. Qual.&lt;/full-title&gt;&lt;/periodical&gt;&lt;pages&gt;1603-1610&lt;/pages&gt;&lt;volume&gt;32&lt;/volume&gt;&lt;number&gt;5&lt;/number&gt;&lt;dates&gt;&lt;year&gt;2003&lt;/year&gt;&lt;/dates&gt;&lt;urls&gt;&lt;related-urls&gt;&lt;url&gt;http://dx.doi.org/10.2134/jeq2003.1603&lt;/url&gt;&lt;/related-urls&gt;&lt;/urls&gt;&lt;electronic-resource-num&gt;doi: 10.2134/jeq2003.1603&lt;/electronic-resource-num&gt;&lt;language&gt;English&lt;/language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agle et al., 200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="00E55CFC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DB375D">
              <w:rPr>
                <w:sz w:val="22"/>
                <w:szCs w:val="22"/>
                <w:lang w:val="en-AU"/>
              </w:rPr>
              <w:t>sugar beet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Manderscheid&lt;/Author&gt;&lt;Year&gt;2010&lt;/Year&gt;&lt;RecNum&gt;1092&lt;/RecNum&gt;&lt;DisplayText&gt;(Manderscheid et al., 2010)&lt;/DisplayText&gt;&lt;record&gt;&lt;rec-number&gt;1092&lt;/rec-number&gt;&lt;foreign-keys&gt;&lt;key app="EN" db-id="avdx25wrd0ad5geparxvepwbzd9apwpz9dss" timestamp="1508290187"&gt;1092&lt;/key&gt;&lt;/foreign-keys&gt;&lt;ref-type name="Journal Article"&gt;17&lt;/ref-type&gt;&lt;contributors&gt;&lt;authors&gt;&lt;author&gt;Manderscheid, Remy&lt;/author&gt;&lt;author&gt;Pacholski, Andreas&lt;/author&gt;&lt;author&gt;Weigel, Hans-Joachim&lt;/author&gt;&lt;/authors&gt;&lt;/contributors&gt;&lt;titles&gt;&lt;title&gt;&lt;style face="normal" font="default" size="100%"&gt;Effect of free air carbon dioxide enrichment combined with two nitrogen levels on growth, yield and yield quality of sugar beet: Evidence for a sink limitation of beet growth under elevated CO&lt;/style&gt;&lt;style face="subscript" font="default" size="100%"&gt;2&lt;/style&gt;&lt;/title&gt;&lt;secondary-title&gt;Eur. J. Agron. &lt;/secondary-title&gt;&lt;/titles&gt;&lt;periodical&gt;&lt;full-title&gt;Eur. J. Agron.&lt;/full-title&gt;&lt;/periodical&gt;&lt;pages&gt;228-239&lt;/pages&gt;&lt;volume&gt;32&lt;/volume&gt;&lt;number&gt;3&lt;/number&gt;&lt;keywords&gt;&lt;keyword&gt;CO&lt;/keyword&gt;&lt;keyword&gt;Nitrogen&lt;/keyword&gt;&lt;keyword&gt;Beet quality&lt;/keyword&gt;&lt;keyword&gt;Sugar beet&lt;/keyword&gt;&lt;keyword&gt;Yield&lt;/keyword&gt;&lt;/keywords&gt;&lt;dates&gt;&lt;year&gt;2010&lt;/year&gt;&lt;pub-dates&gt;&lt;date&gt;2010/04/01/&lt;/date&gt;&lt;/pub-dates&gt;&lt;/dates&gt;&lt;isbn&gt;1161-0301&lt;/isbn&gt;&lt;urls&gt;&lt;related-urls&gt;&lt;url&gt;http://www.sciencedirect.com/science/article/pii/S1161030109001270&lt;/url&gt;&lt;/related-urls&gt;&lt;/urls&gt;&lt;electronic-resource-num&gt;doi: 10.1016/j.eja.2009.12.002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Manderscheid et al., 2010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, </w:t>
            </w:r>
            <w:r w:rsidR="00247FF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 </w:instrText>
            </w:r>
            <w:r w:rsidR="00CC3B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.DATA </w:instrText>
            </w:r>
            <w:r w:rsidR="00CC3B5D">
              <w:rPr>
                <w:sz w:val="22"/>
                <w:szCs w:val="22"/>
              </w:rPr>
            </w:r>
            <w:r w:rsidR="00CC3B5D"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</w:rPr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a; 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aGVlbGVyPC9BdXRob3I+PFllYXI+MTk5NzwvWWVhcj48
UmVjTnVtPjEwOTA8L1JlY051bT48RGlzcGxheVRleHQ+KEtoYW4gZXQgYWwuLCAyMDEzOyBXaGVl
bGVyIGV0IGFsLiwgMTk5Nyk8L0Rpc3BsYXlUZXh0PjxyZWNvcmQ+PHJlYy1udW1iZXI+MTA5MDwv
cmVjLW51bWJlcj48Zm9yZWlnbi1rZXlzPjxrZXkgYXBwPSJFTiIgZGItaWQ9ImF2ZHgyNXdyZDBh
ZDVnZXBhcnh2ZXB3YnpkOWFwd3B6OWRzcyIgdGltZXN0YW1wPSIxNTA4Mjg5MTI5Ij4xMDkwPC9r
ZXk+PC9mb3JlaWduLWtleXM+PHJlZi10eXBlIG5hbWU9IkpvdXJuYWwgQXJ0aWNsZSI+MTc8L3Jl
Zi10eXBlPjxjb250cmlidXRvcnM+PGF1dGhvcnM+PGF1dGhvcj5XaGVlbGVyLCBSLiBNLjwvYXV0
aG9yPjxhdXRob3I+TWFja293aWFrLCBDLiBMLjwvYXV0aG9yPjxhdXRob3I+U3R1dHRlLCBHLiBX
LjwvYXV0aG9yPjxhdXRob3I+WW9yaW8sIE4uIEMuPC9hdXRob3I+PGF1dGhvcj5CZXJyeSwgVy4g
TC48L2F1dGhvcj48L2F1dGhvcnM+PC9jb250cmlidXRvcnM+PHRpdGxlcz48dGl0bGU+RWZmZWN0
IG9mIGVsZXZhdGVkIGNhcmJvbiBkaW94aWRlIG9uIG51dHJpdGlvbmFsIHF1YWxpdHkgb2YgdG9t
YXRvPC90aXRsZT48c2Vjb25kYXJ5LXRpdGxlPkFkdi4gU3BhY2UgUmVzLjwvc2Vjb25kYXJ5LXRp
dGxlPjwvdGl0bGVzPjxwZXJpb2RpY2FsPjxmdWxsLXRpdGxlPkFkdi4gU3BhY2UgUmVzLjwvZnVs
bC10aXRsZT48L3BlcmlvZGljYWw+PHBhZ2VzPjE5NzUtMTk3ODwvcGFnZXM+PHZvbHVtZT4yMDwv
dm9sdW1lPjxudW1iZXI+MTA8L251bWJlcj48ZGF0ZXM+PHllYXI+MTk5NzwveWVhcj48cHViLWRh
dGVzPjxkYXRlPjE5OTcvMDEvMDEvPC9kYXRlPjwvcHViLWRhdGVzPjwvZGF0ZXM+PGlzYm4+MDI3
My0xMTc3PC9pc2JuPjx1cmxzPjxyZWxhdGVkLXVybHM+PHVybD5odHRwOi8vd3d3LnNjaWVuY2Vk
aXJlY3QuY29tL3NjaWVuY2UvYXJ0aWNsZS9waWkvUzAyNzMxMTc3OTcwMDI2Mzk8L3VybD48L3Jl
bGF0ZWQtdXJscz48L3VybHM+PGVsZWN0cm9uaWMtcmVzb3VyY2UtbnVtPmRvaTogMTAuMTAxNi9T
MDI3My0xMTc3KDk3KTAwMjYzLTk8L2VsZWN0cm9uaWMtcmVzb3VyY2UtbnVtPjwvcmVjb3JkPjwv
Q2l0ZT48Q2l0ZT48QXV0aG9yPktoYW48L0F1dGhvcj48WWVhcj4yMDEzPC9ZZWFyPjxSZWNOdW0+
MTA3NTwvUmVjTnVtPjxyZWNvcmQ+PHJlYy1udW1iZXI+MTA3NTwvcmVjLW51bWJlcj48Zm9yZWln
bi1rZXlzPjxrZXkgYXBwPSJFTiIgZGItaWQ9ImF2ZHgyNXdyZDBhZDVnZXBhcnh2ZXB3YnpkOWFw
d3B6OWRzcyIgdGltZXN0YW1wPSIxNTA4MjMwMjEyIj4xMDc1PC9rZXk+PC9mb3JlaWduLWtleXM+
PHJlZi10eXBlIG5hbWU9IkpvdXJuYWwgQXJ0aWNsZSI+MTc8L3JlZi10eXBlPjxjb250cmlidXRv
cnM+PGF1dGhvcnM+PGF1dGhvcj5LaGFuLCBJa2h0aWFyPC9hdXRob3I+PGF1dGhvcj5BemFtLCBB
bmRhbGVlYjwvYXV0aG9yPjxhdXRob3I+TWFobW9vZCwgQWJpZDwvYXV0aG9yPjwvYXV0aG9ycz48
L2NvbnRyaWJ1dG9ycz48dGl0bGVzPjx0aXRsZT48c3R5bGUgZmFjZT0ibm9ybWFsIiBmb250PSJk
ZWZhdWx0IiBzaXplPSIxMDAlIj5UaGUgaW1wYWN0IG9mIGVuaGFuY2VkIGF0bW9zcGhlcmljIGNh
cmJvbiBkaW94aWRlIG9uIHlpZWxkLCBwcm94aW1hdGUgY29tcG9zaXRpb24sIGVsZW1lbnRhbCBj
b25jZW50cmF0aW9uLCBmYXR0eSBhY2lkIGFuZCB2aXRhbWluIEMgY29udGVudHMgb2YgdG9tYXRv
ICg8L3N0eWxlPjxzdHlsZSBmYWNlPSJpdGFsaWMiIGZvbnQ9ImRlZmF1bHQiIHNpemU9IjEwMCUi
Pkx5Y29wZXJzaWNvbiBlc2N1bGVudHVtPC9zdHlsZT48c3R5bGUgZmFjZT0ibm9ybWFsIiBmb250
PSJkZWZhdWx0IiBzaXplPSIxMDAlIj4pPC9zdHlsZT48L3RpdGxlPjxzZWNvbmRhcnktdGl0bGU+
RW52aXJvbi4gTW9uaXQuIEFzc2Vzcy48L3NlY29uZGFyeS10aXRsZT48L3RpdGxlcz48cGVyaW9k
aWNhbD48ZnVsbC10aXRsZT5FbnZpcm9uLiBNb25pdC4gQXNzZXNzLjwvZnVsbC10aXRsZT48L3Bl
cmlvZGljYWw+PHBhZ2VzPjIwNS0yMTQ8L3BhZ2VzPjx2b2x1bWU+MTg1PC92b2x1bWU+PG51bWJl
cj4xPC9udW1iZXI+PGRhdGVzPjx5ZWFyPjIwMTM8L3llYXI+PHB1Yi1kYXRlcz48ZGF0ZT4yMDEz
LzAxLzAxPC9kYXRlPjwvcHViLWRhdGVzPjwvZGF0ZXM+PGlzYm4+MTU3My0yOTU5PC9pc2JuPjx1
cmxzPjxyZWxhdGVkLXVybHM+PHVybD5odHRwczovL2RvaS5vcmcvMTAuMTAwNy9zMTA2NjEtMDEy
LTI1NDQteDwvdXJsPjwvcmVsYXRlZC11cmxzPjwvdXJscz48ZWxlY3Ryb25pYy1yZXNvdXJjZS1u
dW0+ZG9pOiAxMC4xMDA3L3MxMDY2MS0wMTItMjU0NC14PC9lbGVjdHJvbmljLXJlc291cmNlLW51
bT48L3JlY29yZD48L0NpdGU+PC9FbmROb3RlPn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aGVlbGVyPC9BdXRob3I+PFllYXI+MTk5NzwvWWVhcj48
UmVjTnVtPjEwOTA8L1JlY051bT48RGlzcGxheVRleHQ+KEtoYW4gZXQgYWwuLCAyMDEzOyBXaGVl
bGVyIGV0IGFsLiwgMTk5Nyk8L0Rpc3BsYXlUZXh0PjxyZWNvcmQ+PHJlYy1udW1iZXI+MTA5MDwv
cmVjLW51bWJlcj48Zm9yZWlnbi1rZXlzPjxrZXkgYXBwPSJFTiIgZGItaWQ9ImF2ZHgyNXdyZDBh
ZDVnZXBhcnh2ZXB3YnpkOWFwd3B6OWRzcyIgdGltZXN0YW1wPSIxNTA4Mjg5MTI5Ij4xMDkwPC9r
ZXk+PC9mb3JlaWduLWtleXM+PHJlZi10eXBlIG5hbWU9IkpvdXJuYWwgQXJ0aWNsZSI+MTc8L3Jl
Zi10eXBlPjxjb250cmlidXRvcnM+PGF1dGhvcnM+PGF1dGhvcj5XaGVlbGVyLCBSLiBNLjwvYXV0
aG9yPjxhdXRob3I+TWFja293aWFrLCBDLiBMLjwvYXV0aG9yPjxhdXRob3I+U3R1dHRlLCBHLiBX
LjwvYXV0aG9yPjxhdXRob3I+WW9yaW8sIE4uIEMuPC9hdXRob3I+PGF1dGhvcj5CZXJyeSwgVy4g
TC48L2F1dGhvcj48L2F1dGhvcnM+PC9jb250cmlidXRvcnM+PHRpdGxlcz48dGl0bGU+RWZmZWN0
IG9mIGVsZXZhdGVkIGNhcmJvbiBkaW94aWRlIG9uIG51dHJpdGlvbmFsIHF1YWxpdHkgb2YgdG9t
YXRvPC90aXRsZT48c2Vjb25kYXJ5LXRpdGxlPkFkdi4gU3BhY2UgUmVzLjwvc2Vjb25kYXJ5LXRp
dGxlPjwvdGl0bGVzPjxwZXJpb2RpY2FsPjxmdWxsLXRpdGxlPkFkdi4gU3BhY2UgUmVzLjwvZnVs
bC10aXRsZT48L3BlcmlvZGljYWw+PHBhZ2VzPjE5NzUtMTk3ODwvcGFnZXM+PHZvbHVtZT4yMDwv
dm9sdW1lPjxudW1iZXI+MTA8L251bWJlcj48ZGF0ZXM+PHllYXI+MTk5NzwveWVhcj48cHViLWRh
dGVzPjxkYXRlPjE5OTcvMDEvMDEvPC9kYXRlPjwvcHViLWRhdGVzPjwvZGF0ZXM+PGlzYm4+MDI3
My0xMTc3PC9pc2JuPjx1cmxzPjxyZWxhdGVkLXVybHM+PHVybD5odHRwOi8vd3d3LnNjaWVuY2Vk
aXJlY3QuY29tL3NjaWVuY2UvYXJ0aWNsZS9waWkvUzAyNzMxMTc3OTcwMDI2Mzk8L3VybD48L3Jl
bGF0ZWQtdXJscz48L3VybHM+PGVsZWN0cm9uaWMtcmVzb3VyY2UtbnVtPmRvaTogMTAuMTAxNi9T
MDI3My0xMTc3KDk3KTAwMjYzLTk8L2VsZWN0cm9uaWMtcmVzb3VyY2UtbnVtPjwvcmVjb3JkPjwv
Q2l0ZT48Q2l0ZT48QXV0aG9yPktoYW48L0F1dGhvcj48WWVhcj4yMDEzPC9ZZWFyPjxSZWNOdW0+
MTA3NTwvUmVjTnVtPjxyZWNvcmQ+PHJlYy1udW1iZXI+MTA3NTwvcmVjLW51bWJlcj48Zm9yZWln
bi1rZXlzPjxrZXkgYXBwPSJFTiIgZGItaWQ9ImF2ZHgyNXdyZDBhZDVnZXBhcnh2ZXB3YnpkOWFw
d3B6OWRzcyIgdGltZXN0YW1wPSIxNTA4MjMwMjEyIj4xMDc1PC9rZXk+PC9mb3JlaWduLWtleXM+
PHJlZi10eXBlIG5hbWU9IkpvdXJuYWwgQXJ0aWNsZSI+MTc8L3JlZi10eXBlPjxjb250cmlidXRv
cnM+PGF1dGhvcnM+PGF1dGhvcj5LaGFuLCBJa2h0aWFyPC9hdXRob3I+PGF1dGhvcj5BemFtLCBB
bmRhbGVlYjwvYXV0aG9yPjxhdXRob3I+TWFobW9vZCwgQWJpZDwvYXV0aG9yPjwvYXV0aG9ycz48
L2NvbnRyaWJ1dG9ycz48dGl0bGVzPjx0aXRsZT48c3R5bGUgZmFjZT0ibm9ybWFsIiBmb250PSJk
ZWZhdWx0IiBzaXplPSIxMDAlIj5UaGUgaW1wYWN0IG9mIGVuaGFuY2VkIGF0bW9zcGhlcmljIGNh
cmJvbiBkaW94aWRlIG9uIHlpZWxkLCBwcm94aW1hdGUgY29tcG9zaXRpb24sIGVsZW1lbnRhbCBj
b25jZW50cmF0aW9uLCBmYXR0eSBhY2lkIGFuZCB2aXRhbWluIEMgY29udGVudHMgb2YgdG9tYXRv
ICg8L3N0eWxlPjxzdHlsZSBmYWNlPSJpdGFsaWMiIGZvbnQ9ImRlZmF1bHQiIHNpemU9IjEwMCUi
Pkx5Y29wZXJzaWNvbiBlc2N1bGVudHVtPC9zdHlsZT48c3R5bGUgZmFjZT0ibm9ybWFsIiBmb250
PSJkZWZhdWx0IiBzaXplPSIxMDAlIj4pPC9zdHlsZT48L3RpdGxlPjxzZWNvbmRhcnktdGl0bGU+
RW52aXJvbi4gTW9uaXQuIEFzc2Vzcy48L3NlY29uZGFyeS10aXRsZT48L3RpdGxlcz48cGVyaW9k
aWNhbD48ZnVsbC10aXRsZT5FbnZpcm9uLiBNb25pdC4gQXNzZXNzLjwvZnVsbC10aXRsZT48L3Bl
cmlvZGljYWw+PHBhZ2VzPjIwNS0yMTQ8L3BhZ2VzPjx2b2x1bWU+MTg1PC92b2x1bWU+PG51bWJl
cj4xPC9udW1iZXI+PGRhdGVzPjx5ZWFyPjIwMTM8L3llYXI+PHB1Yi1kYXRlcz48ZGF0ZT4yMDEz
LzAxLzAxPC9kYXRlPjwvcHViLWRhdGVzPjwvZGF0ZXM+PGlzYm4+MTU3My0yOTU5PC9pc2JuPjx1
cmxzPjxyZWxhdGVkLXVybHM+PHVybD5odHRwczovL2RvaS5vcmcvMTAuMTAwNy9zMTA2NjEtMDEy
LTI1NDQteDwvdXJsPjwvcmVsYXRlZC11cmxzPjwvdXJscz48ZWxlY3Ryb25pYy1yZXNvdXJjZS1u
dW0+ZG9pOiAxMC4xMDA3L3MxMDY2MS0wMTItMjU0NC14PC9lbGVjdHJvbmljLXJlc291cmNlLW51
bT48L3JlY29yZD48L0NpdGU+PC9FbmROb3RlPn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; Wheeler et al., 199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785CA04F" w14:textId="77777777" w:rsidTr="00163B19">
        <w:trPr>
          <w:trHeight w:val="437"/>
        </w:trPr>
        <w:tc>
          <w:tcPr>
            <w:tcW w:w="1266" w:type="dxa"/>
          </w:tcPr>
          <w:p w14:paraId="0D4221EA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3D1BC4DB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6D5BDDE6" w14:textId="3B2EFA14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jD
tmd5IGFuZCBGYW5nbWVpZXIsIDIwMDk7IEt1bWFyaSBhbmQgQWdyYXdhbCwgMjAxNCk8L0Rpc3Bs
YXlUZXh0PjxyZWNvcmQ+PHJlYy1udW1iZXI+NjgwPC9yZWMtbnVtYmVyPjxmb3JlaWduLWtleXM+
PGtleSBhcHA9IkVOIiBkYi1pZD0iYXZkeDI1d3JkMGFkNWdlcGFyeHZlcHdiemQ5YXB3cHo5ZHNz
IiB0aW1lc3RhbXA9IjE0NzQ2MTI5MzUiPjY4MDwva2V5PjwvZm9yZWlnbi1rZXlzPjxyZWYtdHlw
ZSBuYW1lPSJKb3VybmFsIEFydGljbGUiPjE3PC9yZWYtdHlwZT48Y29udHJpYnV0b3JzPjxhdXRo
b3JzPjxhdXRob3I+SMO2Z3ksIFAuPC9hdXRob3I+PGF1dGhvcj5GYW5nbWVpZXIsIEEuPC9hdXRo
b3I+PC9hdXRob3JzPjwvY29udHJpYnV0b3JzPjx0aXRsZXM+PHRpdGxlPjxzdHlsZSBmYWNlPSJu
b3JtYWwiIGZvbnQ9ImRlZmF1bHQiIHNpemU9IjEwMCUiPkF0bW9zcGhlcmljIENPPC9zdHlsZT48
c3R5bGUgZmFjZT0ic3Vic2NyaXB0IiBmb250PSJkZWZhdWx0IiBzaXplPSIxMDAlIj4yPC9zdHls
ZT48c3R5bGUgZmFjZT0ibm9ybWFsIiBmb250PSJkZWZhdWx0IiBzaXplPSIxMDAlIj4gZW5yaWNo
bWVudCBhZmZlY3RzIHBvdGF0b2VzOiAyLiBUdWJlciBxdWFsaXR5IHRyYWl0czwvc3R5bGU+PC90
aXRsZT48c2Vjb25kYXJ5LXRpdGxlPkV1ci4gSi4gQWdyb24uIDwvc2Vjb25kYXJ5LXRpdGxlPjwv
dGl0bGVzPjxwZXJpb2RpY2FsPjxmdWxsLXRpdGxlPkV1ci4gSi4gQWdyb24uPC9mdWxsLXRpdGxl
PjwvcGVyaW9kaWNhbD48cGFnZXM+ODUtOTQ8L3BhZ2VzPjx2b2x1bWU+MzA8L3ZvbHVtZT48bnVt
YmVyPjI8L251bWJlcj48a2V5d29yZHM+PGtleXdvcmQ+Q08yIGVucmljaG1lbnQ8L2tleXdvcmQ+
PGtleXdvcmQ+T1RDPC9rZXl3b3JkPjxrZXl3b3JkPlNvbGFudW0gdHViZXJvc3VtIEwuPC9rZXl3
b3JkPjxrZXl3b3JkPlBvdGF0bzwva2V5d29yZD48a2V5d29yZD5UdWJlciBxdWFsaXR5PC9rZXl3
b3JkPjwva2V5d29yZHM+PGRhdGVzPjx5ZWFyPjIwMDk8L3llYXI+PHB1Yi1kYXRlcz48ZGF0ZT4y
Ly88L2RhdGU+PC9wdWItZGF0ZXM+PC9kYXRlcz48aXNibj4xMTYxLTAzMDE8L2lzYm4+PHVybHM+
PHJlbGF0ZWQtdXJscz48dXJsPmh0dHA6Ly93d3cuc2NpZW5jZWRpcmVjdC5jb20vc2NpZW5jZS9h
cnRpY2xlL3BpaS9TMTE2MTAzMDEwODAwMDg3NzwvdXJsPjwvcmVsYXRlZC11cmxzPjwvdXJscz48
ZWxlY3Ryb25pYy1yZXNvdXJjZS1udW0+ZG9pOiAxMC4xMDE2L2ouZWphLjIwMDguMDcuMDA2PC9l
bGVjdHJvbmljLXJlc291cmNlLW51bT48L3JlY29yZD48L0NpdGU+PENpdGU+PEF1dGhvcj5GYW5n
bWVpZXI8L0F1dGhvcj48WWVhcj4yMDAyPC9ZZWFyPjxSZWNOdW0+MTEwOTwvUmVjTnVtPjxyZWNv
cmQ+PHJlYy1udW1iZXI+MTEwOTwvcmVjLW51bWJlcj48Zm9yZWlnbi1rZXlzPjxrZXkgYXBwPSJF
TiIgZGItaWQ9ImF2ZHgyNXdyZDBhZDVnZXBhcnh2ZXB3YnpkOWFwd3B6OWRzcyIgdGltZXN0YW1w
PSIxNTA4NDU3NzQ4Ij4xMTA5PC9rZXk+PC9mb3JlaWduLWtleXM+PHJlZi10eXBlIG5hbWU9Ikpv
dXJuYWwgQXJ0aWNsZSI+MTc8L3JlZi10eXBlPjxjb250cmlidXRvcnM+PGF1dGhvcnM+PGF1dGhv
cj5GYW5nbWVpZXIsIEEuPC9hdXRob3I+PGF1dGhvcj5EZSBUZW1tZXJtYW4sIEwuPC9hdXRob3I+
PGF1dGhvcj5CbGFjaywgQy48L2F1dGhvcj48YXV0aG9yPlBlcnNzb24sIEsuPC9hdXRob3I+PGF1
dGhvcj5Wb3JuZSwgVi48L2F1dGhvcj48L2F1dGhvcnM+PC9jb250cmlidXRvcnM+PHRpdGxlcz48
dGl0bGU+PHN0eWxlIGZhY2U9Im5vcm1hbCIgZm9udD0iZGVmYXVsdCIgc2l6ZT0iMTAwJSI+RWZm
ZWN0cyBvZiBlbGV2YXRlZCBDTzwvc3R5bGU+PHN0eWxlIGZhY2U9InN1YnNjcmlwdCIgZm9udD0i
ZGVmYXVsdCIgc2l6ZT0iMTAwJSI+Mjwvc3R5bGU+PHN0eWxlIGZhY2U9Im5vcm1hbCIgZm9udD0i
ZGVmYXVsdCIgc2l6ZT0iMTAwJSI+IGFuZC9vciBvem9uZSBvbiBudXRyaWVudCBjb25jZW50cmF0
aW9ucyBhbmQgbnV0cmllbnQgdXB0YWtlIG9mIHBvdGF0b2VzPC9zdHlsZT48L3RpdGxlPjxzZWNv
bmRhcnktdGl0bGU+RXVyLiBKLiBBZ3Jvbi4gPC9zZWNvbmRhcnktdGl0bGU+PC90aXRsZXM+PHBl
cmlvZGljYWw+PGZ1bGwtdGl0bGU+RXVyLiBKLiBBZ3Jvbi48L2Z1bGwtdGl0bGU+PC9wZXJpb2Rp
Y2FsPjxwYWdlcz4zNTMtMzY4PC9wYWdlcz48dm9sdW1lPjE3PC92b2x1bWU+PG51bWJlcj40PC9u
dW1iZXI+PGtleXdvcmRzPjxrZXl3b3JkPkNPIGVucmljaG1lbnQ8L2tleXdvcmQ+PGtleXdvcmQ+
VHJvcG9zcGhlcmljIG96b25lPC9rZXl3b3JkPjxrZXl3b3JkPk51dHJpZW50czwva2V5d29yZD48
a2V5d29yZD5FdXJvcGU8L2tleXdvcmQ+PGtleXdvcmQ+VHViZXIgcXVhbGl0eTwva2V5d29yZD48
L2tleXdvcmRzPjxkYXRlcz48eWVhcj4yMDAyPC95ZWFyPjxwdWItZGF0ZXM+PGRhdGU+MjAwMi8x
MS8wMS88L2RhdGU+PC9wdWItZGF0ZXM+PC9kYXRlcz48aXNibj4xMTYxLTAzMDE8L2lzYm4+PHVy
bHM+PHJlbGF0ZWQtdXJscz48dXJsPmh0dHA6Ly93d3cuc2NpZW5jZWRpcmVjdC5jb20vc2NpZW5j
ZS9hcnRpY2xlL3BpaS9TMTE2MTAzMDEwMjAwMDcxMDwvdXJsPjwvcmVsYXRlZC11cmxzPjwvdXJs
cz48ZWxlY3Ryb25pYy1yZXNvdXJjZS1udW0+ZG9pOiAxMC4xMDE2L1MxMTYxLTAzMDEoMDIpMDAw
NzEtMDwvZWxlY3Ryb25pYy1yZXNvdXJjZS1udW0+PC9yZWNvcmQ+PC9DaXRlPjxDaXRlPjxBdXRo
b3I+S3VtYXJpPC9BdXRob3I+PFllYXI+MjAxNDwvWWVhcj48UmVjTnVtPjExMjg8L1JlY051bT48
cmVjb3JkPjxyZWMtbnVtYmVyPjExMjg8L3JlYy1udW1iZXI+PGZvcmVpZ24ta2V5cz48a2V5IGFw
cD0iRU4iIGRiLWlkPSJhdmR4MjV3cmQwYWQ1Z2VwYXJ4dmVwd2J6ZDlhcHdwejlkc3MiIHRpbWVz
dGFtcD0iMTUxMTU5NTA2MiI+MTEyODwva2V5PjwvZm9yZWlnbi1rZXlzPjxyZWYtdHlwZSBuYW1l
PSJKb3VybmFsIEFydGljbGUiPjE3PC9yZWYtdHlwZT48Y29udHJpYnV0b3JzPjxhdXRob3JzPjxh
dXRob3I+S3VtYXJpLCBTdW1pdGE8L2F1dGhvcj48YXV0aG9yPkFncmF3YWwsIE1hZGhvb2xpa2E8
L2F1dGhvcj48L2F1dGhvcnM+PC9jb250cmlidXRvcnM+PHRpdGxlcz48dGl0bGU+PHN0eWxlIGZh
Y2U9Im5vcm1hbCIgZm9udD0iZGVmYXVsdCIgc2l6ZT0iMTAwJSI+R3Jvd3RoLCB5aWVsZCBhbmQg
cXVhbGl0eSBhdHRyaWJ1dGVzIG9mIGEgdHJvcGljYWwgcG90YXRvIHZhcmlldHkgKDwvc3R5bGU+
PHN0eWxlIGZhY2U9Iml0YWxpYyIgZm9udD0iZGVmYXVsdCIgc2l6ZT0iMTAwJSI+U29sYW51bSB0
dWJlcm9zdW08L3N0eWxlPjxzdHlsZSBmYWNlPSJub3JtYWwiIGZvbnQ9ImRlZmF1bHQiIHNpemU9
IjEwMCUiPiBMLiBjdiBLdWZyaSBjaGFuZHJhbXVraGkpIHVuZGVyIGFtYmllbnQgYW5kIGVsZXZh
dGVkIGNhcmJvbiBkaW94aWRlIGFuZCBvem9uZSBhbmQgdGhlaXIgaW50ZXJhY3Rpb25zPC9zdHls
ZT48L3RpdGxlPjxzZWNvbmRhcnktdGl0bGU+RWNvdG94aWNvbCBFbnZpcm9uIFNhZi48L3NlY29u
ZGFyeS10aXRsZT48L3RpdGxlcz48cGVyaW9kaWNhbD48ZnVsbC10aXRsZT5FY290b3hpY29sIEVu
dmlyb24gU2FmLjwvZnVsbC10aXRsZT48L3BlcmlvZGljYWw+PHBhZ2VzPjE0Ni0xNTY8L3BhZ2Vz
Pjx2b2x1bWU+MTAxPC92b2x1bWU+PG51bWJlcj5TdXBwbGVtZW50IEM8L251bWJlcj48a2V5d29y
ZHM+PGtleXdvcmQ+RWxldmF0ZWQgQ088L2tleXdvcmQ+PGtleXdvcmQ+RWxldmF0ZWQgTzwva2V5
d29yZD48a2V5d29yZD5Hcm93dGg8L2tleXdvcmQ+PGtleXdvcmQ+TnV0cmllbnRzPC9rZXl3b3Jk
PjxrZXl3b3JkPllpZWxkPC9rZXl3b3JkPjxrZXl3b3JkPlBvdGF0bzwva2V5d29yZD48L2tleXdv
cmRzPjxkYXRlcz48eWVhcj4yMDE0PC95ZWFyPjxwdWItZGF0ZXM+PGRhdGU+MjAxNC8wMy8wMS88
L2RhdGU+PC9wdWItZGF0ZXM+PC9kYXRlcz48aXNibj4wMTQ3LTY1MTM8L2lzYm4+PHVybHM+PHJl
bGF0ZWQtdXJscz48dXJsPmh0dHA6Ly93d3cuc2NpZW5jZWRpcmVjdC5jb20vc2NpZW5jZS9hcnRp
Y2xlL3BpaS9TMDE0NzY1MTMxMzAwNTQ1OTwvdXJsPjwvcmVsYXRlZC11cmxzPjwvdXJscz48ZWxl
Y3Ryb25pYy1yZXNvdXJjZS1udW0+ZG9pOiAxMC4xMDE2L2ouZWNvZW52LjIwMTMuMTIuMDIxPC9l
bGVjdHJvbmljLXJlc291cmNlLW51bT48L3JlY29yZD48L0NpdGU+PC9FbmROb3RlPn==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B32F3A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jD
tmd5IGFuZCBGYW5nbWVpZXIsIDIwMDk7IEt1bWFyaSBhbmQgQWdyYXdhbCwgMjAxNCk8L0Rpc3Bs
YXlUZXh0PjxyZWNvcmQ+PHJlYy1udW1iZXI+NjgwPC9yZWMtbnVtYmVyPjxmb3JlaWduLWtleXM+
PGtleSBhcHA9IkVOIiBkYi1pZD0iYXZkeDI1d3JkMGFkNWdlcGFyeHZlcHdiemQ5YXB3cHo5ZHNz
IiB0aW1lc3RhbXA9IjE0NzQ2MTI5MzUiPjY4MDwva2V5PjwvZm9yZWlnbi1rZXlzPjxyZWYtdHlw
ZSBuYW1lPSJKb3VybmFsIEFydGljbGUiPjE3PC9yZWYtdHlwZT48Y29udHJpYnV0b3JzPjxhdXRo
b3JzPjxhdXRob3I+SMO2Z3ksIFAuPC9hdXRob3I+PGF1dGhvcj5GYW5nbWVpZXIsIEEuPC9hdXRo
b3I+PC9hdXRob3JzPjwvY29udHJpYnV0b3JzPjx0aXRsZXM+PHRpdGxlPjxzdHlsZSBmYWNlPSJu
b3JtYWwiIGZvbnQ9ImRlZmF1bHQiIHNpemU9IjEwMCUiPkF0bW9zcGhlcmljIENPPC9zdHlsZT48
c3R5bGUgZmFjZT0ic3Vic2NyaXB0IiBmb250PSJkZWZhdWx0IiBzaXplPSIxMDAlIj4yPC9zdHls
ZT48c3R5bGUgZmFjZT0ibm9ybWFsIiBmb250PSJkZWZhdWx0IiBzaXplPSIxMDAlIj4gZW5yaWNo
bWVudCBhZmZlY3RzIHBvdGF0b2VzOiAyLiBUdWJlciBxdWFsaXR5IHRyYWl0czwvc3R5bGU+PC90
aXRsZT48c2Vjb25kYXJ5LXRpdGxlPkV1ci4gSi4gQWdyb24uIDwvc2Vjb25kYXJ5LXRpdGxlPjwv
dGl0bGVzPjxwZXJpb2RpY2FsPjxmdWxsLXRpdGxlPkV1ci4gSi4gQWdyb24uPC9mdWxsLXRpdGxl
PjwvcGVyaW9kaWNhbD48cGFnZXM+ODUtOTQ8L3BhZ2VzPjx2b2x1bWU+MzA8L3ZvbHVtZT48bnVt
YmVyPjI8L251bWJlcj48a2V5d29yZHM+PGtleXdvcmQ+Q08yIGVucmljaG1lbnQ8L2tleXdvcmQ+
PGtleXdvcmQ+T1RDPC9rZXl3b3JkPjxrZXl3b3JkPlNvbGFudW0gdHViZXJvc3VtIEwuPC9rZXl3
b3JkPjxrZXl3b3JkPlBvdGF0bzwva2V5d29yZD48a2V5d29yZD5UdWJlciBxdWFsaXR5PC9rZXl3
b3JkPjwva2V5d29yZHM+PGRhdGVzPjx5ZWFyPjIwMDk8L3llYXI+PHB1Yi1kYXRlcz48ZGF0ZT4y
Ly88L2RhdGU+PC9wdWItZGF0ZXM+PC9kYXRlcz48aXNibj4xMTYxLTAzMDE8L2lzYm4+PHVybHM+
PHJlbGF0ZWQtdXJscz48dXJsPmh0dHA6Ly93d3cuc2NpZW5jZWRpcmVjdC5jb20vc2NpZW5jZS9h
cnRpY2xlL3BpaS9TMTE2MTAzMDEwODAwMDg3NzwvdXJsPjwvcmVsYXRlZC11cmxzPjwvdXJscz48
ZWxlY3Ryb25pYy1yZXNvdXJjZS1udW0+ZG9pOiAxMC4xMDE2L2ouZWphLjIwMDguMDcuMDA2PC9l
bGVjdHJvbmljLXJlc291cmNlLW51bT48L3JlY29yZD48L0NpdGU+PENpdGU+PEF1dGhvcj5GYW5n
bWVpZXI8L0F1dGhvcj48WWVhcj4yMDAyPC9ZZWFyPjxSZWNOdW0+MTEwOTwvUmVjTnVtPjxyZWNv
cmQ+PHJlYy1udW1iZXI+MTEwOTwvcmVjLW51bWJlcj48Zm9yZWlnbi1rZXlzPjxrZXkgYXBwPSJF
TiIgZGItaWQ9ImF2ZHgyNXdyZDBhZDVnZXBhcnh2ZXB3YnpkOWFwd3B6OWRzcyIgdGltZXN0YW1w
PSIxNTA4NDU3NzQ4Ij4xMTA5PC9rZXk+PC9mb3JlaWduLWtleXM+PHJlZi10eXBlIG5hbWU9Ikpv
dXJuYWwgQXJ0aWNsZSI+MTc8L3JlZi10eXBlPjxjb250cmlidXRvcnM+PGF1dGhvcnM+PGF1dGhv
cj5GYW5nbWVpZXIsIEEuPC9hdXRob3I+PGF1dGhvcj5EZSBUZW1tZXJtYW4sIEwuPC9hdXRob3I+
PGF1dGhvcj5CbGFjaywgQy48L2F1dGhvcj48YXV0aG9yPlBlcnNzb24sIEsuPC9hdXRob3I+PGF1
dGhvcj5Wb3JuZSwgVi48L2F1dGhvcj48L2F1dGhvcnM+PC9jb250cmlidXRvcnM+PHRpdGxlcz48
dGl0bGU+PHN0eWxlIGZhY2U9Im5vcm1hbCIgZm9udD0iZGVmYXVsdCIgc2l6ZT0iMTAwJSI+RWZm
ZWN0cyBvZiBlbGV2YXRlZCBDTzwvc3R5bGU+PHN0eWxlIGZhY2U9InN1YnNjcmlwdCIgZm9udD0i
ZGVmYXVsdCIgc2l6ZT0iMTAwJSI+Mjwvc3R5bGU+PHN0eWxlIGZhY2U9Im5vcm1hbCIgZm9udD0i
ZGVmYXVsdCIgc2l6ZT0iMTAwJSI+IGFuZC9vciBvem9uZSBvbiBudXRyaWVudCBjb25jZW50cmF0
aW9ucyBhbmQgbnV0cmllbnQgdXB0YWtlIG9mIHBvdGF0b2VzPC9zdHlsZT48L3RpdGxlPjxzZWNv
bmRhcnktdGl0bGU+RXVyLiBKLiBBZ3Jvbi4gPC9zZWNvbmRhcnktdGl0bGU+PC90aXRsZXM+PHBl
cmlvZGljYWw+PGZ1bGwtdGl0bGU+RXVyLiBKLiBBZ3Jvbi48L2Z1bGwtdGl0bGU+PC9wZXJpb2Rp
Y2FsPjxwYWdlcz4zNTMtMzY4PC9wYWdlcz48dm9sdW1lPjE3PC92b2x1bWU+PG51bWJlcj40PC9u
dW1iZXI+PGtleXdvcmRzPjxrZXl3b3JkPkNPIGVucmljaG1lbnQ8L2tleXdvcmQ+PGtleXdvcmQ+
VHJvcG9zcGhlcmljIG96b25lPC9rZXl3b3JkPjxrZXl3b3JkPk51dHJpZW50czwva2V5d29yZD48
a2V5d29yZD5FdXJvcGU8L2tleXdvcmQ+PGtleXdvcmQ+VHViZXIgcXVhbGl0eTwva2V5d29yZD48
L2tleXdvcmRzPjxkYXRlcz48eWVhcj4yMDAyPC95ZWFyPjxwdWItZGF0ZXM+PGRhdGU+MjAwMi8x
MS8wMS88L2RhdGU+PC9wdWItZGF0ZXM+PC9kYXRlcz48aXNibj4xMTYxLTAzMDE8L2lzYm4+PHVy
bHM+PHJlbGF0ZWQtdXJscz48dXJsPmh0dHA6Ly93d3cuc2NpZW5jZWRpcmVjdC5jb20vc2NpZW5j
ZS9hcnRpY2xlL3BpaS9TMTE2MTAzMDEwMjAwMDcxMDwvdXJsPjwvcmVsYXRlZC11cmxzPjwvdXJs
cz48ZWxlY3Ryb25pYy1yZXNvdXJjZS1udW0+ZG9pOiAxMC4xMDE2L1MxMTYxLTAzMDEoMDIpMDAw
NzEtMDwvZWxlY3Ryb25pYy1yZXNvdXJjZS1udW0+PC9yZWNvcmQ+PC9DaXRlPjxDaXRlPjxBdXRo
b3I+S3VtYXJpPC9BdXRob3I+PFllYXI+MjAxNDwvWWVhcj48UmVjTnVtPjExMjg8L1JlY051bT48
cmVjb3JkPjxyZWMtbnVtYmVyPjExMjg8L3JlYy1udW1iZXI+PGZvcmVpZ24ta2V5cz48a2V5IGFw
cD0iRU4iIGRiLWlkPSJhdmR4MjV3cmQwYWQ1Z2VwYXJ4dmVwd2J6ZDlhcHdwejlkc3MiIHRpbWVz
dGFtcD0iMTUxMTU5NTA2MiI+MTEyODwva2V5PjwvZm9yZWlnbi1rZXlzPjxyZWYtdHlwZSBuYW1l
PSJKb3VybmFsIEFydGljbGUiPjE3PC9yZWYtdHlwZT48Y29udHJpYnV0b3JzPjxhdXRob3JzPjxh
dXRob3I+S3VtYXJpLCBTdW1pdGE8L2F1dGhvcj48YXV0aG9yPkFncmF3YWwsIE1hZGhvb2xpa2E8
L2F1dGhvcj48L2F1dGhvcnM+PC9jb250cmlidXRvcnM+PHRpdGxlcz48dGl0bGU+PHN0eWxlIGZh
Y2U9Im5vcm1hbCIgZm9udD0iZGVmYXVsdCIgc2l6ZT0iMTAwJSI+R3Jvd3RoLCB5aWVsZCBhbmQg
cXVhbGl0eSBhdHRyaWJ1dGVzIG9mIGEgdHJvcGljYWwgcG90YXRvIHZhcmlldHkgKDwvc3R5bGU+
PHN0eWxlIGZhY2U9Iml0YWxpYyIgZm9udD0iZGVmYXVsdCIgc2l6ZT0iMTAwJSI+U29sYW51bSB0
dWJlcm9zdW08L3N0eWxlPjxzdHlsZSBmYWNlPSJub3JtYWwiIGZvbnQ9ImRlZmF1bHQiIHNpemU9
IjEwMCUiPiBMLiBjdiBLdWZyaSBjaGFuZHJhbXVraGkpIHVuZGVyIGFtYmllbnQgYW5kIGVsZXZh
dGVkIGNhcmJvbiBkaW94aWRlIGFuZCBvem9uZSBhbmQgdGhlaXIgaW50ZXJhY3Rpb25zPC9zdHls
ZT48L3RpdGxlPjxzZWNvbmRhcnktdGl0bGU+RWNvdG94aWNvbCBFbnZpcm9uIFNhZi48L3NlY29u
ZGFyeS10aXRsZT48L3RpdGxlcz48cGVyaW9kaWNhbD48ZnVsbC10aXRsZT5FY290b3hpY29sIEVu
dmlyb24gU2FmLjwvZnVsbC10aXRsZT48L3BlcmlvZGljYWw+PHBhZ2VzPjE0Ni0xNTY8L3BhZ2Vz
Pjx2b2x1bWU+MTAxPC92b2x1bWU+PG51bWJlcj5TdXBwbGVtZW50IEM8L251bWJlcj48a2V5d29y
ZHM+PGtleXdvcmQ+RWxldmF0ZWQgQ088L2tleXdvcmQ+PGtleXdvcmQ+RWxldmF0ZWQgTzwva2V5
d29yZD48a2V5d29yZD5Hcm93dGg8L2tleXdvcmQ+PGtleXdvcmQ+TnV0cmllbnRzPC9rZXl3b3Jk
PjxrZXl3b3JkPllpZWxkPC9rZXl3b3JkPjxrZXl3b3JkPlBvdGF0bzwva2V5d29yZD48L2tleXdv
cmRzPjxkYXRlcz48eWVhcj4yMDE0PC95ZWFyPjxwdWItZGF0ZXM+PGRhdGU+MjAxNC8wMy8wMS88
L2RhdGU+PC9wdWItZGF0ZXM+PC9kYXRlcz48aXNibj4wMTQ3LTY1MTM8L2lzYm4+PHVybHM+PHJl
bGF0ZWQtdXJscz48dXJsPmh0dHA6Ly93d3cuc2NpZW5jZWRpcmVjdC5jb20vc2NpZW5jZS9hcnRp
Y2xlL3BpaS9TMDE0NzY1MTMxMzAwNTQ1OTwvdXJsPjwvcmVsYXRlZC11cmxzPjwvdXJscz48ZWxl
Y3Ryb25pYy1yZXNvdXJjZS1udW0+ZG9pOiAxMC4xMDE2L2ouZWNvZW52LjIwMTMuMTIuMDIxPC9l
bGVjdHJvbmljLXJlc291cmNlLW51bT48L3JlY29yZD48L0NpdGU+PC9FbmROb3RlPn==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B32F3A">
              <w:rPr>
                <w:sz w:val="22"/>
                <w:szCs w:val="22"/>
                <w:lang w:val="en-AU"/>
              </w:rPr>
            </w:r>
            <w:r w:rsidR="00B32F3A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Fangmeier et al., 2002; Högy and Fangmeier, 2009; Kumari and Agrawal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 xml:space="preserve">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ehboudian&lt;/Author&gt;&lt;Year&gt;1995&lt;/Year&gt;&lt;RecNum&gt;1078&lt;/RecNum&gt;&lt;DisplayText&gt;(Behboudian and Tod, 1995)&lt;/DisplayText&gt;&lt;record&gt;&lt;rec-number&gt;1078&lt;/rec-number&gt;&lt;foreign-keys&gt;&lt;key app="EN" db-id="avdx25wrd0ad5geparxvepwbzd9apwpz9dss" timestamp="1508280019"&gt;1078&lt;/key&gt;&lt;/foreign-keys&gt;&lt;ref-type name="Journal Article"&gt;17&lt;/ref-type&gt;&lt;contributors&gt;&lt;authors&gt;&lt;author&gt;Behboudian, M. Hossein&lt;/author&gt;&lt;author&gt;Tod, Colin&lt;/author&gt;&lt;/authors&gt;&lt;/contributors&gt;&lt;titles&gt;&lt;title&gt;Postharvest attributes of `Virosa&amp;apos; tomato fruit produced in an enriched carbon dioxide environment&lt;/title&gt;&lt;secondary-title&gt;HortSci&lt;/secondary-title&gt;&lt;/titles&gt;&lt;periodical&gt;&lt;full-title&gt;HortSci&lt;/full-title&gt;&lt;/periodical&gt;&lt;pages&gt;490-491&lt;/pages&gt;&lt;volume&gt;30&lt;/volume&gt;&lt;number&gt;3&lt;/number&gt;&lt;dates&gt;&lt;year&gt;1995&lt;/year&gt;&lt;pub-dates&gt;&lt;date&gt;June 1, 1995&lt;/date&gt;&lt;/pub-dates&gt;&lt;/dates&gt;&lt;urls&gt;&lt;related-urls&gt;&lt;url&gt;http://hortsci.ashspublications.org/content/30/3/490.abstract&lt;/url&gt;&lt;/related-urls&gt;&lt;/urls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hboudian and Tod, 1995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1DAE7E9B" w14:textId="77777777" w:rsidTr="00163B19">
        <w:tc>
          <w:tcPr>
            <w:tcW w:w="1266" w:type="dxa"/>
          </w:tcPr>
          <w:p w14:paraId="147EFC4D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a</w:t>
            </w:r>
          </w:p>
        </w:tc>
        <w:tc>
          <w:tcPr>
            <w:tcW w:w="881" w:type="dxa"/>
          </w:tcPr>
          <w:p w14:paraId="66A1C45A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63" w:type="dxa"/>
          </w:tcPr>
          <w:p w14:paraId="66F69B3E" w14:textId="7C0E1EEA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fenugreek</w:t>
            </w:r>
            <w:r w:rsidR="00555B80">
              <w:rPr>
                <w:sz w:val="22"/>
                <w:szCs w:val="22"/>
                <w:lang w:val="en-AU"/>
              </w:rPr>
              <w:t xml:space="preserve"> and spinach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ain&lt;/Author&gt;&lt;Year&gt;2007&lt;/Year&gt;&lt;RecNum&gt;1089&lt;/RecNum&gt;&lt;DisplayText&gt;(Jain et al., 2007)&lt;/DisplayText&gt;&lt;record&gt;&lt;rec-number&gt;1089&lt;/rec-number&gt;&lt;foreign-keys&gt;&lt;key app="EN" db-id="avdx25wrd0ad5geparxvepwbzd9apwpz9dss" timestamp="1508288671"&gt;1089&lt;/key&gt;&lt;/foreign-keys&gt;&lt;ref-type name="Journal Article"&gt;17&lt;/ref-type&gt;&lt;contributors&gt;&lt;authors&gt;&lt;author&gt;Jain, V.&lt;/author&gt;&lt;author&gt;Pal, M.&lt;/author&gt;&lt;author&gt;Raj, A.&lt;/author&gt;&lt;author&gt;Khetarpal, S.&lt;/author&gt;&lt;/authors&gt;&lt;/contributors&gt;&lt;titles&gt;&lt;title&gt;Photosynthesis and nutrient composition of spinach and fenugreek grown under elevated carbon dioxide concentration&lt;/title&gt;&lt;secondary-title&gt;Biol. Plant. &lt;/secondary-title&gt;&lt;/titles&gt;&lt;periodical&gt;&lt;full-title&gt;Biol. Plant.&lt;/full-title&gt;&lt;/periodical&gt;&lt;pages&gt;559-562&lt;/pages&gt;&lt;volume&gt;51&lt;/volume&gt;&lt;number&gt;3&lt;/number&gt;&lt;dates&gt;&lt;year&gt;2007&lt;/year&gt;&lt;pub-dates&gt;&lt;date&gt;2007/09/01&lt;/date&gt;&lt;/pub-dates&gt;&lt;/dates&gt;&lt;isbn&gt;1573-8264&lt;/isbn&gt;&lt;urls&gt;&lt;related-urls&gt;&lt;url&gt;https://doi.org/10.1007/s10535-007-0122-9&lt;/url&gt;&lt;/related-urls&gt;&lt;/urls&gt;&lt;electronic-resource-num&gt;doi: 10.1007/s10535-007-0122-9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ain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i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ExMzQ8L1JlY051bT48cmVjb3JkPjxy
ZWMtbnVtYmVyPjExMzQ8L3JlYy1udW1iZXI+PGZvcmVpZ24ta2V5cz48a2V5IGFwcD0iRU4iIGRi
LWlkPSJhdmR4MjV3cmQwYWQ1Z2VwYXJ4dmVwd2J6ZDlhcHdwejlkc3MiIHRpbWVzdGFtcD0iMTUx
NDQyNTYzNSI+MTEzNDwva2V5PjwvZm9yZWlnbi1rZXlzPjxyZWYtdHlwZSBuYW1lPSJKb3VybmFs
IEFydGljbGUiPjE3PC9yZWYtdHlwZT48Y29udHJpYnV0b3JzPjxhdXRob3JzPjxhdXRob3I+UMOp
cmV6LUzDs3BleiwgVXN1ZTwvYXV0aG9yPjxhdXRob3I+TWlyYW5kYS1BcG9kYWNhLCBKb248L2F1
dGhvcj48YXV0aG9yPk11w7Fvei1SdWVkYSwgQWxiZXJ0bzwvYXV0aG9yPjxhdXRob3I+TWVuYS1Q
ZXRpdGUsIEFtYWlhPC9hdXRob3I+PC9hdXRob3JzPjwvY29udHJpYnV0b3JzPjx0aXRsZXM+PHRp
dGxlPjxzdHlsZSBmYWNlPSJub3JtYWwiIGZvbnQ9ImRlZmF1bHQiIHNpemU9IjEwMCUiPkludGVy
YWN0aW5nIGVmZmVjdHMgb2YgaGlnaCBsaWdodCBhbmQgZWxldmF0ZWQgQ088L3N0eWxlPjxzdHls
ZSBmYWNlPSJzdWJzY3JpcHQiIGZvbnQ9ImRlZmF1bHQiIHNpemU9IjEwMCUiPjI8L3N0eWxlPjxz
dHlsZSBmYWNlPSJub3JtYWwiIGZvbnQ9ImRlZmF1bHQiIHNpemU9IjEwMCUiPiBvbiB0aGUgbnV0
cmFjZXV0aWNhbCBxdWFsaXR5IG9mIHR3byBkaWZmZXJlbnRseSBwaWdtZW50ZWQgPC9zdHlsZT48
c3R5bGUgZmFjZT0iaXRhbGljIiBmb250PSJkZWZhdWx0IiBzaXplPSIxMDAlIj5MYWN0dWNhIHNh
dGl2YTwvc3R5bGU+PHN0eWxlIGZhY2U9Im5vcm1hbCIgZm9udD0iZGVmYXVsdCIgc2l6ZT0iMTAw
JSI+IGN1bHRpdmFycyAoQmxvbmRlIG9mIFBhcmlzIEJhdGF2aWEgYW5kIE9hayBMZWFmKTwvc3R5
bGU+PC90aXRsZT48c2Vjb25kYXJ5LXRpdGxlPlNjaS4gSG9ydGljLiA8L3NlY29uZGFyeS10aXRs
ZT48L3RpdGxlcz48cGVyaW9kaWNhbD48ZnVsbC10aXRsZT5TY2kuIEhvcnRpYy48L2Z1bGwtdGl0
bGU+PC9wZXJpb2RpY2FsPjxwYWdlcz4zOC00ODwvcGFnZXM+PHZvbHVtZT4xOTE8L3ZvbHVtZT48
bnVtYmVyPlN1cHBsZW1lbnQgQzwvbnVtYmVyPjxrZXl3b3Jkcz48a2V5d29yZD5BbnRpb3hpZGFu
dHM8L2tleXdvcmQ+PGtleXdvcmQ+RWxldmF0ZWQgQ088L2tleXdvcmQ+PGtleXdvcmQ+SGlnaCBs
aWdodDwva2V5d29yZD48a2V5d29yZD5MZXR0dWNlPC9rZXl3b3JkPjxrZXl3b3JkPk1pbmVyYWxz
PC9rZXl3b3JkPjxrZXl3b3JkPk51dHJhY2V1dGljYWwgdmFsdWU8L2tleXdvcmQ+PC9rZXl3b3Jk
cz48ZGF0ZXM+PHllYXI+MjAxNTwveWVhcj48cHViLWRhdGVzPjxkYXRlPjIwMTUvMDgvMDYvPC9k
YXRlPjwvcHViLWRhdGVzPjwvZGF0ZXM+PGlzYm4+MDMwNC00MjM4PC9pc2JuPjx1cmxzPjxyZWxh
dGVkLXVybHM+PHVybD5odHRwOi8vd3d3LnNjaWVuY2VkaXJlY3QuY29tL3NjaWVuY2UvYXJ0aWNs
ZS9waWkvUzAzMDQ0MjM4MTUwMDI0MzU8L3VybD48L3JlbGF0ZWQtdXJscz48L3VybHM+PGVsZWN0
cm9uaWMtcmVzb3VyY2UtbnVtPmRvaTogMTAuMTAxNi9qLnNjaWVudGEuMjAxNS4wNC4wMzA8L2Vs
ZWN0cm9uaWMtcmVzb3VyY2UtbnVtPjwvcmVjb3JkPjwvQ2l0ZT48L0VuZE5v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i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ExMzQ8L1JlY051bT48cmVjb3JkPjxy
ZWMtbnVtYmVyPjExMzQ8L3JlYy1udW1iZXI+PGZvcmVpZ24ta2V5cz48a2V5IGFwcD0iRU4iIGRi
LWlkPSJhdmR4MjV3cmQwYWQ1Z2VwYXJ4dmVwd2J6ZDlhcHdwejlkc3MiIHRpbWVzdGFtcD0iMTUx
NDQyNTYzNSI+MTEzNDwva2V5PjwvZm9yZWlnbi1rZXlzPjxyZWYtdHlwZSBuYW1lPSJKb3VybmFs
IEFydGljbGUiPjE3PC9yZWYtdHlwZT48Y29udHJpYnV0b3JzPjxhdXRob3JzPjxhdXRob3I+UMOp
cmV6LUzDs3BleiwgVXN1ZTwvYXV0aG9yPjxhdXRob3I+TWlyYW5kYS1BcG9kYWNhLCBKb248L2F1
dGhvcj48YXV0aG9yPk11w7Fvei1SdWVkYSwgQWxiZXJ0bzwvYXV0aG9yPjxhdXRob3I+TWVuYS1Q
ZXRpdGUsIEFtYWlhPC9hdXRob3I+PC9hdXRob3JzPjwvY29udHJpYnV0b3JzPjx0aXRsZXM+PHRp
dGxlPjxzdHlsZSBmYWNlPSJub3JtYWwiIGZvbnQ9ImRlZmF1bHQiIHNpemU9IjEwMCUiPkludGVy
YWN0aW5nIGVmZmVjdHMgb2YgaGlnaCBsaWdodCBhbmQgZWxldmF0ZWQgQ088L3N0eWxlPjxzdHls
ZSBmYWNlPSJzdWJzY3JpcHQiIGZvbnQ9ImRlZmF1bHQiIHNpemU9IjEwMCUiPjI8L3N0eWxlPjxz
dHlsZSBmYWNlPSJub3JtYWwiIGZvbnQ9ImRlZmF1bHQiIHNpemU9IjEwMCUiPiBvbiB0aGUgbnV0
cmFjZXV0aWNhbCBxdWFsaXR5IG9mIHR3byBkaWZmZXJlbnRseSBwaWdtZW50ZWQgPC9zdHlsZT48
c3R5bGUgZmFjZT0iaXRhbGljIiBmb250PSJkZWZhdWx0IiBzaXplPSIxMDAlIj5MYWN0dWNhIHNh
dGl2YTwvc3R5bGU+PHN0eWxlIGZhY2U9Im5vcm1hbCIgZm9udD0iZGVmYXVsdCIgc2l6ZT0iMTAw
JSI+IGN1bHRpdmFycyAoQmxvbmRlIG9mIFBhcmlzIEJhdGF2aWEgYW5kIE9hayBMZWFmKTwvc3R5
bGU+PC90aXRsZT48c2Vjb25kYXJ5LXRpdGxlPlNjaS4gSG9ydGljLiA8L3NlY29uZGFyeS10aXRs
ZT48L3RpdGxlcz48cGVyaW9kaWNhbD48ZnVsbC10aXRsZT5TY2kuIEhvcnRpYy48L2Z1bGwtdGl0
bGU+PC9wZXJpb2RpY2FsPjxwYWdlcz4zOC00ODwvcGFnZXM+PHZvbHVtZT4xOTE8L3ZvbHVtZT48
bnVtYmVyPlN1cHBsZW1lbnQgQzwvbnVtYmVyPjxrZXl3b3Jkcz48a2V5d29yZD5BbnRpb3hpZGFu
dHM8L2tleXdvcmQ+PGtleXdvcmQ+RWxldmF0ZWQgQ088L2tleXdvcmQ+PGtleXdvcmQ+SGlnaCBs
aWdodDwva2V5d29yZD48a2V5d29yZD5MZXR0dWNlPC9rZXl3b3JkPjxrZXl3b3JkPk1pbmVyYWxz
PC9rZXl3b3JkPjxrZXl3b3JkPk51dHJhY2V1dGljYWwgdmFsdWU8L2tleXdvcmQ+PC9rZXl3b3Jk
cz48ZGF0ZXM+PHllYXI+MjAxNTwveWVhcj48cHViLWRhdGVzPjxkYXRlPjIwMTUvMDgvMDYvPC9k
YXRlPjwvcHViLWRhdGVzPjwvZGF0ZXM+PGlzYm4+MDMwNC00MjM4PC9pc2JuPjx1cmxzPjxyZWxh
dGVkLXVybHM+PHVybD5odHRwOi8vd3d3LnNjaWVuY2VkaXJlY3QuY29tL3NjaWVuY2UvYXJ0aWNs
ZS9waWkvUzAzMDQ0MjM4MTUwMDI0MzU8L3VybD48L3JlbGF0ZWQtdXJscz48L3VybHM+PGVsZWN0
cm9uaWMtcmVzb3VyY2UtbnVtPmRvaTogMTAuMTAxNi9qLnNjaWVudGEuMjAxNS4wNC4wMzA8L2Vs
ZWN0cm9uaWMtcmVzb3VyY2UtbnVtPjwvcmVjb3JkPjwvQ2l0ZT48L0VuZE5v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aGVlbGVyPC9BdXRob3I+PFllYXI+MTk5NzwvWWVhcj48
UmVjTnVtPjEwOTA8L1JlY051bT48RGlzcGxheVRleHQ+KEtoYW4gZXQgYWwuLCAyMDEzOyBXaGVl
bGVyIGV0IGFsLiwgMTk5Nyk8L0Rpc3BsYXlUZXh0PjxyZWNvcmQ+PHJlYy1udW1iZXI+MTA5MDwv
cmVjLW51bWJlcj48Zm9yZWlnbi1rZXlzPjxrZXkgYXBwPSJFTiIgZGItaWQ9ImF2ZHgyNXdyZDBh
ZDVnZXBhcnh2ZXB3YnpkOWFwd3B6OWRzcyIgdGltZXN0YW1wPSIxNTA4Mjg5MTI5Ij4xMDkwPC9r
ZXk+PC9mb3JlaWduLWtleXM+PHJlZi10eXBlIG5hbWU9IkpvdXJuYWwgQXJ0aWNsZSI+MTc8L3Jl
Zi10eXBlPjxjb250cmlidXRvcnM+PGF1dGhvcnM+PGF1dGhvcj5XaGVlbGVyLCBSLiBNLjwvYXV0
aG9yPjxhdXRob3I+TWFja293aWFrLCBDLiBMLjwvYXV0aG9yPjxhdXRob3I+U3R1dHRlLCBHLiBX
LjwvYXV0aG9yPjxhdXRob3I+WW9yaW8sIE4uIEMuPC9hdXRob3I+PGF1dGhvcj5CZXJyeSwgVy4g
TC48L2F1dGhvcj48L2F1dGhvcnM+PC9jb250cmlidXRvcnM+PHRpdGxlcz48dGl0bGU+RWZmZWN0
IG9mIGVsZXZhdGVkIGNhcmJvbiBkaW94aWRlIG9uIG51dHJpdGlvbmFsIHF1YWxpdHkgb2YgdG9t
YXRvPC90aXRsZT48c2Vjb25kYXJ5LXRpdGxlPkFkdi4gU3BhY2UgUmVzLjwvc2Vjb25kYXJ5LXRp
dGxlPjwvdGl0bGVzPjxwZXJpb2RpY2FsPjxmdWxsLXRpdGxlPkFkdi4gU3BhY2UgUmVzLjwvZnVs
bC10aXRsZT48L3BlcmlvZGljYWw+PHBhZ2VzPjE5NzUtMTk3ODwvcGFnZXM+PHZvbHVtZT4yMDwv
dm9sdW1lPjxudW1iZXI+MTA8L251bWJlcj48ZGF0ZXM+PHllYXI+MTk5NzwveWVhcj48cHViLWRh
dGVzPjxkYXRlPjE5OTcvMDEvMDEvPC9kYXRlPjwvcHViLWRhdGVzPjwvZGF0ZXM+PGlzYm4+MDI3
My0xMTc3PC9pc2JuPjx1cmxzPjxyZWxhdGVkLXVybHM+PHVybD5odHRwOi8vd3d3LnNjaWVuY2Vk
aXJlY3QuY29tL3NjaWVuY2UvYXJ0aWNsZS9waWkvUzAyNzMxMTc3OTcwMDI2Mzk8L3VybD48L3Jl
bGF0ZWQtdXJscz48L3VybHM+PGVsZWN0cm9uaWMtcmVzb3VyY2UtbnVtPmRvaTogMTAuMTAxNi9T
MDI3My0xMTc3KDk3KTAwMjYzLTk8L2VsZWN0cm9uaWMtcmVzb3VyY2UtbnVtPjwvcmVjb3JkPjwv
Q2l0ZT48Q2l0ZT48QXV0aG9yPktoYW48L0F1dGhvcj48WWVhcj4yMDEzPC9ZZWFyPjxSZWNOdW0+
MTA3NTwvUmVjTnVtPjxyZWNvcmQ+PHJlYy1udW1iZXI+MTA3NTwvcmVjLW51bWJlcj48Zm9yZWln
bi1rZXlzPjxrZXkgYXBwPSJFTiIgZGItaWQ9ImF2ZHgyNXdyZDBhZDVnZXBhcnh2ZXB3YnpkOWFw
d3B6OWRzcyIgdGltZXN0YW1wPSIxNTA4MjMwMjEyIj4xMDc1PC9rZXk+PC9mb3JlaWduLWtleXM+
PHJlZi10eXBlIG5hbWU9IkpvdXJuYWwgQXJ0aWNsZSI+MTc8L3JlZi10eXBlPjxjb250cmlidXRv
cnM+PGF1dGhvcnM+PGF1dGhvcj5LaGFuLCBJa2h0aWFyPC9hdXRob3I+PGF1dGhvcj5BemFtLCBB
bmRhbGVlYjwvYXV0aG9yPjxhdXRob3I+TWFobW9vZCwgQWJpZDwvYXV0aG9yPjwvYXV0aG9ycz48
L2NvbnRyaWJ1dG9ycz48dGl0bGVzPjx0aXRsZT48c3R5bGUgZmFjZT0ibm9ybWFsIiBmb250PSJk
ZWZhdWx0IiBzaXplPSIxMDAlIj5UaGUgaW1wYWN0IG9mIGVuaGFuY2VkIGF0bW9zcGhlcmljIGNh
cmJvbiBkaW94aWRlIG9uIHlpZWxkLCBwcm94aW1hdGUgY29tcG9zaXRpb24sIGVsZW1lbnRhbCBj
b25jZW50cmF0aW9uLCBmYXR0eSBhY2lkIGFuZCB2aXRhbWluIEMgY29udGVudHMgb2YgdG9tYXRv
ICg8L3N0eWxlPjxzdHlsZSBmYWNlPSJpdGFsaWMiIGZvbnQ9ImRlZmF1bHQiIHNpemU9IjEwMCUi
Pkx5Y29wZXJzaWNvbiBlc2N1bGVudHVtPC9zdHlsZT48c3R5bGUgZmFjZT0ibm9ybWFsIiBmb250
PSJkZWZhdWx0IiBzaXplPSIxMDAlIj4pPC9zdHlsZT48L3RpdGxlPjxzZWNvbmRhcnktdGl0bGU+
RW52aXJvbi4gTW9uaXQuIEFzc2Vzcy48L3NlY29uZGFyeS10aXRsZT48L3RpdGxlcz48cGVyaW9k
aWNhbD48ZnVsbC10aXRsZT5FbnZpcm9uLiBNb25pdC4gQXNzZXNzLjwvZnVsbC10aXRsZT48L3Bl
cmlvZGljYWw+PHBhZ2VzPjIwNS0yMTQ8L3BhZ2VzPjx2b2x1bWU+MTg1PC92b2x1bWU+PG51bWJl
cj4xPC9udW1iZXI+PGRhdGVzPjx5ZWFyPjIwMTM8L3llYXI+PHB1Yi1kYXRlcz48ZGF0ZT4yMDEz
LzAxLzAxPC9kYXRlPjwvcHViLWRhdGVzPjwvZGF0ZXM+PGlzYm4+MTU3My0yOTU5PC9pc2JuPjx1
cmxzPjxyZWxhdGVkLXVybHM+PHVybD5odHRwczovL2RvaS5vcmcvMTAuMTAwNy9zMTA2NjEtMDEy
LTI1NDQteDwvdXJsPjwvcmVsYXRlZC11cmxzPjwvdXJscz48ZWxlY3Ryb25pYy1yZXNvdXJjZS1u
dW0+ZG9pOiAxMC4xMDA3L3MxMDY2MS0wMTItMjU0NC14PC9lbGVjdHJvbmljLXJlc291cmNlLW51
bT48L3JlY29yZD48L0NpdGU+PC9FbmROb3RlPn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aGVlbGVyPC9BdXRob3I+PFllYXI+MTk5NzwvWWVhcj48
UmVjTnVtPjEwOTA8L1JlY051bT48RGlzcGxheVRleHQ+KEtoYW4gZXQgYWwuLCAyMDEzOyBXaGVl
bGVyIGV0IGFsLiwgMTk5Nyk8L0Rpc3BsYXlUZXh0PjxyZWNvcmQ+PHJlYy1udW1iZXI+MTA5MDwv
cmVjLW51bWJlcj48Zm9yZWlnbi1rZXlzPjxrZXkgYXBwPSJFTiIgZGItaWQ9ImF2ZHgyNXdyZDBh
ZDVnZXBhcnh2ZXB3YnpkOWFwd3B6OWRzcyIgdGltZXN0YW1wPSIxNTA4Mjg5MTI5Ij4xMDkwPC9r
ZXk+PC9mb3JlaWduLWtleXM+PHJlZi10eXBlIG5hbWU9IkpvdXJuYWwgQXJ0aWNsZSI+MTc8L3Jl
Zi10eXBlPjxjb250cmlidXRvcnM+PGF1dGhvcnM+PGF1dGhvcj5XaGVlbGVyLCBSLiBNLjwvYXV0
aG9yPjxhdXRob3I+TWFja293aWFrLCBDLiBMLjwvYXV0aG9yPjxhdXRob3I+U3R1dHRlLCBHLiBX
LjwvYXV0aG9yPjxhdXRob3I+WW9yaW8sIE4uIEMuPC9hdXRob3I+PGF1dGhvcj5CZXJyeSwgVy4g
TC48L2F1dGhvcj48L2F1dGhvcnM+PC9jb250cmlidXRvcnM+PHRpdGxlcz48dGl0bGU+RWZmZWN0
IG9mIGVsZXZhdGVkIGNhcmJvbiBkaW94aWRlIG9uIG51dHJpdGlvbmFsIHF1YWxpdHkgb2YgdG9t
YXRvPC90aXRsZT48c2Vjb25kYXJ5LXRpdGxlPkFkdi4gU3BhY2UgUmVzLjwvc2Vjb25kYXJ5LXRp
dGxlPjwvdGl0bGVzPjxwZXJpb2RpY2FsPjxmdWxsLXRpdGxlPkFkdi4gU3BhY2UgUmVzLjwvZnVs
bC10aXRsZT48L3BlcmlvZGljYWw+PHBhZ2VzPjE5NzUtMTk3ODwvcGFnZXM+PHZvbHVtZT4yMDwv
dm9sdW1lPjxudW1iZXI+MTA8L251bWJlcj48ZGF0ZXM+PHllYXI+MTk5NzwveWVhcj48cHViLWRh
dGVzPjxkYXRlPjE5OTcvMDEvMDEvPC9kYXRlPjwvcHViLWRhdGVzPjwvZGF0ZXM+PGlzYm4+MDI3
My0xMTc3PC9pc2JuPjx1cmxzPjxyZWxhdGVkLXVybHM+PHVybD5odHRwOi8vd3d3LnNjaWVuY2Vk
aXJlY3QuY29tL3NjaWVuY2UvYXJ0aWNsZS9waWkvUzAyNzMxMTc3OTcwMDI2Mzk8L3VybD48L3Jl
bGF0ZWQtdXJscz48L3VybHM+PGVsZWN0cm9uaWMtcmVzb3VyY2UtbnVtPmRvaTogMTAuMTAxNi9T
MDI3My0xMTc3KDk3KTAwMjYzLTk8L2VsZWN0cm9uaWMtcmVzb3VyY2UtbnVtPjwvcmVjb3JkPjwv
Q2l0ZT48Q2l0ZT48QXV0aG9yPktoYW48L0F1dGhvcj48WWVhcj4yMDEzPC9ZZWFyPjxSZWNOdW0+
MTA3NTwvUmVjTnVtPjxyZWNvcmQ+PHJlYy1udW1iZXI+MTA3NTwvcmVjLW51bWJlcj48Zm9yZWln
bi1rZXlzPjxrZXkgYXBwPSJFTiIgZGItaWQ9ImF2ZHgyNXdyZDBhZDVnZXBhcnh2ZXB3YnpkOWFw
d3B6OWRzcyIgdGltZXN0YW1wPSIxNTA4MjMwMjEyIj4xMDc1PC9rZXk+PC9mb3JlaWduLWtleXM+
PHJlZi10eXBlIG5hbWU9IkpvdXJuYWwgQXJ0aWNsZSI+MTc8L3JlZi10eXBlPjxjb250cmlidXRv
cnM+PGF1dGhvcnM+PGF1dGhvcj5LaGFuLCBJa2h0aWFyPC9hdXRob3I+PGF1dGhvcj5BemFtLCBB
bmRhbGVlYjwvYXV0aG9yPjxhdXRob3I+TWFobW9vZCwgQWJpZDwvYXV0aG9yPjwvYXV0aG9ycz48
L2NvbnRyaWJ1dG9ycz48dGl0bGVzPjx0aXRsZT48c3R5bGUgZmFjZT0ibm9ybWFsIiBmb250PSJk
ZWZhdWx0IiBzaXplPSIxMDAlIj5UaGUgaW1wYWN0IG9mIGVuaGFuY2VkIGF0bW9zcGhlcmljIGNh
cmJvbiBkaW94aWRlIG9uIHlpZWxkLCBwcm94aW1hdGUgY29tcG9zaXRpb24sIGVsZW1lbnRhbCBj
b25jZW50cmF0aW9uLCBmYXR0eSBhY2lkIGFuZCB2aXRhbWluIEMgY29udGVudHMgb2YgdG9tYXRv
ICg8L3N0eWxlPjxzdHlsZSBmYWNlPSJpdGFsaWMiIGZvbnQ9ImRlZmF1bHQiIHNpemU9IjEwMCUi
Pkx5Y29wZXJzaWNvbiBlc2N1bGVudHVtPC9zdHlsZT48c3R5bGUgZmFjZT0ibm9ybWFsIiBmb250
PSJkZWZhdWx0IiBzaXplPSIxMDAlIj4pPC9zdHlsZT48L3RpdGxlPjxzZWNvbmRhcnktdGl0bGU+
RW52aXJvbi4gTW9uaXQuIEFzc2Vzcy48L3NlY29uZGFyeS10aXRsZT48L3RpdGxlcz48cGVyaW9k
aWNhbD48ZnVsbC10aXRsZT5FbnZpcm9uLiBNb25pdC4gQXNzZXNzLjwvZnVsbC10aXRsZT48L3Bl
cmlvZGljYWw+PHBhZ2VzPjIwNS0yMTQ8L3BhZ2VzPjx2b2x1bWU+MTg1PC92b2x1bWU+PG51bWJl
cj4xPC9udW1iZXI+PGRhdGVzPjx5ZWFyPjIwMTM8L3llYXI+PHB1Yi1kYXRlcz48ZGF0ZT4yMDEz
LzAxLzAxPC9kYXRlPjwvcHViLWRhdGVzPjwvZGF0ZXM+PGlzYm4+MTU3My0yOTU5PC9pc2JuPjx1
cmxzPjxyZWxhdGVkLXVybHM+PHVybD5odHRwczovL2RvaS5vcmcvMTAuMTAwNy9zMTA2NjEtMDEy
LTI1NDQteDwvdXJsPjwvcmVsYXRlZC11cmxzPjwvdXJscz48ZWxlY3Ryb25pYy1yZXNvdXJjZS1u
dW0+ZG9pOiAxMC4xMDA3L3MxMDY2MS0wMTItMjU0NC14PC9lbGVjdHJvbmljLXJlc291cmNlLW51
bT48L3JlY29yZD48L0NpdGU+PC9FbmROb3RlPn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; Wheeler et al., 199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40891A20" w14:textId="77777777" w:rsidTr="00163B19">
        <w:tc>
          <w:tcPr>
            <w:tcW w:w="1266" w:type="dxa"/>
          </w:tcPr>
          <w:p w14:paraId="4A3BB50F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6F9DD57E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151422D6" w14:textId="45560A28" w:rsidR="008806B7" w:rsidRPr="00DB375D" w:rsidRDefault="008806B7" w:rsidP="00742028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CB2393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 xml:space="preserve">(Pérez-López et al., 2015a; Pérez-López et al., </w:t>
            </w:r>
            <w:r>
              <w:rPr>
                <w:noProof/>
                <w:sz w:val="22"/>
                <w:szCs w:val="22"/>
                <w:lang w:val="en-AU"/>
              </w:rPr>
              <w:lastRenderedPageBreak/>
              <w:t>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hlYWdsZSBldCBhbC4sIDIwMDM7IEjDtmd5
IGFuZCBGYW5nbWVpZXIsIDIwMDkpPC9EaXNwbGF5VGV4dD48cmVjb3JkPjxyZWMtbnVtYmVyPjY4
MDwvcmVjLW51bWJlcj48Zm9yZWlnbi1rZXlzPjxrZXkgYXBwPSJFTiIgZGItaWQ9ImF2ZHgyNXdy
ZDBhZDVnZXBhcnh2ZXB3YnpkOWFwd3B6OWRzcyIgdGltZXN0YW1wPSIxNDc0NjEyOTM1Ij42ODA8
L2tleT48L2ZvcmVpZ24ta2V5cz48cmVmLXR5cGUgbmFtZT0iSm91cm5hbCBBcnRpY2xlIj4xNzwv
cmVmLXR5cGU+PGNvbnRyaWJ1dG9ycz48YXV0aG9ycz48YXV0aG9yPkjDtmd5LCBQLjwvYXV0aG9y
PjxhdXRob3I+RmFuZ21laWVyLCBBLjwvYXV0aG9yPjwvYXV0aG9ycz48L2NvbnRyaWJ1dG9ycz48
dGl0bGVzPjx0aXRsZT48c3R5bGUgZmFjZT0ibm9ybWFsIiBmb250PSJkZWZhdWx0IiBzaXplPSIx
MDAlIj5BdG1vc3BoZXJpYyBDTzwvc3R5bGU+PHN0eWxlIGZhY2U9InN1YnNjcmlwdCIgZm9udD0i
ZGVmYXVsdCIgc2l6ZT0iMTAwJSI+Mjwvc3R5bGU+PHN0eWxlIGZhY2U9Im5vcm1hbCIgZm9udD0i
ZGVmYXVsdCIgc2l6ZT0iMTAwJSI+IGVucmljaG1lbnQgYWZmZWN0cyBwb3RhdG9lczogMi4gVHVi
ZXIgcXVhbGl0eSB0cmFpdHM8L3N0eWxlPjwvdGl0bGU+PHNlY29uZGFyeS10aXRsZT5FdXIuIEou
IEFncm9uLiA8L3NlY29uZGFyeS10aXRsZT48L3RpdGxlcz48cGVyaW9kaWNhbD48ZnVsbC10aXRs
ZT5FdXIuIEouIEFncm9uLjwvZnVsbC10aXRsZT48L3BlcmlvZGljYWw+PHBhZ2VzPjg1LTk0PC9w
YWdlcz48dm9sdW1lPjMwPC92b2x1bWU+PG51bWJlcj4yPC9udW1iZXI+PGtleXdvcmRzPjxrZXl3
b3JkPkNPMiBlbnJpY2htZW50PC9rZXl3b3JkPjxrZXl3b3JkPk9UQzwva2V5d29yZD48a2V5d29y
ZD5Tb2xhbnVtIHR1YmVyb3N1bSBMLjwva2V5d29yZD48a2V5d29yZD5Qb3RhdG88L2tleXdvcmQ+
PGtleXdvcmQ+VHViZXIgcXVhbGl0eTwva2V5d29yZD48L2tleXdvcmRzPjxkYXRlcz48eWVhcj4y
MDA5PC95ZWFyPjxwdWItZGF0ZXM+PGRhdGU+Mi8vPC9kYXRlPjwvcHViLWRhdGVzPjwvZGF0ZXM+
PGlzYm4+MTE2MS0wMzAxPC9pc2JuPjx1cmxzPjxyZWxhdGVkLXVybHM+PHVybD5odHRwOi8vd3d3
LnNjaWVuY2VkaXJlY3QuY29tL3NjaWVuY2UvYXJ0aWNsZS9waWkvUzExNjEwMzAxMDgwMDA4Nzc8
L3VybD48L3JlbGF0ZWQtdXJscz48L3VybHM+PGVsZWN0cm9uaWMtcmVzb3VyY2UtbnVtPmRvaTog
MTAuMTAxNi9qLmVqYS4yMDA4LjA3LjAwNjwvZWxlY3Ryb25pYy1yZXNvdXJjZS1udW0+PC9yZWNv
cmQ+PC9DaXRlPjxDaXRlPjxBdXRob3I+SGVhZ2xlPC9BdXRob3I+PFllYXI+MjAwMzwvWWVhcj48
UmVjTnVtPjExMTA8L1JlY051bT48cmVjb3JkPjxyZWMtbnVtYmVyPjExMTA8L3JlYy1udW1iZXI+
PGZvcmVpZ24ta2V5cz48a2V5IGFwcD0iRU4iIGRiLWlkPSJhdmR4MjV3cmQwYWQ1Z2VwYXJ4dmVw
d2J6ZDlhcHdwejlkc3MiIHRpbWVzdGFtcD0iMTUwODQ1ODAzOCI+MTExMDwva2V5PjwvZm9yZWln
bi1rZXlzPjxyZWYtdHlwZSBuYW1lPSJKb3VybmFsIEFydGljbGUiPjE3PC9yZWYtdHlwZT48Y29u
dHJpYnV0b3JzPjxhdXRob3JzPjxhdXRob3I+SGVhZ2xlLCBBLiBTLjwvYXV0aG9yPjxhdXRob3I+
TWlsbGVyLCBKLiBFLjwvYXV0aG9yPjxhdXRob3I+UHVyc2xleSwgVy4gQS48L2F1dGhvcj48L2F1
dGhvcnM+PC9jb250cmlidXRvcnM+PHRpdGxlcz48dGl0bGU+R3Jvd3RoIGFuZCB5aWVsZCByZXNw
b25zZXMgb2YgcG90YXRvIHRvIG1peHR1cmVzIG9mIGNhcmJvbiBkaW94aWRlIGFuZCBvem9uZTwv
dGl0bGU+PHNlY29uZGFyeS10aXRsZT5KLiBFbnZpcm9uLiBRdWFsLjwvc2Vjb25kYXJ5LXRpdGxl
PjwvdGl0bGVzPjxwZXJpb2RpY2FsPjxmdWxsLXRpdGxlPkouIEVudmlyb24uIFF1YWwuPC9mdWxs
LXRpdGxlPjwvcGVyaW9kaWNhbD48cGFnZXM+MTYwMy0xNjEwPC9wYWdlcz48dm9sdW1lPjMyPC92
b2x1bWU+PG51bWJlcj41PC9udW1iZXI+PGRhdGVzPjx5ZWFyPjIwMDM8L3llYXI+PC9kYXRlcz48
dXJscz48cmVsYXRlZC11cmxzPjx1cmw+aHR0cDovL2R4LmRvaS5vcmcvMTAuMjEzNC9qZXEyMDAz
LjE2MDM8L3VybD48L3JlbGF0ZWQtdXJscz48L3VybHM+PGVsZWN0cm9uaWMtcmVzb3VyY2UtbnVt
PmRvaTogMTAuMjEzNC9qZXEyMDAzLjE2MDM8L2VsZWN0cm9uaWMtcmVzb3VyY2UtbnVtPjxsYW5n
dWFnZT5FbmdsaXNoPC9sYW5ndWFnZT48L3JlY29yZD48L0NpdGU+PC9FbmROb3RlPgB=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CC3B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hlYWdsZSBldCBhbC4sIDIwMDM7IEjDtmd5
IGFuZCBGYW5nbWVpZXIsIDIwMDkpPC9EaXNwbGF5VGV4dD48cmVjb3JkPjxyZWMtbnVtYmVyPjY4
MDwvcmVjLW51bWJlcj48Zm9yZWlnbi1rZXlzPjxrZXkgYXBwPSJFTiIgZGItaWQ9ImF2ZHgyNXdy
ZDBhZDVnZXBhcnh2ZXB3YnpkOWFwd3B6OWRzcyIgdGltZXN0YW1wPSIxNDc0NjEyOTM1Ij42ODA8
L2tleT48L2ZvcmVpZ24ta2V5cz48cmVmLXR5cGUgbmFtZT0iSm91cm5hbCBBcnRpY2xlIj4xNzwv
cmVmLXR5cGU+PGNvbnRyaWJ1dG9ycz48YXV0aG9ycz48YXV0aG9yPkjDtmd5LCBQLjwvYXV0aG9y
PjxhdXRob3I+RmFuZ21laWVyLCBBLjwvYXV0aG9yPjwvYXV0aG9ycz48L2NvbnRyaWJ1dG9ycz48
dGl0bGVzPjx0aXRsZT48c3R5bGUgZmFjZT0ibm9ybWFsIiBmb250PSJkZWZhdWx0IiBzaXplPSIx
MDAlIj5BdG1vc3BoZXJpYyBDTzwvc3R5bGU+PHN0eWxlIGZhY2U9InN1YnNjcmlwdCIgZm9udD0i
ZGVmYXVsdCIgc2l6ZT0iMTAwJSI+Mjwvc3R5bGU+PHN0eWxlIGZhY2U9Im5vcm1hbCIgZm9udD0i
ZGVmYXVsdCIgc2l6ZT0iMTAwJSI+IGVucmljaG1lbnQgYWZmZWN0cyBwb3RhdG9lczogMi4gVHVi
ZXIgcXVhbGl0eSB0cmFpdHM8L3N0eWxlPjwvdGl0bGU+PHNlY29uZGFyeS10aXRsZT5FdXIuIEou
IEFncm9uLiA8L3NlY29uZGFyeS10aXRsZT48L3RpdGxlcz48cGVyaW9kaWNhbD48ZnVsbC10aXRs
ZT5FdXIuIEouIEFncm9uLjwvZnVsbC10aXRsZT48L3BlcmlvZGljYWw+PHBhZ2VzPjg1LTk0PC9w
YWdlcz48dm9sdW1lPjMwPC92b2x1bWU+PG51bWJlcj4yPC9udW1iZXI+PGtleXdvcmRzPjxrZXl3
b3JkPkNPMiBlbnJpY2htZW50PC9rZXl3b3JkPjxrZXl3b3JkPk9UQzwva2V5d29yZD48a2V5d29y
ZD5Tb2xhbnVtIHR1YmVyb3N1bSBMLjwva2V5d29yZD48a2V5d29yZD5Qb3RhdG88L2tleXdvcmQ+
PGtleXdvcmQ+VHViZXIgcXVhbGl0eTwva2V5d29yZD48L2tleXdvcmRzPjxkYXRlcz48eWVhcj4y
MDA5PC95ZWFyPjxwdWItZGF0ZXM+PGRhdGU+Mi8vPC9kYXRlPjwvcHViLWRhdGVzPjwvZGF0ZXM+
PGlzYm4+MTE2MS0wMzAxPC9pc2JuPjx1cmxzPjxyZWxhdGVkLXVybHM+PHVybD5odHRwOi8vd3d3
LnNjaWVuY2VkaXJlY3QuY29tL3NjaWVuY2UvYXJ0aWNsZS9waWkvUzExNjEwMzAxMDgwMDA4Nzc8
L3VybD48L3JlbGF0ZWQtdXJscz48L3VybHM+PGVsZWN0cm9uaWMtcmVzb3VyY2UtbnVtPmRvaTog
MTAuMTAxNi9qLmVqYS4yMDA4LjA3LjAwNjwvZWxlY3Ryb25pYy1yZXNvdXJjZS1udW0+PC9yZWNv
cmQ+PC9DaXRlPjxDaXRlPjxBdXRob3I+SGVhZ2xlPC9BdXRob3I+PFllYXI+MjAwMzwvWWVhcj48
UmVjTnVtPjExMTA8L1JlY051bT48cmVjb3JkPjxyZWMtbnVtYmVyPjExMTA8L3JlYy1udW1iZXI+
PGZvcmVpZ24ta2V5cz48a2V5IGFwcD0iRU4iIGRiLWlkPSJhdmR4MjV3cmQwYWQ1Z2VwYXJ4dmVw
d2J6ZDlhcHdwejlkc3MiIHRpbWVzdGFtcD0iMTUwODQ1ODAzOCI+MTExMDwva2V5PjwvZm9yZWln
bi1rZXlzPjxyZWYtdHlwZSBuYW1lPSJKb3VybmFsIEFydGljbGUiPjE3PC9yZWYtdHlwZT48Y29u
dHJpYnV0b3JzPjxhdXRob3JzPjxhdXRob3I+SGVhZ2xlLCBBLiBTLjwvYXV0aG9yPjxhdXRob3I+
TWlsbGVyLCBKLiBFLjwvYXV0aG9yPjxhdXRob3I+UHVyc2xleSwgVy4gQS48L2F1dGhvcj48L2F1
dGhvcnM+PC9jb250cmlidXRvcnM+PHRpdGxlcz48dGl0bGU+R3Jvd3RoIGFuZCB5aWVsZCByZXNw
b25zZXMgb2YgcG90YXRvIHRvIG1peHR1cmVzIG9mIGNhcmJvbiBkaW94aWRlIGFuZCBvem9uZTwv
dGl0bGU+PHNlY29uZGFyeS10aXRsZT5KLiBFbnZpcm9uLiBRdWFsLjwvc2Vjb25kYXJ5LXRpdGxl
PjwvdGl0bGVzPjxwZXJpb2RpY2FsPjxmdWxsLXRpdGxlPkouIEVudmlyb24uIFF1YWwuPC9mdWxs
LXRpdGxlPjwvcGVyaW9kaWNhbD48cGFnZXM+MTYwMy0xNjEwPC9wYWdlcz48dm9sdW1lPjMyPC92
b2x1bWU+PG51bWJlcj41PC9udW1iZXI+PGRhdGVzPjx5ZWFyPjIwMDM8L3llYXI+PC9kYXRlcz48
dXJscz48cmVsYXRlZC11cmxzPjx1cmw+aHR0cDovL2R4LmRvaS5vcmcvMTAuMjEzNC9qZXEyMDAz
LjE2MDM8L3VybD48L3JlbGF0ZWQtdXJscz48L3VybHM+PGVsZWN0cm9uaWMtcmVzb3VyY2UtbnVt
PmRvaTogMTAuMjEzNC9qZXEyMDAzLjE2MDM8L2VsZWN0cm9uaWMtcmVzb3VyY2UtbnVtPjxsYW5n
dWFnZT5FbmdsaXNoPC9sYW5ndWFnZT48L3JlY29yZD48L0NpdGU+PC9FbmROb3RlPgB=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CC3B5D">
              <w:rPr>
                <w:sz w:val="22"/>
                <w:szCs w:val="22"/>
                <w:lang w:val="en-AU"/>
              </w:rPr>
            </w:r>
            <w:r w:rsidR="00CC3B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0F581F">
              <w:rPr>
                <w:noProof/>
                <w:sz w:val="22"/>
                <w:szCs w:val="22"/>
                <w:lang w:val="en-AU"/>
              </w:rPr>
              <w:t>(Heagle et al., 2003; Högy and Fangmeier, 2009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spinach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ain&lt;/Author&gt;&lt;Year&gt;2007&lt;/Year&gt;&lt;RecNum&gt;1089&lt;/RecNum&gt;&lt;DisplayText&gt;(Jain et al., 2007)&lt;/DisplayText&gt;&lt;record&gt;&lt;rec-number&gt;1089&lt;/rec-number&gt;&lt;foreign-keys&gt;&lt;key app="EN" db-id="avdx25wrd0ad5geparxvepwbzd9apwpz9dss" timestamp="1508288671"&gt;1089&lt;/key&gt;&lt;/foreign-keys&gt;&lt;ref-type name="Journal Article"&gt;17&lt;/ref-type&gt;&lt;contributors&gt;&lt;authors&gt;&lt;author&gt;Jain, V.&lt;/author&gt;&lt;author&gt;Pal, M.&lt;/author&gt;&lt;author&gt;Raj, A.&lt;/author&gt;&lt;author&gt;Khetarpal, S.&lt;/author&gt;&lt;/authors&gt;&lt;/contributors&gt;&lt;titles&gt;&lt;title&gt;Photosynthesis and nutrient composition of spinach and fenugreek grown under elevated carbon dioxide concentration&lt;/title&gt;&lt;secondary-title&gt;Biol. Plant. &lt;/secondary-title&gt;&lt;/titles&gt;&lt;periodical&gt;&lt;full-title&gt;Biol. Plant.&lt;/full-title&gt;&lt;/periodical&gt;&lt;pages&gt;559-562&lt;/pages&gt;&lt;volume&gt;51&lt;/volume&gt;&lt;number&gt;3&lt;/number&gt;&lt;dates&gt;&lt;year&gt;2007&lt;/year&gt;&lt;pub-dates&gt;&lt;date&gt;2007/09/01&lt;/date&gt;&lt;/pub-dates&gt;&lt;/dates&gt;&lt;isbn&gt;1573-8264&lt;/isbn&gt;&lt;urls&gt;&lt;related-urls&gt;&lt;url&gt;https://doi.org/10.1007/s10535-007-0122-9&lt;/url&gt;&lt;/related-urls&gt;&lt;/urls&gt;&lt;electronic-resource-num&gt;doi: 10.1007/s10535-007-0122-9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ain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="00262F05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742028">
              <w:rPr>
                <w:sz w:val="22"/>
                <w:szCs w:val="22"/>
              </w:rPr>
              <w:instrText xml:space="preserve"> ADDIN EN.CITE </w:instrText>
            </w:r>
            <w:r w:rsidR="00742028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742028">
              <w:rPr>
                <w:sz w:val="22"/>
                <w:szCs w:val="22"/>
              </w:rPr>
              <w:instrText xml:space="preserve"> ADDIN EN.CITE.DATA </w:instrText>
            </w:r>
            <w:r w:rsidR="00742028">
              <w:rPr>
                <w:sz w:val="22"/>
                <w:szCs w:val="22"/>
              </w:rPr>
            </w:r>
            <w:r w:rsidR="00742028"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</w:rPr>
            </w:r>
            <w:r w:rsidRPr="00DB375D">
              <w:rPr>
                <w:sz w:val="22"/>
                <w:szCs w:val="22"/>
              </w:rPr>
              <w:fldChar w:fldCharType="separate"/>
            </w:r>
            <w:r w:rsidR="00742028">
              <w:rPr>
                <w:noProof/>
                <w:sz w:val="22"/>
                <w:szCs w:val="22"/>
              </w:rPr>
              <w:t>(Piñero et al., 2017a; 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omato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ehboudian&lt;/Author&gt;&lt;Year&gt;1995&lt;/Year&gt;&lt;RecNum&gt;1078&lt;/RecNum&gt;&lt;DisplayText&gt;(Behboudian and Tod, 1995)&lt;/DisplayText&gt;&lt;record&gt;&lt;rec-number&gt;1078&lt;/rec-number&gt;&lt;foreign-keys&gt;&lt;key app="EN" db-id="avdx25wrd0ad5geparxvepwbzd9apwpz9dss" timestamp="1508280019"&gt;1078&lt;/key&gt;&lt;/foreign-keys&gt;&lt;ref-type name="Journal Article"&gt;17&lt;/ref-type&gt;&lt;contributors&gt;&lt;authors&gt;&lt;author&gt;Behboudian, M. Hossein&lt;/author&gt;&lt;author&gt;Tod, Colin&lt;/author&gt;&lt;/authors&gt;&lt;/contributors&gt;&lt;titles&gt;&lt;title&gt;Postharvest attributes of `Virosa&amp;apos; tomato fruit produced in an enriched carbon dioxide environment&lt;/title&gt;&lt;secondary-title&gt;HortSci&lt;/secondary-title&gt;&lt;/titles&gt;&lt;periodical&gt;&lt;full-title&gt;HortSci&lt;/full-title&gt;&lt;/periodical&gt;&lt;pages&gt;490-491&lt;/pages&gt;&lt;volume&gt;30&lt;/volume&gt;&lt;number&gt;3&lt;/number&gt;&lt;dates&gt;&lt;year&gt;1995&lt;/year&gt;&lt;pub-dates&gt;&lt;date&gt;June 1, 1995&lt;/date&gt;&lt;/pub-dates&gt;&lt;/dates&gt;&lt;urls&gt;&lt;related-urls&gt;&lt;url&gt;http://hortsci.ashspublications.org/content/30/3/490.abstract&lt;/url&gt;&lt;/related-urls&gt;&lt;/urls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hboudian and Tod, 1995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7C1D1E52" w14:textId="77777777" w:rsidTr="00163B19">
        <w:tc>
          <w:tcPr>
            <w:tcW w:w="1266" w:type="dxa"/>
          </w:tcPr>
          <w:p w14:paraId="66BC01CF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559E4747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342149E8" w14:textId="721C501B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D64932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GYW5nbWVpZXI8L0F1dGhvcj48WWVhcj4yMDAyPC9ZZWFy
PjxSZWNOdW0+MTEwOTwvUmVjTnVtPjxEaXNwbGF5VGV4dD4oRmFuZ21laWVyIGV0IGFsLiwgMjAw
MjsgS3VtYXJpIGFuZCBBZ3Jhd2FsLCAyMDE0KTwvRGlzcGxheVRleHQ+PHJlY29yZD48cmVjLW51
bWJlcj4xMTA5PC9yZWMtbnVtYmVyPjxmb3JlaWduLWtleXM+PGtleSBhcHA9IkVOIiBkYi1pZD0i
YXZkeDI1d3JkMGFkNWdlcGFyeHZlcHdiemQ5YXB3cHo5ZHNzIiB0aW1lc3RhbXA9IjE1MDg0NTc3
NDgiPjExMDk8L2tleT48L2ZvcmVpZ24ta2V5cz48cmVmLXR5cGUgbmFtZT0iSm91cm5hbCBBcnRp
Y2xlIj4xNzwvcmVmLXR5cGU+PGNvbnRyaWJ1dG9ycz48YXV0aG9ycz48YXV0aG9yPkZhbmdtZWll
ciwgQS48L2F1dGhvcj48YXV0aG9yPkRlIFRlbW1lcm1hbiwgTC48L2F1dGhvcj48YXV0aG9yPkJs
YWNrLCBDLjwvYXV0aG9yPjxhdXRob3I+UGVyc3NvbiwgSy48L2F1dGhvcj48YXV0aG9yPlZvcm5l
LCBWLjwvYXV0aG9yPjwvYXV0aG9ycz48L2NvbnRyaWJ1dG9ycz48dGl0bGVzPjx0aXRsZT48c3R5
bGUgZmFjZT0ibm9ybWFsIiBmb250PSJkZWZhdWx0IiBzaXplPSIxMDAlIj5FZmZlY3RzIG9mIGVs
ZXZhdGVkIENPPC9zdHlsZT48c3R5bGUgZmFjZT0ic3Vic2NyaXB0IiBmb250PSJkZWZhdWx0IiBz
aXplPSIxMDAlIj4yPC9zdHlsZT48c3R5bGUgZmFjZT0ibm9ybWFsIiBmb250PSJkZWZhdWx0IiBz
aXplPSIxMDAlIj4gYW5kL29yIG96b25lIG9uIG51dHJpZW50IGNvbmNlbnRyYXRpb25zIGFuZCBu
dXRyaWVudCB1cHRha2Ugb2YgcG90YXRvZXM8L3N0eWxlPjwvdGl0bGU+PHNlY29uZGFyeS10aXRs
ZT5FdXIuIEouIEFncm9uLiA8L3NlY29uZGFyeS10aXRsZT48L3RpdGxlcz48cGVyaW9kaWNhbD48
ZnVsbC10aXRsZT5FdXIuIEouIEFncm9uLjwvZnVsbC10aXRsZT48L3BlcmlvZGljYWw+PHBhZ2Vz
PjM1My0zNjg8L3BhZ2VzPjx2b2x1bWU+MTc8L3ZvbHVtZT48bnVtYmVyPjQ8L251bWJlcj48a2V5
d29yZHM+PGtleXdvcmQ+Q08gZW5yaWNobWVudDwva2V5d29yZD48a2V5d29yZD5Ucm9wb3NwaGVy
aWMgb3pvbmU8L2tleXdvcmQ+PGtleXdvcmQ+TnV0cmllbnRzPC9rZXl3b3JkPjxrZXl3b3JkPkV1
cm9wZTwva2V5d29yZD48a2V5d29yZD5UdWJlciBxdWFsaXR5PC9rZXl3b3JkPjwva2V5d29yZHM+
PGRhdGVzPjx5ZWFyPjIwMDI8L3llYXI+PHB1Yi1kYXRlcz48ZGF0ZT4yMDAyLzExLzAxLzwvZGF0
ZT48L3B1Yi1kYXRlcz48L2RhdGVzPjxpc2JuPjExNjEtMDMwMTwvaXNibj48dXJscz48cmVsYXRl
ZC11cmxzPjx1cmw+aHR0cDovL3d3dy5zY2llbmNlZGlyZWN0LmNvbS9zY2llbmNlL2FydGljbGUv
cGlpL1MxMTYxMDMwMTAyMDAwNzEwPC91cmw+PC9yZWxhdGVkLXVybHM+PC91cmxzPjxlbGVjdHJv
bmljLXJlc291cmNlLW51bT5kb2k6IDEwLjEwMTYvUzExNjEtMDMwMSgwMikwMDA3MS0wPC9lbGVj
dHJvbmljLXJlc291cmNlLW51bT48L3JlY29yZD48L0NpdGU+PENpdGU+PEF1dGhvcj5LdW1hcmk8
L0F1dGhvcj48WWVhcj4yMDE0PC9ZZWFyPjxSZWNOdW0+MTEyODwvUmVjTnVtPjxyZWNvcmQ+PHJl
Yy1udW1iZXI+MTEyODwvcmVjLW51bWJlcj48Zm9yZWlnbi1rZXlzPjxrZXkgYXBwPSJFTiIgZGIt
aWQ9ImF2ZHgyNXdyZDBhZDVnZXBhcnh2ZXB3YnpkOWFwd3B6OWRzcyIgdGltZXN0YW1wPSIxNTEx
NTk1MDYyIj4xMTI4PC9rZXk+PC9mb3JlaWduLWtleXM+PHJlZi10eXBlIG5hbWU9IkpvdXJuYWwg
QXJ0aWNsZSI+MTc8L3JlZi10eXBlPjxjb250cmlidXRvcnM+PGF1dGhvcnM+PGF1dGhvcj5LdW1h
cmksIFN1bWl0YTwvYXV0aG9yPjxhdXRob3I+QWdyYXdhbCwgTWFkaG9vbGlrYTwvYXV0aG9yPjwv
YXV0aG9ycz48L2NvbnRyaWJ1dG9ycz48dGl0bGVzPjx0aXRsZT48c3R5bGUgZmFjZT0ibm9ybWFs
IiBmb250PSJkZWZhdWx0IiBzaXplPSIxMDAlIj5Hcm93dGgsIHlpZWxkIGFuZCBxdWFsaXR5IGF0
dHJpYnV0ZXMgb2YgYSB0cm9waWNhbCBwb3RhdG8gdmFyaWV0eSAoPC9zdHlsZT48c3R5bGUgZmFj
ZT0iaXRhbGljIiBmb250PSJkZWZhdWx0IiBzaXplPSIxMDAlIj5Tb2xhbnVtIHR1YmVyb3N1bTwv
c3R5bGU+PHN0eWxlIGZhY2U9Im5vcm1hbCIgZm9udD0iZGVmYXVsdCIgc2l6ZT0iMTAwJSI+IEwu
IGN2IEt1ZnJpIGNoYW5kcmFtdWtoaSkgdW5kZXIgYW1iaWVudCBhbmQgZWxldmF0ZWQgY2FyYm9u
IGRpb3hpZGUgYW5kIG96b25lIGFuZCB0aGVpciBpbnRlcmFjdGlvbnM8L3N0eWxlPjwvdGl0bGU+
PHNlY29uZGFyeS10aXRsZT5FY290b3hpY29sIEVudmlyb24gU2FmLjwvc2Vjb25kYXJ5LXRpdGxl
PjwvdGl0bGVzPjxwZXJpb2RpY2FsPjxmdWxsLXRpdGxlPkVjb3RveGljb2wgRW52aXJvbiBTYWYu
PC9mdWxsLXRpdGxlPjwvcGVyaW9kaWNhbD48cGFnZXM+MTQ2LTE1NjwvcGFnZXM+PHZvbHVtZT4x
MDE8L3ZvbHVtZT48bnVtYmVyPlN1cHBsZW1lbnQgQzwvbnVtYmVyPjxrZXl3b3Jkcz48a2V5d29y
ZD5FbGV2YXRlZCBDTzwva2V5d29yZD48a2V5d29yZD5FbGV2YXRlZCBPPC9rZXl3b3JkPjxrZXl3
b3JkPkdyb3d0aDwva2V5d29yZD48a2V5d29yZD5OdXRyaWVudHM8L2tleXdvcmQ+PGtleXdvcmQ+
WWllbGQ8L2tleXdvcmQ+PGtleXdvcmQ+UG90YXRvPC9rZXl3b3JkPjwva2V5d29yZHM+PGRhdGVz
Pjx5ZWFyPjIwMTQ8L3llYXI+PHB1Yi1kYXRlcz48ZGF0ZT4yMDE0LzAzLzAxLzwvZGF0ZT48L3B1
Yi1kYXRlcz48L2RhdGVzPjxpc2JuPjAxNDctNjUxMzwvaXNibj48dXJscz48cmVsYXRlZC11cmxz
Pjx1cmw+aHR0cDovL3d3dy5zY2llbmNlZGlyZWN0LmNvbS9zY2llbmNlL2FydGljbGUvcGlpL1Mw
MTQ3NjUxMzEzMDA1NDU5PC91cmw+PC9yZWxhdGVkLXVybHM+PC91cmxzPjxlbGVjdHJvbmljLXJl
c291cmNlLW51bT5kb2k6IDEwLjEwMTYvai5lY29lbnYuMjAxMy4xMi4wMjE8L2VsZWN0cm9uaWMt
cmVzb3VyY2UtbnVtPjwvcmVjb3JkPjwvQ2l0ZT48L0VuZE5vdGU+AG==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B32F3A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GYW5nbWVpZXI8L0F1dGhvcj48WWVhcj4yMDAyPC9ZZWFy
PjxSZWNOdW0+MTEwOTwvUmVjTnVtPjxEaXNwbGF5VGV4dD4oRmFuZ21laWVyIGV0IGFsLiwgMjAw
MjsgS3VtYXJpIGFuZCBBZ3Jhd2FsLCAyMDE0KTwvRGlzcGxheVRleHQ+PHJlY29yZD48cmVjLW51
bWJlcj4xMTA5PC9yZWMtbnVtYmVyPjxmb3JlaWduLWtleXM+PGtleSBhcHA9IkVOIiBkYi1pZD0i
YXZkeDI1d3JkMGFkNWdlcGFyeHZlcHdiemQ5YXB3cHo5ZHNzIiB0aW1lc3RhbXA9IjE1MDg0NTc3
NDgiPjExMDk8L2tleT48L2ZvcmVpZ24ta2V5cz48cmVmLXR5cGUgbmFtZT0iSm91cm5hbCBBcnRp
Y2xlIj4xNzwvcmVmLXR5cGU+PGNvbnRyaWJ1dG9ycz48YXV0aG9ycz48YXV0aG9yPkZhbmdtZWll
ciwgQS48L2F1dGhvcj48YXV0aG9yPkRlIFRlbW1lcm1hbiwgTC48L2F1dGhvcj48YXV0aG9yPkJs
YWNrLCBDLjwvYXV0aG9yPjxhdXRob3I+UGVyc3NvbiwgSy48L2F1dGhvcj48YXV0aG9yPlZvcm5l
LCBWLjwvYXV0aG9yPjwvYXV0aG9ycz48L2NvbnRyaWJ1dG9ycz48dGl0bGVzPjx0aXRsZT48c3R5
bGUgZmFjZT0ibm9ybWFsIiBmb250PSJkZWZhdWx0IiBzaXplPSIxMDAlIj5FZmZlY3RzIG9mIGVs
ZXZhdGVkIENPPC9zdHlsZT48c3R5bGUgZmFjZT0ic3Vic2NyaXB0IiBmb250PSJkZWZhdWx0IiBz
aXplPSIxMDAlIj4yPC9zdHlsZT48c3R5bGUgZmFjZT0ibm9ybWFsIiBmb250PSJkZWZhdWx0IiBz
aXplPSIxMDAlIj4gYW5kL29yIG96b25lIG9uIG51dHJpZW50IGNvbmNlbnRyYXRpb25zIGFuZCBu
dXRyaWVudCB1cHRha2Ugb2YgcG90YXRvZXM8L3N0eWxlPjwvdGl0bGU+PHNlY29uZGFyeS10aXRs
ZT5FdXIuIEouIEFncm9uLiA8L3NlY29uZGFyeS10aXRsZT48L3RpdGxlcz48cGVyaW9kaWNhbD48
ZnVsbC10aXRsZT5FdXIuIEouIEFncm9uLjwvZnVsbC10aXRsZT48L3BlcmlvZGljYWw+PHBhZ2Vz
PjM1My0zNjg8L3BhZ2VzPjx2b2x1bWU+MTc8L3ZvbHVtZT48bnVtYmVyPjQ8L251bWJlcj48a2V5
d29yZHM+PGtleXdvcmQ+Q08gZW5yaWNobWVudDwva2V5d29yZD48a2V5d29yZD5Ucm9wb3NwaGVy
aWMgb3pvbmU8L2tleXdvcmQ+PGtleXdvcmQ+TnV0cmllbnRzPC9rZXl3b3JkPjxrZXl3b3JkPkV1
cm9wZTwva2V5d29yZD48a2V5d29yZD5UdWJlciBxdWFsaXR5PC9rZXl3b3JkPjwva2V5d29yZHM+
PGRhdGVzPjx5ZWFyPjIwMDI8L3llYXI+PHB1Yi1kYXRlcz48ZGF0ZT4yMDAyLzExLzAxLzwvZGF0
ZT48L3B1Yi1kYXRlcz48L2RhdGVzPjxpc2JuPjExNjEtMDMwMTwvaXNibj48dXJscz48cmVsYXRl
ZC11cmxzPjx1cmw+aHR0cDovL3d3dy5zY2llbmNlZGlyZWN0LmNvbS9zY2llbmNlL2FydGljbGUv
cGlpL1MxMTYxMDMwMTAyMDAwNzEwPC91cmw+PC9yZWxhdGVkLXVybHM+PC91cmxzPjxlbGVjdHJv
bmljLXJlc291cmNlLW51bT5kb2k6IDEwLjEwMTYvUzExNjEtMDMwMSgwMikwMDA3MS0wPC9lbGVj
dHJvbmljLXJlc291cmNlLW51bT48L3JlY29yZD48L0NpdGU+PENpdGU+PEF1dGhvcj5LdW1hcmk8
L0F1dGhvcj48WWVhcj4yMDE0PC9ZZWFyPjxSZWNOdW0+MTEyODwvUmVjTnVtPjxyZWNvcmQ+PHJl
Yy1udW1iZXI+MTEyODwvcmVjLW51bWJlcj48Zm9yZWlnbi1rZXlzPjxrZXkgYXBwPSJFTiIgZGIt
aWQ9ImF2ZHgyNXdyZDBhZDVnZXBhcnh2ZXB3YnpkOWFwd3B6OWRzcyIgdGltZXN0YW1wPSIxNTEx
NTk1MDYyIj4xMTI4PC9rZXk+PC9mb3JlaWduLWtleXM+PHJlZi10eXBlIG5hbWU9IkpvdXJuYWwg
QXJ0aWNsZSI+MTc8L3JlZi10eXBlPjxjb250cmlidXRvcnM+PGF1dGhvcnM+PGF1dGhvcj5LdW1h
cmksIFN1bWl0YTwvYXV0aG9yPjxhdXRob3I+QWdyYXdhbCwgTWFkaG9vbGlrYTwvYXV0aG9yPjwv
YXV0aG9ycz48L2NvbnRyaWJ1dG9ycz48dGl0bGVzPjx0aXRsZT48c3R5bGUgZmFjZT0ibm9ybWFs
IiBmb250PSJkZWZhdWx0IiBzaXplPSIxMDAlIj5Hcm93dGgsIHlpZWxkIGFuZCBxdWFsaXR5IGF0
dHJpYnV0ZXMgb2YgYSB0cm9waWNhbCBwb3RhdG8gdmFyaWV0eSAoPC9zdHlsZT48c3R5bGUgZmFj
ZT0iaXRhbGljIiBmb250PSJkZWZhdWx0IiBzaXplPSIxMDAlIj5Tb2xhbnVtIHR1YmVyb3N1bTwv
c3R5bGU+PHN0eWxlIGZhY2U9Im5vcm1hbCIgZm9udD0iZGVmYXVsdCIgc2l6ZT0iMTAwJSI+IEwu
IGN2IEt1ZnJpIGNoYW5kcmFtdWtoaSkgdW5kZXIgYW1iaWVudCBhbmQgZWxldmF0ZWQgY2FyYm9u
IGRpb3hpZGUgYW5kIG96b25lIGFuZCB0aGVpciBpbnRlcmFjdGlvbnM8L3N0eWxlPjwvdGl0bGU+
PHNlY29uZGFyeS10aXRsZT5FY290b3hpY29sIEVudmlyb24gU2FmLjwvc2Vjb25kYXJ5LXRpdGxl
PjwvdGl0bGVzPjxwZXJpb2RpY2FsPjxmdWxsLXRpdGxlPkVjb3RveGljb2wgRW52aXJvbiBTYWYu
PC9mdWxsLXRpdGxlPjwvcGVyaW9kaWNhbD48cGFnZXM+MTQ2LTE1NjwvcGFnZXM+PHZvbHVtZT4x
MDE8L3ZvbHVtZT48bnVtYmVyPlN1cHBsZW1lbnQgQzwvbnVtYmVyPjxrZXl3b3Jkcz48a2V5d29y
ZD5FbGV2YXRlZCBDTzwva2V5d29yZD48a2V5d29yZD5FbGV2YXRlZCBPPC9rZXl3b3JkPjxrZXl3
b3JkPkdyb3d0aDwva2V5d29yZD48a2V5d29yZD5OdXRyaWVudHM8L2tleXdvcmQ+PGtleXdvcmQ+
WWllbGQ8L2tleXdvcmQ+PGtleXdvcmQ+UG90YXRvPC9rZXl3b3JkPjwva2V5d29yZHM+PGRhdGVz
Pjx5ZWFyPjIwMTQ8L3llYXI+PHB1Yi1kYXRlcz48ZGF0ZT4yMDE0LzAzLzAxLzwvZGF0ZT48L3B1
Yi1kYXRlcz48L2RhdGVzPjxpc2JuPjAxNDctNjUxMzwvaXNibj48dXJscz48cmVsYXRlZC11cmxz
Pjx1cmw+aHR0cDovL3d3dy5zY2llbmNlZGlyZWN0LmNvbS9zY2llbmNlL2FydGljbGUvcGlpL1Mw
MTQ3NjUxMzEzMDA1NDU5PC91cmw+PC9yZWxhdGVkLXVybHM+PC91cmxzPjxlbGVjdHJvbmljLXJl
c291cmNlLW51bT5kb2k6IDEwLjEwMTYvai5lY29lbnYuMjAxMy4xMi4wMjE8L2VsZWN0cm9uaWMt
cmVzb3VyY2UtbnVtPjwvcmVjb3JkPjwvQ2l0ZT48L0VuZE5vdGU+AG==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B32F3A">
              <w:rPr>
                <w:sz w:val="22"/>
                <w:szCs w:val="22"/>
                <w:lang w:val="en-AU"/>
              </w:rPr>
            </w:r>
            <w:r w:rsidR="00B32F3A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Fangmeier et al., 2002; Kumari and Agrawal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radish and turnip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="00575E35">
              <w:rPr>
                <w:sz w:val="22"/>
                <w:szCs w:val="22"/>
                <w:lang w:val="en-AU"/>
              </w:rPr>
              <w:t xml:space="preserve"> and </w:t>
            </w:r>
            <w:r w:rsidR="00B601F9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575E35">
              <w:rPr>
                <w:sz w:val="22"/>
                <w:szCs w:val="22"/>
                <w:lang w:val="en-AU"/>
              </w:rPr>
              <w:t>sweet pepper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="0059592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Piñero&lt;/Author&gt;&lt;Year&gt;2017&lt;/Year&gt;&lt;RecNum&gt;1231&lt;/RecNum&gt;&lt;DisplayText&gt;(Piñero et al., 2017a)&lt;/DisplayText&gt;&lt;record&gt;&lt;rec-number&gt;1231&lt;/rec-number&gt;&lt;foreign-keys&gt;&lt;key app="EN" db-id="avdx25wrd0ad5geparxvepwbzd9apwpz9dss" times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tamp="1526348358"&gt;1231&lt;/key&gt;&lt;/foreign-keys&gt;&lt;ref-type name="Journal Article"&gt;17&lt;/ref-type&gt;&lt;contributors&gt;&lt;authors&gt;&lt;author&gt;Piñero, Mar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í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a, Carmen&lt;/author&gt;&lt;author&gt;P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é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rez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‐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Jim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é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nez, Margarita&lt;/author&gt;&lt;author&gt;L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ó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pez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‐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Mar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í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 xml:space="preserve">n, Josefa&lt;/author&gt;&lt;author&gt;del Amor Francisco, </w:instrText>
            </w:r>
            <w:r w:rsidR="00CC3B5D">
              <w:rPr>
                <w:sz w:val="22"/>
                <w:szCs w:val="22"/>
                <w:lang w:val="en-AU"/>
              </w:rPr>
              <w:instrText>M.&lt;/author&gt;&lt;/authors&gt;&lt;/contributors&gt;&lt;titles&gt;&lt;title&gt;Fruit quality of sweet pepper as affected by foliar Ca applications to mitigate the supply of saline water under a climate change scenario&lt;/title&gt;&lt;secondary-title&gt;J. Sci. Food Agric. &lt;/secondary-title&gt;&lt;/titles&gt;&lt;periodical&gt;&lt;full-title&gt;J. Sci. Food Agric.&lt;/full-title&gt;&lt;/periodical&gt;&lt;pages&gt;1071-1078&lt;/pages&gt;&lt;volume&gt;98&lt;/volume&gt;&lt;number&gt;3&lt;/number&gt;&lt;keywords&gt;&lt;keyword&gt;amino acids&lt;/keyword&gt;&lt;keyword&gt;Capsicum annum L.&lt;/keyword&gt;&lt;keyword&gt;mineral concentration&lt;/keyword&gt;&lt;keyword&gt;total protein&lt;/keyword&gt;&lt;keyword&gt;elevated CO2&lt;/keyword&gt;&lt;keyword&gt;NaCl&lt;/keyword&gt;&lt;/keywords&gt;&lt;dates&gt;&lt;year&gt;2017&lt;/year&gt;&lt;pub-dates&gt;&lt;date&gt;2018/02/01&lt;/date&gt;&lt;/pub-dates&gt;&lt;/dates&gt;&lt;publisher&gt;Wiley-Blackwell&lt;/publisher&gt;&lt;isbn&gt;0022-5142&lt;/isbn&gt;&lt;urls&gt;&lt;related-urls&gt;&lt;url&gt;https://doi.org/10.1002/jsfa.8557&lt;/url&gt;&lt;/related-urls&gt;&lt;/urls&gt;&lt;electronic-resource-num&gt;doi: 10.1002/jsfa.8557&lt;/electronic-resource-num&gt;&lt;access-date&gt;2018/05/14&lt;/access-date&gt;&lt;/record&gt;&lt;/Cite&gt;&lt;/EndNote&gt;</w:instrText>
            </w:r>
            <w:r w:rsidR="0059592D">
              <w:rPr>
                <w:sz w:val="22"/>
                <w:szCs w:val="22"/>
                <w:lang w:val="en-AU"/>
              </w:rPr>
              <w:fldChar w:fldCharType="separate"/>
            </w:r>
            <w:r w:rsidR="00240357">
              <w:rPr>
                <w:noProof/>
                <w:sz w:val="22"/>
                <w:szCs w:val="22"/>
                <w:lang w:val="en-AU"/>
              </w:rPr>
              <w:t>(Piñero et al., 2017a)</w:t>
            </w:r>
            <w:r w:rsidR="0059592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3CF6702C" w14:textId="77777777" w:rsidTr="00163B19">
        <w:tc>
          <w:tcPr>
            <w:tcW w:w="1266" w:type="dxa"/>
          </w:tcPr>
          <w:p w14:paraId="04213637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Mg</w:t>
            </w:r>
          </w:p>
        </w:tc>
        <w:tc>
          <w:tcPr>
            <w:tcW w:w="881" w:type="dxa"/>
          </w:tcPr>
          <w:p w14:paraId="09298A5D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63" w:type="dxa"/>
          </w:tcPr>
          <w:p w14:paraId="19ADD5F9" w14:textId="27295855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806B7" w:rsidRPr="00DB375D" w14:paraId="67B7102B" w14:textId="77777777" w:rsidTr="00163B19">
        <w:tc>
          <w:tcPr>
            <w:tcW w:w="1266" w:type="dxa"/>
          </w:tcPr>
          <w:p w14:paraId="553A2319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32614B20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598BEAAF" w14:textId="0B47C7DF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="00CB2393"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="00133FDC">
              <w:rPr>
                <w:sz w:val="22"/>
                <w:szCs w:val="22"/>
                <w:lang w:val="en-AU"/>
              </w:rPr>
              <w:t>c</w:t>
            </w:r>
            <w:r w:rsidR="00CB2393">
              <w:rPr>
                <w:sz w:val="22"/>
                <w:szCs w:val="22"/>
                <w:lang w:val="en-AU"/>
              </w:rPr>
              <w:t xml:space="preserve">ucumber </w:t>
            </w:r>
            <w:r w:rsidR="00385FAE">
              <w:rPr>
                <w:sz w:val="22"/>
                <w:szCs w:val="22"/>
                <w:lang w:val="en-AU"/>
              </w:rPr>
              <w:fldChar w:fldCharType="begin"/>
            </w:r>
            <w:r w:rsidR="006A79B0">
              <w:rPr>
                <w:sz w:val="22"/>
                <w:szCs w:val="22"/>
                <w:lang w:val="en-AU"/>
              </w:rPr>
              <w:instrText xml:space="preserve"> ADDIN EN.CITE &lt;EndNote&gt;&lt;Cite&gt;&lt;Author&gt;Tang&lt;/Author&gt;&lt;Year&gt;2018&lt;/Year&gt;&lt;RecNum&gt;1229&lt;/RecNum&gt;&lt;DisplayText&gt;(Tang et al., 2018)&lt;/DisplayText&gt;&lt;record&gt;&lt;rec-number&gt;1229&lt;/rec-number&gt;&lt;foreign-keys&gt;&lt;key app="EN" db-id="avdx25wrd0ad5geparxvepwbzd9apwpz9dss" timestamp="1526345022"&gt;1229&lt;/key&gt;&lt;/foreign-keys&gt;&lt;ref-type name="Journal Article"&gt;17&lt;/ref-type&gt;&lt;contributors&gt;&lt;authors&gt;&lt;author&gt;Tang, Ying, &lt;/author&gt;&lt;author&gt;Dong, Jinlong, &lt;/author&gt;&lt;author&gt;Li, Xun, &lt;/author&gt;&lt;author&gt;Gruda, Nazim, &lt;/author&gt;&lt;author&gt;Duan, Zengqiang&lt;/author&gt;&lt;/authors&gt;&lt;/contributors&gt;&lt;titles&gt;&lt;title&gt;&lt;style face="normal" font="default" size="100%"&gt;Interactive effects of elevated carbon dioxide and nitrogen availability on fruit quality of cucumber (&lt;/style&gt;&lt;style face="italic" font="default" size="100%"&gt;Cucumis sativus&lt;/style&gt;&lt;style face="normal" font="default" size="100%"&gt; L.)&lt;/style&gt;&lt;/title&gt;&lt;secondary-title&gt; J Integr Agric.&lt;/secondary-title&gt;&lt;/titles&gt;&lt;volume&gt;In press&lt;/volume&gt;&lt;dates&gt;&lt;year&gt;2018&lt;/year&gt;&lt;/dates&gt;&lt;urls&gt;&lt;/urls&gt;&lt;/record&gt;&lt;/Cite&gt;&lt;/EndNote&gt;</w:instrText>
            </w:r>
            <w:r w:rsidR="00385FAE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Tang et al., 2018)</w:t>
            </w:r>
            <w:r w:rsidR="00385FAE">
              <w:rPr>
                <w:sz w:val="22"/>
                <w:szCs w:val="22"/>
                <w:lang w:val="en-AU"/>
              </w:rPr>
              <w:fldChar w:fldCharType="end"/>
            </w:r>
            <w:r w:rsidR="00CB2393">
              <w:rPr>
                <w:sz w:val="22"/>
                <w:szCs w:val="22"/>
                <w:lang w:val="en-AU"/>
              </w:rPr>
              <w:t xml:space="preserve">, </w:t>
            </w:r>
            <w:r w:rsidR="00CB2393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lettuc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QmFzbGFtIGV0IGFsLiwgMjAx
MjsgUMOpcmV6LUzDs3BleiBldCBhbC4sIDIwMTVhOyBQw6lyZXotTMOzcGV6IGV0IGFsLiwgMjAx
NWIpPC9EaXNwbGF5VGV4dD48cmVjb3JkPjxyZWMtbnVtYmVyPjYyNDwvcmVjLW51bWJlcj48Zm9y
ZWlnbi1rZXlzPjxrZXkgYXBwPSJFTiIgZGItaWQ9ImF2ZHgyNXdyZDBhZDVnZXBhcnh2ZXB3Ynpk
OWFwd3B6OWRzcyIgdGltZXN0YW1wPSIxNDYzNDQ5NjE0Ij42MjQ8L2tleT48L2ZvcmVpZ24ta2V5
cz48cmVmLXR5cGUgbmFtZT0iSm91cm5hbCBBcnRpY2xlIj4xNzwvcmVmLXR5cGU+PGNvbnRyaWJ1
dG9ycz48YXV0aG9ycz48YXV0aG9yPlDDqXJlei1Mw7NwZXosIFVzdWU8L2F1dGhvcj48YXV0aG9y
Pk1pcmFuZGEtQXBvZGFjYSwgSm9uPC9hdXRob3I+PGF1dGhvcj5MYWN1ZXN0YSwgTWFpdGU8L2F1
dGhvcj48YXV0aG9yPk1lbmEtUGV0aXRlLCBBbWFpYTwvYXV0aG9yPjxhdXRob3I+TXXDsW96LVJ1
ZWRhLCBBbGJlcnRvPC9hdXRob3I+PC9hdXRob3JzPjwvY29udHJpYnV0b3JzPjx0aXRsZXM+PHRp
dGxlPjxzdHlsZSBmYWNlPSJub3JtYWwiIGZvbnQ9ImRlZmF1bHQiIHNpemU9IjEwMCUiPkdyb3d0
aCBhbmQgbnV0cml0aW9uYWwgcXVhbGl0eSBpbXByb3ZlbWVudCBpbiB0d28gZGlmZmVyZW50bHkg
cGlnbWVudGVkIGxldHR1Y2UgY3VsdGl2YXJzIGdyb3duIHVuZGVyIGVsZXZhdGVkIENPPC9zdHls
ZT48c3R5bGUgZmFjZT0ic3Vic2NyaXB0IiBmb250PSJkZWZhdWx0IiBzaXplPSIxMDAlIj4yPC9z
dHlsZT48c3R5bGUgZmFjZT0ibm9ybWFsIiBmb250PSJkZWZhdWx0IiBzaXplPSIxMDAlIj4gYW5k
L29yIHNhbGluaXR5PC9zdHlsZT48L3RpdGxlPjxzZWNvbmRhcnktdGl0bGU+U2NpLiBIb3J0aWMu
PC9zZWNvbmRhcnktdGl0bGU+PC90aXRsZXM+PHBlcmlvZGljYWw+PGZ1bGwtdGl0bGU+U2NpLiBI
b3J0aWMuPC9mdWxsLXRpdGxlPjwvcGVyaW9kaWNhbD48cGFnZXM+NTYtNjY8L3BhZ2VzPjx2b2x1
bWU+MTk1PC92b2x1bWU+PGtleXdvcmRzPjxrZXl3b3JkPkFudGlveGlkYW50czwva2V5d29yZD48
a2V5d29yZD5FbGV2YXRlZCBDTzI8L2tleXdvcmQ+PGtleXdvcmQ+TGV0dHVjZTwva2V5d29yZD48
a2V5d29yZD5NaW5lcmFsczwva2V5d29yZD48a2V5d29yZD5OdXRyYWNldXRpY2FsIHZhbHVlPC9r
ZXl3b3JkPjxrZXl3b3JkPlNhbHQgc3RyZXNzPC9rZXl3b3JkPjwva2V5d29yZHM+PGRhdGVzPjx5
ZWFyPjIwMTU8L3llYXI+PHB1Yi1kYXRlcz48ZGF0ZT4xMS8xMi88L2RhdGU+PC9wdWItZGF0ZXM+
PC9kYXRlcz48aXNibj4wMzA0LTQyMzg8L2lzYm4+PHVybHM+PHJlbGF0ZWQtdXJscz48dXJsPmh0
dHA6Ly93d3cuc2NpZW5jZWRpcmVjdC5jb20vc2NpZW5jZS9hcnRpY2xlL3BpaS9TMDMwNDQyMzgx
NTMwMTUzOTwvdXJsPjwvcmVsYXRlZC11cmxzPjwvdXJscz48ZWxlY3Ryb25pYy1yZXNvdXJjZS1u
dW0+ZG9pOiAxMC4xMDE2L2ouc2NpZW50YS4yMDE1LjA4LjAzNDwvZWxlY3Ryb25pYy1yZXNvdXJj
ZS1udW0+PC9yZWNvcmQ+PC9DaXRlPjxDaXRlPjxBdXRob3I+UMOpcmV6LUzDs3BlejwvQXV0aG9y
PjxZZWFyPjIwMTU8L1llYXI+PFJlY051bT4xMTM0PC9SZWNOdW0+PHJlY29yZD48cmVjLW51bWJl
cj4xMTM0PC9yZWMtbnVtYmVyPjxmb3JlaWduLWtleXM+PGtleSBhcHA9IkVOIiBkYi1pZD0iYXZk
eDI1d3JkMGFkNWdlcGFyeHZlcHdiemQ5YXB3cHo5ZHNzIiB0aW1lc3RhbXA9IjE1MTQ0MjU2MzUi
PjExMzQ8L2tleT48L2ZvcmVpZ24ta2V5cz48cmVmLXR5cGUgbmFtZT0iSm91cm5hbCBBcnRpY2xl
Ij4xNzwvcmVmLXR5cGU+PGNvbnRyaWJ1dG9ycz48YXV0aG9ycz48YXV0aG9yPlDDqXJlei1Mw7Nw
ZXosIFVzdWU8L2F1dGhvcj48YXV0aG9yPk1pcmFuZGEtQXBvZGFjYSwgSm9uPC9hdXRob3I+PGF1
dGhvcj5NdcOxb3otUnVlZGEsIEFsYmVydG88L2F1dGhvcj48YXV0aG9yPk1lbmEtUGV0aXRlLCBB
bWFpYTwvYXV0aG9yPjwvYXV0aG9ycz48L2NvbnRyaWJ1dG9ycz48dGl0bGVzPjx0aXRsZT48c3R5
bGUgZmFjZT0ibm9ybWFsIiBmb250PSJkZWZhdWx0IiBzaXplPSIxMDAlIj5JbnRlcmFjdGluZyBl
ZmZlY3RzIG9mIGhpZ2ggbGlnaHQgYW5kIGVsZXZhdGVkIENPPC9zdHlsZT48c3R5bGUgZmFjZT0i
c3Vic2NyaXB0IiBmb250PSJkZWZhdWx0IiBzaXplPSIxMDAlIj4yPC9zdHlsZT48c3R5bGUgZmFj
ZT0ibm9ybWFsIiBmb250PSJkZWZhdWx0IiBzaXplPSIxMDAlIj4gb24gdGhlIG51dHJhY2V1dGlj
YWwgcXVhbGl0eSBvZiB0d28gZGlmZmVyZW50bHkgcGlnbWVudGVkIDwvc3R5bGU+PHN0eWxlIGZh
Y2U9Iml0YWxpYyIgZm9udD0iZGVmYXVsdCIgc2l6ZT0iMTAwJSI+TGFjdHVjYSBzYXRpdmE8L3N0
eWxlPjxzdHlsZSBmYWNlPSJub3JtYWwiIGZvbnQ9ImRlZmF1bHQiIHNpemU9IjEwMCUiPiBjdWx0
aXZhcnMgKEJsb25kZSBvZiBQYXJpcyBCYXRhdmlhIGFuZCBPYWsgTGVhZik8L3N0eWxlPjwvdGl0
bGU+PHNlY29uZGFyeS10aXRsZT5TY2kuIEhvcnRpYy4gPC9zZWNvbmRhcnktdGl0bGU+PC90aXRs
ZXM+PHBlcmlvZGljYWw+PGZ1bGwtdGl0bGU+U2NpLiBIb3J0aWMuPC9mdWxsLXRpdGxlPjwvcGVy
aW9kaWNhbD48cGFnZXM+MzgtNDg8L3BhZ2VzPjx2b2x1bWU+MTkxPC92b2x1bWU+PG51bWJlcj5T
dXBwbGVtZW50IEM8L251bWJlcj48a2V5d29yZHM+PGtleXdvcmQ+QW50aW94aWRhbnRzPC9rZXl3
b3JkPjxrZXl3b3JkPkVsZXZhdGVkIENPPC9rZXl3b3JkPjxrZXl3b3JkPkhpZ2ggbGlnaHQ8L2tl
eXdvcmQ+PGtleXdvcmQ+TGV0dHVjZTwva2V5d29yZD48a2V5d29yZD5NaW5lcmFsczwva2V5d29y
ZD48a2V5d29yZD5OdXRyYWNldXRpY2FsIHZhbHVlPC9rZXl3b3JkPjwva2V5d29yZHM+PGRhdGVz
Pjx5ZWFyPjIwMTU8L3llYXI+PHB1Yi1kYXRlcz48ZGF0ZT4yMDE1LzA4LzA2LzwvZGF0ZT48L3B1
Yi1kYXRlcz48L2RhdGVzPjxpc2JuPjAzMDQtNDIzODwvaXNibj48dXJscz48cmVsYXRlZC11cmxz
Pjx1cmw+aHR0cDovL3d3dy5zY2llbmNlZGlyZWN0LmNvbS9zY2llbmNlL2FydGljbGUvcGlpL1Mw
MzA0NDIzODE1MDAyNDM1PC91cmw+PC9yZWxhdGVkLXVybHM+PC91cmxzPjxlbGVjdHJvbmljLXJl
c291cmNlLW51bT5kb2k6IDEwLjEwMTYvai5zY2llbnRhLjIwMTUuMDQuMDMwPC9lbGVjdHJvbmlj
LXJlc291cmNlLW51bT48L3JlY29yZD48L0NpdGU+PENpdGU+PEF1dGhvcj5CYXNsYW08L0F1dGhv
cj48WWVhcj4yMDEyPC9ZZWFyPjxSZWNOdW0+MTA5OTwvUmVjTnVtPjxyZWNvcmQ+PHJlYy1udW1i
ZXI+MTA5OTwvcmVjLW51bWJlcj48Zm9yZWlnbi1rZXlzPjxrZXkgYXBwPSJFTiIgZGItaWQ9ImF2
ZHgyNXdyZDBhZDVnZXBhcnh2ZXB3YnpkOWFwd3B6OWRzcyIgdGltZXN0YW1wPSIxNTA4MzA0NTMx
Ij4xMDk5PC9rZXk+PC9mb3JlaWduLWtleXM+PHJlZi10eXBlIG5hbWU9IkpvdXJuYWwgQXJ0aWNs
ZSI+MTc8L3JlZi10eXBlPjxjb250cmlidXRvcnM+PGF1dGhvcnM+PGF1dGhvcj5CYXNsYW0sIE1h
cm91YW5lPC9hdXRob3I+PGF1dGhvcj5HYXJtZW5kaWEsIElkb2lhPC9hdXRob3I+PGF1dGhvcj5H
b2ljb2VjaGVhLCBOaWV2ZXM8L2F1dGhvcj48L2F1dGhvcnM+PC9jb250cmlidXRvcnM+PHRpdGxl
cz48dGl0bGU+PHN0eWxlIGZhY2U9Im5vcm1hbCIgZm9udD0iZGVmYXVsdCIgc2l6ZT0iMTAwJSI+
RWxldmF0ZWQgQ088L3N0eWxlPjxzdHlsZSBmYWNlPSJzdWJzY3JpcHQiIGZvbnQ9ImRlZmF1bHQi
IHNpemU9IjEwMCUiPjI8L3N0eWxlPjxzdHlsZSBmYWNlPSJub3JtYWwiIGZvbnQ9ImRlZmF1bHQi
IHNpemU9IjEwMCUiPiBtYXkgaW1wYWlyIHRoZSBiZW5lZmljaWFsIGVmZmVjdCBvZiBhcmJ1c2N1
bGFyIG15Y29ycmhpemFsIGZ1bmdpIG9uIHRoZSBtaW5lcmFsIGFuZCBwaHl0b2NoZW1pY2FsIHF1
YWxpdHkgb2bCoGxldHR1Y2U8L3N0eWxlPjwvdGl0bGU+PHNlY29uZGFyeS10aXRsZT5Bbm4gQXBw
bCBCaW9sPC9zZWNvbmRhcnktdGl0bGU+PC90aXRsZXM+PHBlcmlvZGljYWw+PGZ1bGwtdGl0bGU+
QW5uIEFwcGwgQmlvbDwvZnVsbC10aXRsZT48L3BlcmlvZGljYWw+PHBhZ2VzPjE4MC0xOTE8L3Bh
Z2VzPjx2b2x1bWU+MTYxPC92b2x1bWU+PG51bWJlcj4yPC9udW1iZXI+PGtleXdvcmRzPjxrZXl3
b3JkPkFyYnVzY3VsYXIgbXljb3JyaGl6YWwgZnVuZ2k8L2tleXdvcmQ+PGtleXdvcmQ+ZWxldmF0
ZWQgY2FyYm9uIGRpb3hpZGU8L2tleXdvcmQ+PGtleXdvcmQ+TGFjdHVjYSBzYXRpdmE8L2tleXdv
cmQ+PGtleXdvcmQ+cGxhbnQgZ3Jvd3RoPC9rZXl3b3JkPjxrZXl3b3JkPnBsYW50IHN0b2ljaGlv
bWV0cnk8L2tleXdvcmQ+PGtleXdvcmQ+c2Vjb25kYXJ5IG1ldGFib2xpc208L2tleXdvcmQ+PC9r
ZXl3b3Jkcz48ZGF0ZXM+PHllYXI+MjAxMjwveWVhcj48L2RhdGVzPjxwdWJsaXNoZXI+QmxhY2t3
ZWxsIFB1Ymxpc2hpbmcgTHRkPC9wdWJsaXNoZXI+PGlzYm4+MTc0NC03MzQ4PC9pc2JuPjx1cmxz
PjxyZWxhdGVkLXVybHM+PHVybD5odHRwOi8vZHguZG9pLm9yZy8xMC4xMTExL2ouMTc0NC03MzQ4
LjIwMTIuMDA1NjMueDwvdXJsPjwvcmVsYXRlZC11cmxzPjwvdXJscz48ZWxlY3Ryb25pYy1yZXNv
dXJjZS1udW0+ZG9pOiAxMC4xMTExL2ouMTc0NC03MzQ4LjIwMTIuMDA1NjMue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QmFzbGFtIGV0IGFsLiwgMjAx
MjsgUMOpcmV6LUzDs3BleiBldCBhbC4sIDIwMTVhOyBQw6lyZXotTMOzcGV6IGV0IGFsLiwgMjAx
NWIpPC9EaXNwbGF5VGV4dD48cmVjb3JkPjxyZWMtbnVtYmVyPjYyNDwvcmVjLW51bWJlcj48Zm9y
ZWlnbi1rZXlzPjxrZXkgYXBwPSJFTiIgZGItaWQ9ImF2ZHgyNXdyZDBhZDVnZXBhcnh2ZXB3Ynpk
OWFwd3B6OWRzcyIgdGltZXN0YW1wPSIxNDYzNDQ5NjE0Ij42MjQ8L2tleT48L2ZvcmVpZ24ta2V5
cz48cmVmLXR5cGUgbmFtZT0iSm91cm5hbCBBcnRpY2xlIj4xNzwvcmVmLXR5cGU+PGNvbnRyaWJ1
dG9ycz48YXV0aG9ycz48YXV0aG9yPlDDqXJlei1Mw7NwZXosIFVzdWU8L2F1dGhvcj48YXV0aG9y
Pk1pcmFuZGEtQXBvZGFjYSwgSm9uPC9hdXRob3I+PGF1dGhvcj5MYWN1ZXN0YSwgTWFpdGU8L2F1
dGhvcj48YXV0aG9yPk1lbmEtUGV0aXRlLCBBbWFpYTwvYXV0aG9yPjxhdXRob3I+TXXDsW96LVJ1
ZWRhLCBBbGJlcnRvPC9hdXRob3I+PC9hdXRob3JzPjwvY29udHJpYnV0b3JzPjx0aXRsZXM+PHRp
dGxlPjxzdHlsZSBmYWNlPSJub3JtYWwiIGZvbnQ9ImRlZmF1bHQiIHNpemU9IjEwMCUiPkdyb3d0
aCBhbmQgbnV0cml0aW9uYWwgcXVhbGl0eSBpbXByb3ZlbWVudCBpbiB0d28gZGlmZmVyZW50bHkg
cGlnbWVudGVkIGxldHR1Y2UgY3VsdGl2YXJzIGdyb3duIHVuZGVyIGVsZXZhdGVkIENPPC9zdHls
ZT48c3R5bGUgZmFjZT0ic3Vic2NyaXB0IiBmb250PSJkZWZhdWx0IiBzaXplPSIxMDAlIj4yPC9z
dHlsZT48c3R5bGUgZmFjZT0ibm9ybWFsIiBmb250PSJkZWZhdWx0IiBzaXplPSIxMDAlIj4gYW5k
L29yIHNhbGluaXR5PC9zdHlsZT48L3RpdGxlPjxzZWNvbmRhcnktdGl0bGU+U2NpLiBIb3J0aWMu
PC9zZWNvbmRhcnktdGl0bGU+PC90aXRsZXM+PHBlcmlvZGljYWw+PGZ1bGwtdGl0bGU+U2NpLiBI
b3J0aWMuPC9mdWxsLXRpdGxlPjwvcGVyaW9kaWNhbD48cGFnZXM+NTYtNjY8L3BhZ2VzPjx2b2x1
bWU+MTk1PC92b2x1bWU+PGtleXdvcmRzPjxrZXl3b3JkPkFudGlveGlkYW50czwva2V5d29yZD48
a2V5d29yZD5FbGV2YXRlZCBDTzI8L2tleXdvcmQ+PGtleXdvcmQ+TGV0dHVjZTwva2V5d29yZD48
a2V5d29yZD5NaW5lcmFsczwva2V5d29yZD48a2V5d29yZD5OdXRyYWNldXRpY2FsIHZhbHVlPC9r
ZXl3b3JkPjxrZXl3b3JkPlNhbHQgc3RyZXNzPC9rZXl3b3JkPjwva2V5d29yZHM+PGRhdGVzPjx5
ZWFyPjIwMTU8L3llYXI+PHB1Yi1kYXRlcz48ZGF0ZT4xMS8xMi88L2RhdGU+PC9wdWItZGF0ZXM+
PC9kYXRlcz48aXNibj4wMzA0LTQyMzg8L2lzYm4+PHVybHM+PHJlbGF0ZWQtdXJscz48dXJsPmh0
dHA6Ly93d3cuc2NpZW5jZWRpcmVjdC5jb20vc2NpZW5jZS9hcnRpY2xlL3BpaS9TMDMwNDQyMzgx
NTMwMTUzOTwvdXJsPjwvcmVsYXRlZC11cmxzPjwvdXJscz48ZWxlY3Ryb25pYy1yZXNvdXJjZS1u
dW0+ZG9pOiAxMC4xMDE2L2ouc2NpZW50YS4yMDE1LjA4LjAzNDwvZWxlY3Ryb25pYy1yZXNvdXJj
ZS1udW0+PC9yZWNvcmQ+PC9DaXRlPjxDaXRlPjxBdXRob3I+UMOpcmV6LUzDs3BlejwvQXV0aG9y
PjxZZWFyPjIwMTU8L1llYXI+PFJlY051bT4xMTM0PC9SZWNOdW0+PHJlY29yZD48cmVjLW51bWJl
cj4xMTM0PC9yZWMtbnVtYmVyPjxmb3JlaWduLWtleXM+PGtleSBhcHA9IkVOIiBkYi1pZD0iYXZk
eDI1d3JkMGFkNWdlcGFyeHZlcHdiemQ5YXB3cHo5ZHNzIiB0aW1lc3RhbXA9IjE1MTQ0MjU2MzUi
PjExMzQ8L2tleT48L2ZvcmVpZ24ta2V5cz48cmVmLXR5cGUgbmFtZT0iSm91cm5hbCBBcnRpY2xl
Ij4xNzwvcmVmLXR5cGU+PGNvbnRyaWJ1dG9ycz48YXV0aG9ycz48YXV0aG9yPlDDqXJlei1Mw7Nw
ZXosIFVzdWU8L2F1dGhvcj48YXV0aG9yPk1pcmFuZGEtQXBvZGFjYSwgSm9uPC9hdXRob3I+PGF1
dGhvcj5NdcOxb3otUnVlZGEsIEFsYmVydG88L2F1dGhvcj48YXV0aG9yPk1lbmEtUGV0aXRlLCBB
bWFpYTwvYXV0aG9yPjwvYXV0aG9ycz48L2NvbnRyaWJ1dG9ycz48dGl0bGVzPjx0aXRsZT48c3R5
bGUgZmFjZT0ibm9ybWFsIiBmb250PSJkZWZhdWx0IiBzaXplPSIxMDAlIj5JbnRlcmFjdGluZyBl
ZmZlY3RzIG9mIGhpZ2ggbGlnaHQgYW5kIGVsZXZhdGVkIENPPC9zdHlsZT48c3R5bGUgZmFjZT0i
c3Vic2NyaXB0IiBmb250PSJkZWZhdWx0IiBzaXplPSIxMDAlIj4yPC9zdHlsZT48c3R5bGUgZmFj
ZT0ibm9ybWFsIiBmb250PSJkZWZhdWx0IiBzaXplPSIxMDAlIj4gb24gdGhlIG51dHJhY2V1dGlj
YWwgcXVhbGl0eSBvZiB0d28gZGlmZmVyZW50bHkgcGlnbWVudGVkIDwvc3R5bGU+PHN0eWxlIGZh
Y2U9Iml0YWxpYyIgZm9udD0iZGVmYXVsdCIgc2l6ZT0iMTAwJSI+TGFjdHVjYSBzYXRpdmE8L3N0
eWxlPjxzdHlsZSBmYWNlPSJub3JtYWwiIGZvbnQ9ImRlZmF1bHQiIHNpemU9IjEwMCUiPiBjdWx0
aXZhcnMgKEJsb25kZSBvZiBQYXJpcyBCYXRhdmlhIGFuZCBPYWsgTGVhZik8L3N0eWxlPjwvdGl0
bGU+PHNlY29uZGFyeS10aXRsZT5TY2kuIEhvcnRpYy4gPC9zZWNvbmRhcnktdGl0bGU+PC90aXRs
ZXM+PHBlcmlvZGljYWw+PGZ1bGwtdGl0bGU+U2NpLiBIb3J0aWMuPC9mdWxsLXRpdGxlPjwvcGVy
aW9kaWNhbD48cGFnZXM+MzgtNDg8L3BhZ2VzPjx2b2x1bWU+MTkxPC92b2x1bWU+PG51bWJlcj5T
dXBwbGVtZW50IEM8L251bWJlcj48a2V5d29yZHM+PGtleXdvcmQ+QW50aW94aWRhbnRzPC9rZXl3
b3JkPjxrZXl3b3JkPkVsZXZhdGVkIENPPC9rZXl3b3JkPjxrZXl3b3JkPkhpZ2ggbGlnaHQ8L2tl
eXdvcmQ+PGtleXdvcmQ+TGV0dHVjZTwva2V5d29yZD48a2V5d29yZD5NaW5lcmFsczwva2V5d29y
ZD48a2V5d29yZD5OdXRyYWNldXRpY2FsIHZhbHVlPC9rZXl3b3JkPjwva2V5d29yZHM+PGRhdGVz
Pjx5ZWFyPjIwMTU8L3llYXI+PHB1Yi1kYXRlcz48ZGF0ZT4yMDE1LzA4LzA2LzwvZGF0ZT48L3B1
Yi1kYXRlcz48L2RhdGVzPjxpc2JuPjAzMDQtNDIzODwvaXNibj48dXJscz48cmVsYXRlZC11cmxz
Pjx1cmw+aHR0cDovL3d3dy5zY2llbmNlZGlyZWN0LmNvbS9zY2llbmNlL2FydGljbGUvcGlpL1Mw
MzA0NDIzODE1MDAyNDM1PC91cmw+PC9yZWxhdGVkLXVybHM+PC91cmxzPjxlbGVjdHJvbmljLXJl
c291cmNlLW51bT5kb2k6IDEwLjEwMTYvai5zY2llbnRhLjIwMTUuMDQuMDMwPC9lbGVjdHJvbmlj
LXJlc291cmNlLW51bT48L3JlY29yZD48L0NpdGU+PENpdGU+PEF1dGhvcj5CYXNsYW08L0F1dGhv
cj48WWVhcj4yMDEyPC9ZZWFyPjxSZWNOdW0+MTA5OTwvUmVjTnVtPjxyZWNvcmQ+PHJlYy1udW1i
ZXI+MTA5OTwvcmVjLW51bWJlcj48Zm9yZWlnbi1rZXlzPjxrZXkgYXBwPSJFTiIgZGItaWQ9ImF2
ZHgyNXdyZDBhZDVnZXBhcnh2ZXB3YnpkOWFwd3B6OWRzcyIgdGltZXN0YW1wPSIxNTA4MzA0NTMx
Ij4xMDk5PC9rZXk+PC9mb3JlaWduLWtleXM+PHJlZi10eXBlIG5hbWU9IkpvdXJuYWwgQXJ0aWNs
ZSI+MTc8L3JlZi10eXBlPjxjb250cmlidXRvcnM+PGF1dGhvcnM+PGF1dGhvcj5CYXNsYW0sIE1h
cm91YW5lPC9hdXRob3I+PGF1dGhvcj5HYXJtZW5kaWEsIElkb2lhPC9hdXRob3I+PGF1dGhvcj5H
b2ljb2VjaGVhLCBOaWV2ZXM8L2F1dGhvcj48L2F1dGhvcnM+PC9jb250cmlidXRvcnM+PHRpdGxl
cz48dGl0bGU+PHN0eWxlIGZhY2U9Im5vcm1hbCIgZm9udD0iZGVmYXVsdCIgc2l6ZT0iMTAwJSI+
RWxldmF0ZWQgQ088L3N0eWxlPjxzdHlsZSBmYWNlPSJzdWJzY3JpcHQiIGZvbnQ9ImRlZmF1bHQi
IHNpemU9IjEwMCUiPjI8L3N0eWxlPjxzdHlsZSBmYWNlPSJub3JtYWwiIGZvbnQ9ImRlZmF1bHQi
IHNpemU9IjEwMCUiPiBtYXkgaW1wYWlyIHRoZSBiZW5lZmljaWFsIGVmZmVjdCBvZiBhcmJ1c2N1
bGFyIG15Y29ycmhpemFsIGZ1bmdpIG9uIHRoZSBtaW5lcmFsIGFuZCBwaHl0b2NoZW1pY2FsIHF1
YWxpdHkgb2bCoGxldHR1Y2U8L3N0eWxlPjwvdGl0bGU+PHNlY29uZGFyeS10aXRsZT5Bbm4gQXBw
bCBCaW9sPC9zZWNvbmRhcnktdGl0bGU+PC90aXRsZXM+PHBlcmlvZGljYWw+PGZ1bGwtdGl0bGU+
QW5uIEFwcGwgQmlvbDwvZnVsbC10aXRsZT48L3BlcmlvZGljYWw+PHBhZ2VzPjE4MC0xOTE8L3Bh
Z2VzPjx2b2x1bWU+MTYxPC92b2x1bWU+PG51bWJlcj4yPC9udW1iZXI+PGtleXdvcmRzPjxrZXl3
b3JkPkFyYnVzY3VsYXIgbXljb3JyaGl6YWwgZnVuZ2k8L2tleXdvcmQ+PGtleXdvcmQ+ZWxldmF0
ZWQgY2FyYm9uIGRpb3hpZGU8L2tleXdvcmQ+PGtleXdvcmQ+TGFjdHVjYSBzYXRpdmE8L2tleXdv
cmQ+PGtleXdvcmQ+cGxhbnQgZ3Jvd3RoPC9rZXl3b3JkPjxrZXl3b3JkPnBsYW50IHN0b2ljaGlv
bWV0cnk8L2tleXdvcmQ+PGtleXdvcmQ+c2Vjb25kYXJ5IG1ldGFib2xpc208L2tleXdvcmQ+PC9r
ZXl3b3Jkcz48ZGF0ZXM+PHllYXI+MjAxMjwveWVhcj48L2RhdGVzPjxwdWJsaXNoZXI+QmxhY2t3
ZWxsIFB1Ymxpc2hpbmcgTHRkPC9wdWJsaXNoZXI+PGlzYm4+MTc0NC03MzQ4PC9pc2JuPjx1cmxz
PjxyZWxhdGVkLXVybHM+PHVybD5odHRwOi8vZHguZG9pLm9yZy8xMC4xMTExL2ouMTc0NC03MzQ4
LjIwMTIuMDA1NjMueDwvdXJsPjwvcmVsYXRlZC11cmxzPjwvdXJscz48ZWxlY3Ryb25pYy1yZXNv
dXJjZS1udW0+ZG9pOiAxMC4xMTExL2ouMTc0NC03MzQ4LjIwMTIuMDA1NjMue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hl
YWdsZSBldCBhbC4sIDIwMDM7IEjDtmd5IGFuZCBGYW5nbWVpZXIsIDIwMDkpPC9EaXNwbGF5VGV4
dD48cmVjb3JkPjxyZWMtbnVtYmVyPjY4MDwvcmVjLW51bWJlcj48Zm9yZWlnbi1rZXlzPjxrZXkg
YXBwPSJFTiIgZGItaWQ9ImF2ZHgyNXdyZDBhZDVnZXBhcnh2ZXB3YnpkOWFwd3B6OWRzcyIgdGlt
ZXN0YW1wPSIxNDc0NjEyOTM1Ij42ODA8L2tleT48L2ZvcmVpZ24ta2V5cz48cmVmLXR5cGUgbmFt
ZT0iSm91cm5hbCBBcnRpY2xlIj4xNzwvcmVmLXR5cGU+PGNvbnRyaWJ1dG9ycz48YXV0aG9ycz48
YXV0aG9yPkjDtmd5LCBQLjwvYXV0aG9yPjxhdXRob3I+RmFuZ21laWVyLCBBLjwvYXV0aG9yPjwv
YXV0aG9ycz48L2NvbnRyaWJ1dG9ycz48dGl0bGVzPjx0aXRsZT48c3R5bGUgZmFjZT0ibm9ybWFs
IiBmb250PSJkZWZhdWx0IiBzaXplPSIxMDAlIj5BdG1vc3BoZXJpYyBDTzwvc3R5bGU+PHN0eWxl
IGZhY2U9InN1YnNjcmlwdCIgZm9udD0iZGVmYXVsdCIgc2l6ZT0iMTAwJSI+Mjwvc3R5bGU+PHN0
eWxlIGZhY2U9Im5vcm1hbCIgZm9udD0iZGVmYXVsdCIgc2l6ZT0iMTAwJSI+IGVucmljaG1lbnQg
YWZmZWN0cyBwb3RhdG9lczogMi4gVHViZXIgcXVhbGl0eSB0cmFpdHM8L3N0eWxlPjwvdGl0bGU+
PHNlY29uZGFyeS10aXRsZT5FdXIuIEouIEFncm9uLiA8L3NlY29uZGFyeS10aXRsZT48L3RpdGxl
cz48cGVyaW9kaWNhbD48ZnVsbC10aXRsZT5FdXIuIEouIEFncm9uLjwvZnVsbC10aXRsZT48L3Bl
cmlvZGljYWw+PHBhZ2VzPjg1LTk0PC9wYWdlcz48dm9sdW1lPjMwPC92b2x1bWU+PG51bWJlcj4y
PC9udW1iZXI+PGtleXdvcmRzPjxrZXl3b3JkPkNPMiBlbnJpY2htZW50PC9rZXl3b3JkPjxrZXl3
b3JkPk9UQzwva2V5d29yZD48a2V5d29yZD5Tb2xhbnVtIHR1YmVyb3N1bSBMLjwva2V5d29yZD48
a2V5d29yZD5Qb3RhdG88L2tleXdvcmQ+PGtleXdvcmQ+VHViZXIgcXVhbGl0eTwva2V5d29yZD48
L2tleXdvcmRzPjxkYXRlcz48eWVhcj4yMDA5PC95ZWFyPjxwdWItZGF0ZXM+PGRhdGU+Mi8vPC9k
YXRlPjwvcHViLWRhdGVzPjwvZGF0ZXM+PGlzYm4+MTE2MS0wMzAxPC9pc2JuPjx1cmxzPjxyZWxh
dGVkLXVybHM+PHVybD5odHRwOi8vd3d3LnNjaWVuY2VkaXJlY3QuY29tL3NjaWVuY2UvYXJ0aWNs
ZS9waWkvUzExNjEwMzAxMDgwMDA4Nzc8L3VybD48L3JlbGF0ZWQtdXJscz48L3VybHM+PGVsZWN0
cm9uaWMtcmVzb3VyY2UtbnVtPmRvaTogMTAuMTAxNi9qLmVqYS4yMDA4LjA3LjAwNjwvZWxlY3Ry
b25pYy1yZXNvdXJjZS1udW0+PC9yZWNvcmQ+PC9DaXRlPjxDaXRlPjxBdXRob3I+SGVhZ2xlPC9B
dXRob3I+PFllYXI+MjAwMzwvWWVhcj48UmVjTnVtPjExMTA8L1JlY051bT48cmVjb3JkPjxyZWMt
bnVtYmVyPjExMTA8L3JlYy1udW1iZXI+PGZvcmVpZ24ta2V5cz48a2V5IGFwcD0iRU4iIGRiLWlk
PSJhdmR4MjV3cmQwYWQ1Z2VwYXJ4dmVwd2J6ZDlhcHdwejlkc3MiIHRpbWVzdGFtcD0iMTUwODQ1
ODAzOCI+MTExMDwva2V5PjwvZm9yZWlnbi1rZXlzPjxyZWYtdHlwZSBuYW1lPSJKb3VybmFsIEFy
dGljbGUiPjE3PC9yZWYtdHlwZT48Y29udHJpYnV0b3JzPjxhdXRob3JzPjxhdXRob3I+SGVhZ2xl
LCBBLiBTLjwvYXV0aG9yPjxhdXRob3I+TWlsbGVyLCBKLiBFLjwvYXV0aG9yPjxhdXRob3I+UHVy
c2xleSwgVy4gQS48L2F1dGhvcj48L2F1dGhvcnM+PC9jb250cmlidXRvcnM+PHRpdGxlcz48dGl0
bGU+R3Jvd3RoIGFuZCB5aWVsZCByZXNwb25zZXMgb2YgcG90YXRvIHRvIG1peHR1cmVzIG9mIGNh
cmJvbiBkaW94aWRlIGFuZCBvem9uZTwvdGl0bGU+PHNlY29uZGFyeS10aXRsZT5KLiBFbnZpcm9u
LiBRdWFsLjwvc2Vjb25kYXJ5LXRpdGxlPjwvdGl0bGVzPjxwZXJpb2RpY2FsPjxmdWxsLXRpdGxl
PkouIEVudmlyb24uIFF1YWwuPC9mdWxsLXRpdGxlPjwvcGVyaW9kaWNhbD48cGFnZXM+MTYwMy0x
NjEwPC9wYWdlcz48dm9sdW1lPjMyPC92b2x1bWU+PG51bWJlcj41PC9udW1iZXI+PGRhdGVzPjx5
ZWFyPjIwMDM8L3llYXI+PC9kYXRlcz48dXJscz48cmVsYXRlZC11cmxzPjx1cmw+aHR0cDovL2R4
LmRvaS5vcmcvMTAuMjEzNC9qZXEyMDAzLjE2MDM8L3VybD48L3JlbGF0ZWQtdXJscz48L3VybHM+
PGVsZWN0cm9uaWMtcmVzb3VyY2UtbnVtPmRvaTogMTAuMjEzNC9qZXEyMDAzLjE2MDM8L2VsZWN0
cm9uaWMtcmVzb3VyY2UtbnVtPjxsYW5ndWFnZT5FbmdsaXNoPC9sYW5ndWFnZT48L3JlY29yZD48
L0NpdGU+PENpdGU+PEF1dGhvcj5GYW5nbWVpZXI8L0F1dGhvcj48WWVhcj4yMDAyPC9ZZWFyPjxS
ZWNOdW0+MTEwOTwvUmVjTnVtPjxyZWNvcmQ+PHJlYy1udW1iZXI+MTEwOTwvcmVjLW51bWJlcj48
Zm9yZWlnbi1rZXlzPjxrZXkgYXBwPSJFTiIgZGItaWQ9ImF2ZHgyNXdyZDBhZDVnZXBhcnh2ZXB3
YnpkOWFwd3B6OWRzcyIgdGltZXN0YW1wPSIxNTA4NDU3NzQ4Ij4xMTA5PC9rZXk+PC9mb3JlaWdu
LWtleXM+PHJlZi10eXBlIG5hbWU9IkpvdXJuYWwgQXJ0aWNsZSI+MTc8L3JlZi10eXBlPjxjb250
cmlidXRvcnM+PGF1dGhvcnM+PGF1dGhvcj5GYW5nbWVpZXIsIEEuPC9hdXRob3I+PGF1dGhvcj5E
ZSBUZW1tZXJtYW4sIEwuPC9hdXRob3I+PGF1dGhvcj5CbGFjaywgQy48L2F1dGhvcj48YXV0aG9y
PlBlcnNzb24sIEsuPC9hdXRob3I+PGF1dGhvcj5Wb3JuZSwgVi48L2F1dGhvcj48L2F1dGhvcnM+
PC9jb250cmlidXRvcnM+PHRpdGxlcz48dGl0bGU+PHN0eWxlIGZhY2U9Im5vcm1hbCIgZm9udD0i
ZGVmYXVsdCIgc2l6ZT0iMTAwJSI+RWZmZWN0cyBvZiBlbGV2YXRlZCBDTzwvc3R5bGU+PHN0eWxl
IGZhY2U9InN1YnNjcmlwdCIgZm9udD0iZGVmYXVsdCIgc2l6ZT0iMTAwJSI+Mjwvc3R5bGU+PHN0
eWxlIGZhY2U9Im5vcm1hbCIgZm9udD0iZGVmYXVsdCIgc2l6ZT0iMTAwJSI+IGFuZC9vciBvem9u
ZSBvbiBudXRyaWVudCBjb25jZW50cmF0aW9ucyBhbmQgbnV0cmllbnQgdXB0YWtlIG9mIHBvdGF0
b2VzPC9zdHlsZT48L3RpdGxlPjxzZWNvbmRhcnktdGl0bGU+RXVyLiBKLiBBZ3Jvbi4gPC9zZWNv
bmRhcnktdGl0bGU+PC90aXRsZXM+PHBlcmlvZGljYWw+PGZ1bGwtdGl0bGU+RXVyLiBKLiBBZ3Jv
bi48L2Z1bGwtdGl0bGU+PC9wZXJpb2RpY2FsPjxwYWdlcz4zNTMtMzY4PC9wYWdlcz48dm9sdW1l
PjE3PC92b2x1bWU+PG51bWJlcj40PC9udW1iZXI+PGtleXdvcmRzPjxrZXl3b3JkPkNPIGVucmlj
aG1lbnQ8L2tleXdvcmQ+PGtleXdvcmQ+VHJvcG9zcGhlcmljIG96b25lPC9rZXl3b3JkPjxrZXl3
b3JkPk51dHJpZW50czwva2V5d29yZD48a2V5d29yZD5FdXJvcGU8L2tleXdvcmQ+PGtleXdvcmQ+
VHViZXIgcXVhbGl0eTwva2V5d29yZD48L2tleXdvcmRzPjxkYXRlcz48eWVhcj4yMDAyPC95ZWFy
PjxwdWItZGF0ZXM+PGRhdGU+MjAwMi8xMS8wMS88L2RhdGU+PC9wdWItZGF0ZXM+PC9kYXRlcz48
aXNibj4xMTYxLTAzMDE8L2lzYm4+PHVybHM+PHJlbGF0ZWQtdXJscz48dXJsPmh0dHA6Ly93d3cu
c2NpZW5jZWRpcmVjdC5jb20vc2NpZW5jZS9hcnRpY2xlL3BpaS9TMTE2MTAzMDEwMjAwMDcxMDwv
dXJsPjwvcmVsYXRlZC11cmxzPjwvdXJscz48ZWxlY3Ryb25pYy1yZXNvdXJjZS1udW0+ZG9pOiAx
MC4xMDE2L1MxMTYxLTAzMDEoMDIpMDAwNzEtMDwvZWxlY3Ryb25pYy1yZXNvdXJjZS1udW0+PC9y
ZWNvcmQ+PC9DaXRlPjwvRW5kTm90ZT4A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CC3B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hl
YWdsZSBldCBhbC4sIDIwMDM7IEjDtmd5IGFuZCBGYW5nbWVpZXIsIDIwMDkpPC9EaXNwbGF5VGV4
dD48cmVjb3JkPjxyZWMtbnVtYmVyPjY4MDwvcmVjLW51bWJlcj48Zm9yZWlnbi1rZXlzPjxrZXkg
YXBwPSJFTiIgZGItaWQ9ImF2ZHgyNXdyZDBhZDVnZXBhcnh2ZXB3YnpkOWFwd3B6OWRzcyIgdGlt
ZXN0YW1wPSIxNDc0NjEyOTM1Ij42ODA8L2tleT48L2ZvcmVpZ24ta2V5cz48cmVmLXR5cGUgbmFt
ZT0iSm91cm5hbCBBcnRpY2xlIj4xNzwvcmVmLXR5cGU+PGNvbnRyaWJ1dG9ycz48YXV0aG9ycz48
YXV0aG9yPkjDtmd5LCBQLjwvYXV0aG9yPjxhdXRob3I+RmFuZ21laWVyLCBBLjwvYXV0aG9yPjwv
YXV0aG9ycz48L2NvbnRyaWJ1dG9ycz48dGl0bGVzPjx0aXRsZT48c3R5bGUgZmFjZT0ibm9ybWFs
IiBmb250PSJkZWZhdWx0IiBzaXplPSIxMDAlIj5BdG1vc3BoZXJpYyBDTzwvc3R5bGU+PHN0eWxl
IGZhY2U9InN1YnNjcmlwdCIgZm9udD0iZGVmYXVsdCIgc2l6ZT0iMTAwJSI+Mjwvc3R5bGU+PHN0
eWxlIGZhY2U9Im5vcm1hbCIgZm9udD0iZGVmYXVsdCIgc2l6ZT0iMTAwJSI+IGVucmljaG1lbnQg
YWZmZWN0cyBwb3RhdG9lczogMi4gVHViZXIgcXVhbGl0eSB0cmFpdHM8L3N0eWxlPjwvdGl0bGU+
PHNlY29uZGFyeS10aXRsZT5FdXIuIEouIEFncm9uLiA8L3NlY29uZGFyeS10aXRsZT48L3RpdGxl
cz48cGVyaW9kaWNhbD48ZnVsbC10aXRsZT5FdXIuIEouIEFncm9uLjwvZnVsbC10aXRsZT48L3Bl
cmlvZGljYWw+PHBhZ2VzPjg1LTk0PC9wYWdlcz48dm9sdW1lPjMwPC92b2x1bWU+PG51bWJlcj4y
PC9udW1iZXI+PGtleXdvcmRzPjxrZXl3b3JkPkNPMiBlbnJpY2htZW50PC9rZXl3b3JkPjxrZXl3
b3JkPk9UQzwva2V5d29yZD48a2V5d29yZD5Tb2xhbnVtIHR1YmVyb3N1bSBMLjwva2V5d29yZD48
a2V5d29yZD5Qb3RhdG88L2tleXdvcmQ+PGtleXdvcmQ+VHViZXIgcXVhbGl0eTwva2V5d29yZD48
L2tleXdvcmRzPjxkYXRlcz48eWVhcj4yMDA5PC95ZWFyPjxwdWItZGF0ZXM+PGRhdGU+Mi8vPC9k
YXRlPjwvcHViLWRhdGVzPjwvZGF0ZXM+PGlzYm4+MTE2MS0wMzAxPC9pc2JuPjx1cmxzPjxyZWxh
dGVkLXVybHM+PHVybD5odHRwOi8vd3d3LnNjaWVuY2VkaXJlY3QuY29tL3NjaWVuY2UvYXJ0aWNs
ZS9waWkvUzExNjEwMzAxMDgwMDA4Nzc8L3VybD48L3JlbGF0ZWQtdXJscz48L3VybHM+PGVsZWN0
cm9uaWMtcmVzb3VyY2UtbnVtPmRvaTogMTAuMTAxNi9qLmVqYS4yMDA4LjA3LjAwNjwvZWxlY3Ry
b25pYy1yZXNvdXJjZS1udW0+PC9yZWNvcmQ+PC9DaXRlPjxDaXRlPjxBdXRob3I+SGVhZ2xlPC9B
dXRob3I+PFllYXI+MjAwMzwvWWVhcj48UmVjTnVtPjExMTA8L1JlY051bT48cmVjb3JkPjxyZWMt
bnVtYmVyPjExMTA8L3JlYy1udW1iZXI+PGZvcmVpZ24ta2V5cz48a2V5IGFwcD0iRU4iIGRiLWlk
PSJhdmR4MjV3cmQwYWQ1Z2VwYXJ4dmVwd2J6ZDlhcHdwejlkc3MiIHRpbWVzdGFtcD0iMTUwODQ1
ODAzOCI+MTExMDwva2V5PjwvZm9yZWlnbi1rZXlzPjxyZWYtdHlwZSBuYW1lPSJKb3VybmFsIEFy
dGljbGUiPjE3PC9yZWYtdHlwZT48Y29udHJpYnV0b3JzPjxhdXRob3JzPjxhdXRob3I+SGVhZ2xl
LCBBLiBTLjwvYXV0aG9yPjxhdXRob3I+TWlsbGVyLCBKLiBFLjwvYXV0aG9yPjxhdXRob3I+UHVy
c2xleSwgVy4gQS48L2F1dGhvcj48L2F1dGhvcnM+PC9jb250cmlidXRvcnM+PHRpdGxlcz48dGl0
bGU+R3Jvd3RoIGFuZCB5aWVsZCByZXNwb25zZXMgb2YgcG90YXRvIHRvIG1peHR1cmVzIG9mIGNh
cmJvbiBkaW94aWRlIGFuZCBvem9uZTwvdGl0bGU+PHNlY29uZGFyeS10aXRsZT5KLiBFbnZpcm9u
LiBRdWFsLjwvc2Vjb25kYXJ5LXRpdGxlPjwvdGl0bGVzPjxwZXJpb2RpY2FsPjxmdWxsLXRpdGxl
PkouIEVudmlyb24uIFF1YWwuPC9mdWxsLXRpdGxlPjwvcGVyaW9kaWNhbD48cGFnZXM+MTYwMy0x
NjEwPC9wYWdlcz48dm9sdW1lPjMyPC92b2x1bWU+PG51bWJlcj41PC9udW1iZXI+PGRhdGVzPjx5
ZWFyPjIwMDM8L3llYXI+PC9kYXRlcz48dXJscz48cmVsYXRlZC11cmxzPjx1cmw+aHR0cDovL2R4
LmRvaS5vcmcvMTAuMjEzNC9qZXEyMDAzLjE2MDM8L3VybD48L3JlbGF0ZWQtdXJscz48L3VybHM+
PGVsZWN0cm9uaWMtcmVzb3VyY2UtbnVtPmRvaTogMTAuMjEzNC9qZXEyMDAzLjE2MDM8L2VsZWN0
cm9uaWMtcmVzb3VyY2UtbnVtPjxsYW5ndWFnZT5FbmdsaXNoPC9sYW5ndWFnZT48L3JlY29yZD48
L0NpdGU+PENpdGU+PEF1dGhvcj5GYW5nbWVpZXI8L0F1dGhvcj48WWVhcj4yMDAyPC9ZZWFyPjxS
ZWNOdW0+MTEwOTwvUmVjTnVtPjxyZWNvcmQ+PHJlYy1udW1iZXI+MTEwOTwvcmVjLW51bWJlcj48
Zm9yZWlnbi1rZXlzPjxrZXkgYXBwPSJFTiIgZGItaWQ9ImF2ZHgyNXdyZDBhZDVnZXBhcnh2ZXB3
YnpkOWFwd3B6OWRzcyIgdGltZXN0YW1wPSIxNTA4NDU3NzQ4Ij4xMTA5PC9rZXk+PC9mb3JlaWdu
LWtleXM+PHJlZi10eXBlIG5hbWU9IkpvdXJuYWwgQXJ0aWNsZSI+MTc8L3JlZi10eXBlPjxjb250
cmlidXRvcnM+PGF1dGhvcnM+PGF1dGhvcj5GYW5nbWVpZXIsIEEuPC9hdXRob3I+PGF1dGhvcj5E
ZSBUZW1tZXJtYW4sIEwuPC9hdXRob3I+PGF1dGhvcj5CbGFjaywgQy48L2F1dGhvcj48YXV0aG9y
PlBlcnNzb24sIEsuPC9hdXRob3I+PGF1dGhvcj5Wb3JuZSwgVi48L2F1dGhvcj48L2F1dGhvcnM+
PC9jb250cmlidXRvcnM+PHRpdGxlcz48dGl0bGU+PHN0eWxlIGZhY2U9Im5vcm1hbCIgZm9udD0i
ZGVmYXVsdCIgc2l6ZT0iMTAwJSI+RWZmZWN0cyBvZiBlbGV2YXRlZCBDTzwvc3R5bGU+PHN0eWxl
IGZhY2U9InN1YnNjcmlwdCIgZm9udD0iZGVmYXVsdCIgc2l6ZT0iMTAwJSI+Mjwvc3R5bGU+PHN0
eWxlIGZhY2U9Im5vcm1hbCIgZm9udD0iZGVmYXVsdCIgc2l6ZT0iMTAwJSI+IGFuZC9vciBvem9u
ZSBvbiBudXRyaWVudCBjb25jZW50cmF0aW9ucyBhbmQgbnV0cmllbnQgdXB0YWtlIG9mIHBvdGF0
b2VzPC9zdHlsZT48L3RpdGxlPjxzZWNvbmRhcnktdGl0bGU+RXVyLiBKLiBBZ3Jvbi4gPC9zZWNv
bmRhcnktdGl0bGU+PC90aXRsZXM+PHBlcmlvZGljYWw+PGZ1bGwtdGl0bGU+RXVyLiBKLiBBZ3Jv
bi48L2Z1bGwtdGl0bGU+PC9wZXJpb2RpY2FsPjxwYWdlcz4zNTMtMzY4PC9wYWdlcz48dm9sdW1l
PjE3PC92b2x1bWU+PG51bWJlcj40PC9udW1iZXI+PGtleXdvcmRzPjxrZXl3b3JkPkNPIGVucmlj
aG1lbnQ8L2tleXdvcmQ+PGtleXdvcmQ+VHJvcG9zcGhlcmljIG96b25lPC9rZXl3b3JkPjxrZXl3
b3JkPk51dHJpZW50czwva2V5d29yZD48a2V5d29yZD5FdXJvcGU8L2tleXdvcmQ+PGtleXdvcmQ+
VHViZXIgcXVhbGl0eTwva2V5d29yZD48L2tleXdvcmRzPjxkYXRlcz48eWVhcj4yMDAyPC95ZWFy
PjxwdWItZGF0ZXM+PGRhdGU+MjAwMi8xMS8wMS88L2RhdGU+PC9wdWItZGF0ZXM+PC9kYXRlcz48
aXNibj4xMTYxLTAzMDE8L2lzYm4+PHVybHM+PHJlbGF0ZWQtdXJscz48dXJsPmh0dHA6Ly93d3cu
c2NpZW5jZWRpcmVjdC5jb20vc2NpZW5jZS9hcnRpY2xlL3BpaS9TMTE2MTAzMDEwMjAwMDcxMDwv
dXJsPjwvcmVsYXRlZC11cmxzPjwvdXJscz48ZWxlY3Ryb25pYy1yZXNvdXJjZS1udW0+ZG9pOiAx
MC4xMDE2L1MxMTYxLTAzMDEoMDIpMDAwNzEtMDwvZWxlY3Ryb25pYy1yZXNvdXJjZS1udW0+PC9y
ZWNvcmQ+PC9DaXRlPjwvRW5kTm90ZT4A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CC3B5D">
              <w:rPr>
                <w:sz w:val="22"/>
                <w:szCs w:val="22"/>
                <w:lang w:val="en-AU"/>
              </w:rPr>
            </w:r>
            <w:r w:rsidR="00CC3B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Fangmeier et al., 2002; Heagle et al., 2003; Högy and Fangmeier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aGVlbGVyPC9BdXRob3I+PFllYXI+MTk5NzwvWWVhcj48
UmVjTnVtPjEwOTA8L1JlY051bT48RGlzcGxheVRleHQ+KEJlaGJvdWRpYW4gYW5kIFRvZCwgMTk5
NTsgV2hlZWxlciBldCBhbC4sIDE5OTcpPC9EaXNwbGF5VGV4dD48cmVjb3JkPjxyZWMtbnVtYmVy
PjEwOTA8L3JlYy1udW1iZXI+PGZvcmVpZ24ta2V5cz48a2V5IGFwcD0iRU4iIGRiLWlkPSJhdmR4
MjV3cmQwYWQ1Z2VwYXJ4dmVwd2J6ZDlhcHdwejlkc3MiIHRpbWVzdGFtcD0iMTUwODI4OTEyOSI+
MTA5MDwva2V5PjwvZm9yZWlnbi1rZXlzPjxyZWYtdHlwZSBuYW1lPSJKb3VybmFsIEFydGljbGUi
PjE3PC9yZWYtdHlwZT48Y29udHJpYnV0b3JzPjxhdXRob3JzPjxhdXRob3I+V2hlZWxlciwgUi4g
TS48L2F1dGhvcj48YXV0aG9yPk1hY2tvd2lhaywgQy4gTC48L2F1dGhvcj48YXV0aG9yPlN0dXR0
ZSwgRy4gVy48L2F1dGhvcj48YXV0aG9yPllvcmlvLCBOLiBDLjwvYXV0aG9yPjxhdXRob3I+QmVy
cnksIFcuIEwuPC9hdXRob3I+PC9hdXRob3JzPjwvY29udHJpYnV0b3JzPjx0aXRsZXM+PHRpdGxl
PkVmZmVjdCBvZiBlbGV2YXRlZCBjYXJib24gZGlveGlkZSBvbiBudXRyaXRpb25hbCBxdWFsaXR5
IG9mIHRvbWF0bzwvdGl0bGU+PHNlY29uZGFyeS10aXRsZT5BZHYuIFNwYWNlIFJlcy48L3NlY29u
ZGFyeS10aXRsZT48L3RpdGxlcz48cGVyaW9kaWNhbD48ZnVsbC10aXRsZT5BZHYuIFNwYWNlIFJl
cy48L2Z1bGwtdGl0bGU+PC9wZXJpb2RpY2FsPjxwYWdlcz4xOTc1LTE5Nzg8L3BhZ2VzPjx2b2x1
bWU+MjA8L3ZvbHVtZT48bnVtYmVyPjEwPC9udW1iZXI+PGRhdGVzPjx5ZWFyPjE5OTc8L3llYXI+
PHB1Yi1kYXRlcz48ZGF0ZT4xOTk3LzAxLzAxLzwvZGF0ZT48L3B1Yi1kYXRlcz48L2RhdGVzPjxp
c2JuPjAyNzMtMTE3NzwvaXNibj48dXJscz48cmVsYXRlZC11cmxzPjx1cmw+aHR0cDovL3d3dy5z
Y2llbmNlZGlyZWN0LmNvbS9zY2llbmNlL2FydGljbGUvcGlpL1MwMjczMTE3Nzk3MDAyNjM5PC91
cmw+PC9yZWxhdGVkLXVybHM+PC91cmxzPjxlbGVjdHJvbmljLXJlc291cmNlLW51bT5kb2k6IDEw
LjEwMTYvUzAyNzMtMTE3Nyg5NykwMDI2My05PC9lbGVjdHJvbmljLXJlc291cmNlLW51bT48L3Jl
Y29yZD48L0NpdGU+PENpdGU+PEF1dGhvcj5CZWhib3VkaWFuPC9BdXRob3I+PFllYXI+MTk5NTwv
WWVhcj48UmVjTnVtPjEwNzg8L1JlY051bT48cmVjb3JkPjxyZWMtbnVtYmVyPjEwNzg8L3JlYy1u
dW1iZXI+PGZvcmVpZ24ta2V5cz48a2V5IGFwcD0iRU4iIGRiLWlkPSJhdmR4MjV3cmQwYWQ1Z2Vw
YXJ4dmVwd2J6ZDlhcHdwejlkc3MiIHRpbWVzdGFtcD0iMTUwODI4MDAxOSI+MTA3ODwva2V5Pjwv
Zm9yZWlnbi1rZXlzPjxyZWYtdHlwZSBuYW1lPSJKb3VybmFsIEFydGljbGUiPjE3PC9yZWYtdHlw
ZT48Y29udHJpYnV0b3JzPjxhdXRob3JzPjxhdXRob3I+QmVoYm91ZGlhbiwgTS4gSG9zc2Vpbjwv
YXV0aG9yPjxhdXRob3I+VG9kLCBDb2xpbjwvYXV0aG9yPjwvYXV0aG9ycz48L2NvbnRyaWJ1dG9y
cz48dGl0bGVzPjx0aXRsZT5Qb3N0aGFydmVzdCBhdHRyaWJ1dGVzIG9mIGBWaXJvc2EmYXBvczsg
dG9tYXRvIGZydWl0IHByb2R1Y2VkIGluIGFuIGVucmljaGVkIGNhcmJvbiBkaW94aWRlIGVudmly
b25tZW50PC90aXRsZT48c2Vjb25kYXJ5LXRpdGxlPkhvcnRTY2k8L3NlY29uZGFyeS10aXRsZT48
L3RpdGxlcz48cGVyaW9kaWNhbD48ZnVsbC10aXRsZT5Ib3J0U2NpPC9mdWxsLXRpdGxlPjwvcGVy
aW9kaWNhbD48cGFnZXM+NDkwLTQ5MTwvcGFnZXM+PHZvbHVtZT4zMDwvdm9sdW1lPjxudW1iZXI+
MzwvbnVtYmVyPjxkYXRlcz48eWVhcj4xOTk1PC95ZWFyPjxwdWItZGF0ZXM+PGRhdGU+SnVuZSAx
LCAxOTk1PC9kYXRlPjwvcHViLWRhdGVzPjwvZGF0ZXM+PHVybHM+PHJlbGF0ZWQtdXJscz48dXJs
Pmh0dHA6Ly9ob3J0c2NpLmFzaHNwdWJsaWNhdGlvbnMub3JnL2NvbnRlbnQvMzAvMy80OTAuYWJz
dHJhY3Q8L3VybD48L3JlbGF0ZWQtdXJscz48L3VybHM+PC9yZWNvcmQ+PC9DaXRlPjwvRW5kTm90
ZT5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XaGVlbGVyPC9BdXRob3I+PFllYXI+MTk5NzwvWWVhcj48
UmVjTnVtPjEwOTA8L1JlY051bT48RGlzcGxheVRleHQ+KEJlaGJvdWRpYW4gYW5kIFRvZCwgMTk5
NTsgV2hlZWxlciBldCBhbC4sIDE5OTcpPC9EaXNwbGF5VGV4dD48cmVjb3JkPjxyZWMtbnVtYmVy
PjEwOTA8L3JlYy1udW1iZXI+PGZvcmVpZ24ta2V5cz48a2V5IGFwcD0iRU4iIGRiLWlkPSJhdmR4
MjV3cmQwYWQ1Z2VwYXJ4dmVwd2J6ZDlhcHdwejlkc3MiIHRpbWVzdGFtcD0iMTUwODI4OTEyOSI+
MTA5MDwva2V5PjwvZm9yZWlnbi1rZXlzPjxyZWYtdHlwZSBuYW1lPSJKb3VybmFsIEFydGljbGUi
PjE3PC9yZWYtdHlwZT48Y29udHJpYnV0b3JzPjxhdXRob3JzPjxhdXRob3I+V2hlZWxlciwgUi4g
TS48L2F1dGhvcj48YXV0aG9yPk1hY2tvd2lhaywgQy4gTC48L2F1dGhvcj48YXV0aG9yPlN0dXR0
ZSwgRy4gVy48L2F1dGhvcj48YXV0aG9yPllvcmlvLCBOLiBDLjwvYXV0aG9yPjxhdXRob3I+QmVy
cnksIFcuIEwuPC9hdXRob3I+PC9hdXRob3JzPjwvY29udHJpYnV0b3JzPjx0aXRsZXM+PHRpdGxl
PkVmZmVjdCBvZiBlbGV2YXRlZCBjYXJib24gZGlveGlkZSBvbiBudXRyaXRpb25hbCBxdWFsaXR5
IG9mIHRvbWF0bzwvdGl0bGU+PHNlY29uZGFyeS10aXRsZT5BZHYuIFNwYWNlIFJlcy48L3NlY29u
ZGFyeS10aXRsZT48L3RpdGxlcz48cGVyaW9kaWNhbD48ZnVsbC10aXRsZT5BZHYuIFNwYWNlIFJl
cy48L2Z1bGwtdGl0bGU+PC9wZXJpb2RpY2FsPjxwYWdlcz4xOTc1LTE5Nzg8L3BhZ2VzPjx2b2x1
bWU+MjA8L3ZvbHVtZT48bnVtYmVyPjEwPC9udW1iZXI+PGRhdGVzPjx5ZWFyPjE5OTc8L3llYXI+
PHB1Yi1kYXRlcz48ZGF0ZT4xOTk3LzAxLzAxLzwvZGF0ZT48L3B1Yi1kYXRlcz48L2RhdGVzPjxp
c2JuPjAyNzMtMTE3NzwvaXNibj48dXJscz48cmVsYXRlZC11cmxzPjx1cmw+aHR0cDovL3d3dy5z
Y2llbmNlZGlyZWN0LmNvbS9zY2llbmNlL2FydGljbGUvcGlpL1MwMjczMTE3Nzk3MDAyNjM5PC91
cmw+PC9yZWxhdGVkLXVybHM+PC91cmxzPjxlbGVjdHJvbmljLXJlc291cmNlLW51bT5kb2k6IDEw
LjEwMTYvUzAyNzMtMTE3Nyg5NykwMDI2My05PC9lbGVjdHJvbmljLXJlc291cmNlLW51bT48L3Jl
Y29yZD48L0NpdGU+PENpdGU+PEF1dGhvcj5CZWhib3VkaWFuPC9BdXRob3I+PFllYXI+MTk5NTwv
WWVhcj48UmVjTnVtPjEwNzg8L1JlY051bT48cmVjb3JkPjxyZWMtbnVtYmVyPjEwNzg8L3JlYy1u
dW1iZXI+PGZvcmVpZ24ta2V5cz48a2V5IGFwcD0iRU4iIGRiLWlkPSJhdmR4MjV3cmQwYWQ1Z2Vw
YXJ4dmVwd2J6ZDlhcHdwejlkc3MiIHRpbWVzdGFtcD0iMTUwODI4MDAxOSI+MTA3ODwva2V5Pjwv
Zm9yZWlnbi1rZXlzPjxyZWYtdHlwZSBuYW1lPSJKb3VybmFsIEFydGljbGUiPjE3PC9yZWYtdHlw
ZT48Y29udHJpYnV0b3JzPjxhdXRob3JzPjxhdXRob3I+QmVoYm91ZGlhbiwgTS4gSG9zc2Vpbjwv
YXV0aG9yPjxhdXRob3I+VG9kLCBDb2xpbjwvYXV0aG9yPjwvYXV0aG9ycz48L2NvbnRyaWJ1dG9y
cz48dGl0bGVzPjx0aXRsZT5Qb3N0aGFydmVzdCBhdHRyaWJ1dGVzIG9mIGBWaXJvc2EmYXBvczsg
dG9tYXRvIGZydWl0IHByb2R1Y2VkIGluIGFuIGVucmljaGVkIGNhcmJvbiBkaW94aWRlIGVudmly
b25tZW50PC90aXRsZT48c2Vjb25kYXJ5LXRpdGxlPkhvcnRTY2k8L3NlY29uZGFyeS10aXRsZT48
L3RpdGxlcz48cGVyaW9kaWNhbD48ZnVsbC10aXRsZT5Ib3J0U2NpPC9mdWxsLXRpdGxlPjwvcGVy
aW9kaWNhbD48cGFnZXM+NDkwLTQ5MTwvcGFnZXM+PHZvbHVtZT4zMDwvdm9sdW1lPjxudW1iZXI+
MzwvbnVtYmVyPjxkYXRlcz48eWVhcj4xOTk1PC95ZWFyPjxwdWItZGF0ZXM+PGRhdGU+SnVuZSAx
LCAxOTk1PC9kYXRlPjwvcHViLWRhdGVzPjwvZGF0ZXM+PHVybHM+PHJlbGF0ZWQtdXJscz48dXJs
Pmh0dHA6Ly9ob3J0c2NpLmFzaHNwdWJsaWNhdGlvbnMub3JnL2NvbnRlbnQvMzAvMy80OTAuYWJz
dHJhY3Q8L3VybD48L3JlbGF0ZWQtdXJscz48L3VybHM+PC9yZWNvcmQ+PC9DaXRlPjwvRW5kTm90
ZT5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hboudian and Tod, 1995; Wheeler et al., 199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78B26C46" w14:textId="77777777" w:rsidTr="00163B19">
        <w:tc>
          <w:tcPr>
            <w:tcW w:w="1266" w:type="dxa"/>
          </w:tcPr>
          <w:p w14:paraId="74F41E3B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5438AAC1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1CFB888E" w14:textId="0683EDF6" w:rsidR="008806B7" w:rsidRPr="00DB375D" w:rsidRDefault="008806B7" w:rsidP="00555B80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f</w:t>
            </w:r>
            <w:r w:rsidRPr="00DB375D">
              <w:rPr>
                <w:sz w:val="22"/>
                <w:szCs w:val="22"/>
                <w:lang w:val="en-AU"/>
              </w:rPr>
              <w:t>enugreek</w:t>
            </w:r>
            <w:r w:rsidR="00555B80">
              <w:rPr>
                <w:sz w:val="22"/>
                <w:szCs w:val="22"/>
                <w:lang w:val="en-AU"/>
              </w:rPr>
              <w:t xml:space="preserve"> and spinach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ain&lt;/Author&gt;&lt;Year&gt;2007&lt;/Year&gt;&lt;RecNum&gt;1089&lt;/RecNum&gt;&lt;DisplayText&gt;(Jain et al., 2007)&lt;/DisplayText&gt;&lt;record&gt;&lt;rec-number&gt;1089&lt;/rec-number&gt;&lt;foreign-keys&gt;&lt;key app="EN" db-id="avdx25wrd0ad5geparxvepwbzd9apwpz9dss" timestamp="1508288671"&gt;1089&lt;/key&gt;&lt;/foreign-keys&gt;&lt;ref-type name="Journal Article"&gt;17&lt;/ref-type&gt;&lt;contributors&gt;&lt;authors&gt;&lt;author&gt;Jain, V.&lt;/author&gt;&lt;author&gt;Pal, M.&lt;/author&gt;&lt;author&gt;Raj, A.&lt;/author&gt;&lt;author&gt;Khetarpal, S.&lt;/author&gt;&lt;/authors&gt;&lt;/contributors&gt;&lt;titles&gt;&lt;title&gt;Photosynthesis and nutrient composition of spinach and fenugreek grown under elevated carbon dioxide concentration&lt;/title&gt;&lt;secondary-title&gt;Biol. Plant. &lt;/secondary-title&gt;&lt;/titles&gt;&lt;periodical&gt;&lt;full-title&gt;Biol. Plant.&lt;/full-title&gt;&lt;/periodical&gt;&lt;pages&gt;559-562&lt;/pages&gt;&lt;volume&gt;51&lt;/volume&gt;&lt;number&gt;3&lt;/number&gt;&lt;dates&gt;&lt;year&gt;2007&lt;/year&gt;&lt;pub-dates&gt;&lt;date&gt;2007/09/01&lt;/date&gt;&lt;/pub-dates&gt;&lt;/dates&gt;&lt;isbn&gt;1573-8264&lt;/isbn&gt;&lt;urls&gt;&lt;related-urls&gt;&lt;url&gt;https://doi.org/10.1007/s10535-007-0122-9&lt;/url&gt;&lt;/related-urls&gt;&lt;/urls&gt;&lt;electronic-resource-num&gt;doi: 10.1007/s10535-007-0122-9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ain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radish and turnip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="00555B80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776362E8" w14:textId="77777777" w:rsidTr="00163B19">
        <w:tc>
          <w:tcPr>
            <w:tcW w:w="1266" w:type="dxa"/>
          </w:tcPr>
          <w:p w14:paraId="6FF0BE93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S</w:t>
            </w:r>
          </w:p>
        </w:tc>
        <w:tc>
          <w:tcPr>
            <w:tcW w:w="881" w:type="dxa"/>
          </w:tcPr>
          <w:p w14:paraId="01CC0511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0AEB13CD" w14:textId="52BB3DD1" w:rsidR="008806B7" w:rsidRPr="00DB375D" w:rsidRDefault="008806B7" w:rsidP="006A79B0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B</w:t>
            </w:r>
            <w:r w:rsidRPr="00DB375D">
              <w:rPr>
                <w:sz w:val="22"/>
                <w:szCs w:val="22"/>
                <w:lang w:val="en-AU"/>
              </w:rPr>
              <w:t>roccoli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Schonhof&lt;/Author&gt;&lt;Year&gt;2007&lt;/Year&gt;&lt;RecNum&gt;1115&lt;/RecNum&gt;&lt;DisplayText&gt;(Schonhof et al., 2007)&lt;/DisplayText&gt;&lt;record&gt;&lt;rec-number&gt;1115&lt;/rec-number&gt;&lt;foreign-keys&gt;&lt;key app="EN" db-id="avdx25wrd0ad5geparxvepwbzd9apwpz9dss" timestamp="1508476171"&gt;1115&lt;/key&gt;&lt;/foreign-keys&gt;&lt;ref-type name="Journal Article"&gt;17&lt;/ref-type&gt;&lt;contributors&gt;&lt;authors&gt;&lt;author&gt;Schonhof, I.&lt;/author&gt;&lt;author&gt;Kläring, H. P.&lt;/author&gt;&lt;author&gt;Krumbein, A.&lt;/author&gt;&lt;author&gt;Schreiner, M.&lt;/author&gt;&lt;/authors&gt;&lt;/contributors&gt;&lt;titles&gt;&lt;title&gt;&lt;style face="normal" font="default" size="100%"&gt;Interaction between atmospheric CO&lt;/style&gt;&lt;style face="subscript" font="default" size="100%"&gt;2&lt;/style&gt;&lt;style face="normal" font="default" size="100%"&gt; and glucosinolates in Broccoli&lt;/style&gt;&lt;/title&gt;&lt;secondary-title&gt;J. Chem. Ecol&lt;/secondary-title&gt;&lt;/titles&gt;&lt;periodical&gt;&lt;full-title&gt;J. Chem. Ecol&lt;/full-title&gt;&lt;/periodical&gt;&lt;pages&gt;105-114&lt;/pages&gt;&lt;volume&gt;33&lt;/volume&gt;&lt;number&gt;1&lt;/number&gt;&lt;dates&gt;&lt;year&gt;2007&lt;/year&gt;&lt;pub-dates&gt;&lt;date&gt;2007/01/01&lt;/date&gt;&lt;/pub-dates&gt;&lt;/dates&gt;&lt;isbn&gt;1573-1561&lt;/isbn&gt;&lt;urls&gt;&lt;related-urls&gt;&lt;url&gt;https://doi.org/10.1007/s10886-006-9202-0&lt;/url&gt;&lt;/related-urls&gt;&lt;/urls&gt;&lt;electronic-resource-num&gt;doi: 10.1007/s10886-006-9202-0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chonhof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</w:t>
            </w:r>
            <w:r>
              <w:rPr>
                <w:sz w:val="22"/>
                <w:szCs w:val="22"/>
                <w:lang w:val="en-AU"/>
              </w:rPr>
              <w:t xml:space="preserve"> and turnip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ögy&lt;/Author&gt;&lt;Year&gt;2009&lt;/Year&gt;&lt;RecNum&gt;680&lt;/RecNum&gt;&lt;DisplayText&gt;(Högy and Fangmeier, 2009)&lt;/DisplayText&gt;&lt;record&gt;&lt;rec-number&gt;680&lt;/rec-number&gt;&lt;foreign-keys&gt;&lt;key app="EN" db-id="avdx25wrd0ad5geparxvepwbzd9apwpz9dss" timestamp="1474612935"&gt;680&lt;/key&gt;&lt;/foreign-keys&gt;&lt;ref-type name="Journal Article"&gt;17&lt;/ref-type&gt;&lt;contributors&gt;&lt;authors&gt;&lt;author&gt;Högy, P.&lt;/author&gt;&lt;author&gt;Fangmeier, A.&lt;/author&gt;&lt;/authors&gt;&lt;/contributors&gt;&lt;titles&gt;&lt;title&gt;&lt;style face="normal" font="default" size="100%"&gt;Atmospheric CO&lt;/style&gt;&lt;style face="subscript" font="default" size="100%"&gt;2&lt;/style&gt;&lt;style face="normal" font="default" size="100%"&gt; enrichment affects potatoes: 2. Tuber quality traits&lt;/style&gt;&lt;/title&gt;&lt;secondary-title&gt;Eur. J. Agron. &lt;/secondary-title&gt;&lt;/titles&gt;&lt;periodical&gt;&lt;full-title&gt;Eur. J. Agron.&lt;/full-title&gt;&lt;/periodical&gt;&lt;pages&gt;85-94&lt;/pages&gt;&lt;volume&gt;30&lt;/volume&gt;&lt;number&gt;2&lt;/number&gt;&lt;keywords&gt;&lt;keyword&gt;CO2 enrichment&lt;/keyword&gt;&lt;keyword&gt;OTC&lt;/keyword&gt;&lt;keyword&gt;Solanum tuberosum L.&lt;/keyword&gt;&lt;keyword&gt;Potato&lt;/keyword&gt;&lt;keyword&gt;Tuber quality&lt;/keyword&gt;&lt;/keywords&gt;&lt;dates&gt;&lt;year&gt;2009&lt;/year&gt;&lt;pub-dates&gt;&lt;date&gt;2//&lt;/date&gt;&lt;/pub-dates&gt;&lt;/dates&gt;&lt;isbn&gt;1161-0301&lt;/isbn&gt;&lt;urls&gt;&lt;related-urls&gt;&lt;url&gt;http://www.sciencedirect.com/science/article/pii/S1161030108000877&lt;/url&gt;&lt;/related-urls&gt;&lt;/urls&gt;&lt;electronic-resource-num&gt;doi: 10.1016/j.eja.2008.07.006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ögy and Fangmeier, 2009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LaGFuPC9BdXRob3I+PFllYXI+MjAxMzwvWWVhcj48UmVj
TnVtPjEwNzU8L1JlY051bT48RGlzcGxheVRleHQ+KEJlaGJvdWRpYW4gYW5kIFRvZCwgMTk5NTsg
S2hhbiBldCBhbC4sIDIwMTMpPC9EaXNwbGF5VGV4dD48cmVjb3JkPjxyZWMtbnVtYmVyPjEwNzU8
L3JlYy1udW1iZXI+PGZvcmVpZ24ta2V5cz48a2V5IGFwcD0iRU4iIGRiLWlkPSJhdmR4MjV3cmQw
YWQ1Z2VwYXJ4dmVwd2J6ZDlhcHdwejlkc3MiIHRpbWVzdGFtcD0iMTUwODIzMDIxMiI+MTA3NTwv
a2V5PjwvZm9yZWlnbi1rZXlzPjxyZWYtdHlwZSBuYW1lPSJKb3VybmFsIEFydGljbGUiPjE3PC9y
ZWYtdHlwZT48Y29udHJpYnV0b3JzPjxhdXRob3JzPjxhdXRob3I+S2hhbiwgSWtodGlhcjwvYXV0
aG9yPjxhdXRob3I+QXphbSwgQW5kYWxlZWI8L2F1dGhvcj48YXV0aG9yPk1haG1vb2QsIEFiaWQ8
L2F1dGhvcj48L2F1dGhvcnM+PC9jb250cmlidXRvcnM+PHRpdGxlcz48dGl0bGU+PHN0eWxlIGZh
Y2U9Im5vcm1hbCIgZm9udD0iZGVmYXVsdCIgc2l6ZT0iMTAwJSI+VGhlIGltcGFjdCBvZiBlbmhh
bmNlZCBhdG1vc3BoZXJpYyBjYXJib24gZGlveGlkZSBvbiB5aWVsZCwgcHJveGltYXRlIGNvbXBv
c2l0aW9uLCBlbGVtZW50YWwgY29uY2VudHJhdGlvbiwgZmF0dHkgYWNpZCBhbmQgdml0YW1pbiBD
IGNvbnRlbnRzIG9mIHRvbWF0byAoPC9zdHlsZT48c3R5bGUgZmFjZT0iaXRhbGljIiBmb250PSJk
ZWZhdWx0IiBzaXplPSIxMDAlIj5MeWNvcGVyc2ljb24gZXNjdWxlbnR1bTwvc3R5bGU+PHN0eWxl
IGZhY2U9Im5vcm1hbCIgZm9udD0iZGVmYXVsdCIgc2l6ZT0iMTAwJSI+KTwvc3R5bGU+PC90aXRs
ZT48c2Vjb25kYXJ5LXRpdGxlPkVudmlyb24uIE1vbml0LiBBc3Nlc3MuPC9zZWNvbmRhcnktdGl0
bGU+PC90aXRsZXM+PHBlcmlvZGljYWw+PGZ1bGwtdGl0bGU+RW52aXJvbi4gTW9uaXQuIEFzc2Vz
cy48L2Z1bGwtdGl0bGU+PC9wZXJpb2RpY2FsPjxwYWdlcz4yMDUtMjE0PC9wYWdlcz48dm9sdW1l
PjE4NTwvdm9sdW1lPjxudW1iZXI+MTwvbnVtYmVyPjxkYXRlcz48eWVhcj4yMDEzPC95ZWFyPjxw
dWItZGF0ZXM+PGRhdGU+MjAxMy8wMS8wMTwvZGF0ZT48L3B1Yi1kYXRlcz48L2RhdGVzPjxpc2Ju
PjE1NzMtMjk1OTwvaXNibj48dXJscz48cmVsYXRlZC11cmxzPjx1cmw+aHR0cHM6Ly9kb2kub3Jn
LzEwLjEwMDcvczEwNjYxLTAxMi0yNTQ0LXg8L3VybD48L3JlbGF0ZWQtdXJscz48L3VybHM+PGVs
ZWN0cm9uaWMtcmVzb3VyY2UtbnVtPmRvaTogMTAuMTAwNy9zMTA2NjEtMDEyLTI1NDQteDwvZWxl
Y3Ryb25pYy1yZXNvdXJjZS1udW0+PC9yZWNvcmQ+PC9DaXRlPjxDaXRlPjxBdXRob3I+QmVoYm91
ZGlhbjwvQXV0aG9yPjxZZWFyPjE5OTU8L1llYXI+PFJlY051bT4xMDc4PC9SZWNOdW0+PHJlY29y
ZD48cmVjLW51bWJlcj4xMDc4PC9yZWMtbnVtYmVyPjxmb3JlaWduLWtleXM+PGtleSBhcHA9IkVO
IiBkYi1pZD0iYXZkeDI1d3JkMGFkNWdlcGFyeHZlcHdiemQ5YXB3cHo5ZHNzIiB0aW1lc3RhbXA9
IjE1MDgyODAwMTkiPjEwNzg8L2tleT48L2ZvcmVpZ24ta2V5cz48cmVmLXR5cGUgbmFtZT0iSm91
cm5hbCBBcnRpY2xlIj4xNzwvcmVmLXR5cGU+PGNvbnRyaWJ1dG9ycz48YXV0aG9ycz48YXV0aG9y
PkJlaGJvdWRpYW4sIE0uIEhvc3NlaW48L2F1dGhvcj48YXV0aG9yPlRvZCwgQ29saW48L2F1dGhv
cj48L2F1dGhvcnM+PC9jb250cmlidXRvcnM+PHRpdGxlcz48dGl0bGU+UG9zdGhhcnZlc3QgYXR0
cmlidXRlcyBvZiBgVmlyb3NhJmFwb3M7IHRvbWF0byBmcnVpdCBwcm9kdWNlZCBpbiBhbiBlbnJp
Y2hlZCBjYXJib24gZGlveGlkZSBlbnZpcm9ubWVudDwvdGl0bGU+PHNlY29uZGFyeS10aXRsZT5I
b3J0U2NpPC9zZWNvbmRhcnktdGl0bGU+PC90aXRsZXM+PHBlcmlvZGljYWw+PGZ1bGwtdGl0bGU+
SG9ydFNjaTwvZnVsbC10aXRsZT48L3BlcmlvZGljYWw+PHBhZ2VzPjQ5MC00OTE8L3BhZ2VzPjx2
b2x1bWU+MzA8L3ZvbHVtZT48bnVtYmVyPjM8L251bWJlcj48ZGF0ZXM+PHllYXI+MTk5NTwveWVh
cj48cHViLWRhdGVzPjxkYXRlPkp1bmUgMSwgMTk5NTwvZGF0ZT48L3B1Yi1kYXRlcz48L2RhdGVz
Pjx1cmxzPjxyZWxhdGVkLXVybHM+PHVybD5odHRwOi8vaG9ydHNjaS5hc2hzcHVibGljYXRpb25z
Lm9yZy9jb250ZW50LzMwLzMvNDkwLmFic3RyYWN0PC91cmw+PC9yZWxhdGVkLXVybHM+PC91cmxz
PjwvcmVjb3JkPjwvQ2l0ZT48L0VuZE5v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LaGFuPC9BdXRob3I+PFllYXI+MjAxMzwvWWVhcj48UmVj
TnVtPjEwNzU8L1JlY051bT48RGlzcGxheVRleHQ+KEJlaGJvdWRpYW4gYW5kIFRvZCwgMTk5NTsg
S2hhbiBldCBhbC4sIDIwMTMpPC9EaXNwbGF5VGV4dD48cmVjb3JkPjxyZWMtbnVtYmVyPjEwNzU8
L3JlYy1udW1iZXI+PGZvcmVpZ24ta2V5cz48a2V5IGFwcD0iRU4iIGRiLWlkPSJhdmR4MjV3cmQw
YWQ1Z2VwYXJ4dmVwd2J6ZDlhcHdwejlkc3MiIHRpbWVzdGFtcD0iMTUwODIzMDIxMiI+MTA3NTwv
a2V5PjwvZm9yZWlnbi1rZXlzPjxyZWYtdHlwZSBuYW1lPSJKb3VybmFsIEFydGljbGUiPjE3PC9y
ZWYtdHlwZT48Y29udHJpYnV0b3JzPjxhdXRob3JzPjxhdXRob3I+S2hhbiwgSWtodGlhcjwvYXV0
aG9yPjxhdXRob3I+QXphbSwgQW5kYWxlZWI8L2F1dGhvcj48YXV0aG9yPk1haG1vb2QsIEFiaWQ8
L2F1dGhvcj48L2F1dGhvcnM+PC9jb250cmlidXRvcnM+PHRpdGxlcz48dGl0bGU+PHN0eWxlIGZh
Y2U9Im5vcm1hbCIgZm9udD0iZGVmYXVsdCIgc2l6ZT0iMTAwJSI+VGhlIGltcGFjdCBvZiBlbmhh
bmNlZCBhdG1vc3BoZXJpYyBjYXJib24gZGlveGlkZSBvbiB5aWVsZCwgcHJveGltYXRlIGNvbXBv
c2l0aW9uLCBlbGVtZW50YWwgY29uY2VudHJhdGlvbiwgZmF0dHkgYWNpZCBhbmQgdml0YW1pbiBD
IGNvbnRlbnRzIG9mIHRvbWF0byAoPC9zdHlsZT48c3R5bGUgZmFjZT0iaXRhbGljIiBmb250PSJk
ZWZhdWx0IiBzaXplPSIxMDAlIj5MeWNvcGVyc2ljb24gZXNjdWxlbnR1bTwvc3R5bGU+PHN0eWxl
IGZhY2U9Im5vcm1hbCIgZm9udD0iZGVmYXVsdCIgc2l6ZT0iMTAwJSI+KTwvc3R5bGU+PC90aXRs
ZT48c2Vjb25kYXJ5LXRpdGxlPkVudmlyb24uIE1vbml0LiBBc3Nlc3MuPC9zZWNvbmRhcnktdGl0
bGU+PC90aXRsZXM+PHBlcmlvZGljYWw+PGZ1bGwtdGl0bGU+RW52aXJvbi4gTW9uaXQuIEFzc2Vz
cy48L2Z1bGwtdGl0bGU+PC9wZXJpb2RpY2FsPjxwYWdlcz4yMDUtMjE0PC9wYWdlcz48dm9sdW1l
PjE4NTwvdm9sdW1lPjxudW1iZXI+MTwvbnVtYmVyPjxkYXRlcz48eWVhcj4yMDEzPC95ZWFyPjxw
dWItZGF0ZXM+PGRhdGU+MjAxMy8wMS8wMTwvZGF0ZT48L3B1Yi1kYXRlcz48L2RhdGVzPjxpc2Ju
PjE1NzMtMjk1OTwvaXNibj48dXJscz48cmVsYXRlZC11cmxzPjx1cmw+aHR0cHM6Ly9kb2kub3Jn
LzEwLjEwMDcvczEwNjYxLTAxMi0yNTQ0LXg8L3VybD48L3JlbGF0ZWQtdXJscz48L3VybHM+PGVs
ZWN0cm9uaWMtcmVzb3VyY2UtbnVtPmRvaTogMTAuMTAwNy9zMTA2NjEtMDEyLTI1NDQteDwvZWxl
Y3Ryb25pYy1yZXNvdXJjZS1udW0+PC9yZWNvcmQ+PC9DaXRlPjxDaXRlPjxBdXRob3I+QmVoYm91
ZGlhbjwvQXV0aG9yPjxZZWFyPjE5OTU8L1llYXI+PFJlY051bT4xMDc4PC9SZWNOdW0+PHJlY29y
ZD48cmVjLW51bWJlcj4xMDc4PC9yZWMtbnVtYmVyPjxmb3JlaWduLWtleXM+PGtleSBhcHA9IkVO
IiBkYi1pZD0iYXZkeDI1d3JkMGFkNWdlcGFyeHZlcHdiemQ5YXB3cHo5ZHNzIiB0aW1lc3RhbXA9
IjE1MDgyODAwMTkiPjEwNzg8L2tleT48L2ZvcmVpZ24ta2V5cz48cmVmLXR5cGUgbmFtZT0iSm91
cm5hbCBBcnRpY2xlIj4xNzwvcmVmLXR5cGU+PGNvbnRyaWJ1dG9ycz48YXV0aG9ycz48YXV0aG9y
PkJlaGJvdWRpYW4sIE0uIEhvc3NlaW48L2F1dGhvcj48YXV0aG9yPlRvZCwgQ29saW48L2F1dGhv
cj48L2F1dGhvcnM+PC9jb250cmlidXRvcnM+PHRpdGxlcz48dGl0bGU+UG9zdGhhcnZlc3QgYXR0
cmlidXRlcyBvZiBgVmlyb3NhJmFwb3M7IHRvbWF0byBmcnVpdCBwcm9kdWNlZCBpbiBhbiBlbnJp
Y2hlZCBjYXJib24gZGlveGlkZSBlbnZpcm9ubWVudDwvdGl0bGU+PHNlY29uZGFyeS10aXRsZT5I
b3J0U2NpPC9zZWNvbmRhcnktdGl0bGU+PC90aXRsZXM+PHBlcmlvZGljYWw+PGZ1bGwtdGl0bGU+
SG9ydFNjaTwvZnVsbC10aXRsZT48L3BlcmlvZGljYWw+PHBhZ2VzPjQ5MC00OTE8L3BhZ2VzPjx2
b2x1bWU+MzA8L3ZvbHVtZT48bnVtYmVyPjM8L251bWJlcj48ZGF0ZXM+PHllYXI+MTk5NTwveWVh
cj48cHViLWRhdGVzPjxkYXRlPkp1bmUgMSwgMTk5NTwvZGF0ZT48L3B1Yi1kYXRlcz48L2RhdGVz
Pjx1cmxzPjxyZWxhdGVkLXVybHM+PHVybD5odHRwOi8vaG9ydHNjaS5hc2hzcHVibGljYXRpb25z
Lm9yZy9jb250ZW50LzMwLzMvNDkwLmFic3RyYWN0PC91cmw+PC9yZWxhdGVkLXVybHM+PC91cmxz
PjwvcmVjb3JkPjwvQ2l0ZT48L0VuZE5vdGU+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hboudian and Tod, 1995; 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09CB0DFB" w14:textId="77777777" w:rsidTr="00163B19">
        <w:tc>
          <w:tcPr>
            <w:tcW w:w="1266" w:type="dxa"/>
          </w:tcPr>
          <w:p w14:paraId="3AD66166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4D634BD0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75604885" w14:textId="32BD2A26" w:rsidR="008806B7" w:rsidRPr="00DB375D" w:rsidRDefault="008806B7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Chines kal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La&lt;/Author&gt;&lt;Year&gt;2009&lt;/Year&gt;&lt;RecNum&gt;1088&lt;/RecNum&gt;&lt;DisplayText&gt;(La et al., 2009)&lt;/DisplayText&gt;&lt;record&gt;&lt;rec-number&gt;1088&lt;/rec-number&gt;&lt;foreign-keys&gt;&lt;key app="EN" db-id="avdx25wrd0ad5geparxvepwbzd9apwpz9dss" timestamp="1508288209"&gt;1088&lt;/key&gt;&lt;/foreign-keys&gt;&lt;ref-type name="Journal Article"&gt;17&lt;/ref-type&gt;&lt;contributors&gt;&lt;authors&gt;&lt;author&gt;La, Guixiao&lt;/author&gt;&lt;author&gt;Fang, Ping&lt;/author&gt;&lt;author&gt;Teng, Yibo&lt;/author&gt;&lt;author&gt;Li, Yajuan&lt;/author&gt;&lt;author&gt;Lin, Xianyong&lt;/author&gt;&lt;/authors&gt;&lt;/contributors&gt;&lt;titles&gt;&lt;title&gt;&lt;style face="normal" font="default" size="100%"&gt;Effect of CO&lt;/style&gt;&lt;style face="subscript" font="default" size="100%"&gt;2&lt;/style&gt;&lt;style face="normal" font="default" size="100%"&gt; enrichment on the glucosinolate contents under different nitrogen levels in bolting stem of Chinese kale (&lt;/style&gt;&lt;style face="italic" font="default" size="100%"&gt;Brassica alboglabra&lt;/style&gt;&lt;style face="normal" font="default" size="100%"&gt; L.)&lt;/style&gt;&lt;/title&gt;&lt;secondary-title&gt;J Zhejiang Univ Sci B&lt;/secondary-title&gt;&lt;/titles&gt;&lt;periodical&gt;&lt;full-title&gt;J Zhejiang Univ Sci B&lt;/full-title&gt;&lt;/periodical&gt;&lt;pages&gt;454-464&lt;/pages&gt;&lt;volume&gt;10&lt;/volume&gt;&lt;number&gt;6&lt;/number&gt;&lt;dates&gt;&lt;year&gt;2009&lt;/year&gt;&lt;pub-dates&gt;&lt;date&gt;2009/06/01&lt;/date&gt;&lt;/pub-dates&gt;&lt;/dates&gt;&lt;isbn&gt;1862-1783&lt;/isbn&gt;&lt;urls&gt;&lt;related-urls&gt;&lt;url&gt;https://doi.org/10.1631/jzus.B0820354&lt;/url&gt;&lt;/related-urls&gt;&lt;/urls&gt;&lt;electronic-resource-num&gt;doi: 10.1631/jzus.B082035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La et al.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6FFD9C6A" w14:textId="77777777" w:rsidTr="00163B19">
        <w:tc>
          <w:tcPr>
            <w:tcW w:w="1266" w:type="dxa"/>
          </w:tcPr>
          <w:p w14:paraId="4DE40CCE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Fe</w:t>
            </w:r>
          </w:p>
        </w:tc>
        <w:tc>
          <w:tcPr>
            <w:tcW w:w="881" w:type="dxa"/>
          </w:tcPr>
          <w:p w14:paraId="40CC24A3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63" w:type="dxa"/>
          </w:tcPr>
          <w:p w14:paraId="72A646F8" w14:textId="4921302A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radish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47946835" w14:textId="77777777" w:rsidTr="00163B19">
        <w:tc>
          <w:tcPr>
            <w:tcW w:w="1266" w:type="dxa"/>
          </w:tcPr>
          <w:p w14:paraId="6F668651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4B3BBC59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4DB583F7" w14:textId="6A1A64E0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CB2393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f</w:t>
            </w:r>
            <w:r w:rsidRPr="00DB375D">
              <w:rPr>
                <w:sz w:val="22"/>
                <w:szCs w:val="22"/>
                <w:lang w:val="en-AU"/>
              </w:rPr>
              <w:t>enugreek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ain&lt;/Author&gt;&lt;Year&gt;2007&lt;/Year&gt;&lt;RecNum&gt;1089&lt;/RecNum&gt;&lt;DisplayText&gt;(Jain et al., 2007)&lt;/DisplayText&gt;&lt;record&gt;&lt;rec-number&gt;1089&lt;/rec-number&gt;&lt;foreign-keys&gt;&lt;key app="EN" db-id="avdx25wrd0ad5geparxvepwbzd9apwpz9dss" timestamp="1508288671"&gt;1089&lt;/key&gt;&lt;/foreign-keys&gt;&lt;ref-type name="Journal Article"&gt;17&lt;/ref-type&gt;&lt;contributors&gt;&lt;authors&gt;&lt;author&gt;Jain, V.&lt;/author&gt;&lt;author&gt;Pal, M.&lt;/author&gt;&lt;author&gt;Raj, A.&lt;/author&gt;&lt;author&gt;Khetarpal, S.&lt;/author&gt;&lt;/authors&gt;&lt;/contributors&gt;&lt;titles&gt;&lt;title&gt;Photosynthesis and nutrient composition of spinach and fenugreek grown under elevated carbon dioxide concentration&lt;/title&gt;&lt;secondary-title&gt;Biol. Plant. &lt;/secondary-title&gt;&lt;/titles&gt;&lt;periodical&gt;&lt;full-title&gt;Biol. Plant.&lt;/full-title&gt;&lt;/periodical&gt;&lt;pages&gt;559-562&lt;/pages&gt;&lt;volume&gt;51&lt;/volume&gt;&lt;number&gt;3&lt;/number&gt;&lt;dates&gt;&lt;year&gt;2007&lt;/year&gt;&lt;pub-dates&gt;&lt;date&gt;2007/09/01&lt;/date&gt;&lt;/pub-dates&gt;&lt;/dates&gt;&lt;isbn&gt;1573-8264&lt;/isbn&gt;&lt;urls&gt;&lt;related-urls&gt;&lt;url&gt;https://doi.org/10.1007/s10535-007-0122-9&lt;/url&gt;&lt;/related-urls&gt;&lt;/urls&gt;&lt;electronic-resource-num&gt;doi: 10.1007/s10535-007-0122-9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ain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0F581F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hl
YWdsZSBldCBhbC4sIDIwMDM7IEjDtmd5IGFuZCBGYW5nbWVpZXIsIDIwMDkpPC9EaXNwbGF5VGV4
dD48cmVjb3JkPjxyZWMtbnVtYmVyPjY4MDwvcmVjLW51bWJlcj48Zm9yZWlnbi1rZXlzPjxrZXkg
YXBwPSJFTiIgZGItaWQ9ImF2ZHgyNXdyZDBhZDVnZXBhcnh2ZXB3YnpkOWFwd3B6OWRzcyIgdGlt
ZXN0YW1wPSIxNDc0NjEyOTM1Ij42ODA8L2tleT48L2ZvcmVpZ24ta2V5cz48cmVmLXR5cGUgbmFt
ZT0iSm91cm5hbCBBcnRpY2xlIj4xNzwvcmVmLXR5cGU+PGNvbnRyaWJ1dG9ycz48YXV0aG9ycz48
YXV0aG9yPkjDtmd5LCBQLjwvYXV0aG9yPjxhdXRob3I+RmFuZ21laWVyLCBBLjwvYXV0aG9yPjwv
YXV0aG9ycz48L2NvbnRyaWJ1dG9ycz48dGl0bGVzPjx0aXRsZT48c3R5bGUgZmFjZT0ibm9ybWFs
IiBmb250PSJkZWZhdWx0IiBzaXplPSIxMDAlIj5BdG1vc3BoZXJpYyBDTzwvc3R5bGU+PHN0eWxl
IGZhY2U9InN1YnNjcmlwdCIgZm9udD0iZGVmYXVsdCIgc2l6ZT0iMTAwJSI+Mjwvc3R5bGU+PHN0
eWxlIGZhY2U9Im5vcm1hbCIgZm9udD0iZGVmYXVsdCIgc2l6ZT0iMTAwJSI+IGVucmljaG1lbnQg
YWZmZWN0cyBwb3RhdG9lczogMi4gVHViZXIgcXVhbGl0eSB0cmFpdHM8L3N0eWxlPjwvdGl0bGU+
PHNlY29uZGFyeS10aXRsZT5FdXIuIEouIEFncm9uLiA8L3NlY29uZGFyeS10aXRsZT48L3RpdGxl
cz48cGVyaW9kaWNhbD48ZnVsbC10aXRsZT5FdXIuIEouIEFncm9uLjwvZnVsbC10aXRsZT48L3Bl
cmlvZGljYWw+PHBhZ2VzPjg1LTk0PC9wYWdlcz48dm9sdW1lPjMwPC92b2x1bWU+PG51bWJlcj4y
PC9udW1iZXI+PGtleXdvcmRzPjxrZXl3b3JkPkNPMiBlbnJpY2htZW50PC9rZXl3b3JkPjxrZXl3
b3JkPk9UQzwva2V5d29yZD48a2V5d29yZD5Tb2xhbnVtIHR1YmVyb3N1bSBMLjwva2V5d29yZD48
a2V5d29yZD5Qb3RhdG88L2tleXdvcmQ+PGtleXdvcmQ+VHViZXIgcXVhbGl0eTwva2V5d29yZD48
L2tleXdvcmRzPjxkYXRlcz48eWVhcj4yMDA5PC95ZWFyPjxwdWItZGF0ZXM+PGRhdGU+Mi8vPC9k
YXRlPjwvcHViLWRhdGVzPjwvZGF0ZXM+PGlzYm4+MTE2MS0wMzAxPC9pc2JuPjx1cmxzPjxyZWxh
dGVkLXVybHM+PHVybD5odHRwOi8vd3d3LnNjaWVuY2VkaXJlY3QuY29tL3NjaWVuY2UvYXJ0aWNs
ZS9waWkvUzExNjEwMzAxMDgwMDA4Nzc8L3VybD48L3JlbGF0ZWQtdXJscz48L3VybHM+PGVsZWN0
cm9uaWMtcmVzb3VyY2UtbnVtPmRvaTogMTAuMTAxNi9qLmVqYS4yMDA4LjA3LjAwNjwvZWxlY3Ry
b25pYy1yZXNvdXJjZS1udW0+PC9yZWNvcmQ+PC9DaXRlPjxDaXRlPjxBdXRob3I+SGVhZ2xlPC9B
dXRob3I+PFllYXI+MjAwMzwvWWVhcj48UmVjTnVtPjExMTA8L1JlY051bT48cmVjb3JkPjxyZWMt
bnVtYmVyPjExMTA8L3JlYy1udW1iZXI+PGZvcmVpZ24ta2V5cz48a2V5IGFwcD0iRU4iIGRiLWlk
PSJhdmR4MjV3cmQwYWQ1Z2VwYXJ4dmVwd2J6ZDlhcHdwejlkc3MiIHRpbWVzdGFtcD0iMTUwODQ1
ODAzOCI+MTExMDwva2V5PjwvZm9yZWlnbi1rZXlzPjxyZWYtdHlwZSBuYW1lPSJKb3VybmFsIEFy
dGljbGUiPjE3PC9yZWYtdHlwZT48Y29udHJpYnV0b3JzPjxhdXRob3JzPjxhdXRob3I+SGVhZ2xl
LCBBLiBTLjwvYXV0aG9yPjxhdXRob3I+TWlsbGVyLCBKLiBFLjwvYXV0aG9yPjxhdXRob3I+UHVy
c2xleSwgVy4gQS48L2F1dGhvcj48L2F1dGhvcnM+PC9jb250cmlidXRvcnM+PHRpdGxlcz48dGl0
bGU+R3Jvd3RoIGFuZCB5aWVsZCByZXNwb25zZXMgb2YgcG90YXRvIHRvIG1peHR1cmVzIG9mIGNh
cmJvbiBkaW94aWRlIGFuZCBvem9uZTwvdGl0bGU+PHNlY29uZGFyeS10aXRsZT5KLiBFbnZpcm9u
LiBRdWFsLjwvc2Vjb25kYXJ5LXRpdGxlPjwvdGl0bGVzPjxwZXJpb2RpY2FsPjxmdWxsLXRpdGxl
PkouIEVudmlyb24uIFF1YWwuPC9mdWxsLXRpdGxlPjwvcGVyaW9kaWNhbD48cGFnZXM+MTYwMy0x
NjEwPC9wYWdlcz48dm9sdW1lPjMyPC92b2x1bWU+PG51bWJlcj41PC9udW1iZXI+PGRhdGVzPjx5
ZWFyPjIwMDM8L3llYXI+PC9kYXRlcz48dXJscz48cmVsYXRlZC11cmxzPjx1cmw+aHR0cDovL2R4
LmRvaS5vcmcvMTAuMjEzNC9qZXEyMDAzLjE2MDM8L3VybD48L3JlbGF0ZWQtdXJscz48L3VybHM+
PGVsZWN0cm9uaWMtcmVzb3VyY2UtbnVtPmRvaTogMTAuMjEzNC9qZXEyMDAzLjE2MDM8L2VsZWN0
cm9uaWMtcmVzb3VyY2UtbnVtPjxsYW5ndWFnZT5FbmdsaXNoPC9sYW5ndWFnZT48L3JlY29yZD48
L0NpdGU+PENpdGU+PEF1dGhvcj5GYW5nbWVpZXI8L0F1dGhvcj48WWVhcj4yMDAyPC9ZZWFyPjxS
ZWNOdW0+MTEwOTwvUmVjTnVtPjxyZWNvcmQ+PHJlYy1udW1iZXI+MTEwOTwvcmVjLW51bWJlcj48
Zm9yZWlnbi1rZXlzPjxrZXkgYXBwPSJFTiIgZGItaWQ9ImF2ZHgyNXdyZDBhZDVnZXBhcnh2ZXB3
YnpkOWFwd3B6OWRzcyIgdGltZXN0YW1wPSIxNTA4NDU3NzQ4Ij4xMTA5PC9rZXk+PC9mb3JlaWdu
LWtleXM+PHJlZi10eXBlIG5hbWU9IkpvdXJuYWwgQXJ0aWNsZSI+MTc8L3JlZi10eXBlPjxjb250
cmlidXRvcnM+PGF1dGhvcnM+PGF1dGhvcj5GYW5nbWVpZXIsIEEuPC9hdXRob3I+PGF1dGhvcj5E
ZSBUZW1tZXJtYW4sIEwuPC9hdXRob3I+PGF1dGhvcj5CbGFjaywgQy48L2F1dGhvcj48YXV0aG9y
PlBlcnNzb24sIEsuPC9hdXRob3I+PGF1dGhvcj5Wb3JuZSwgVi48L2F1dGhvcj48L2F1dGhvcnM+
PC9jb250cmlidXRvcnM+PHRpdGxlcz48dGl0bGU+PHN0eWxlIGZhY2U9Im5vcm1hbCIgZm9udD0i
ZGVmYXVsdCIgc2l6ZT0iMTAwJSI+RWZmZWN0cyBvZiBlbGV2YXRlZCBDTzwvc3R5bGU+PHN0eWxl
IGZhY2U9InN1YnNjcmlwdCIgZm9udD0iZGVmYXVsdCIgc2l6ZT0iMTAwJSI+Mjwvc3R5bGU+PHN0
eWxlIGZhY2U9Im5vcm1hbCIgZm9udD0iZGVmYXVsdCIgc2l6ZT0iMTAwJSI+IGFuZC9vciBvem9u
ZSBvbiBudXRyaWVudCBjb25jZW50cmF0aW9ucyBhbmQgbnV0cmllbnQgdXB0YWtlIG9mIHBvdGF0
b2VzPC9zdHlsZT48L3RpdGxlPjxzZWNvbmRhcnktdGl0bGU+RXVyLiBKLiBBZ3Jvbi4gPC9zZWNv
bmRhcnktdGl0bGU+PC90aXRsZXM+PHBlcmlvZGljYWw+PGZ1bGwtdGl0bGU+RXVyLiBKLiBBZ3Jv
bi48L2Z1bGwtdGl0bGU+PC9wZXJpb2RpY2FsPjxwYWdlcz4zNTMtMzY4PC9wYWdlcz48dm9sdW1l
PjE3PC92b2x1bWU+PG51bWJlcj40PC9udW1iZXI+PGtleXdvcmRzPjxrZXl3b3JkPkNPIGVucmlj
aG1lbnQ8L2tleXdvcmQ+PGtleXdvcmQ+VHJvcG9zcGhlcmljIG96b25lPC9rZXl3b3JkPjxrZXl3
b3JkPk51dHJpZW50czwva2V5d29yZD48a2V5d29yZD5FdXJvcGU8L2tleXdvcmQ+PGtleXdvcmQ+
VHViZXIgcXVhbGl0eTwva2V5d29yZD48L2tleXdvcmRzPjxkYXRlcz48eWVhcj4yMDAyPC95ZWFy
PjxwdWItZGF0ZXM+PGRhdGU+MjAwMi8xMS8wMS88L2RhdGU+PC9wdWItZGF0ZXM+PC9kYXRlcz48
aXNibj4xMTYxLTAzMDE8L2lzYm4+PHVybHM+PHJlbGF0ZWQtdXJscz48dXJsPmh0dHA6Ly93d3cu
c2NpZW5jZWRpcmVjdC5jb20vc2NpZW5jZS9hcnRpY2xlL3BpaS9TMTE2MTAzMDEwMjAwMDcxMDwv
dXJsPjwvcmVsYXRlZC11cmxzPjwvdXJscz48ZWxlY3Ryb25pYy1yZXNvdXJjZS1udW0+ZG9pOiAx
MC4xMDE2L1MxMTYxLTAzMDEoMDIpMDAwNzEtMDwvZWxlY3Ryb25pYy1yZXNvdXJjZS1udW0+PC9y
ZWNvcmQ+PC9DaXRlPjwvRW5kTm90ZT4A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CC3B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hl
YWdsZSBldCBhbC4sIDIwMDM7IEjDtmd5IGFuZCBGYW5nbWVpZXIsIDIwMDkpPC9EaXNwbGF5VGV4
dD48cmVjb3JkPjxyZWMtbnVtYmVyPjY4MDwvcmVjLW51bWJlcj48Zm9yZWlnbi1rZXlzPjxrZXkg
YXBwPSJFTiIgZGItaWQ9ImF2ZHgyNXdyZDBhZDVnZXBhcnh2ZXB3YnpkOWFwd3B6OWRzcyIgdGlt
ZXN0YW1wPSIxNDc0NjEyOTM1Ij42ODA8L2tleT48L2ZvcmVpZ24ta2V5cz48cmVmLXR5cGUgbmFt
ZT0iSm91cm5hbCBBcnRpY2xlIj4xNzwvcmVmLXR5cGU+PGNvbnRyaWJ1dG9ycz48YXV0aG9ycz48
YXV0aG9yPkjDtmd5LCBQLjwvYXV0aG9yPjxhdXRob3I+RmFuZ21laWVyLCBBLjwvYXV0aG9yPjwv
YXV0aG9ycz48L2NvbnRyaWJ1dG9ycz48dGl0bGVzPjx0aXRsZT48c3R5bGUgZmFjZT0ibm9ybWFs
IiBmb250PSJkZWZhdWx0IiBzaXplPSIxMDAlIj5BdG1vc3BoZXJpYyBDTzwvc3R5bGU+PHN0eWxl
IGZhY2U9InN1YnNjcmlwdCIgZm9udD0iZGVmYXVsdCIgc2l6ZT0iMTAwJSI+Mjwvc3R5bGU+PHN0
eWxlIGZhY2U9Im5vcm1hbCIgZm9udD0iZGVmYXVsdCIgc2l6ZT0iMTAwJSI+IGVucmljaG1lbnQg
YWZmZWN0cyBwb3RhdG9lczogMi4gVHViZXIgcXVhbGl0eSB0cmFpdHM8L3N0eWxlPjwvdGl0bGU+
PHNlY29uZGFyeS10aXRsZT5FdXIuIEouIEFncm9uLiA8L3NlY29uZGFyeS10aXRsZT48L3RpdGxl
cz48cGVyaW9kaWNhbD48ZnVsbC10aXRsZT5FdXIuIEouIEFncm9uLjwvZnVsbC10aXRsZT48L3Bl
cmlvZGljYWw+PHBhZ2VzPjg1LTk0PC9wYWdlcz48dm9sdW1lPjMwPC92b2x1bWU+PG51bWJlcj4y
PC9udW1iZXI+PGtleXdvcmRzPjxrZXl3b3JkPkNPMiBlbnJpY2htZW50PC9rZXl3b3JkPjxrZXl3
b3JkPk9UQzwva2V5d29yZD48a2V5d29yZD5Tb2xhbnVtIHR1YmVyb3N1bSBMLjwva2V5d29yZD48
a2V5d29yZD5Qb3RhdG88L2tleXdvcmQ+PGtleXdvcmQ+VHViZXIgcXVhbGl0eTwva2V5d29yZD48
L2tleXdvcmRzPjxkYXRlcz48eWVhcj4yMDA5PC95ZWFyPjxwdWItZGF0ZXM+PGRhdGU+Mi8vPC9k
YXRlPjwvcHViLWRhdGVzPjwvZGF0ZXM+PGlzYm4+MTE2MS0wMzAxPC9pc2JuPjx1cmxzPjxyZWxh
dGVkLXVybHM+PHVybD5odHRwOi8vd3d3LnNjaWVuY2VkaXJlY3QuY29tL3NjaWVuY2UvYXJ0aWNs
ZS9waWkvUzExNjEwMzAxMDgwMDA4Nzc8L3VybD48L3JlbGF0ZWQtdXJscz48L3VybHM+PGVsZWN0
cm9uaWMtcmVzb3VyY2UtbnVtPmRvaTogMTAuMTAxNi9qLmVqYS4yMDA4LjA3LjAwNjwvZWxlY3Ry
b25pYy1yZXNvdXJjZS1udW0+PC9yZWNvcmQ+PC9DaXRlPjxDaXRlPjxBdXRob3I+SGVhZ2xlPC9B
dXRob3I+PFllYXI+MjAwMzwvWWVhcj48UmVjTnVtPjExMTA8L1JlY051bT48cmVjb3JkPjxyZWMt
bnVtYmVyPjExMTA8L3JlYy1udW1iZXI+PGZvcmVpZ24ta2V5cz48a2V5IGFwcD0iRU4iIGRiLWlk
PSJhdmR4MjV3cmQwYWQ1Z2VwYXJ4dmVwd2J6ZDlhcHdwejlkc3MiIHRpbWVzdGFtcD0iMTUwODQ1
ODAzOCI+MTExMDwva2V5PjwvZm9yZWlnbi1rZXlzPjxyZWYtdHlwZSBuYW1lPSJKb3VybmFsIEFy
dGljbGUiPjE3PC9yZWYtdHlwZT48Y29udHJpYnV0b3JzPjxhdXRob3JzPjxhdXRob3I+SGVhZ2xl
LCBBLiBTLjwvYXV0aG9yPjxhdXRob3I+TWlsbGVyLCBKLiBFLjwvYXV0aG9yPjxhdXRob3I+UHVy
c2xleSwgVy4gQS48L2F1dGhvcj48L2F1dGhvcnM+PC9jb250cmlidXRvcnM+PHRpdGxlcz48dGl0
bGU+R3Jvd3RoIGFuZCB5aWVsZCByZXNwb25zZXMgb2YgcG90YXRvIHRvIG1peHR1cmVzIG9mIGNh
cmJvbiBkaW94aWRlIGFuZCBvem9uZTwvdGl0bGU+PHNlY29uZGFyeS10aXRsZT5KLiBFbnZpcm9u
LiBRdWFsLjwvc2Vjb25kYXJ5LXRpdGxlPjwvdGl0bGVzPjxwZXJpb2RpY2FsPjxmdWxsLXRpdGxl
PkouIEVudmlyb24uIFF1YWwuPC9mdWxsLXRpdGxlPjwvcGVyaW9kaWNhbD48cGFnZXM+MTYwMy0x
NjEwPC9wYWdlcz48dm9sdW1lPjMyPC92b2x1bWU+PG51bWJlcj41PC9udW1iZXI+PGRhdGVzPjx5
ZWFyPjIwMDM8L3llYXI+PC9kYXRlcz48dXJscz48cmVsYXRlZC11cmxzPjx1cmw+aHR0cDovL2R4
LmRvaS5vcmcvMTAuMjEzNC9qZXEyMDAzLjE2MDM8L3VybD48L3JlbGF0ZWQtdXJscz48L3VybHM+
PGVsZWN0cm9uaWMtcmVzb3VyY2UtbnVtPmRvaTogMTAuMjEzNC9qZXEyMDAzLjE2MDM8L2VsZWN0
cm9uaWMtcmVzb3VyY2UtbnVtPjxsYW5ndWFnZT5FbmdsaXNoPC9sYW5ndWFnZT48L3JlY29yZD48
L0NpdGU+PENpdGU+PEF1dGhvcj5GYW5nbWVpZXI8L0F1dGhvcj48WWVhcj4yMDAyPC9ZZWFyPjxS
ZWNOdW0+MTEwOTwvUmVjTnVtPjxyZWNvcmQ+PHJlYy1udW1iZXI+MTEwOTwvcmVjLW51bWJlcj48
Zm9yZWlnbi1rZXlzPjxrZXkgYXBwPSJFTiIgZGItaWQ9ImF2ZHgyNXdyZDBhZDVnZXBhcnh2ZXB3
YnpkOWFwd3B6OWRzcyIgdGltZXN0YW1wPSIxNTA4NDU3NzQ4Ij4xMTA5PC9rZXk+PC9mb3JlaWdu
LWtleXM+PHJlZi10eXBlIG5hbWU9IkpvdXJuYWwgQXJ0aWNsZSI+MTc8L3JlZi10eXBlPjxjb250
cmlidXRvcnM+PGF1dGhvcnM+PGF1dGhvcj5GYW5nbWVpZXIsIEEuPC9hdXRob3I+PGF1dGhvcj5E
ZSBUZW1tZXJtYW4sIEwuPC9hdXRob3I+PGF1dGhvcj5CbGFjaywgQy48L2F1dGhvcj48YXV0aG9y
PlBlcnNzb24sIEsuPC9hdXRob3I+PGF1dGhvcj5Wb3JuZSwgVi48L2F1dGhvcj48L2F1dGhvcnM+
PC9jb250cmlidXRvcnM+PHRpdGxlcz48dGl0bGU+PHN0eWxlIGZhY2U9Im5vcm1hbCIgZm9udD0i
ZGVmYXVsdCIgc2l6ZT0iMTAwJSI+RWZmZWN0cyBvZiBlbGV2YXRlZCBDTzwvc3R5bGU+PHN0eWxl
IGZhY2U9InN1YnNjcmlwdCIgZm9udD0iZGVmYXVsdCIgc2l6ZT0iMTAwJSI+Mjwvc3R5bGU+PHN0
eWxlIGZhY2U9Im5vcm1hbCIgZm9udD0iZGVmYXVsdCIgc2l6ZT0iMTAwJSI+IGFuZC9vciBvem9u
ZSBvbiBudXRyaWVudCBjb25jZW50cmF0aW9ucyBhbmQgbnV0cmllbnQgdXB0YWtlIG9mIHBvdGF0
b2VzPC9zdHlsZT48L3RpdGxlPjxzZWNvbmRhcnktdGl0bGU+RXVyLiBKLiBBZ3Jvbi4gPC9zZWNv
bmRhcnktdGl0bGU+PC90aXRsZXM+PHBlcmlvZGljYWw+PGZ1bGwtdGl0bGU+RXVyLiBKLiBBZ3Jv
bi48L2Z1bGwtdGl0bGU+PC9wZXJpb2RpY2FsPjxwYWdlcz4zNTMtMzY4PC9wYWdlcz48dm9sdW1l
PjE3PC92b2x1bWU+PG51bWJlcj40PC9udW1iZXI+PGtleXdvcmRzPjxrZXl3b3JkPkNPIGVucmlj
aG1lbnQ8L2tleXdvcmQ+PGtleXdvcmQ+VHJvcG9zcGhlcmljIG96b25lPC9rZXl3b3JkPjxrZXl3
b3JkPk51dHJpZW50czwva2V5d29yZD48a2V5d29yZD5FdXJvcGU8L2tleXdvcmQ+PGtleXdvcmQ+
VHViZXIgcXVhbGl0eTwva2V5d29yZD48L2tleXdvcmRzPjxkYXRlcz48eWVhcj4yMDAyPC95ZWFy
PjxwdWItZGF0ZXM+PGRhdGU+MjAwMi8xMS8wMS88L2RhdGU+PC9wdWItZGF0ZXM+PC9kYXRlcz48
aXNibj4xMTYxLTAzMDE8L2lzYm4+PHVybHM+PHJlbGF0ZWQtdXJscz48dXJsPmh0dHA6Ly93d3cu
c2NpZW5jZWRpcmVjdC5jb20vc2NpZW5jZS9hcnRpY2xlL3BpaS9TMTE2MTAzMDEwMjAwMDcxMDwv
dXJsPjwvcmVsYXRlZC11cmxzPjwvdXJscz48ZWxlY3Ryb25pYy1yZXNvdXJjZS1udW0+ZG9pOiAx
MC4xMDE2L1MxMTYxLTAzMDEoMDIpMDAwNzEtMDwvZWxlY3Ryb25pYy1yZXNvdXJjZS1udW0+PC9y
ZWNvcmQ+PC9DaXRlPjwvRW5kTm90ZT4A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CC3B5D">
              <w:rPr>
                <w:sz w:val="22"/>
                <w:szCs w:val="22"/>
                <w:lang w:val="en-AU"/>
              </w:rPr>
            </w:r>
            <w:r w:rsidR="00CC3B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Fangmeier et al., 2002; Heagle et al., 2003; Högy and Fangmeier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11036803" w14:textId="77777777" w:rsidTr="00163B19">
        <w:tc>
          <w:tcPr>
            <w:tcW w:w="1266" w:type="dxa"/>
          </w:tcPr>
          <w:p w14:paraId="236E8C0D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62FF9D8C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034BE100" w14:textId="4A5EAE31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 and turnip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f</w:t>
            </w:r>
            <w:r w:rsidRPr="00DB375D">
              <w:rPr>
                <w:sz w:val="22"/>
                <w:szCs w:val="22"/>
                <w:lang w:val="en-AU"/>
              </w:rPr>
              <w:t>enugreek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="00555B80">
              <w:rPr>
                <w:sz w:val="22"/>
                <w:szCs w:val="22"/>
                <w:lang w:val="en-AU"/>
              </w:rPr>
              <w:t xml:space="preserve">and spinach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Jain&lt;/Author&gt;&lt;Year&gt;2007&lt;/Year&gt;&lt;RecNum&gt;1089&lt;/RecNum&gt;&lt;DisplayText&gt;(Jain et al., 2007)&lt;/DisplayText&gt;&lt;record&gt;&lt;rec-number&gt;1089&lt;/rec-number&gt;&lt;foreign-keys&gt;&lt;key app="EN" db-id="avdx25wrd0ad5geparxvepwbzd9apwpz9dss" timestamp="1508288671"&gt;1089&lt;/key&gt;&lt;/foreign-keys&gt;&lt;ref-type name="Journal Article"&gt;17&lt;/ref-type&gt;&lt;contributors&gt;&lt;authors&gt;&lt;author&gt;Jain, V.&lt;/author&gt;&lt;author&gt;Pal, M.&lt;/author&gt;&lt;author&gt;Raj, A.&lt;/author&gt;&lt;author&gt;Khetarpal, S.&lt;/author&gt;&lt;/authors&gt;&lt;/contributors&gt;&lt;titles&gt;&lt;title&gt;Photosynthesis and nutrient composition of spinach and fenugreek grown under elevated carbon dioxide concentration&lt;/title&gt;&lt;secondary-title&gt;Biol. Plant. &lt;/secondary-title&gt;&lt;/titles&gt;&lt;periodical&gt;&lt;full-title&gt;Biol. Plant.&lt;/full-title&gt;&lt;/periodical&gt;&lt;pages&gt;559-562&lt;/pages&gt;&lt;volume&gt;51&lt;/volume&gt;&lt;number&gt;3&lt;/number&gt;&lt;dates&gt;&lt;year&gt;2007&lt;/year&gt;&lt;pub-dates&gt;&lt;date&gt;2007/09/01&lt;/date&gt;&lt;/pub-dates&gt;&lt;/dates&gt;&lt;isbn&gt;1573-8264&lt;/isbn&gt;&lt;urls&gt;&lt;related-urls&gt;&lt;url&gt;https://doi.org/10.1007/s10535-007-0122-9&lt;/url&gt;&lt;/related-urls&gt;&lt;/urls&gt;&lt;electronic-resource-num&gt;doi: 10.1007/s10535-007-0122-9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Jain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 xml:space="preserve">(Kumari and </w:t>
            </w:r>
            <w:r>
              <w:rPr>
                <w:noProof/>
                <w:sz w:val="22"/>
                <w:szCs w:val="22"/>
                <w:lang w:val="en-AU"/>
              </w:rPr>
              <w:lastRenderedPageBreak/>
              <w:t>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="00555B80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>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806B7" w:rsidRPr="00DB375D" w14:paraId="74162409" w14:textId="77777777" w:rsidTr="00163B19">
        <w:tc>
          <w:tcPr>
            <w:tcW w:w="1266" w:type="dxa"/>
          </w:tcPr>
          <w:p w14:paraId="4AB9F89C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lastRenderedPageBreak/>
              <w:t>Mn</w:t>
            </w:r>
          </w:p>
        </w:tc>
        <w:tc>
          <w:tcPr>
            <w:tcW w:w="881" w:type="dxa"/>
          </w:tcPr>
          <w:p w14:paraId="5B834805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63" w:type="dxa"/>
          </w:tcPr>
          <w:p w14:paraId="566ECF5E" w14:textId="6806AA64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, radish and turnip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806B7" w:rsidRPr="00DB375D" w14:paraId="4166716A" w14:textId="77777777" w:rsidTr="00163B19">
        <w:tc>
          <w:tcPr>
            <w:tcW w:w="1266" w:type="dxa"/>
          </w:tcPr>
          <w:p w14:paraId="107153C6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66A798FC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46A4F561" w14:textId="5487042B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hl
YWdsZSBldCBhbC4sIDIwMDM7IEjDtmd5IGFuZCBGYW5nbWVpZXIsIDIwMDkpPC9EaXNwbGF5VGV4
dD48cmVjb3JkPjxyZWMtbnVtYmVyPjY4MDwvcmVjLW51bWJlcj48Zm9yZWlnbi1rZXlzPjxrZXkg
YXBwPSJFTiIgZGItaWQ9ImF2ZHgyNXdyZDBhZDVnZXBhcnh2ZXB3YnpkOWFwd3B6OWRzcyIgdGlt
ZXN0YW1wPSIxNDc0NjEyOTM1Ij42ODA8L2tleT48L2ZvcmVpZ24ta2V5cz48cmVmLXR5cGUgbmFt
ZT0iSm91cm5hbCBBcnRpY2xlIj4xNzwvcmVmLXR5cGU+PGNvbnRyaWJ1dG9ycz48YXV0aG9ycz48
YXV0aG9yPkjDtmd5LCBQLjwvYXV0aG9yPjxhdXRob3I+RmFuZ21laWVyLCBBLjwvYXV0aG9yPjwv
YXV0aG9ycz48L2NvbnRyaWJ1dG9ycz48dGl0bGVzPjx0aXRsZT48c3R5bGUgZmFjZT0ibm9ybWFs
IiBmb250PSJkZWZhdWx0IiBzaXplPSIxMDAlIj5BdG1vc3BoZXJpYyBDTzwvc3R5bGU+PHN0eWxl
IGZhY2U9InN1YnNjcmlwdCIgZm9udD0iZGVmYXVsdCIgc2l6ZT0iMTAwJSI+Mjwvc3R5bGU+PHN0
eWxlIGZhY2U9Im5vcm1hbCIgZm9udD0iZGVmYXVsdCIgc2l6ZT0iMTAwJSI+IGVucmljaG1lbnQg
YWZmZWN0cyBwb3RhdG9lczogMi4gVHViZXIgcXVhbGl0eSB0cmFpdHM8L3N0eWxlPjwvdGl0bGU+
PHNlY29uZGFyeS10aXRsZT5FdXIuIEouIEFncm9uLiA8L3NlY29uZGFyeS10aXRsZT48L3RpdGxl
cz48cGVyaW9kaWNhbD48ZnVsbC10aXRsZT5FdXIuIEouIEFncm9uLjwvZnVsbC10aXRsZT48L3Bl
cmlvZGljYWw+PHBhZ2VzPjg1LTk0PC9wYWdlcz48dm9sdW1lPjMwPC92b2x1bWU+PG51bWJlcj4y
PC9udW1iZXI+PGtleXdvcmRzPjxrZXl3b3JkPkNPMiBlbnJpY2htZW50PC9rZXl3b3JkPjxrZXl3
b3JkPk9UQzwva2V5d29yZD48a2V5d29yZD5Tb2xhbnVtIHR1YmVyb3N1bSBMLjwva2V5d29yZD48
a2V5d29yZD5Qb3RhdG88L2tleXdvcmQ+PGtleXdvcmQ+VHViZXIgcXVhbGl0eTwva2V5d29yZD48
L2tleXdvcmRzPjxkYXRlcz48eWVhcj4yMDA5PC95ZWFyPjxwdWItZGF0ZXM+PGRhdGU+Mi8vPC9k
YXRlPjwvcHViLWRhdGVzPjwvZGF0ZXM+PGlzYm4+MTE2MS0wMzAxPC9pc2JuPjx1cmxzPjxyZWxh
dGVkLXVybHM+PHVybD5odHRwOi8vd3d3LnNjaWVuY2VkaXJlY3QuY29tL3NjaWVuY2UvYXJ0aWNs
ZS9waWkvUzExNjEwMzAxMDgwMDA4Nzc8L3VybD48L3JlbGF0ZWQtdXJscz48L3VybHM+PGVsZWN0
cm9uaWMtcmVzb3VyY2UtbnVtPmRvaTogMTAuMTAxNi9qLmVqYS4yMDA4LjA3LjAwNjwvZWxlY3Ry
b25pYy1yZXNvdXJjZS1udW0+PC9yZWNvcmQ+PC9DaXRlPjxDaXRlPjxBdXRob3I+SGVhZ2xlPC9B
dXRob3I+PFllYXI+MjAwMzwvWWVhcj48UmVjTnVtPjExMTA8L1JlY051bT48cmVjb3JkPjxyZWMt
bnVtYmVyPjExMTA8L3JlYy1udW1iZXI+PGZvcmVpZ24ta2V5cz48a2V5IGFwcD0iRU4iIGRiLWlk
PSJhdmR4MjV3cmQwYWQ1Z2VwYXJ4dmVwd2J6ZDlhcHdwejlkc3MiIHRpbWVzdGFtcD0iMTUwODQ1
ODAzOCI+MTExMDwva2V5PjwvZm9yZWlnbi1rZXlzPjxyZWYtdHlwZSBuYW1lPSJKb3VybmFsIEFy
dGljbGUiPjE3PC9yZWYtdHlwZT48Y29udHJpYnV0b3JzPjxhdXRob3JzPjxhdXRob3I+SGVhZ2xl
LCBBLiBTLjwvYXV0aG9yPjxhdXRob3I+TWlsbGVyLCBKLiBFLjwvYXV0aG9yPjxhdXRob3I+UHVy
c2xleSwgVy4gQS48L2F1dGhvcj48L2F1dGhvcnM+PC9jb250cmlidXRvcnM+PHRpdGxlcz48dGl0
bGU+R3Jvd3RoIGFuZCB5aWVsZCByZXNwb25zZXMgb2YgcG90YXRvIHRvIG1peHR1cmVzIG9mIGNh
cmJvbiBkaW94aWRlIGFuZCBvem9uZTwvdGl0bGU+PHNlY29uZGFyeS10aXRsZT5KLiBFbnZpcm9u
LiBRdWFsLjwvc2Vjb25kYXJ5LXRpdGxlPjwvdGl0bGVzPjxwZXJpb2RpY2FsPjxmdWxsLXRpdGxl
PkouIEVudmlyb24uIFF1YWwuPC9mdWxsLXRpdGxlPjwvcGVyaW9kaWNhbD48cGFnZXM+MTYwMy0x
NjEwPC9wYWdlcz48dm9sdW1lPjMyPC92b2x1bWU+PG51bWJlcj41PC9udW1iZXI+PGRhdGVzPjx5
ZWFyPjIwMDM8L3llYXI+PC9kYXRlcz48dXJscz48cmVsYXRlZC11cmxzPjx1cmw+aHR0cDovL2R4
LmRvaS5vcmcvMTAuMjEzNC9qZXEyMDAzLjE2MDM8L3VybD48L3JlbGF0ZWQtdXJscz48L3VybHM+
PGVsZWN0cm9uaWMtcmVzb3VyY2UtbnVtPmRvaTogMTAuMjEzNC9qZXEyMDAzLjE2MDM8L2VsZWN0
cm9uaWMtcmVzb3VyY2UtbnVtPjxsYW5ndWFnZT5FbmdsaXNoPC9sYW5ndWFnZT48L3JlY29yZD48
L0NpdGU+PENpdGU+PEF1dGhvcj5GYW5nbWVpZXI8L0F1dGhvcj48WWVhcj4yMDAyPC9ZZWFyPjxS
ZWNOdW0+MTEwOTwvUmVjTnVtPjxyZWNvcmQ+PHJlYy1udW1iZXI+MTEwOTwvcmVjLW51bWJlcj48
Zm9yZWlnbi1rZXlzPjxrZXkgYXBwPSJFTiIgZGItaWQ9ImF2ZHgyNXdyZDBhZDVnZXBhcnh2ZXB3
YnpkOWFwd3B6OWRzcyIgdGltZXN0YW1wPSIxNTA4NDU3NzQ4Ij4xMTA5PC9rZXk+PC9mb3JlaWdu
LWtleXM+PHJlZi10eXBlIG5hbWU9IkpvdXJuYWwgQXJ0aWNsZSI+MTc8L3JlZi10eXBlPjxjb250
cmlidXRvcnM+PGF1dGhvcnM+PGF1dGhvcj5GYW5nbWVpZXIsIEEuPC9hdXRob3I+PGF1dGhvcj5E
ZSBUZW1tZXJtYW4sIEwuPC9hdXRob3I+PGF1dGhvcj5CbGFjaywgQy48L2F1dGhvcj48YXV0aG9y
PlBlcnNzb24sIEsuPC9hdXRob3I+PGF1dGhvcj5Wb3JuZSwgVi48L2F1dGhvcj48L2F1dGhvcnM+
PC9jb250cmlidXRvcnM+PHRpdGxlcz48dGl0bGU+PHN0eWxlIGZhY2U9Im5vcm1hbCIgZm9udD0i
ZGVmYXVsdCIgc2l6ZT0iMTAwJSI+RWZmZWN0cyBvZiBlbGV2YXRlZCBDTzwvc3R5bGU+PHN0eWxl
IGZhY2U9InN1YnNjcmlwdCIgZm9udD0iZGVmYXVsdCIgc2l6ZT0iMTAwJSI+Mjwvc3R5bGU+PHN0
eWxlIGZhY2U9Im5vcm1hbCIgZm9udD0iZGVmYXVsdCIgc2l6ZT0iMTAwJSI+IGFuZC9vciBvem9u
ZSBvbiBudXRyaWVudCBjb25jZW50cmF0aW9ucyBhbmQgbnV0cmllbnQgdXB0YWtlIG9mIHBvdGF0
b2VzPC9zdHlsZT48L3RpdGxlPjxzZWNvbmRhcnktdGl0bGU+RXVyLiBKLiBBZ3Jvbi4gPC9zZWNv
bmRhcnktdGl0bGU+PC90aXRsZXM+PHBlcmlvZGljYWw+PGZ1bGwtdGl0bGU+RXVyLiBKLiBBZ3Jv
bi48L2Z1bGwtdGl0bGU+PC9wZXJpb2RpY2FsPjxwYWdlcz4zNTMtMzY4PC9wYWdlcz48dm9sdW1l
PjE3PC92b2x1bWU+PG51bWJlcj40PC9udW1iZXI+PGtleXdvcmRzPjxrZXl3b3JkPkNPIGVucmlj
aG1lbnQ8L2tleXdvcmQ+PGtleXdvcmQ+VHJvcG9zcGhlcmljIG96b25lPC9rZXl3b3JkPjxrZXl3
b3JkPk51dHJpZW50czwva2V5d29yZD48a2V5d29yZD5FdXJvcGU8L2tleXdvcmQ+PGtleXdvcmQ+
VHViZXIgcXVhbGl0eTwva2V5d29yZD48L2tleXdvcmRzPjxkYXRlcz48eWVhcj4yMDAyPC95ZWFy
PjxwdWItZGF0ZXM+PGRhdGU+MjAwMi8xMS8wMS88L2RhdGU+PC9wdWItZGF0ZXM+PC9kYXRlcz48
aXNibj4xMTYxLTAzMDE8L2lzYm4+PHVybHM+PHJlbGF0ZWQtdXJscz48dXJsPmh0dHA6Ly93d3cu
c2NpZW5jZWRpcmVjdC5jb20vc2NpZW5jZS9hcnRpY2xlL3BpaS9TMTE2MTAzMDEwMjAwMDcxMDwv
dXJsPjwvcmVsYXRlZC11cmxzPjwvdXJscz48ZWxlY3Ryb25pYy1yZXNvdXJjZS1udW0+ZG9pOiAx
MC4xMDE2L1MxMTYxLTAzMDEoMDIpMDAwNzEtMDwvZWxlY3Ryb25pYy1yZXNvdXJjZS1udW0+PC9y
ZWNvcmQ+PC9DaXRlPjwvRW5kTm90ZT4A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CC3B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hl
YWdsZSBldCBhbC4sIDIwMDM7IEjDtmd5IGFuZCBGYW5nbWVpZXIsIDIwMDkpPC9EaXNwbGF5VGV4
dD48cmVjb3JkPjxyZWMtbnVtYmVyPjY4MDwvcmVjLW51bWJlcj48Zm9yZWlnbi1rZXlzPjxrZXkg
YXBwPSJFTiIgZGItaWQ9ImF2ZHgyNXdyZDBhZDVnZXBhcnh2ZXB3YnpkOWFwd3B6OWRzcyIgdGlt
ZXN0YW1wPSIxNDc0NjEyOTM1Ij42ODA8L2tleT48L2ZvcmVpZ24ta2V5cz48cmVmLXR5cGUgbmFt
ZT0iSm91cm5hbCBBcnRpY2xlIj4xNzwvcmVmLXR5cGU+PGNvbnRyaWJ1dG9ycz48YXV0aG9ycz48
YXV0aG9yPkjDtmd5LCBQLjwvYXV0aG9yPjxhdXRob3I+RmFuZ21laWVyLCBBLjwvYXV0aG9yPjwv
YXV0aG9ycz48L2NvbnRyaWJ1dG9ycz48dGl0bGVzPjx0aXRsZT48c3R5bGUgZmFjZT0ibm9ybWFs
IiBmb250PSJkZWZhdWx0IiBzaXplPSIxMDAlIj5BdG1vc3BoZXJpYyBDTzwvc3R5bGU+PHN0eWxl
IGZhY2U9InN1YnNjcmlwdCIgZm9udD0iZGVmYXVsdCIgc2l6ZT0iMTAwJSI+Mjwvc3R5bGU+PHN0
eWxlIGZhY2U9Im5vcm1hbCIgZm9udD0iZGVmYXVsdCIgc2l6ZT0iMTAwJSI+IGVucmljaG1lbnQg
YWZmZWN0cyBwb3RhdG9lczogMi4gVHViZXIgcXVhbGl0eSB0cmFpdHM8L3N0eWxlPjwvdGl0bGU+
PHNlY29uZGFyeS10aXRsZT5FdXIuIEouIEFncm9uLiA8L3NlY29uZGFyeS10aXRsZT48L3RpdGxl
cz48cGVyaW9kaWNhbD48ZnVsbC10aXRsZT5FdXIuIEouIEFncm9uLjwvZnVsbC10aXRsZT48L3Bl
cmlvZGljYWw+PHBhZ2VzPjg1LTk0PC9wYWdlcz48dm9sdW1lPjMwPC92b2x1bWU+PG51bWJlcj4y
PC9udW1iZXI+PGtleXdvcmRzPjxrZXl3b3JkPkNPMiBlbnJpY2htZW50PC9rZXl3b3JkPjxrZXl3
b3JkPk9UQzwva2V5d29yZD48a2V5d29yZD5Tb2xhbnVtIHR1YmVyb3N1bSBMLjwva2V5d29yZD48
a2V5d29yZD5Qb3RhdG88L2tleXdvcmQ+PGtleXdvcmQ+VHViZXIgcXVhbGl0eTwva2V5d29yZD48
L2tleXdvcmRzPjxkYXRlcz48eWVhcj4yMDA5PC95ZWFyPjxwdWItZGF0ZXM+PGRhdGU+Mi8vPC9k
YXRlPjwvcHViLWRhdGVzPjwvZGF0ZXM+PGlzYm4+MTE2MS0wMzAxPC9pc2JuPjx1cmxzPjxyZWxh
dGVkLXVybHM+PHVybD5odHRwOi8vd3d3LnNjaWVuY2VkaXJlY3QuY29tL3NjaWVuY2UvYXJ0aWNs
ZS9waWkvUzExNjEwMzAxMDgwMDA4Nzc8L3VybD48L3JlbGF0ZWQtdXJscz48L3VybHM+PGVsZWN0
cm9uaWMtcmVzb3VyY2UtbnVtPmRvaTogMTAuMTAxNi9qLmVqYS4yMDA4LjA3LjAwNjwvZWxlY3Ry
b25pYy1yZXNvdXJjZS1udW0+PC9yZWNvcmQ+PC9DaXRlPjxDaXRlPjxBdXRob3I+SGVhZ2xlPC9B
dXRob3I+PFllYXI+MjAwMzwvWWVhcj48UmVjTnVtPjExMTA8L1JlY051bT48cmVjb3JkPjxyZWMt
bnVtYmVyPjExMTA8L3JlYy1udW1iZXI+PGZvcmVpZ24ta2V5cz48a2V5IGFwcD0iRU4iIGRiLWlk
PSJhdmR4MjV3cmQwYWQ1Z2VwYXJ4dmVwd2J6ZDlhcHdwejlkc3MiIHRpbWVzdGFtcD0iMTUwODQ1
ODAzOCI+MTExMDwva2V5PjwvZm9yZWlnbi1rZXlzPjxyZWYtdHlwZSBuYW1lPSJKb3VybmFsIEFy
dGljbGUiPjE3PC9yZWYtdHlwZT48Y29udHJpYnV0b3JzPjxhdXRob3JzPjxhdXRob3I+SGVhZ2xl
LCBBLiBTLjwvYXV0aG9yPjxhdXRob3I+TWlsbGVyLCBKLiBFLjwvYXV0aG9yPjxhdXRob3I+UHVy
c2xleSwgVy4gQS48L2F1dGhvcj48L2F1dGhvcnM+PC9jb250cmlidXRvcnM+PHRpdGxlcz48dGl0
bGU+R3Jvd3RoIGFuZCB5aWVsZCByZXNwb25zZXMgb2YgcG90YXRvIHRvIG1peHR1cmVzIG9mIGNh
cmJvbiBkaW94aWRlIGFuZCBvem9uZTwvdGl0bGU+PHNlY29uZGFyeS10aXRsZT5KLiBFbnZpcm9u
LiBRdWFsLjwvc2Vjb25kYXJ5LXRpdGxlPjwvdGl0bGVzPjxwZXJpb2RpY2FsPjxmdWxsLXRpdGxl
PkouIEVudmlyb24uIFF1YWwuPC9mdWxsLXRpdGxlPjwvcGVyaW9kaWNhbD48cGFnZXM+MTYwMy0x
NjEwPC9wYWdlcz48dm9sdW1lPjMyPC92b2x1bWU+PG51bWJlcj41PC9udW1iZXI+PGRhdGVzPjx5
ZWFyPjIwMDM8L3llYXI+PC9kYXRlcz48dXJscz48cmVsYXRlZC11cmxzPjx1cmw+aHR0cDovL2R4
LmRvaS5vcmcvMTAuMjEzNC9qZXEyMDAzLjE2MDM8L3VybD48L3JlbGF0ZWQtdXJscz48L3VybHM+
PGVsZWN0cm9uaWMtcmVzb3VyY2UtbnVtPmRvaTogMTAuMjEzNC9qZXEyMDAzLjE2MDM8L2VsZWN0
cm9uaWMtcmVzb3VyY2UtbnVtPjxsYW5ndWFnZT5FbmdsaXNoPC9sYW5ndWFnZT48L3JlY29yZD48
L0NpdGU+PENpdGU+PEF1dGhvcj5GYW5nbWVpZXI8L0F1dGhvcj48WWVhcj4yMDAyPC9ZZWFyPjxS
ZWNOdW0+MTEwOTwvUmVjTnVtPjxyZWNvcmQ+PHJlYy1udW1iZXI+MTEwOTwvcmVjLW51bWJlcj48
Zm9yZWlnbi1rZXlzPjxrZXkgYXBwPSJFTiIgZGItaWQ9ImF2ZHgyNXdyZDBhZDVnZXBhcnh2ZXB3
YnpkOWFwd3B6OWRzcyIgdGltZXN0YW1wPSIxNTA4NDU3NzQ4Ij4xMTA5PC9rZXk+PC9mb3JlaWdu
LWtleXM+PHJlZi10eXBlIG5hbWU9IkpvdXJuYWwgQXJ0aWNsZSI+MTc8L3JlZi10eXBlPjxjb250
cmlidXRvcnM+PGF1dGhvcnM+PGF1dGhvcj5GYW5nbWVpZXIsIEEuPC9hdXRob3I+PGF1dGhvcj5E
ZSBUZW1tZXJtYW4sIEwuPC9hdXRob3I+PGF1dGhvcj5CbGFjaywgQy48L2F1dGhvcj48YXV0aG9y
PlBlcnNzb24sIEsuPC9hdXRob3I+PGF1dGhvcj5Wb3JuZSwgVi48L2F1dGhvcj48L2F1dGhvcnM+
PC9jb250cmlidXRvcnM+PHRpdGxlcz48dGl0bGU+PHN0eWxlIGZhY2U9Im5vcm1hbCIgZm9udD0i
ZGVmYXVsdCIgc2l6ZT0iMTAwJSI+RWZmZWN0cyBvZiBlbGV2YXRlZCBDTzwvc3R5bGU+PHN0eWxl
IGZhY2U9InN1YnNjcmlwdCIgZm9udD0iZGVmYXVsdCIgc2l6ZT0iMTAwJSI+Mjwvc3R5bGU+PHN0
eWxlIGZhY2U9Im5vcm1hbCIgZm9udD0iZGVmYXVsdCIgc2l6ZT0iMTAwJSI+IGFuZC9vciBvem9u
ZSBvbiBudXRyaWVudCBjb25jZW50cmF0aW9ucyBhbmQgbnV0cmllbnQgdXB0YWtlIG9mIHBvdGF0
b2VzPC9zdHlsZT48L3RpdGxlPjxzZWNvbmRhcnktdGl0bGU+RXVyLiBKLiBBZ3Jvbi4gPC9zZWNv
bmRhcnktdGl0bGU+PC90aXRsZXM+PHBlcmlvZGljYWw+PGZ1bGwtdGl0bGU+RXVyLiBKLiBBZ3Jv
bi48L2Z1bGwtdGl0bGU+PC9wZXJpb2RpY2FsPjxwYWdlcz4zNTMtMzY4PC9wYWdlcz48dm9sdW1l
PjE3PC92b2x1bWU+PG51bWJlcj40PC9udW1iZXI+PGtleXdvcmRzPjxrZXl3b3JkPkNPIGVucmlj
aG1lbnQ8L2tleXdvcmQ+PGtleXdvcmQ+VHJvcG9zcGhlcmljIG96b25lPC9rZXl3b3JkPjxrZXl3
b3JkPk51dHJpZW50czwva2V5d29yZD48a2V5d29yZD5FdXJvcGU8L2tleXdvcmQ+PGtleXdvcmQ+
VHViZXIgcXVhbGl0eTwva2V5d29yZD48L2tleXdvcmRzPjxkYXRlcz48eWVhcj4yMDAyPC95ZWFy
PjxwdWItZGF0ZXM+PGRhdGU+MjAwMi8xMS8wMS88L2RhdGU+PC9wdWItZGF0ZXM+PC9kYXRlcz48
aXNibj4xMTYxLTAzMDE8L2lzYm4+PHVybHM+PHJlbGF0ZWQtdXJscz48dXJsPmh0dHA6Ly93d3cu
c2NpZW5jZWRpcmVjdC5jb20vc2NpZW5jZS9hcnRpY2xlL3BpaS9TMTE2MTAzMDEwMjAwMDcxMDwv
dXJsPjwvcmVsYXRlZC11cmxzPjwvdXJscz48ZWxlY3Ryb25pYy1yZXNvdXJjZS1udW0+ZG9pOiAx
MC4xMDE2L1MxMTYxLTAzMDEoMDIpMDAwNzEtMDwvZWxlY3Ryb25pYy1yZXNvdXJjZS1udW0+PC9y
ZWNvcmQ+PC9DaXRlPjwvRW5kTm90ZT4A
</w:fldData>
              </w:fldChar>
            </w:r>
            <w:r w:rsidR="00CC3B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CC3B5D">
              <w:rPr>
                <w:sz w:val="22"/>
                <w:szCs w:val="22"/>
                <w:lang w:val="en-AU"/>
              </w:rPr>
            </w:r>
            <w:r w:rsidR="00CC3B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Fangmeier et al., 2002; Heagle et al., 2003; Högy and Fangmeier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="00B601F9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 </w:instrText>
            </w:r>
            <w:r w:rsidR="00CC3B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.DATA </w:instrText>
            </w:r>
            <w:r w:rsidR="00CC3B5D">
              <w:rPr>
                <w:sz w:val="22"/>
                <w:szCs w:val="22"/>
              </w:rPr>
            </w:r>
            <w:r w:rsidR="00CC3B5D"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</w:rPr>
            </w:r>
            <w:r w:rsidRPr="00DB375D">
              <w:rPr>
                <w:sz w:val="22"/>
                <w:szCs w:val="22"/>
              </w:rPr>
              <w:fldChar w:fldCharType="separate"/>
            </w:r>
            <w:r w:rsidR="00B601F9">
              <w:rPr>
                <w:noProof/>
                <w:sz w:val="22"/>
                <w:szCs w:val="22"/>
              </w:rPr>
              <w:t>(Piñero et al., 2017a; 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806B7" w:rsidRPr="00DB375D" w14:paraId="3F85CEB6" w14:textId="77777777" w:rsidTr="00163B19">
        <w:tc>
          <w:tcPr>
            <w:tcW w:w="1266" w:type="dxa"/>
          </w:tcPr>
          <w:p w14:paraId="1219CDEC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02FD851E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52E89415" w14:textId="055812BB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="00B601F9">
              <w:rPr>
                <w:sz w:val="22"/>
                <w:szCs w:val="22"/>
                <w:lang w:val="en-AU"/>
              </w:rPr>
              <w:t>,</w:t>
            </w:r>
            <w:r w:rsidR="00B601F9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‡</w:t>
            </w:r>
            <w:r w:rsidR="00B601F9"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="00B601F9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Piñero&lt;/Author&gt;&lt;Year&gt;2017&lt;/Year&gt;&lt;RecNum&gt;1231&lt;/RecNum&gt;&lt;DisplayText&gt;(Piñero et al., 2017a)&lt;/DisplayText&gt;&lt;record&gt;&lt;rec-number&gt;1231&lt;/rec-number&gt;&lt;foreign-keys&gt;&lt;key app="EN" db-id="avdx25wrd0ad5geparxvepwbzd9apwpz9dss" times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tamp="1526348358"&gt;1231&lt;/key&gt;&lt;/foreign-keys&gt;&lt;ref-type name="Journal Article"&gt;17&lt;/ref-type&gt;&lt;contributors&gt;&lt;authors&gt;&lt;author&gt;Piñero, Mar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í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a, Carmen&lt;/author&gt;&lt;author&gt;P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é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rez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‐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Jim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é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nez, Margarita&lt;/author&gt;&lt;author&gt;L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ó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pez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‐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Mar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í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 xml:space="preserve">n, Josefa&lt;/author&gt;&lt;author&gt;del Amor Francisco, </w:instrText>
            </w:r>
            <w:r w:rsidR="00CC3B5D">
              <w:rPr>
                <w:sz w:val="22"/>
                <w:szCs w:val="22"/>
                <w:lang w:val="en-AU"/>
              </w:rPr>
              <w:instrText>M.&lt;/author&gt;&lt;/authors&gt;&lt;/contributors&gt;&lt;titles&gt;&lt;title&gt;Fruit quality of sweet pepper as affected by foliar Ca applications to mitigate the supply of saline water under a climate change scenario&lt;/title&gt;&lt;secondary-title&gt;J. Sci. Food Agric. &lt;/secondary-title&gt;&lt;/titles&gt;&lt;periodical&gt;&lt;full-title&gt;J. Sci. Food Agric.&lt;/full-title&gt;&lt;/periodical&gt;&lt;pages&gt;1071-1078&lt;/pages&gt;&lt;volume&gt;98&lt;/volume&gt;&lt;number&gt;3&lt;/number&gt;&lt;keywords&gt;&lt;keyword&gt;amino acids&lt;/keyword&gt;&lt;keyword&gt;Capsicum annum L.&lt;/keyword&gt;&lt;keyword&gt;mineral concentration&lt;/keyword&gt;&lt;keyword&gt;total protein&lt;/keyword&gt;&lt;keyword&gt;elevated CO2&lt;/keyword&gt;&lt;keyword&gt;NaCl&lt;/keyword&gt;&lt;/keywords&gt;&lt;dates&gt;&lt;year&gt;2017&lt;/year&gt;&lt;pub-dates&gt;&lt;date&gt;2018/02/01&lt;/date&gt;&lt;/pub-dates&gt;&lt;/dates&gt;&lt;publisher&gt;Wiley-Blackwell&lt;/publisher&gt;&lt;isbn&gt;0022-5142&lt;/isbn&gt;&lt;urls&gt;&lt;related-urls&gt;&lt;url&gt;https://doi.org/10.1002/jsfa.8557&lt;/url&gt;&lt;/related-urls&gt;&lt;/urls&gt;&lt;electronic-resource-num&gt;doi: 10.1002/jsfa.8557&lt;/electronic-resource-num&gt;&lt;access-date&gt;2018/05/14&lt;/access-date&gt;&lt;/record&gt;&lt;/Cite&gt;&lt;/EndNote&gt;</w:instrText>
            </w:r>
            <w:r w:rsidR="00B601F9">
              <w:rPr>
                <w:sz w:val="22"/>
                <w:szCs w:val="22"/>
                <w:lang w:val="en-AU"/>
              </w:rPr>
              <w:fldChar w:fldCharType="separate"/>
            </w:r>
            <w:r w:rsidR="00B601F9">
              <w:rPr>
                <w:noProof/>
                <w:sz w:val="22"/>
                <w:szCs w:val="22"/>
                <w:lang w:val="en-AU"/>
              </w:rPr>
              <w:t>(Piñero et al., 2017a)</w:t>
            </w:r>
            <w:r w:rsidR="00B601F9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0FF08B45" w14:textId="77777777" w:rsidTr="00163B19">
        <w:tc>
          <w:tcPr>
            <w:tcW w:w="1266" w:type="dxa"/>
          </w:tcPr>
          <w:p w14:paraId="0B57E7E0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u</w:t>
            </w:r>
          </w:p>
        </w:tc>
        <w:tc>
          <w:tcPr>
            <w:tcW w:w="881" w:type="dxa"/>
          </w:tcPr>
          <w:p w14:paraId="466721FD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63" w:type="dxa"/>
          </w:tcPr>
          <w:p w14:paraId="7D8FC7CA" w14:textId="17F4B768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 and turnip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l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050AF7F7" w14:textId="77777777" w:rsidTr="00163B19">
        <w:tc>
          <w:tcPr>
            <w:tcW w:w="1266" w:type="dxa"/>
          </w:tcPr>
          <w:p w14:paraId="1A1B8559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2CD77269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604D0022" w14:textId="1C2200AD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Heagle&lt;/Author&gt;&lt;Year&gt;2003&lt;/Year&gt;&lt;RecNum&gt;1110&lt;/RecNum&gt;&lt;DisplayText&gt;(Heagle et al., 2003)&lt;/DisplayText&gt;&lt;record&gt;&lt;rec-number&gt;1110&lt;/rec-number&gt;&lt;foreign-keys&gt;&lt;key app="EN" db-id="avdx25wrd0ad5geparxvepwbzd9apwpz9dss" timestamp="1508458038"&gt;1110&lt;/key&gt;&lt;/foreign-keys&gt;&lt;ref-type name="Journal Article"&gt;17&lt;/ref-type&gt;&lt;contributors&gt;&lt;authors&gt;&lt;author&gt;Heagle, A. S.&lt;/author&gt;&lt;author&gt;Miller, J. E.&lt;/author&gt;&lt;author&gt;Pursley, W. A.&lt;/author&gt;&lt;/authors&gt;&lt;/contributors&gt;&lt;titles&gt;&lt;title&gt;Growth and yield responses of potato to mixtures of carbon dioxide and ozone&lt;/title&gt;&lt;secondary-title&gt;J. Environ. Qual.&lt;/secondary-title&gt;&lt;/titles&gt;&lt;periodical&gt;&lt;full-title&gt;J. Environ. Qual.&lt;/full-title&gt;&lt;/periodical&gt;&lt;pages&gt;1603-1610&lt;/pages&gt;&lt;volume&gt;32&lt;/volume&gt;&lt;number&gt;5&lt;/number&gt;&lt;dates&gt;&lt;year&gt;2003&lt;/year&gt;&lt;/dates&gt;&lt;urls&gt;&lt;related-urls&gt;&lt;url&gt;http://dx.doi.org/10.2134/jeq2003.1603&lt;/url&gt;&lt;/related-urls&gt;&lt;/urls&gt;&lt;electronic-resource-num&gt;doi: 10.2134/jeq2003.1603&lt;/electronic-resource-num&gt;&lt;language&gt;English&lt;/language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agle et al., 200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1AB6871E" w14:textId="77777777" w:rsidTr="00163B19">
        <w:tc>
          <w:tcPr>
            <w:tcW w:w="1266" w:type="dxa"/>
          </w:tcPr>
          <w:p w14:paraId="10D76985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32F7BBEE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64F15E2B" w14:textId="171BEFC8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radish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806B7" w:rsidRPr="00DB375D" w14:paraId="4C408BBF" w14:textId="77777777" w:rsidTr="00163B19">
        <w:tc>
          <w:tcPr>
            <w:tcW w:w="1266" w:type="dxa"/>
          </w:tcPr>
          <w:p w14:paraId="676A4829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Zn</w:t>
            </w:r>
          </w:p>
        </w:tc>
        <w:tc>
          <w:tcPr>
            <w:tcW w:w="881" w:type="dxa"/>
          </w:tcPr>
          <w:p w14:paraId="735F4AEC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63" w:type="dxa"/>
          </w:tcPr>
          <w:p w14:paraId="29CA2D82" w14:textId="01896089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KTwvRGlzcGxheVRleHQ+PHJlY29yZD48cmVjLW51bWJl
cj4xMDk5PC9yZWMtbnVtYmVyPjxmb3JlaWduLWtleXM+PGtleSBhcHA9IkVOIiBkYi1pZD0iYXZk
eDI1d3JkMGFkNWdlcGFyeHZlcHdiemQ5YXB3cHo5ZHNzIiB0aW1lc3RhbXA9IjE1MDgzMDQ1MzEi
PjEwOTk8L2tleT48L2ZvcmVpZ24ta2V5cz48cmVmLXR5cGUgbmFtZT0iSm91cm5hbCBBcnRpY2xl
Ij4xNzwvcmVmLXR5cGU+PGNvbnRyaWJ1dG9ycz48YXV0aG9ycz48YXV0aG9yPkJhc2xhbSwgTWFy
b3VhbmU8L2F1dGhvcj48YXV0aG9yPkdhcm1lbmRpYSwgSWRvaWE8L2F1dGhvcj48YXV0aG9yPkdv
aWNvZWNoZWEsIE5pZXZlczwvYXV0aG9yPjwvYXV0aG9ycz48L2NvbnRyaWJ1dG9ycz48dGl0bGVz
Pjx0aXRsZT48c3R5bGUgZmFjZT0ibm9ybWFsIiBmb250PSJkZWZhdWx0IiBzaXplPSIxMDAlIj5F
bGV2YXRlZCBDTzwvc3R5bGU+PHN0eWxlIGZhY2U9InN1YnNjcmlwdCIgZm9udD0iZGVmYXVsdCIg
c2l6ZT0iMTAwJSI+Mjwvc3R5bGU+PHN0eWxlIGZhY2U9Im5vcm1hbCIgZm9udD0iZGVmYXVsdCIg
c2l6ZT0iMTAwJSI+IG1heSBpbXBhaXIgdGhlIGJlbmVmaWNpYWwgZWZmZWN0IG9mIGFyYnVzY3Vs
YXIgbXljb3JyaGl6YWwgZnVuZ2kgb24gdGhlIG1pbmVyYWwgYW5kIHBoeXRvY2hlbWljYWwgcXVh
bGl0eSBvZsKgbGV0dHVjZTwvc3R5bGU+PC90aXRsZT48c2Vjb25kYXJ5LXRpdGxlPkFubiBBcHBs
IEJpb2w8L3NlY29uZGFyeS10aXRsZT48L3RpdGxlcz48cGVyaW9kaWNhbD48ZnVsbC10aXRsZT5B
bm4gQXBwbCBCaW9sPC9mdWxsLXRpdGxlPjwvcGVyaW9kaWNhbD48cGFnZXM+MTgwLTE5MTwvcGFn
ZXM+PHZvbHVtZT4xNjE8L3ZvbHVtZT48bnVtYmVyPjI8L251bWJlcj48a2V5d29yZHM+PGtleXdv
cmQ+QXJidXNjdWxhciBteWNvcnJoaXphbCBmdW5naTwva2V5d29yZD48a2V5d29yZD5lbGV2YXRl
ZCBjYXJib24gZGlveGlkZTwva2V5d29yZD48a2V5d29yZD5MYWN0dWNhIHNhdGl2YTwva2V5d29y
ZD48a2V5d29yZD5wbGFudCBncm93dGg8L2tleXdvcmQ+PGtleXdvcmQ+cGxhbnQgc3RvaWNoaW9t
ZXRyeTwva2V5d29yZD48a2V5d29yZD5zZWNvbmRhcnkgbWV0YWJvbGlzbTwva2V5d29yZD48L2tl
eXdvcmRzPjxkYXRlcz48eWVhcj4yMDEyPC95ZWFyPjwvZGF0ZXM+PHB1Ymxpc2hlcj5CbGFja3dl
bGwgUHVibGlzaGluZyBMdGQ8L3B1Ymxpc2hlcj48aXNibj4xNzQ0LTczNDg8L2lzYm4+PHVybHM+
PHJlbGF0ZWQtdXJscz48dXJsPmh0dHA6Ly9keC5kb2kub3JnLzEwLjExMTEvai4xNzQ0LTczNDgu
MjAxMi4wMDU2My54PC91cmw+PC9yZWxhdGVkLXVybHM+PC91cmxzPjxlbGVjdHJvbmljLXJlc291
cmNlLW51bT5kb2k6IDEwLjExMTEvai4xNzQ0LTczNDguMjAxMi4wMDU2My54PC9lbGVjdHJvbmlj
LXJlc291cmNlLW51bT48L3JlY29yZD48L0NpdGU+PENpdGU+PEF1dGhvcj5Qw6lyZXotTMOzcGV6
PC9BdXRob3I+PFllYXI+MjAxNTwvWWVhcj48UmVjTnVtPjYyNDwvUmVjTnVtPjxyZWNvcmQ+PHJl
Yy1udW1iZXI+NjI0PC9yZWMtbnVtYmVyPjxmb3JlaWduLWtleXM+PGtleSBhcHA9IkVOIiBkYi1p
ZD0iYXZkeDI1d3JkMGFkNWdlcGFyeHZlcHdiemQ5YXB3cHo5ZHNzIiB0aW1lc3RhbXA9IjE0NjM0
NDk2MTQiPjYyNDwva2V5PjwvZm9yZWlnbi1rZXlzPjxyZWYtdHlwZSBuYW1lPSJKb3VybmFsIEFy
dGljbGUiPjE3PC9yZWYtdHlwZT48Y29udHJpYnV0b3JzPjxhdXRob3JzPjxhdXRob3I+UMOpcmV6
LUzDs3BleiwgVXN1ZTwvYXV0aG9yPjxhdXRob3I+TWlyYW5kYS1BcG9kYWNhLCBKb248L2F1dGhv
cj48YXV0aG9yPkxhY3Vlc3RhLCBNYWl0ZTwvYXV0aG9yPjxhdXRob3I+TWVuYS1QZXRpdGUsIEFt
YWlhPC9hdXRob3I+PGF1dGhvcj5NdcOxb3otUnVlZGEsIEFsYmVydG88L2F1dGhvcj48L2F1dGhv
cnM+PC9jb250cmlidXRvcnM+PHRpdGxlcz48dGl0bGU+PHN0eWxlIGZhY2U9Im5vcm1hbCIgZm9u
dD0iZGVmYXVsdCIgc2l6ZT0iMTAwJSI+R3Jvd3RoIGFuZCBudXRyaXRpb25hbCBxdWFsaXR5IGlt
cHJvdmVtZW50IGluIHR3byBkaWZmZXJlbnRseSBwaWdtZW50ZWQgbGV0dHVjZSBjdWx0aXZhcnMg
Z3Jvd24gdW5kZXIgZWxldmF0ZWQgQ088L3N0eWxlPjxzdHlsZSBmYWNlPSJzdWJzY3JpcHQiIGZv
bnQ9ImRlZmF1bHQiIHNpemU9IjEwMCUiPjI8L3N0eWxlPjxzdHlsZSBmYWNlPSJub3JtYWwiIGZv
bnQ9ImRlZmF1bHQiIHNpemU9IjEwMCUiPiBhbmQvb3Igc2FsaW5pdHk8L3N0eWxlPjwvdGl0bGU+
PHNlY29uZGFyeS10aXRsZT5TY2kuIEhvcnRpYy48L3NlY29uZGFyeS10aXRsZT48L3RpdGxlcz48
cGVyaW9kaWNhbD48ZnVsbC10aXRsZT5TY2kuIEhvcnRpYy48L2Z1bGwtdGl0bGU+PC9wZXJpb2Rp
Y2FsPjxwYWdlcz41Ni02NjwvcGFnZXM+PHZvbHVtZT4xOTU8L3ZvbHVtZT48a2V5d29yZHM+PGtl
eXdvcmQ+QW50aW94aWRhbnRzPC9rZXl3b3JkPjxrZXl3b3JkPkVsZXZhdGVkIENPMjwva2V5d29y
ZD48a2V5d29yZD5MZXR0dWNlPC9rZXl3b3JkPjxrZXl3b3JkPk1pbmVyYWxzPC9rZXl3b3JkPjxr
ZXl3b3JkPk51dHJhY2V1dGljYWwgdmFsdWU8L2tleXdvcmQ+PGtleXdvcmQ+U2FsdCBzdHJlc3M8
L2tleXdvcmQ+PC9rZXl3b3Jkcz48ZGF0ZXM+PHllYXI+MjAxNTwveWVhcj48cHViLWRhdGVzPjxk
YXRlPjExLzEyLzwvZGF0ZT48L3B1Yi1kYXRlcz48L2RhdGVzPjxpc2JuPjAzMDQtNDIzODwvaXNi
bj48dXJscz48cmVsYXRlZC11cmxzPjx1cmw+aHR0cDovL3d3dy5zY2llbmNlZGlyZWN0LmNvbS9z
Y2llbmNlL2FydGljbGUvcGlpL1MwMzA0NDIzODE1MzAxNTM5PC91cmw+PC9yZWxhdGVkLXVybHM+
PC91cmxzPjxlbGVjdHJvbmljLXJlc291cmNlLW51bT5kb2k6IDEwLjEwMTYvai5zY2llbnRhLjIw
MTUuMDguMDM0PC9lbGVjdHJvbmljLXJlc291cmNlLW51bT48L3JlY29yZD48L0NpdGU+PC9FbmRO
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umari and Agrawal, 2014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6E09F293" w14:textId="77777777" w:rsidTr="00163B19">
        <w:tc>
          <w:tcPr>
            <w:tcW w:w="1266" w:type="dxa"/>
          </w:tcPr>
          <w:p w14:paraId="633E0F14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5ED5534C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38E96D11" w14:textId="534061C8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CB2393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hint="eastAsia"/>
                <w:sz w:val="22"/>
                <w:szCs w:val="22"/>
                <w:lang w:val="en-AU"/>
              </w:rPr>
              <w:t>l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YXNsYW08L0F1dGhvcj48WWVhcj4yMDEyPC9ZZWFyPjxS
ZWNOdW0+MTA5OTwvUmVjTnVtPjxEaXNwbGF5VGV4dD4oQmFzbGFtIGV0IGFsLiwgMjAxMjsgUMOp
cmV6LUzDs3BleiBldCBhbC4sIDIwMTVhOyBQw6lyZXotTMOzcGV6IGV0IGFsLiwgMjAxNWIpPC9E
aXNwbGF5VGV4dD48cmVjb3JkPjxyZWMtbnVtYmVyPjEwOTk8L3JlYy1udW1iZXI+PGZvcmVpZ24t
a2V5cz48a2V5IGFwcD0iRU4iIGRiLWlkPSJhdmR4MjV3cmQwYWQ1Z2VwYXJ4dmVwd2J6ZDlhcHdw
ejlkc3MiIHRpbWVzdGFtcD0iMTUwODMwNDUzMSI+MTA5OTwva2V5PjwvZm9yZWlnbi1rZXlzPjxy
ZWYtdHlwZSBuYW1lPSJKb3VybmFsIEFydGljbGUiPjE3PC9yZWYtdHlwZT48Y29udHJpYnV0b3Jz
PjxhdXRob3JzPjxhdXRob3I+QmFzbGFtLCBNYXJvdWFuZTwvYXV0aG9yPjxhdXRob3I+R2FybWVu
ZGlhLCBJZG9pYTwvYXV0aG9yPjxhdXRob3I+R29pY29lY2hlYSwgTmlldmVzPC9hdXRob3I+PC9h
dXRob3JzPjwvY29udHJpYnV0b3JzPjx0aXRsZXM+PHRpdGxlPjxzdHlsZSBmYWNlPSJub3JtYWwi
IGZvbnQ9ImRlZmF1bHQiIHNpemU9IjEwMCUiPkVsZXZhdGVkIENPPC9zdHlsZT48c3R5bGUgZmFj
ZT0ic3Vic2NyaXB0IiBmb250PSJkZWZhdWx0IiBzaXplPSIxMDAlIj4yPC9zdHlsZT48c3R5bGUg
ZmFjZT0ibm9ybWFsIiBmb250PSJkZWZhdWx0IiBzaXplPSIxMDAlIj4gbWF5IGltcGFpciB0aGUg
YmVuZWZpY2lhbCBlZmZlY3Qgb2YgYXJidXNjdWxhciBteWNvcnJoaXphbCBmdW5naSBvbiB0aGUg
bWluZXJhbCBhbmQgcGh5dG9jaGVtaWNhbCBxdWFsaXR5IG9mwqBsZXR0dWNlPC9zdHlsZT48L3Rp
dGxlPjxzZWNvbmRhcnktdGl0bGU+QW5uIEFwcGwgQmlvbDwvc2Vjb25kYXJ5LXRpdGxlPjwvdGl0
bGVzPjxwZXJpb2RpY2FsPjxmdWxsLXRpdGxlPkFubiBBcHBsIEJpb2w8L2Z1bGwtdGl0bGU+PC9w
ZXJpb2RpY2FsPjxwYWdlcz4xODAtMTkxPC9wYWdlcz48dm9sdW1lPjE2MTwvdm9sdW1lPjxudW1i
ZXI+MjwvbnVtYmVyPjxrZXl3b3Jkcz48a2V5d29yZD5BcmJ1c2N1bGFyIG15Y29ycmhpemFsIGZ1
bmdpPC9rZXl3b3JkPjxrZXl3b3JkPmVsZXZhdGVkIGNhcmJvbiBkaW94aWRlPC9rZXl3b3JkPjxr
ZXl3b3JkPkxhY3R1Y2Egc2F0aXZhPC9rZXl3b3JkPjxrZXl3b3JkPnBsYW50IGdyb3d0aDwva2V5
d29yZD48a2V5d29yZD5wbGFudCBzdG9pY2hpb21ldHJ5PC9rZXl3b3JkPjxrZXl3b3JkPnNlY29u
ZGFyeSBtZXRhYm9saXNtPC9rZXl3b3JkPjwva2V5d29yZHM+PGRhdGVzPjx5ZWFyPjIwMTI8L3ll
YXI+PC9kYXRlcz48cHVibGlzaGVyPkJsYWNrd2VsbCBQdWJsaXNoaW5nIEx0ZDwvcHVibGlzaGVy
Pjxpc2JuPjE3NDQtNzM0ODwvaXNibj48dXJscz48cmVsYXRlZC11cmxzPjx1cmw+aHR0cDovL2R4
LmRvaS5vcmcvMTAuMTExMS9qLjE3NDQtNzM0OC4yMDEyLjAwNTYzLng8L3VybD48L3JlbGF0ZWQt
dXJscz48L3VybHM+PGVsZWN0cm9uaWMtcmVzb3VyY2UtbnVtPmRvaTogMTAuMTExMS9qLjE3NDQt
NzM0OC4yMDEyLjAwNTYzLng8L2VsZWN0cm9uaWMtcmVzb3VyY2UtbnVtPjwvcmVjb3JkPjwvQ2l0
ZT48Q2l0ZT48QXV0aG9yPlDDqXJlei1Mw7NwZXo8L0F1dGhvcj48WWVhcj4yMDE1PC9ZZWFyPjxS
ZWNOdW0+NjI0PC9SZWNOdW0+PHJlY29yZD48cmVjLW51bWJlcj42MjQ8L3JlYy1udW1iZXI+PGZv
cmVpZ24ta2V5cz48a2V5IGFwcD0iRU4iIGRiLWlkPSJhdmR4MjV3cmQwYWQ1Z2VwYXJ4dmVwd2J6
ZDlhcHdwejlkc3MiIHRpbWVzdGFtcD0iMTQ2MzQ0OTYxNCI+NjI0PC9rZXk+PC9mb3JlaWduLWtl
eXM+PHJlZi10eXBlIG5hbWU9IkpvdXJuYWwgQXJ0aWNsZSI+MTc8L3JlZi10eXBlPjxjb250cmli
dXRvcnM+PGF1dGhvcnM+PGF1dGhvcj5Qw6lyZXotTMOzcGV6LCBVc3VlPC9hdXRob3I+PGF1dGhv
cj5NaXJhbmRhLUFwb2RhY2EsIEpvbjwvYXV0aG9yPjxhdXRob3I+TGFjdWVzdGEsIE1haXRlPC9h
dXRob3I+PGF1dGhvcj5NZW5hLVBldGl0ZSwgQW1haWE8L2F1dGhvcj48YXV0aG9yPk11w7Fvei1S
dWVkYSwgQWxiZXJ0bzwvYXV0aG9yPjwvYXV0aG9ycz48L2NvbnRyaWJ1dG9ycz48dGl0bGVzPjx0
aXRsZT48c3R5bGUgZmFjZT0ibm9ybWFsIiBmb250PSJkZWZhdWx0IiBzaXplPSIxMDAlIj5Hcm93
dGggYW5kIG51dHJpdGlvbmFsIHF1YWxpdHkgaW1wcm92ZW1lbnQgaW4gdHdvIGRpZmZlcmVudGx5
IHBpZ21lbnRlZCBsZXR0dWNlIGN1bHRpdmFycyBncm93biB1bmRlciBlbGV2YXRlZCBDTzwvc3R5
bGU+PHN0eWxlIGZhY2U9InN1YnNjcmlwdCIgZm9udD0iZGVmYXVsdCIgc2l6ZT0iMTAwJSI+Mjwv
c3R5bGU+PHN0eWxlIGZhY2U9Im5vcm1hbCIgZm9udD0iZGVmYXVsdCIgc2l6ZT0iMTAwJSI+IGFu
ZC9vciBzYWxpbml0eTwvc3R5bGU+PC90aXRsZT48c2Vjb25kYXJ5LXRpdGxlPlNjaS4gSG9ydGlj
Ljwvc2Vjb25kYXJ5LXRpdGxlPjwvdGl0bGVzPjxwZXJpb2RpY2FsPjxmdWxsLXRpdGxlPlNjaS4g
SG9ydGljLjwvZnVsbC10aXRsZT48L3BlcmlvZGljYWw+PHBhZ2VzPjU2LTY2PC9wYWdlcz48dm9s
dW1lPjE5NTwvdm9sdW1lPjxrZXl3b3Jkcz48a2V5d29yZD5BbnRpb3hpZGFudHM8L2tleXdvcmQ+
PGtleXdvcmQ+RWxldmF0ZWQgQ08yPC9rZXl3b3JkPjxrZXl3b3JkPkxldHR1Y2U8L2tleXdvcmQ+
PGtleXdvcmQ+TWluZXJhbHM8L2tleXdvcmQ+PGtleXdvcmQ+TnV0cmFjZXV0aWNhbCB2YWx1ZTwv
a2V5d29yZD48a2V5d29yZD5TYWx0IHN0cmVzczwva2V5d29yZD48L2tleXdvcmRzPjxkYXRlcz48
eWVhcj4yMDE1PC95ZWFyPjxwdWItZGF0ZXM+PGRhdGU+MTEvMTIvPC9kYXRlPjwvcHViLWRhdGVz
PjwvZGF0ZXM+PGlzYm4+MDMwNC00MjM4PC9pc2JuPjx1cmxzPjxyZWxhdGVkLXVybHM+PHVybD5o
dHRwOi8vd3d3LnNjaWVuY2VkaXJlY3QuY29tL3NjaWVuY2UvYXJ0aWNsZS9waWkvUzAzMDQ0MjM4
MTUzMDE1Mzk8L3VybD48L3JlbGF0ZWQtdXJscz48L3VybHM+PGVsZWN0cm9uaWMtcmVzb3VyY2Ut
bnVtPmRvaTogMTAuMTAxNi9qLnNjaWVudGEuMjAxNS4wOC4wMzQ8L2VsZWN0cm9uaWMtcmVzb3Vy
Y2UtbnVtPjwvcmVjb3JkPjwvQ2l0ZT48Q2l0ZT48QXV0aG9yPlDDqXJlei1Mw7NwZXo8L0F1dGhv
cj48WWVhcj4yMDE1PC9ZZWFyPjxSZWNOdW0+MTEzNDwvUmVjTnVtPjxyZWNvcmQ+PHJlYy1udW1i
ZXI+MTEzNDwvcmVjLW51bWJlcj48Zm9yZWlnbi1rZXlzPjxrZXkgYXBwPSJFTiIgZGItaWQ9ImF2
ZHgyNXdyZDBhZDVnZXBhcnh2ZXB3YnpkOWFwd3B6OWRzcyIgdGltZXN0YW1wPSIxNTE0NDI1NjM1
Ij4xMTM0PC9rZXk+PC9mb3JlaWduLWtleXM+PHJlZi10eXBlIG5hbWU9IkpvdXJuYWwgQXJ0aWNs
ZSI+MTc8L3JlZi10eXBlPjxjb250cmlidXRvcnM+PGF1dGhvcnM+PGF1dGhvcj5Qw6lyZXotTMOz
cGV6LCBVc3VlPC9hdXRob3I+PGF1dGhvcj5NaXJhbmRhLUFwb2RhY2EsIEpvbjwvYXV0aG9yPjxh
dXRob3I+TXXDsW96LVJ1ZWRhLCBBbGJlcnRvPC9hdXRob3I+PGF1dGhvcj5NZW5hLVBldGl0ZSwg
QW1haWE8L2F1dGhvcj48L2F1dGhvcnM+PC9jb250cmlidXRvcnM+PHRpdGxlcz48dGl0bGU+PHN0
eWxlIGZhY2U9Im5vcm1hbCIgZm9udD0iZGVmYXVsdCIgc2l6ZT0iMTAwJSI+SW50ZXJhY3Rpbmcg
ZWZmZWN0cyBvZiBoaWdoIGxpZ2h0IGFuZCBlbGV2YXRlZCBDTzwvc3R5bGU+PHN0eWxlIGZhY2U9
InN1YnNjcmlwdCIgZm9udD0iZGVmYXVsdCIgc2l6ZT0iMTAwJSI+Mjwvc3R5bGU+PHN0eWxlIGZh
Y2U9Im5vcm1hbCIgZm9udD0iZGVmYXVsdCIgc2l6ZT0iMTAwJSI+IG9uIHRoZSBudXRyYWNldXRp
Y2FsIHF1YWxpdHkgb2YgdHdvIGRpZmZlcmVudGx5IHBpZ21lbnRlZCA8L3N0eWxlPjxzdHlsZSBm
YWNlPSJpdGFsaWMiIGZvbnQ9ImRlZmF1bHQiIHNpemU9IjEwMCUiPkxhY3R1Y2Egc2F0aXZhPC9z
dHlsZT48c3R5bGUgZmFjZT0ibm9ybWFsIiBmb250PSJkZWZhdWx0IiBzaXplPSIxMDAlIj4gY3Vs
dGl2YXJzIChCbG9uZGUgb2YgUGFyaXMgQmF0YXZpYSBhbmQgT2FrIExlYWYpPC9zdHlsZT48L3Rp
dGxlPjxzZWNvbmRhcnktdGl0bGU+U2NpLiBIb3J0aWMuIDwvc2Vjb25kYXJ5LXRpdGxlPjwvdGl0
bGVzPjxwZXJpb2RpY2FsPjxmdWxsLXRpdGxlPlNjaS4gSG9ydGljLjwvZnVsbC10aXRsZT48L3Bl
cmlvZGljYWw+PHBhZ2VzPjM4LTQ4PC9wYWdlcz48dm9sdW1lPjE5MTwvdm9sdW1lPjxudW1iZXI+
U3VwcGxlbWVudCBDPC9udW1iZXI+PGtleXdvcmRzPjxrZXl3b3JkPkFudGlveGlkYW50czwva2V5
d29yZD48a2V5d29yZD5FbGV2YXRlZCBDTzwva2V5d29yZD48a2V5d29yZD5IaWdoIGxpZ2h0PC9r
ZXl3b3JkPjxrZXl3b3JkPkxldHR1Y2U8L2tleXdvcmQ+PGtleXdvcmQ+TWluZXJhbHM8L2tleXdv
cmQ+PGtleXdvcmQ+TnV0cmFjZXV0aWNhbCB2YWx1ZTwva2V5d29yZD48L2tleXdvcmRzPjxkYXRl
cz48eWVhcj4yMDE1PC95ZWFyPjxwdWItZGF0ZXM+PGRhdGU+MjAxNS8wOC8wNi88L2RhdGU+PC9w
dWItZGF0ZXM+PC9kYXRlcz48aXNibj4wMzA0LTQyMzg8L2lzYm4+PHVybHM+PHJlbGF0ZWQtdXJs
cz48dXJsPmh0dHA6Ly93d3cuc2NpZW5jZWRpcmVjdC5jb20vc2NpZW5jZS9hcnRpY2xlL3BpaS9T
MDMwNDQyMzgxNTAwMjQzNTwvdXJsPjwvcmVsYXRlZC11cmxzPjwvdXJscz48ZWxlY3Ryb25pYy1y
ZXNvdXJjZS1udW0+ZG9pOiAxMC4xMDE2L2ouc2NpZW50YS4yMDE1LjA0LjAzMDwvZWxlY3Ryb25p
Yy1yZXNvdXJjZS1udW0+PC9yZWNvcmQ+PC9DaXRlPjwvRW5kTm90ZT5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; 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jD
tmd5IGFuZCBGYW5nbWVpZXIsIDIwMDkpPC9EaXNwbGF5VGV4dD48cmVjb3JkPjxyZWMtbnVtYmVy
PjY4MDwvcmVjLW51bWJlcj48Zm9yZWlnbi1rZXlzPjxrZXkgYXBwPSJFTiIgZGItaWQ9ImF2ZHgy
NXdyZDBhZDVnZXBhcnh2ZXB3YnpkOWFwd3B6OWRzcyIgdGltZXN0YW1wPSIxNDc0NjEyOTM1Ij42
ODA8L2tleT48L2ZvcmVpZ24ta2V5cz48cmVmLXR5cGUgbmFtZT0iSm91cm5hbCBBcnRpY2xlIj4x
NzwvcmVmLXR5cGU+PGNvbnRyaWJ1dG9ycz48YXV0aG9ycz48YXV0aG9yPkjDtmd5LCBQLjwvYXV0
aG9yPjxhdXRob3I+RmFuZ21laWVyLCBBLjwvYXV0aG9yPjwvYXV0aG9ycz48L2NvbnRyaWJ1dG9y
cz48dGl0bGVzPjx0aXRsZT48c3R5bGUgZmFjZT0ibm9ybWFsIiBmb250PSJkZWZhdWx0IiBzaXpl
PSIxMDAlIj5BdG1vc3BoZXJpYyBDTzwvc3R5bGU+PHN0eWxlIGZhY2U9InN1YnNjcmlwdCIgZm9u
dD0iZGVmYXVsdCIgc2l6ZT0iMTAwJSI+Mjwvc3R5bGU+PHN0eWxlIGZhY2U9Im5vcm1hbCIgZm9u
dD0iZGVmYXVsdCIgc2l6ZT0iMTAwJSI+IGVucmljaG1lbnQgYWZmZWN0cyBwb3RhdG9lczogMi4g
VHViZXIgcXVhbGl0eSB0cmFpdHM8L3N0eWxlPjwvdGl0bGU+PHNlY29uZGFyeS10aXRsZT5FdXIu
IEouIEFncm9uLiA8L3NlY29uZGFyeS10aXRsZT48L3RpdGxlcz48cGVyaW9kaWNhbD48ZnVsbC10
aXRsZT5FdXIuIEouIEFncm9uLjwvZnVsbC10aXRsZT48L3BlcmlvZGljYWw+PHBhZ2VzPjg1LTk0
PC9wYWdlcz48dm9sdW1lPjMwPC92b2x1bWU+PG51bWJlcj4yPC9udW1iZXI+PGtleXdvcmRzPjxr
ZXl3b3JkPkNPMiBlbnJpY2htZW50PC9rZXl3b3JkPjxrZXl3b3JkPk9UQzwva2V5d29yZD48a2V5
d29yZD5Tb2xhbnVtIHR1YmVyb3N1bSBMLjwva2V5d29yZD48a2V5d29yZD5Qb3RhdG88L2tleXdv
cmQ+PGtleXdvcmQ+VHViZXIgcXVhbGl0eTwva2V5d29yZD48L2tleXdvcmRzPjxkYXRlcz48eWVh
cj4yMDA5PC95ZWFyPjxwdWItZGF0ZXM+PGRhdGU+Mi8vPC9kYXRlPjwvcHViLWRhdGVzPjwvZGF0
ZXM+PGlzYm4+MTE2MS0wMzAxPC9pc2JuPjx1cmxzPjxyZWxhdGVkLXVybHM+PHVybD5odHRwOi8v
d3d3LnNjaWVuY2VkaXJlY3QuY29tL3NjaWVuY2UvYXJ0aWNsZS9waWkvUzExNjEwMzAxMDgwMDA4
Nzc8L3VybD48L3JlbGF0ZWQtdXJscz48L3VybHM+PGVsZWN0cm9uaWMtcmVzb3VyY2UtbnVtPmRv
aTogMTAuMTAxNi9qLmVqYS4yMDA4LjA3LjAwNjwvZWxlY3Ryb25pYy1yZXNvdXJjZS1udW0+PC9y
ZWNvcmQ+PC9DaXRlPjxDaXRlPjxBdXRob3I+RmFuZ21laWVyPC9BdXRob3I+PFllYXI+MjAwMjwv
WWVhcj48UmVjTnVtPjExMDk8L1JlY051bT48cmVjb3JkPjxyZWMtbnVtYmVyPjExMDk8L3JlYy1u
dW1iZXI+PGZvcmVpZ24ta2V5cz48a2V5IGFwcD0iRU4iIGRiLWlkPSJhdmR4MjV3cmQwYWQ1Z2Vw
YXJ4dmVwd2J6ZDlhcHdwejlkc3MiIHRpbWVzdGFtcD0iMTUwODQ1Nzc0OCI+MTEwOTwva2V5Pjwv
Zm9yZWlnbi1rZXlzPjxyZWYtdHlwZSBuYW1lPSJKb3VybmFsIEFydGljbGUiPjE3PC9yZWYtdHlw
ZT48Y29udHJpYnV0b3JzPjxhdXRob3JzPjxhdXRob3I+RmFuZ21laWVyLCBBLjwvYXV0aG9yPjxh
dXRob3I+RGUgVGVtbWVybWFuLCBMLjwvYXV0aG9yPjxhdXRob3I+QmxhY2ssIEMuPC9hdXRob3I+
PGF1dGhvcj5QZXJzc29uLCBLLjwvYXV0aG9yPjxhdXRob3I+Vm9ybmUsIFYuPC9hdXRob3I+PC9h
dXRob3JzPjwvY29udHJpYnV0b3JzPjx0aXRsZXM+PHRpdGxlPjxzdHlsZSBmYWNlPSJub3JtYWwi
IGZvbnQ9ImRlZmF1bHQiIHNpemU9IjEwMCUiPkVmZmVjdHMgb2YgZWxldmF0ZWQgQ088L3N0eWxl
PjxzdHlsZSBmYWNlPSJzdWJzY3JpcHQiIGZvbnQ9ImRlZmF1bHQiIHNpemU9IjEwMCUiPjI8L3N0
eWxlPjxzdHlsZSBmYWNlPSJub3JtYWwiIGZvbnQ9ImRlZmF1bHQiIHNpemU9IjEwMCUiPiBhbmQv
b3Igb3pvbmUgb24gbnV0cmllbnQgY29uY2VudHJhdGlvbnMgYW5kIG51dHJpZW50IHVwdGFrZSBv
ZiBwb3RhdG9lczwvc3R5bGU+PC90aXRsZT48c2Vjb25kYXJ5LXRpdGxlPkV1ci4gSi4gQWdyb24u
IDwvc2Vjb25kYXJ5LXRpdGxlPjwvdGl0bGVzPjxwZXJpb2RpY2FsPjxmdWxsLXRpdGxlPkV1ci4g
Si4gQWdyb24uPC9mdWxsLXRpdGxlPjwvcGVyaW9kaWNhbD48cGFnZXM+MzUzLTM2ODwvcGFnZXM+
PHZvbHVtZT4xNzwvdm9sdW1lPjxudW1iZXI+NDwvbnVtYmVyPjxrZXl3b3Jkcz48a2V5d29yZD5D
TyBlbnJpY2htZW50PC9rZXl3b3JkPjxrZXl3b3JkPlRyb3Bvc3BoZXJpYyBvem9uZTwva2V5d29y
ZD48a2V5d29yZD5OdXRyaWVudHM8L2tleXdvcmQ+PGtleXdvcmQ+RXVyb3BlPC9rZXl3b3JkPjxr
ZXl3b3JkPlR1YmVyIHF1YWxpdHk8L2tleXdvcmQ+PC9rZXl3b3Jkcz48ZGF0ZXM+PHllYXI+MjAw
MjwveWVhcj48cHViLWRhdGVzPjxkYXRlPjIwMDIvMTEvMDEvPC9kYXRlPjwvcHViLWRhdGVzPjwv
ZGF0ZXM+PGlzYm4+MTE2MS0wMzAxPC9pc2JuPjx1cmxzPjxyZWxhdGVkLXVybHM+PHVybD5odHRw
Oi8vd3d3LnNjaWVuY2VkaXJlY3QuY29tL3NjaWVuY2UvYXJ0aWNsZS9waWkvUzExNjEwMzAxMDIw
MDA3MTA8L3VybD48L3JlbGF0ZWQtdXJscz48L3VybHM+PGVsZWN0cm9uaWMtcmVzb3VyY2UtbnVt
PmRvaTogMTAuMTAxNi9TMTE2MS0wMzAxKDAyKTAwMDcxLTA8L2VsZWN0cm9uaWMtcmVzb3VyY2Ut
bnVt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ZhbmdtZWllciBldCBhbC4sIDIwMDI7IEjD
tmd5IGFuZCBGYW5nbWVpZXIsIDIwMDkpPC9EaXNwbGF5VGV4dD48cmVjb3JkPjxyZWMtbnVtYmVy
PjY4MDwvcmVjLW51bWJlcj48Zm9yZWlnbi1rZXlzPjxrZXkgYXBwPSJFTiIgZGItaWQ9ImF2ZHgy
NXdyZDBhZDVnZXBhcnh2ZXB3YnpkOWFwd3B6OWRzcyIgdGltZXN0YW1wPSIxNDc0NjEyOTM1Ij42
ODA8L2tleT48L2ZvcmVpZ24ta2V5cz48cmVmLXR5cGUgbmFtZT0iSm91cm5hbCBBcnRpY2xlIj4x
NzwvcmVmLXR5cGU+PGNvbnRyaWJ1dG9ycz48YXV0aG9ycz48YXV0aG9yPkjDtmd5LCBQLjwvYXV0
aG9yPjxhdXRob3I+RmFuZ21laWVyLCBBLjwvYXV0aG9yPjwvYXV0aG9ycz48L2NvbnRyaWJ1dG9y
cz48dGl0bGVzPjx0aXRsZT48c3R5bGUgZmFjZT0ibm9ybWFsIiBmb250PSJkZWZhdWx0IiBzaXpl
PSIxMDAlIj5BdG1vc3BoZXJpYyBDTzwvc3R5bGU+PHN0eWxlIGZhY2U9InN1YnNjcmlwdCIgZm9u
dD0iZGVmYXVsdCIgc2l6ZT0iMTAwJSI+Mjwvc3R5bGU+PHN0eWxlIGZhY2U9Im5vcm1hbCIgZm9u
dD0iZGVmYXVsdCIgc2l6ZT0iMTAwJSI+IGVucmljaG1lbnQgYWZmZWN0cyBwb3RhdG9lczogMi4g
VHViZXIgcXVhbGl0eSB0cmFpdHM8L3N0eWxlPjwvdGl0bGU+PHNlY29uZGFyeS10aXRsZT5FdXIu
IEouIEFncm9uLiA8L3NlY29uZGFyeS10aXRsZT48L3RpdGxlcz48cGVyaW9kaWNhbD48ZnVsbC10
aXRsZT5FdXIuIEouIEFncm9uLjwvZnVsbC10aXRsZT48L3BlcmlvZGljYWw+PHBhZ2VzPjg1LTk0
PC9wYWdlcz48dm9sdW1lPjMwPC92b2x1bWU+PG51bWJlcj4yPC9udW1iZXI+PGtleXdvcmRzPjxr
ZXl3b3JkPkNPMiBlbnJpY2htZW50PC9rZXl3b3JkPjxrZXl3b3JkPk9UQzwva2V5d29yZD48a2V5
d29yZD5Tb2xhbnVtIHR1YmVyb3N1bSBMLjwva2V5d29yZD48a2V5d29yZD5Qb3RhdG88L2tleXdv
cmQ+PGtleXdvcmQ+VHViZXIgcXVhbGl0eTwva2V5d29yZD48L2tleXdvcmRzPjxkYXRlcz48eWVh
cj4yMDA5PC95ZWFyPjxwdWItZGF0ZXM+PGRhdGU+Mi8vPC9kYXRlPjwvcHViLWRhdGVzPjwvZGF0
ZXM+PGlzYm4+MTE2MS0wMzAxPC9pc2JuPjx1cmxzPjxyZWxhdGVkLXVybHM+PHVybD5odHRwOi8v
d3d3LnNjaWVuY2VkaXJlY3QuY29tL3NjaWVuY2UvYXJ0aWNsZS9waWkvUzExNjEwMzAxMDgwMDA4
Nzc8L3VybD48L3JlbGF0ZWQtdXJscz48L3VybHM+PGVsZWN0cm9uaWMtcmVzb3VyY2UtbnVtPmRv
aTogMTAuMTAxNi9qLmVqYS4yMDA4LjA3LjAwNjwvZWxlY3Ryb25pYy1yZXNvdXJjZS1udW0+PC9y
ZWNvcmQ+PC9DaXRlPjxDaXRlPjxBdXRob3I+RmFuZ21laWVyPC9BdXRob3I+PFllYXI+MjAwMjwv
WWVhcj48UmVjTnVtPjExMDk8L1JlY051bT48cmVjb3JkPjxyZWMtbnVtYmVyPjExMDk8L3JlYy1u
dW1iZXI+PGZvcmVpZ24ta2V5cz48a2V5IGFwcD0iRU4iIGRiLWlkPSJhdmR4MjV3cmQwYWQ1Z2Vw
YXJ4dmVwd2J6ZDlhcHdwejlkc3MiIHRpbWVzdGFtcD0iMTUwODQ1Nzc0OCI+MTEwOTwva2V5Pjwv
Zm9yZWlnbi1rZXlzPjxyZWYtdHlwZSBuYW1lPSJKb3VybmFsIEFydGljbGUiPjE3PC9yZWYtdHlw
ZT48Y29udHJpYnV0b3JzPjxhdXRob3JzPjxhdXRob3I+RmFuZ21laWVyLCBBLjwvYXV0aG9yPjxh
dXRob3I+RGUgVGVtbWVybWFuLCBMLjwvYXV0aG9yPjxhdXRob3I+QmxhY2ssIEMuPC9hdXRob3I+
PGF1dGhvcj5QZXJzc29uLCBLLjwvYXV0aG9yPjxhdXRob3I+Vm9ybmUsIFYuPC9hdXRob3I+PC9h
dXRob3JzPjwvY29udHJpYnV0b3JzPjx0aXRsZXM+PHRpdGxlPjxzdHlsZSBmYWNlPSJub3JtYWwi
IGZvbnQ9ImRlZmF1bHQiIHNpemU9IjEwMCUiPkVmZmVjdHMgb2YgZWxldmF0ZWQgQ088L3N0eWxl
PjxzdHlsZSBmYWNlPSJzdWJzY3JpcHQiIGZvbnQ9ImRlZmF1bHQiIHNpemU9IjEwMCUiPjI8L3N0
eWxlPjxzdHlsZSBmYWNlPSJub3JtYWwiIGZvbnQ9ImRlZmF1bHQiIHNpemU9IjEwMCUiPiBhbmQv
b3Igb3pvbmUgb24gbnV0cmllbnQgY29uY2VudHJhdGlvbnMgYW5kIG51dHJpZW50IHVwdGFrZSBv
ZiBwb3RhdG9lczwvc3R5bGU+PC90aXRsZT48c2Vjb25kYXJ5LXRpdGxlPkV1ci4gSi4gQWdyb24u
IDwvc2Vjb25kYXJ5LXRpdGxlPjwvdGl0bGVzPjxwZXJpb2RpY2FsPjxmdWxsLXRpdGxlPkV1ci4g
Si4gQWdyb24uPC9mdWxsLXRpdGxlPjwvcGVyaW9kaWNhbD48cGFnZXM+MzUzLTM2ODwvcGFnZXM+
PHZvbHVtZT4xNzwvdm9sdW1lPjxudW1iZXI+NDwvbnVtYmVyPjxrZXl3b3Jkcz48a2V5d29yZD5D
TyBlbnJpY2htZW50PC9rZXl3b3JkPjxrZXl3b3JkPlRyb3Bvc3BoZXJpYyBvem9uZTwva2V5d29y
ZD48a2V5d29yZD5OdXRyaWVudHM8L2tleXdvcmQ+PGtleXdvcmQ+RXVyb3BlPC9rZXl3b3JkPjxr
ZXl3b3JkPlR1YmVyIHF1YWxpdHk8L2tleXdvcmQ+PC9rZXl3b3Jkcz48ZGF0ZXM+PHllYXI+MjAw
MjwveWVhcj48cHViLWRhdGVzPjxkYXRlPjIwMDIvMTEvMDEvPC9kYXRlPjwvcHViLWRhdGVzPjwv
ZGF0ZXM+PGlzYm4+MTE2MS0wMzAxPC9pc2JuPjx1cmxzPjxyZWxhdGVkLXVybHM+PHVybD5odHRw
Oi8vd3d3LnNjaWVuY2VkaXJlY3QuY29tL3NjaWVuY2UvYXJ0aWNsZS9waWkvUzExNjEwMzAxMDIw
MDA3MTA8L3VybD48L3JlbGF0ZWQtdXJscz48L3VybHM+PGVsZWN0cm9uaWMtcmVzb3VyY2UtbnVt
PmRvaTogMTAuMTAxNi9TMTE2MS0wMzAxKDAyKTAwMDcxLTA8L2VsZWN0cm9uaWMtcmVzb3VyY2Ut
bnVt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Fangmeier et al., 2002; Högy and Fangmeier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806B7" w:rsidRPr="00DB375D" w14:paraId="724C75DB" w14:textId="77777777" w:rsidTr="00163B19">
        <w:tc>
          <w:tcPr>
            <w:tcW w:w="1266" w:type="dxa"/>
          </w:tcPr>
          <w:p w14:paraId="0EABE399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73471129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086A5506" w14:textId="48155318" w:rsidR="008806B7" w:rsidRPr="00DB375D" w:rsidRDefault="008806B7" w:rsidP="00B32F3A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, radish and turnip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CC00B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l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Baslam&lt;/Author&gt;&lt;Year&gt;2012&lt;/Year&gt;&lt;RecNum&gt;1099&lt;/RecNum&gt;&lt;DisplayText&gt;(Baslam et al., 2012)&lt;/DisplayText&gt;&lt;record&gt;&lt;rec-number&gt;1099&lt;/rec-number&gt;&lt;foreign-keys&gt;&lt;key app="EN" db-id="avdx25wrd0ad5geparxvepwbzd9apwpz9dss" timestamp="1508304531"&gt;1099&lt;/key&gt;&lt;/foreign-keys&gt;&lt;ref-type name="Journal Article"&gt;17&lt;/ref-type&gt;&lt;contributors&gt;&lt;authors&gt;&lt;author&gt;Baslam, Marouane&lt;/author&gt;&lt;author&gt;Garmendia, Idoia&lt;/author&gt;&lt;author&gt;Goicoechea, Nieves&lt;/author&gt;&lt;/authors&gt;&lt;/contributors&gt;&lt;titles&gt;&lt;title&gt;&lt;style face="normal" font="default" size="100%"&gt;Elevated CO&lt;/style&gt;&lt;style face="subscript" font="default" size="100%"&gt;2&lt;/style&gt;&lt;style face="normal" font="default" size="100%"&gt; may impair the beneficial effect of arbuscular mycorrhizal fungi on the mineral and phytochemical quality of lettuce&lt;/style&gt;&lt;/title&gt;&lt;secondary-title&gt;Ann Appl Biol&lt;/secondary-title&gt;&lt;/titles&gt;&lt;periodical&gt;&lt;full-title&gt;Ann Appl Biol&lt;/full-title&gt;&lt;/periodical&gt;&lt;pages&gt;180-191&lt;/pages&gt;&lt;volume&gt;161&lt;/volume&gt;&lt;number&gt;2&lt;/number&gt;&lt;keywords&gt;&lt;keyword&gt;Arbuscular mycorrhizal fungi&lt;/keyword&gt;&lt;keyword&gt;elevated carbon dioxide&lt;/keyword&gt;&lt;keyword&gt;Lactuca sativa&lt;/keyword&gt;&lt;keyword&gt;plant growth&lt;/keyword&gt;&lt;keyword&gt;plant stoichiometry&lt;/keyword&gt;&lt;keyword&gt;secondary metabolism&lt;/keyword&gt;&lt;/keywords&gt;&lt;dates&gt;&lt;year&gt;2012&lt;/year&gt;&lt;/dates&gt;&lt;publisher&gt;Blackwell Publishing Ltd&lt;/publisher&gt;&lt;isbn&gt;1744-7348&lt;/isbn&gt;&lt;urls&gt;&lt;related-urls&gt;&lt;url&gt;http://dx.doi.org/10.1111/j.1744-7348.2012.00563.x&lt;/url&gt;&lt;/related-urls&gt;&lt;/urls&gt;&lt;electronic-resource-num&gt;doi: 10.1111/j.1744-7348.2012.00563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aslam et al., 201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,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ZWFnbGU8L0F1dGhvcj48WWVhcj4yMDAzPC9ZZWFyPjxS
ZWNOdW0+MTExMDwvUmVjTnVtPjxEaXNwbGF5VGV4dD4oSGVhZ2xlIGV0IGFsLiwgMjAwMzsgS3Vt
YXJpIGFuZCBBZ3Jhd2FsLCAyMDE0KTwvRGlzcGxheVRleHQ+PHJlY29yZD48cmVjLW51bWJlcj4x
MTEwPC9yZWMtbnVtYmVyPjxmb3JlaWduLWtleXM+PGtleSBhcHA9IkVOIiBkYi1pZD0iYXZkeDI1
d3JkMGFkNWdlcGFyeHZlcHdiemQ5YXB3cHo5ZHNzIiB0aW1lc3RhbXA9IjE1MDg0NTgwMzgiPjEx
MTA8L2tleT48L2ZvcmVpZ24ta2V5cz48cmVmLXR5cGUgbmFtZT0iSm91cm5hbCBBcnRpY2xlIj4x
NzwvcmVmLXR5cGU+PGNvbnRyaWJ1dG9ycz48YXV0aG9ycz48YXV0aG9yPkhlYWdsZSwgQS4gUy48
L2F1dGhvcj48YXV0aG9yPk1pbGxlciwgSi4gRS48L2F1dGhvcj48YXV0aG9yPlB1cnNsZXksIFcu
IEEuPC9hdXRob3I+PC9hdXRob3JzPjwvY29udHJpYnV0b3JzPjx0aXRsZXM+PHRpdGxlPkdyb3d0
aCBhbmQgeWllbGQgcmVzcG9uc2VzIG9mIHBvdGF0byB0byBtaXh0dXJlcyBvZiBjYXJib24gZGlv
eGlkZSBhbmQgb3pvbmU8L3RpdGxlPjxzZWNvbmRhcnktdGl0bGU+Si4gRW52aXJvbi4gUXVhbC48
L3NlY29uZGFyeS10aXRsZT48L3RpdGxlcz48cGVyaW9kaWNhbD48ZnVsbC10aXRsZT5KLiBFbnZp
cm9uLiBRdWFsLjwvZnVsbC10aXRsZT48L3BlcmlvZGljYWw+PHBhZ2VzPjE2MDMtMTYxMDwvcGFn
ZXM+PHZvbHVtZT4zMjwvdm9sdW1lPjxudW1iZXI+NTwvbnVtYmVyPjxkYXRlcz48eWVhcj4yMDAz
PC95ZWFyPjwvZGF0ZXM+PHVybHM+PHJlbGF0ZWQtdXJscz48dXJsPmh0dHA6Ly9keC5kb2kub3Jn
LzEwLjIxMzQvamVxMjAwMy4xNjAzPC91cmw+PC9yZWxhdGVkLXVybHM+PC91cmxzPjxlbGVjdHJv
bmljLXJlc291cmNlLW51bT5kb2k6IDEwLjIxMzQvamVxMjAwMy4xNjAzPC9lbGVjdHJvbmljLXJl
c291cmNlLW51bT48bGFuZ3VhZ2U+RW5nbGlzaDwvbGFuZ3VhZ2U+PC9yZWNvcmQ+PC9DaXRlPjxD
aXRlPjxBdXRob3I+S3VtYXJpPC9BdXRob3I+PFllYXI+MjAxNDwvWWVhcj48UmVjTnVtPjExMjg8
L1JlY051bT48cmVjb3JkPjxyZWMtbnVtYmVyPjExMjg8L3JlYy1udW1iZXI+PGZvcmVpZ24ta2V5
cz48a2V5IGFwcD0iRU4iIGRiLWlkPSJhdmR4MjV3cmQwYWQ1Z2VwYXJ4dmVwd2J6ZDlhcHdwejlk
c3MiIHRpbWVzdGFtcD0iMTUxMTU5NTA2MiI+MTEyODwva2V5PjwvZm9yZWlnbi1rZXlzPjxyZWYt
dHlwZSBuYW1lPSJKb3VybmFsIEFydGljbGUiPjE3PC9yZWYtdHlwZT48Y29udHJpYnV0b3JzPjxh
dXRob3JzPjxhdXRob3I+S3VtYXJpLCBTdW1pdGE8L2F1dGhvcj48YXV0aG9yPkFncmF3YWwsIE1h
ZGhvb2xpa2E8L2F1dGhvcj48L2F1dGhvcnM+PC9jb250cmlidXRvcnM+PHRpdGxlcz48dGl0bGU+
PHN0eWxlIGZhY2U9Im5vcm1hbCIgZm9udD0iZGVmYXVsdCIgc2l6ZT0iMTAwJSI+R3Jvd3RoLCB5
aWVsZCBhbmQgcXVhbGl0eSBhdHRyaWJ1dGVzIG9mIGEgdHJvcGljYWwgcG90YXRvIHZhcmlldHkg
KDwvc3R5bGU+PHN0eWxlIGZhY2U9Iml0YWxpYyIgZm9udD0iZGVmYXVsdCIgc2l6ZT0iMTAwJSI+
U29sYW51bSB0dWJlcm9zdW08L3N0eWxlPjxzdHlsZSBmYWNlPSJub3JtYWwiIGZvbnQ9ImRlZmF1
bHQiIHNpemU9IjEwMCUiPiBMLiBjdiBLdWZyaSBjaGFuZHJhbXVraGkpIHVuZGVyIGFtYmllbnQg
YW5kIGVsZXZhdGVkIGNhcmJvbiBkaW94aWRlIGFuZCBvem9uZSBhbmQgdGhlaXIgaW50ZXJhY3Rp
b25zPC9zdHlsZT48L3RpdGxlPjxzZWNvbmRhcnktdGl0bGU+RWNvdG94aWNvbCBFbnZpcm9uIFNh
Zi48L3NlY29uZGFyeS10aXRsZT48L3RpdGxlcz48cGVyaW9kaWNhbD48ZnVsbC10aXRsZT5FY290
b3hpY29sIEVudmlyb24gU2FmLjwvZnVsbC10aXRsZT48L3BlcmlvZGljYWw+PHBhZ2VzPjE0Ni0x
NTY8L3BhZ2VzPjx2b2x1bWU+MTAxPC92b2x1bWU+PG51bWJlcj5TdXBwbGVtZW50IEM8L251bWJl
cj48a2V5d29yZHM+PGtleXdvcmQ+RWxldmF0ZWQgQ088L2tleXdvcmQ+PGtleXdvcmQ+RWxldmF0
ZWQgTzwva2V5d29yZD48a2V5d29yZD5Hcm93dGg8L2tleXdvcmQ+PGtleXdvcmQ+TnV0cmllbnRz
PC9rZXl3b3JkPjxrZXl3b3JkPllpZWxkPC9rZXl3b3JkPjxrZXl3b3JkPlBvdGF0bzwva2V5d29y
ZD48L2tleXdvcmRzPjxkYXRlcz48eWVhcj4yMDE0PC95ZWFyPjxwdWItZGF0ZXM+PGRhdGU+MjAx
NC8wMy8wMS88L2RhdGU+PC9wdWItZGF0ZXM+PC9kYXRlcz48aXNibj4wMTQ3LTY1MTM8L2lzYm4+
PHVybHM+PHJlbGF0ZWQtdXJscz48dXJsPmh0dHA6Ly93d3cuc2NpZW5jZWRpcmVjdC5jb20vc2Np
ZW5jZS9hcnRpY2xlL3BpaS9TMDE0NzY1MTMxMzAwNTQ1OTwvdXJsPjwvcmVsYXRlZC11cmxzPjwv
dXJscz48ZWxlY3Ryb25pYy1yZXNvdXJjZS1udW0+ZG9pOiAxMC4xMDE2L2ouZWNvZW52LjIwMTMu
MTIuMDIxPC9lbGVjdHJvbmljLXJlc291cmNlLW51bT48L3JlY29yZD48L0NpdGU+PC9FbmROb3Rl
PgB=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B32F3A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ZWFnbGU8L0F1dGhvcj48WWVhcj4yMDAzPC9ZZWFyPjxS
ZWNOdW0+MTExMDwvUmVjTnVtPjxEaXNwbGF5VGV4dD4oSGVhZ2xlIGV0IGFsLiwgMjAwMzsgS3Vt
YXJpIGFuZCBBZ3Jhd2FsLCAyMDE0KTwvRGlzcGxheVRleHQ+PHJlY29yZD48cmVjLW51bWJlcj4x
MTEwPC9yZWMtbnVtYmVyPjxmb3JlaWduLWtleXM+PGtleSBhcHA9IkVOIiBkYi1pZD0iYXZkeDI1
d3JkMGFkNWdlcGFyeHZlcHdiemQ5YXB3cHo5ZHNzIiB0aW1lc3RhbXA9IjE1MDg0NTgwMzgiPjEx
MTA8L2tleT48L2ZvcmVpZ24ta2V5cz48cmVmLXR5cGUgbmFtZT0iSm91cm5hbCBBcnRpY2xlIj4x
NzwvcmVmLXR5cGU+PGNvbnRyaWJ1dG9ycz48YXV0aG9ycz48YXV0aG9yPkhlYWdsZSwgQS4gUy48
L2F1dGhvcj48YXV0aG9yPk1pbGxlciwgSi4gRS48L2F1dGhvcj48YXV0aG9yPlB1cnNsZXksIFcu
IEEuPC9hdXRob3I+PC9hdXRob3JzPjwvY29udHJpYnV0b3JzPjx0aXRsZXM+PHRpdGxlPkdyb3d0
aCBhbmQgeWllbGQgcmVzcG9uc2VzIG9mIHBvdGF0byB0byBtaXh0dXJlcyBvZiBjYXJib24gZGlv
eGlkZSBhbmQgb3pvbmU8L3RpdGxlPjxzZWNvbmRhcnktdGl0bGU+Si4gRW52aXJvbi4gUXVhbC48
L3NlY29uZGFyeS10aXRsZT48L3RpdGxlcz48cGVyaW9kaWNhbD48ZnVsbC10aXRsZT5KLiBFbnZp
cm9uLiBRdWFsLjwvZnVsbC10aXRsZT48L3BlcmlvZGljYWw+PHBhZ2VzPjE2MDMtMTYxMDwvcGFn
ZXM+PHZvbHVtZT4zMjwvdm9sdW1lPjxudW1iZXI+NTwvbnVtYmVyPjxkYXRlcz48eWVhcj4yMDAz
PC95ZWFyPjwvZGF0ZXM+PHVybHM+PHJlbGF0ZWQtdXJscz48dXJsPmh0dHA6Ly9keC5kb2kub3Jn
LzEwLjIxMzQvamVxMjAwMy4xNjAzPC91cmw+PC9yZWxhdGVkLXVybHM+PC91cmxzPjxlbGVjdHJv
bmljLXJlc291cmNlLW51bT5kb2k6IDEwLjIxMzQvamVxMjAwMy4xNjAzPC9lbGVjdHJvbmljLXJl
c291cmNlLW51bT48bGFuZ3VhZ2U+RW5nbGlzaDwvbGFuZ3VhZ2U+PC9yZWNvcmQ+PC9DaXRlPjxD
aXRlPjxBdXRob3I+S3VtYXJpPC9BdXRob3I+PFllYXI+MjAxNDwvWWVhcj48UmVjTnVtPjExMjg8
L1JlY051bT48cmVjb3JkPjxyZWMtbnVtYmVyPjExMjg8L3JlYy1udW1iZXI+PGZvcmVpZ24ta2V5
cz48a2V5IGFwcD0iRU4iIGRiLWlkPSJhdmR4MjV3cmQwYWQ1Z2VwYXJ4dmVwd2J6ZDlhcHdwejlk
c3MiIHRpbWVzdGFtcD0iMTUxMTU5NTA2MiI+MTEyODwva2V5PjwvZm9yZWlnbi1rZXlzPjxyZWYt
dHlwZSBuYW1lPSJKb3VybmFsIEFydGljbGUiPjE3PC9yZWYtdHlwZT48Y29udHJpYnV0b3JzPjxh
dXRob3JzPjxhdXRob3I+S3VtYXJpLCBTdW1pdGE8L2F1dGhvcj48YXV0aG9yPkFncmF3YWwsIE1h
ZGhvb2xpa2E8L2F1dGhvcj48L2F1dGhvcnM+PC9jb250cmlidXRvcnM+PHRpdGxlcz48dGl0bGU+
PHN0eWxlIGZhY2U9Im5vcm1hbCIgZm9udD0iZGVmYXVsdCIgc2l6ZT0iMTAwJSI+R3Jvd3RoLCB5
aWVsZCBhbmQgcXVhbGl0eSBhdHRyaWJ1dGVzIG9mIGEgdHJvcGljYWwgcG90YXRvIHZhcmlldHkg
KDwvc3R5bGU+PHN0eWxlIGZhY2U9Iml0YWxpYyIgZm9udD0iZGVmYXVsdCIgc2l6ZT0iMTAwJSI+
U29sYW51bSB0dWJlcm9zdW08L3N0eWxlPjxzdHlsZSBmYWNlPSJub3JtYWwiIGZvbnQ9ImRlZmF1
bHQiIHNpemU9IjEwMCUiPiBMLiBjdiBLdWZyaSBjaGFuZHJhbXVraGkpIHVuZGVyIGFtYmllbnQg
YW5kIGVsZXZhdGVkIGNhcmJvbiBkaW94aWRlIGFuZCBvem9uZSBhbmQgdGhlaXIgaW50ZXJhY3Rp
b25zPC9zdHlsZT48L3RpdGxlPjxzZWNvbmRhcnktdGl0bGU+RWNvdG94aWNvbCBFbnZpcm9uIFNh
Zi48L3NlY29uZGFyeS10aXRsZT48L3RpdGxlcz48cGVyaW9kaWNhbD48ZnVsbC10aXRsZT5FY290
b3hpY29sIEVudmlyb24gU2FmLjwvZnVsbC10aXRsZT48L3BlcmlvZGljYWw+PHBhZ2VzPjE0Ni0x
NTY8L3BhZ2VzPjx2b2x1bWU+MTAxPC92b2x1bWU+PG51bWJlcj5TdXBwbGVtZW50IEM8L251bWJl
cj48a2V5d29yZHM+PGtleXdvcmQ+RWxldmF0ZWQgQ088L2tleXdvcmQ+PGtleXdvcmQ+RWxldmF0
ZWQgTzwva2V5d29yZD48a2V5d29yZD5Hcm93dGg8L2tleXdvcmQ+PGtleXdvcmQ+TnV0cmllbnRz
PC9rZXl3b3JkPjxrZXl3b3JkPllpZWxkPC9rZXl3b3JkPjxrZXl3b3JkPlBvdGF0bzwva2V5d29y
ZD48L2tleXdvcmRzPjxkYXRlcz48eWVhcj4yMDE0PC95ZWFyPjxwdWItZGF0ZXM+PGRhdGU+MjAx
NC8wMy8wMS88L2RhdGU+PC9wdWItZGF0ZXM+PC9kYXRlcz48aXNibj4wMTQ3LTY1MTM8L2lzYm4+
PHVybHM+PHJlbGF0ZWQtdXJscz48dXJsPmh0dHA6Ly93d3cuc2NpZW5jZWRpcmVjdC5jb20vc2Np
ZW5jZS9hcnRpY2xlL3BpaS9TMDE0NzY1MTMxMzAwNTQ1OTwvdXJsPjwvcmVsYXRlZC11cmxzPjwv
dXJscz48ZWxlY3Ryb25pYy1yZXNvdXJjZS1udW0+ZG9pOiAxMC4xMDE2L2ouZWNvZW52LjIwMTMu
MTIuMDIxPC9lbGVjdHJvbmljLXJlc291cmNlLW51bT48L3JlY29yZD48L0NpdGU+PC9FbmROb3Rl
PgB=
</w:fldData>
              </w:fldChar>
            </w:r>
            <w:r w:rsidR="00B32F3A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B32F3A">
              <w:rPr>
                <w:sz w:val="22"/>
                <w:szCs w:val="22"/>
                <w:lang w:val="en-AU"/>
              </w:rPr>
            </w:r>
            <w:r w:rsidR="00B32F3A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agle et al., 2003; Kumari and Agrawal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rFonts w:hint="eastAsia"/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5377E5E4" w14:textId="77777777" w:rsidTr="00163B19">
        <w:tc>
          <w:tcPr>
            <w:tcW w:w="1266" w:type="dxa"/>
          </w:tcPr>
          <w:p w14:paraId="7A5258FA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B</w:t>
            </w:r>
          </w:p>
        </w:tc>
        <w:tc>
          <w:tcPr>
            <w:tcW w:w="881" w:type="dxa"/>
          </w:tcPr>
          <w:p w14:paraId="442C69ED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863" w:type="dxa"/>
          </w:tcPr>
          <w:p w14:paraId="76E893B8" w14:textId="0B94BB8A" w:rsidR="008806B7" w:rsidRPr="00DB375D" w:rsidRDefault="008806B7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sz w:val="22"/>
                <w:szCs w:val="22"/>
                <w:lang w:val="en-AU"/>
              </w:rPr>
              <w:t>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01F898A5" w14:textId="77777777" w:rsidTr="00163B19">
        <w:tc>
          <w:tcPr>
            <w:tcW w:w="1266" w:type="dxa"/>
          </w:tcPr>
          <w:p w14:paraId="39BB32F8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5D9F3772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401F0B12" w14:textId="29A73F2B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sz w:val="22"/>
                <w:szCs w:val="22"/>
                <w:lang w:val="en-AU"/>
              </w:rPr>
              <w:t>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,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ögy&lt;/Author&gt;&lt;Year&gt;2009&lt;/Year&gt;&lt;RecNum&gt;680&lt;/RecNum&gt;&lt;DisplayText&gt;(Högy and Fangmeier, 2009)&lt;/DisplayText&gt;&lt;record&gt;&lt;rec-number&gt;680&lt;/rec-number&gt;&lt;foreign-keys&gt;&lt;key app="EN" db-id="avdx25wrd0ad5geparxvepwbzd9apwpz9dss" timestamp="1474612935"&gt;680&lt;/key&gt;&lt;/foreign-keys&gt;&lt;ref-type name="Journal Article"&gt;17&lt;/ref-type&gt;&lt;contributors&gt;&lt;authors&gt;&lt;author&gt;Högy, P.&lt;/author&gt;&lt;author&gt;Fangmeier, A.&lt;/author&gt;&lt;/authors&gt;&lt;/contributors&gt;&lt;titles&gt;&lt;title&gt;&lt;style face="normal" font="default" size="100%"&gt;Atmospheric CO&lt;/style&gt;&lt;style face="subscript" font="default" size="100%"&gt;2&lt;/style&gt;&lt;style face="normal" font="default" size="100%"&gt; enrichment affects potatoes: 2. Tuber quality traits&lt;/style&gt;&lt;/title&gt;&lt;secondary-title&gt;Eur. J. Agron. &lt;/secondary-title&gt;&lt;/titles&gt;&lt;periodical&gt;&lt;full-title&gt;Eur. J. Agron.&lt;/full-title&gt;&lt;/periodical&gt;&lt;pages&gt;85-94&lt;/pages&gt;&lt;volume&gt;30&lt;/volume&gt;&lt;number&gt;2&lt;/number&gt;&lt;keywords&gt;&lt;keyword&gt;CO2 enrichment&lt;/keyword&gt;&lt;keyword&gt;OTC&lt;/keyword&gt;&lt;keyword&gt;Solanum tuberosum L.&lt;/keyword&gt;&lt;keyword&gt;Potato&lt;/keyword&gt;&lt;keyword&gt;Tuber quality&lt;/keyword&gt;&lt;/keywords&gt;&lt;dates&gt;&lt;year&gt;2009&lt;/year&gt;&lt;pub-dates&gt;&lt;date&gt;2//&lt;/date&gt;&lt;/pub-dates&gt;&lt;/dates&gt;&lt;isbn&gt;1161-0301&lt;/isbn&gt;&lt;urls&gt;&lt;related-urls&gt;&lt;url&gt;http://www.sciencedirect.com/science/article/pii/S1161030108000877&lt;/url&gt;&lt;/related-urls&gt;&lt;/urls&gt;&lt;electronic-resource-num&gt;doi: 10.1016/j.eja.2008.07.00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ögy and Fangmeier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="00D64440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 </w:instrText>
            </w:r>
            <w:r w:rsidR="00CC3B5D">
              <w:rPr>
                <w:sz w:val="22"/>
                <w:szCs w:val="22"/>
              </w:rPr>
              <w:fldChar w:fldCharType="begin">
                <w:fldData xml:space="preserve">PEVuZE5vdGU+PENpdGU+PEF1dGhvcj5QacOxZXJvPC9BdXRob3I+PFllYXI+MjAxNzwvWWVhcj48
UmVjTnVtPjEwNzQ8L1JlY051bT48RGlzcGxheVRleHQ+KFBpw7Flcm8gZXQgYWwuLCAyMDE3YTsg
UGnDsWVybyBldCBhbC4sIDIwMTdiKTwvRGlzcGxheVRleHQ+PHJlY29yZD48cmVjLW51bWJlcj4x
MDc0PC9yZWMtbnVtYmVyPjxmb3JlaWduLWtleXM+PGtleSBhcHA9IkVOIiBkYi1pZD0iYXZkeDI1
d3JkMGFkNWdlcGFyeHZlcHdiemQ5YXB3cHo5ZHNzIiB0aW1lc3RhbXA9IjE1MDgyMjg4MTciPjEw
NzQ8L2tleT48L2ZvcmVpZ24ta2V5cz48cmVmLXR5cGUgbmFtZT0iSm91cm5hbCBBcnRpY2xlIj4x
NzwvcmVmLXR5cGU+PGNvbnRyaWJ1dG9ycz48YXV0aG9ycz48YXV0aG9yPlBpw7Flcm8sIE1hcmlh
IEMuPC9hdXRob3I+PGF1dGhvcj5PdMOhbG9yYSwgR2luw6lzPC9hdXRob3I+PGF1dGhvcj5Qb3Jy
YXMsIE1hbnVlbCBFLjwvYXV0aG9yPjxhdXRob3I+U8OhbmNoZXotR3VlcnJlcm8sIE1hcmkgQy48
L2F1dGhvcj48YXV0aG9yPkxvcmVuem8sIFBpbGFyPC9hdXRob3I+PGF1dGhvcj5NZWRyYW5vLCBF
dmFuZ2VsaW5hPC9hdXRob3I+PGF1dGhvcj5kZWwgQW1vciwgRnJhbmNpc2NvIE0uPC9hdXRob3I+
PC9hdXRob3JzPjwvY29udHJpYnV0b3JzPjx0aXRsZXM+PHRpdGxlPjxzdHlsZSBmYWNlPSJub3Jt
YWwiIGZvbnQ9ImRlZmF1bHQiIHNpemU9IjEwMCUiPlRoZSBmb3JtIGluIHdoaWNoIG5pdHJvZ2Vu
IGlzIHN1cHBsaWVkIGFmZmVjdHMgdGhlIHBvbHlhbWluZXMsIGFtaW5vIGFjaWRzLCBhbmQgbWlu
ZXJhbCBjb21wb3NpdGlvbiBvZiBzd2VldCBwZXBwZXIgZnJ1aXQgdW5kZXIgYW4gZWxldmF0ZWQg
Q088L3N0eWxlPjxzdHlsZSBmYWNlPSJzdWJzY3JpcHQiIGZvbnQ9ImRlZmF1bHQiIHNpemU9IjEw
MCUiPjI8L3N0eWxlPjxzdHlsZSBmYWNlPSJub3JtYWwiIGZvbnQ9ImRlZmF1bHQiIHNpemU9IjEw
MCUiPiBjb25jZW50cmF0aW9uPC9zdHlsZT48L3RpdGxlPjxzZWNvbmRhcnktdGl0bGU+Si4gQWdy
aWMuIEZvb2QgQ2hlbS48L3NlY29uZGFyeS10aXRsZT48L3RpdGxlcz48cGVyaW9kaWNhbD48ZnVs
bC10aXRsZT5KLiBBZ3JpYy4gRm9vZCBDaGVtLjwvZnVsbC10aXRsZT48L3BlcmlvZGljYWw+PHBh
Z2VzPjcxMS03MTc8L3BhZ2VzPjx2b2x1bWU+NjU8L3ZvbHVtZT48bnVtYmVyPjQ8L251bWJlcj48
ZGF0ZXM+PHllYXI+MjAxNzwveWVhcj48cHViLWRhdGVzPjxkYXRlPjIwMTcvMDIvMDE8L2RhdGU+
PC9wdWItZGF0ZXM+PC9kYXRlcz48cHVibGlzaGVyPkFtZXJpY2FuIENoZW1pY2FsIFNvY2lldHk8
L3B1Ymxpc2hlcj48aXNibj4wMDIxLTg1NjE8L2lzYm4+PHVybHM+PHJlbGF0ZWQtdXJscz48dXJs
Pmh0dHA6Ly9keC5kb2kub3JnLzEwLjEwMjEvYWNzLmphZmMuNmIwNDExODwvdXJsPjwvcmVsYXRl
ZC11cmxzPjwvdXJscz48ZWxlY3Ryb25pYy1yZXNvdXJjZS1udW0+ZG9pOiAxMC4xMDIxL2Fjcy5q
YWZjLjZiMDQxMTg8L2VsZWN0cm9uaWMtcmVzb3VyY2UtbnVtPjwvcmVjb3JkPjwvQ2l0ZT48Q2l0
ZT48QXV0aG9yPlBpw7Flcm88L0F1dGhvcj48WWVhcj4yMDE3PC9ZZWFyPjxSZWNOdW0+MTIzMTwv
UmVjTnVtPjxyZWNvcmQ+PHJlYy1udW1iZXI+MTIzMTwvcmVjLW51bWJlcj48Zm9yZWlnbi1rZXlz
PjxrZXkgYXBwPSJFTiIgZGItaWQ9ImF2ZHgyNXdyZDBhZDVnZXBhcnh2ZXB3YnpkOWFwd3B6OWRz
cyIgdGltZXN0YW1wPSIxNTI2MzQ4MzU4Ij4xMjMxPC9rZXk+PC9mb3JlaWduLWtleXM+PHJlZi10
eXBlIG5hbWU9IkpvdXJuYWwgQXJ0aWNsZSI+MTc8L3JlZi10eXBlPjxjb250cmlidXRvcnM+PGF1
dGhvcnM+PGF1dGhvcj5QacOxZXJvLCBNYXLDrWEsIENhcm1lbjwvYXV0aG9yPjxhdXRob3I+UMOp
cmV64oCQSmltw6luZXosIE1hcmdhcml0YTwvYXV0aG9yPjxhdXRob3I+TMOzcGV64oCQTWFyw61u
LCBKb3NlZmE8L2F1dGhvcj48YXV0aG9yPmRlbCBBbW9yIEZyYW5jaXNjbywgTS48L2F1dGhvcj48
L2F1dGhvcnM+PC9jb250cmlidXRvcnM+PHRpdGxlcz48dGl0bGU+RnJ1aXQgcXVhbGl0eSBvZiBz
d2VldCBwZXBwZXIgYXMgYWZmZWN0ZWQgYnkgZm9saWFyIENhIGFwcGxpY2F0aW9ucyB0byBtaXRp
Z2F0ZSB0aGUgc3VwcGx5IG9mIHNhbGluZSB3YXRlciB1bmRlciBhIGNsaW1hdGUgY2hhbmdlIHNj
ZW5hcmlvPC90aXRsZT48c2Vjb25kYXJ5LXRpdGxlPkouIFNjaS4gRm9vZCBBZ3JpYy4gPC9zZWNv
bmRhcnktdGl0bGU+PC90aXRsZXM+PHBlcmlvZGljYWw+PGZ1bGwtdGl0bGU+Si4gU2NpLiBGb29k
IEFncmljLjwvZnVsbC10aXRsZT48L3BlcmlvZGljYWw+PHBhZ2VzPjEwNzEtMTA3ODwvcGFnZXM+
PHZvbHVtZT45ODwvdm9sdW1lPjxudW1iZXI+MzwvbnVtYmVyPjxrZXl3b3Jkcz48a2V5d29yZD5h
bWlubyBhY2lkczwva2V5d29yZD48a2V5d29yZD5DYXBzaWN1bSBhbm51bSBMLjwva2V5d29yZD48
a2V5d29yZD5taW5lcmFsIGNvbmNlbnRyYXRpb248L2tleXdvcmQ+PGtleXdvcmQ+dG90YWwgcHJv
dGVpbjwva2V5d29yZD48a2V5d29yZD5lbGV2YXRlZCBDTzI8L2tleXdvcmQ+PGtleXdvcmQ+TmFD
bDwva2V5d29yZD48L2tleXdvcmRzPjxkYXRlcz48eWVhcj4yMDE3PC95ZWFyPjxwdWItZGF0ZXM+
PGRhdGU+MjAxOC8wMi8wMTwvZGF0ZT48L3B1Yi1kYXRlcz48L2RhdGVzPjxwdWJsaXNoZXI+V2ls
ZXktQmxhY2t3ZWxsPC9wdWJsaXNoZXI+PGlzYm4+MDAyMi01MTQyPC9pc2JuPjx1cmxzPjxyZWxh
dGVkLXVybHM+PHVybD5odHRwczovL2RvaS5vcmcvMTAuMTAwMi9qc2ZhLjg1NTc8L3VybD48L3Jl
bGF0ZWQtdXJscz48L3VybHM+PGVsZWN0cm9uaWMtcmVzb3VyY2UtbnVtPmRvaTogMTAuMTAwMi9q
c2ZhLjg1NTc8L2VsZWN0cm9uaWMtcmVzb3VyY2UtbnVtPjxhY2Nlc3MtZGF0ZT4yMDE4LzA1LzE0
PC9hY2Nlc3MtZGF0ZT48L3JlY29yZD48L0NpdGU+PC9FbmROb3RlPgB=
</w:fldData>
              </w:fldChar>
            </w:r>
            <w:r w:rsidR="00CC3B5D">
              <w:rPr>
                <w:sz w:val="22"/>
                <w:szCs w:val="22"/>
              </w:rPr>
              <w:instrText xml:space="preserve"> ADDIN EN.CITE.DATA </w:instrText>
            </w:r>
            <w:r w:rsidR="00CC3B5D">
              <w:rPr>
                <w:sz w:val="22"/>
                <w:szCs w:val="22"/>
              </w:rPr>
            </w:r>
            <w:r w:rsidR="00CC3B5D">
              <w:rPr>
                <w:sz w:val="22"/>
                <w:szCs w:val="22"/>
              </w:rPr>
              <w:fldChar w:fldCharType="end"/>
            </w:r>
            <w:r w:rsidRPr="00DB375D">
              <w:rPr>
                <w:sz w:val="22"/>
                <w:szCs w:val="22"/>
              </w:rPr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a; 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806B7" w:rsidRPr="00DB375D" w14:paraId="09998081" w14:textId="77777777" w:rsidTr="00163B19">
        <w:tc>
          <w:tcPr>
            <w:tcW w:w="1266" w:type="dxa"/>
          </w:tcPr>
          <w:p w14:paraId="3904A305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01EECFB0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41A24763" w14:textId="55A6FC6D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8806B7" w:rsidRPr="00DB375D" w14:paraId="340E912C" w14:textId="77777777" w:rsidTr="00163B19">
        <w:tc>
          <w:tcPr>
            <w:tcW w:w="1266" w:type="dxa"/>
          </w:tcPr>
          <w:p w14:paraId="60E38FAE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Mo</w:t>
            </w:r>
          </w:p>
        </w:tc>
        <w:tc>
          <w:tcPr>
            <w:tcW w:w="881" w:type="dxa"/>
          </w:tcPr>
          <w:p w14:paraId="150BF69B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07005D79" w14:textId="5D9D9EDE" w:rsidR="008806B7" w:rsidRPr="00DB375D" w:rsidRDefault="008806B7" w:rsidP="0003370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8806B7" w:rsidRPr="00DB375D" w14:paraId="5A2D6801" w14:textId="77777777" w:rsidTr="00163B19">
        <w:tc>
          <w:tcPr>
            <w:tcW w:w="1266" w:type="dxa"/>
          </w:tcPr>
          <w:p w14:paraId="2DE410E3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2168AE62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47F697E1" w14:textId="1C13D62F" w:rsidR="008806B7" w:rsidRPr="00214D4F" w:rsidRDefault="008806B7" w:rsidP="0003370D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Dong&lt;/Author&gt;&lt;Year&gt;2018&lt;/Year&gt;&lt;RecNum&gt;1173&lt;/RecNum&gt;&lt;DisplayText&gt;(Dong et al., 2018)&lt;/DisplayText&gt;&lt;record&gt;&lt;rec-number&gt;1173&lt;/rec-number&gt;&lt;foreign-keys&gt;&lt;key app="EN" db-id="avdx25wrd0ad5geparxvepwbzd9apwpz9dss" timestamp="1519819831"&gt;1173&lt;/key&gt;&lt;/foreign-keys&gt;&lt;ref-type name="Journal Article"&gt;17&lt;/ref-type&gt;&lt;contributors&gt;&lt;authors&gt;&lt;author&gt;Dong, Jinlong&lt;/author&gt;&lt;author&gt;Xu, Qiao&lt;/author&gt;&lt;author&gt;Gruda, Nazim&lt;/author&gt;&lt;author&gt;Chu, Wenying&lt;/author&gt;&lt;author&gt;Li, Xun&lt;/author&gt;&lt;author&gt;Duan, Zengqiang&lt;/author&gt;&lt;/authors&gt;&lt;/contributors&gt;&lt;titles&gt;&lt;title&gt;&lt;style face="normal" font="default" size="100%"&gt;Elevated and super-elevated CO&lt;/style&gt;&lt;style face="subscript" font="default" size="100%"&gt;2&lt;/style&gt;&lt;style face="normal" font="default" size="100%"&gt; differ in their interactive effects with nitrogen availability on fruit yield and quality of cucumber&lt;/style&gt;&lt;/title&gt;&lt;secondary-title&gt;J. Sci. Food Agric.&lt;/secondary-title&gt;&lt;/titles&gt;&lt;periodical&gt;&lt;full-title&gt;J. Sci. Food Agric.&lt;/full-title&gt;&lt;/periodical&gt;&lt;keywords&gt;&lt;keyword&gt;Carbon allocation&lt;/keyword&gt;&lt;keyword&gt;dilution effect&lt;/keyword&gt;&lt;keyword&gt;elevated CO2&lt;/keyword&gt;&lt;keyword&gt;greenhouse vegetable&lt;/keyword&gt;&lt;keyword&gt;soluble sugar&lt;/keyword&gt;&lt;keyword&gt;source leaf&lt;/keyword&gt;&lt;/keywords&gt;&lt;dates&gt;&lt;year&gt;2018&lt;/year&gt;&lt;/dates&gt;&lt;publisher&gt;John Wiley &amp;amp; Sons, Ltd&lt;/publisher&gt;&lt;isbn&gt;1097-0010&lt;/isbn&gt;&lt;urls&gt;&lt;related-urls&gt;&lt;url&gt;http://dx.doi.org/10.1002/jsfa.8976&lt;/url&gt;&lt;/related-urls&gt;&lt;/urls&gt;&lt;electronic-resource-num&gt;doi: 10.1002/jsfa.8976&lt;/electronic-resource-num&gt;&lt;modified-date&gt;Jsfa-18-0031.r1&lt;/modified-date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2E462E05" w14:textId="77777777" w:rsidTr="00D72F78">
        <w:tc>
          <w:tcPr>
            <w:tcW w:w="1266" w:type="dxa"/>
          </w:tcPr>
          <w:p w14:paraId="1AFBE354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Na</w:t>
            </w:r>
          </w:p>
        </w:tc>
        <w:tc>
          <w:tcPr>
            <w:tcW w:w="881" w:type="dxa"/>
          </w:tcPr>
          <w:p w14:paraId="4C4CD5BF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3AB0DE1F" w14:textId="2F949619" w:rsidR="008806B7" w:rsidRPr="00DB375D" w:rsidRDefault="008806B7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ucumb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6A79B0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Eb25nPC9BdXRob3I+PFllYXI+MjAxODwvWWVhcj48UmVj
TnVtPjExNzM8L1JlY051bT48RGlzcGxheVRleHQ+KERvbmcgZXQgYWwuLCAyMDE4OyBUYW5nIGV0
IGFsLiwgMjAxOCk8L0Rpc3BsYXlUZXh0PjxyZWNvcmQ+PHJlYy1udW1iZXI+MTE3MzwvcmVjLW51
bWJlcj48Zm9yZWlnbi1rZXlzPjxrZXkgYXBwPSJFTiIgZGItaWQ9ImF2ZHgyNXdyZDBhZDVnZXBh
cnh2ZXB3YnpkOWFwd3B6OWRzcyIgdGltZXN0YW1wPSIxNTE5ODE5ODMxIj4xMTczPC9rZXk+PC9m
b3JlaWduLWtleXM+PHJlZi10eXBlIG5hbWU9IkpvdXJuYWwgQXJ0aWNsZSI+MTc8L3JlZi10eXBl
Pjxjb250cmlidXRvcnM+PGF1dGhvcnM+PGF1dGhvcj5Eb25nLCBKaW5sb25nPC9hdXRob3I+PGF1
dGhvcj5YdSwgUWlhbzwvYXV0aG9yPjxhdXRob3I+R3J1ZGEsIE5hemltPC9hdXRob3I+PGF1dGhv
cj5DaHUsIFdlbnlpbmc8L2F1dGhvcj48YXV0aG9yPkxpLCBYdW48L2F1dGhvcj48YXV0aG9yPkR1
YW4sIFplbmdxaWFuZzwvYXV0aG9yPjwvYXV0aG9ycz48L2NvbnRyaWJ1dG9ycz48dGl0bGVzPjx0
aXRsZT48c3R5bGUgZmFjZT0ibm9ybWFsIiBmb250PSJkZWZhdWx0IiBzaXplPSIxMDAlIj5FbGV2
YXRlZCBhbmQgc3VwZXItZWxldmF0ZWQgQ088L3N0eWxlPjxzdHlsZSBmYWNlPSJzdWJzY3JpcHQi
IGZvbnQ9ImRlZmF1bHQiIHNpemU9IjEwMCUiPjI8L3N0eWxlPjxzdHlsZSBmYWNlPSJub3JtYWwi
IGZvbnQ9ImRlZmF1bHQiIHNpemU9IjEwMCUiPiBkaWZmZXIgaW4gdGhlaXIgaW50ZXJhY3RpdmUg
ZWZmZWN0cyB3aXRoIG5pdHJvZ2VuIGF2YWlsYWJpbGl0eSBvbiBmcnVpdCB5aWVsZCBhbmQgcXVh
bGl0eSBvZiBjdWN1bWJlcjwvc3R5bGU+PC90aXRsZT48c2Vjb25kYXJ5LXRpdGxlPkouIFNjaS4g
Rm9vZCBBZ3JpYy48L3NlY29uZGFyeS10aXRsZT48L3RpdGxlcz48cGVyaW9kaWNhbD48ZnVsbC10
aXRsZT5KLiBTY2kuIEZvb2QgQWdyaWMuPC9mdWxsLXRpdGxlPjwvcGVyaW9kaWNhbD48a2V5d29y
ZHM+PGtleXdvcmQ+Q2FyYm9uIGFsbG9jYXRpb248L2tleXdvcmQ+PGtleXdvcmQ+ZGlsdXRpb24g
ZWZmZWN0PC9rZXl3b3JkPjxrZXl3b3JkPmVsZXZhdGVkIENPMjwva2V5d29yZD48a2V5d29yZD5n
cmVlbmhvdXNlIHZlZ2V0YWJsZTwva2V5d29yZD48a2V5d29yZD5zb2x1YmxlIHN1Z2FyPC9rZXl3
b3JkPjxrZXl3b3JkPnNvdXJjZSBsZWFmPC9rZXl3b3JkPjwva2V5d29yZHM+PGRhdGVzPjx5ZWFy
PjIwMTg8L3llYXI+PC9kYXRlcz48cHVibGlzaGVyPkpvaG4gV2lsZXkgJmFtcDsgU29ucywgTHRk
PC9wdWJsaXNoZXI+PGlzYm4+MTA5Ny0wMDEwPC9pc2JuPjx1cmxzPjxyZWxhdGVkLXVybHM+PHVy
bD5odHRwOi8vZHguZG9pLm9yZy8xMC4xMDAyL2pzZmEuODk3NjwvdXJsPjwvcmVsYXRlZC11cmxz
PjwvdXJscz48ZWxlY3Ryb25pYy1yZXNvdXJjZS1udW0+ZG9pOiAxMC4xMDAyL2pzZmEuODk3Njwv
ZWxlY3Ryb25pYy1yZXNvdXJjZS1udW0+PG1vZGlmaWVkLWRhdGU+SnNmYS0xOC0wMDMxLnIxPC9t
b2RpZmllZC1kYXRlPjwvcmVjb3JkPjwvQ2l0ZT48Q2l0ZT48QXV0aG9yPlRhbmc8L0F1dGhvcj48
WWVhcj4yMDE4PC9ZZWFyPjxSZWNOdW0+MTIyOTwvUmVjTnVtPjxyZWNvcmQ+PHJlYy1udW1iZXI+
MTIyOTwvcmVjLW51bWJlcj48Zm9yZWlnbi1rZXlzPjxrZXkgYXBwPSJFTiIgZGItaWQ9ImF2ZHgy
NXdyZDBhZDVnZXBhcnh2ZXB3YnpkOWFwd3B6OWRzcyIgdGltZXN0YW1wPSIxNTI2MzQ1MDIyIj4x
MjI5PC9rZXk+PC9mb3JlaWduLWtleXM+PHJlZi10eXBlIG5hbWU9IkpvdXJuYWwgQXJ0aWNsZSI+
MTc8L3JlZi10eXBlPjxjb250cmlidXRvcnM+PGF1dGhvcnM+PGF1dGhvcj5UYW5nLCBZaW5nLCA8
L2F1dGhvcj48YXV0aG9yPkRvbmcsIEppbmxvbmcsIDwvYXV0aG9yPjxhdXRob3I+TGksIFh1biwg
PC9hdXRob3I+PGF1dGhvcj5HcnVkYSwgTmF6aW0sIDwvYXV0aG9yPjxhdXRob3I+RHVhbiwgWmVu
Z3FpYW5nPC9hdXRob3I+PC9hdXRob3JzPjwvY29udHJpYnV0b3JzPjx0aXRsZXM+PHRpdGxlPjxz
dHlsZSBmYWNlPSJub3JtYWwiIGZvbnQ9ImRlZmF1bHQiIHNpemU9IjEwMCUiPkludGVyYWN0aXZl
IGVmZmVjdHMgb2YgZWxldmF0ZWQgY2FyYm9uIGRpb3hpZGUgYW5kIG5pdHJvZ2VuIGF2YWlsYWJp
bGl0eSBvbiBmcnVpdCBxdWFsaXR5IG9mIGN1Y3VtYmVyICg8L3N0eWxlPjxzdHlsZSBmYWNlPSJp
dGFsaWMiIGZvbnQ9ImRlZmF1bHQiIHNpemU9IjEwMCUiPkN1Y3VtaXMgc2F0aXZ1czwvc3R5bGU+
PHN0eWxlIGZhY2U9Im5vcm1hbCIgZm9udD0iZGVmYXVsdCIgc2l6ZT0iMTAwJSI+IEwuKTwvc3R5
bGU+PC90aXRsZT48c2Vjb25kYXJ5LXRpdGxlPiBKIEludGVnciBBZ3JpYy48L3NlY29uZGFyeS10
aXRsZT48L3RpdGxlcz48dm9sdW1lPkluIHByZXNzPC92b2x1bWU+PGRhdGVzPjx5ZWFyPjIwMTg8
L3llYXI+PC9kYXRlcz48dXJscz48L3VybHM+PC9yZWNvcmQ+PC9DaXRlPjwvRW5kTm90ZT5=
</w:fldData>
              </w:fldChar>
            </w:r>
            <w:r w:rsidR="006A79B0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6A79B0">
              <w:rPr>
                <w:sz w:val="22"/>
                <w:szCs w:val="22"/>
                <w:lang w:val="en-AU"/>
              </w:rPr>
            </w:r>
            <w:r w:rsidR="006A79B0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g et al., 2018; Tang et al., 2018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,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Pr="00DB375D">
              <w:rPr>
                <w:sz w:val="22"/>
                <w:szCs w:val="22"/>
                <w:lang w:val="en-AU"/>
              </w:rPr>
              <w:t>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 w:rsidR="0003370D">
              <w:rPr>
                <w:sz w:val="22"/>
                <w:szCs w:val="22"/>
                <w:lang w:val="en-AU"/>
              </w:rPr>
              <w:instrText xml:space="preserve"> ADDIN EN.CITE &lt;EndNote&gt;&lt;Cite&gt;&lt;Author&gt;Pérez-López&lt;/Author&gt;&lt;Year&gt;2015&lt;/Year&gt;&lt;RecNum&gt;624&lt;/RecNum&gt;&lt;DisplayText&gt;(Pérez-López et al., 2015a)&lt;/DisplayText&gt;&lt;record&gt;&lt;rec-number&gt;624&lt;/rec-number&gt;&lt;foreign-keys&gt;&lt;key app="EN" db-id="avdx25wrd0ad5geparxvepwbzd9apwpz9dss" timestamp="1463449614"&gt;624&lt;/key&gt;&lt;/foreign-keys&gt;&lt;ref-type name="Journal Article"&gt;17&lt;/ref-type&gt;&lt;contributors&gt;&lt;authors&gt;&lt;author&gt;Pérez-López, Usue&lt;/author&gt;&lt;author&gt;Miranda-Apodaca, Jon&lt;/author&gt;&lt;author&gt;Lacuesta, Maite&lt;/author&gt;&lt;author&gt;Mena-Petite, Amaia&lt;/author&gt;&lt;author&gt;Muñoz-Rueda, Alberto&lt;/author&gt;&lt;/authors&gt;&lt;/contributors&gt;&lt;titles&gt;&lt;title&gt;&lt;style face="normal" font="default" size="100%"&gt;Growth and nutritional quality improvement in two differently pigmented lettuce cultivars grown under elevated CO&lt;/style&gt;&lt;style face="subscript" font="default" size="100%"&gt;2&lt;/style&gt;&lt;style face="normal" font="default" size="100%"&gt; and/or salinity&lt;/style&gt;&lt;/title&gt;&lt;secondary-title&gt;Sci. Hortic.&lt;/secondary-title&gt;&lt;/titles&gt;&lt;periodical&gt;&lt;full-title&gt;Sci. Hortic.&lt;/full-title&gt;&lt;/periodical&gt;&lt;pages&gt;56-66&lt;/pages&gt;&lt;volume&gt;195&lt;/volume&gt;&lt;keywords&gt;&lt;keyword&gt;Antioxidants&lt;/keyword&gt;&lt;keyword&gt;Elevated CO2&lt;/keyword&gt;&lt;keyword&gt;Lettuce&lt;/keyword&gt;&lt;keyword&gt;Minerals&lt;/keyword&gt;&lt;keyword&gt;Nutraceutical value&lt;/keyword&gt;&lt;keyword&gt;Salt stress&lt;/keyword&gt;&lt;/keywords&gt;&lt;dates&gt;&lt;year&gt;2015&lt;/year&gt;&lt;pub-dates&gt;&lt;date&gt;11/12/&lt;/date&gt;&lt;/pub-dates&gt;&lt;/dates&gt;&lt;isbn&gt;0304-4238&lt;/isbn&gt;&lt;urls&gt;&lt;related-urls&gt;&lt;url&gt;http://www.sciencedirect.com/science/article/pii/S0304423815301539&lt;/url&gt;&lt;/related-urls&gt;&lt;/urls&gt;&lt;electronic-resource-num&gt;doi: 10.1016/j.scienta.2015.08.03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Pérez-López et al., 2015a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="00B601F9">
              <w:rPr>
                <w:sz w:val="22"/>
                <w:szCs w:val="22"/>
                <w:lang w:val="en-AU"/>
              </w:rPr>
              <w:t xml:space="preserve">, </w:t>
            </w:r>
            <w:r w:rsidR="00B601F9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B601F9"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="00B601F9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Piñero&lt;/Author&gt;&lt;Year&gt;2017&lt;/Year&gt;&lt;RecNum&gt;1231&lt;/RecNum&gt;&lt;DisplayText&gt;(Piñero et al., 2017a)&lt;/DisplayText&gt;&lt;record&gt;&lt;rec-number&gt;1231&lt;/rec-number&gt;&lt;foreign-keys&gt;&lt;key app="EN" db-id="avdx25wrd0ad5geparxvepwbzd9apwpz9dss" times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tamp="1526348358"&gt;1231&lt;/key&gt;&lt;/foreign-keys&gt;&lt;ref-type name="Journal Article"&gt;17&lt;/ref-type&gt;&lt;contributors&gt;&lt;authors&gt;&lt;author&gt;Piñero, Mar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í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a, Carmen&lt;/author&gt;&lt;author&gt;P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é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rez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‐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Jim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é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nez, Margarita&lt;/author&gt;&lt;author&gt;L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ó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pez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‐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Mar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í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 xml:space="preserve">n, Josefa&lt;/author&gt;&lt;author&gt;del Amor Francisco, </w:instrText>
            </w:r>
            <w:r w:rsidR="00CC3B5D">
              <w:rPr>
                <w:sz w:val="22"/>
                <w:szCs w:val="22"/>
                <w:lang w:val="en-AU"/>
              </w:rPr>
              <w:instrText>M.&lt;/author&gt;&lt;/authors&gt;&lt;/contributors&gt;&lt;titles&gt;&lt;title&gt;Fruit quality of sweet pepper as affected by foliar Ca applications to mitigate the supply of saline water under a climate change scenario&lt;/title&gt;&lt;secondary-title&gt;J. Sci. Food Agric. &lt;/secondary-title&gt;&lt;/titles&gt;&lt;periodical&gt;&lt;full-title&gt;J. Sci. Food Agric.&lt;/full-title&gt;&lt;/periodical&gt;&lt;pages&gt;1071-1078&lt;/pages&gt;&lt;volume&gt;98&lt;/volume&gt;&lt;number&gt;3&lt;/number&gt;&lt;keywords&gt;&lt;keyword&gt;amino acids&lt;/keyword&gt;&lt;keyword&gt;Capsicum annum L.&lt;/keyword&gt;&lt;keyword&gt;mineral concentration&lt;/keyword&gt;&lt;keyword&gt;total protein&lt;/keyword&gt;&lt;keyword&gt;elevated CO2&lt;/keyword&gt;&lt;keyword&gt;NaCl&lt;/keyword&gt;&lt;/keywords&gt;&lt;dates&gt;&lt;year&gt;2017&lt;/year&gt;&lt;pub-dates&gt;&lt;date&gt;2018/02/01&lt;/date&gt;&lt;/pub-dates&gt;&lt;/dates&gt;&lt;publisher&gt;Wiley-Blackwell&lt;/publisher&gt;&lt;isbn&gt;0022-5142&lt;/isbn&gt;&lt;urls&gt;&lt;related-urls&gt;&lt;url&gt;https://doi.org/10.1002/jsfa.8557&lt;/url&gt;&lt;/related-urls&gt;&lt;/urls&gt;&lt;electronic-resource-num&gt;doi: 10.1002/jsfa.8557&lt;/electronic-resource-num&gt;&lt;access-date&gt;2018/05/14&lt;/access-date&gt;&lt;/record&gt;&lt;/Cite&gt;&lt;/EndNote&gt;</w:instrText>
            </w:r>
            <w:r w:rsidR="00B601F9">
              <w:rPr>
                <w:sz w:val="22"/>
                <w:szCs w:val="22"/>
                <w:lang w:val="en-AU"/>
              </w:rPr>
              <w:fldChar w:fldCharType="separate"/>
            </w:r>
            <w:r w:rsidR="00B601F9">
              <w:rPr>
                <w:noProof/>
                <w:sz w:val="22"/>
                <w:szCs w:val="22"/>
                <w:lang w:val="en-AU"/>
              </w:rPr>
              <w:t>(Piñero et al., 2017a)</w:t>
            </w:r>
            <w:r w:rsidR="00B601F9">
              <w:rPr>
                <w:sz w:val="22"/>
                <w:szCs w:val="22"/>
                <w:lang w:val="en-AU"/>
              </w:rPr>
              <w:fldChar w:fldCharType="end"/>
            </w:r>
            <w:r w:rsidR="00B601F9">
              <w:rPr>
                <w:rFonts w:hint="eastAsia"/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t xml:space="preserve">and </w:t>
            </w:r>
            <w:r w:rsidR="00E55CFC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DB375D">
              <w:rPr>
                <w:sz w:val="22"/>
                <w:szCs w:val="22"/>
                <w:lang w:val="en-AU"/>
              </w:rPr>
              <w:t>sugar beet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Manderscheid&lt;/Author&gt;&lt;Year&gt;2010&lt;/Year&gt;&lt;RecNum&gt;1092&lt;/RecNum&gt;&lt;DisplayText&gt;(Manderscheid et al., 2010)&lt;/DisplayText&gt;&lt;record&gt;&lt;rec-number&gt;1092&lt;/rec-number&gt;&lt;foreign-keys&gt;&lt;key app="EN" db-id="avdx25wrd0ad5geparxvepwbzd9apwpz9dss" timestamp="1508290187"&gt;1092&lt;/key&gt;&lt;/foreign-keys&gt;&lt;ref-type name="Journal Article"&gt;17&lt;/ref-type&gt;&lt;contributors&gt;&lt;authors&gt;&lt;author&gt;Manderscheid, Remy&lt;/author&gt;&lt;author&gt;Pacholski, Andreas&lt;/author&gt;&lt;author&gt;Weigel, Hans-Joachim&lt;/author&gt;&lt;/authors&gt;&lt;/contributors&gt;&lt;titles&gt;&lt;title&gt;&lt;style face="normal" font="default" size="100%"&gt;Effect of free air carbon dioxide enrichment combined with two nitrogen levels on growth, yield and yield quality of sugar beet: Evidence for a sink limitation of beet growth under elevated CO&lt;/style&gt;&lt;style face="subscript" font="default" size="100%"&gt;2&lt;/style&gt;&lt;/title&gt;&lt;secondary-title&gt;Eur. J. Agron. &lt;/secondary-title&gt;&lt;/titles&gt;&lt;periodical&gt;&lt;full-title&gt;Eur. J. Agron.&lt;/full-title&gt;&lt;/periodical&gt;&lt;pages&gt;228-239&lt;/pages&gt;&lt;volume&gt;32&lt;/volume&gt;&lt;number&gt;3&lt;/number&gt;&lt;keywords&gt;&lt;keyword&gt;CO&lt;/keyword&gt;&lt;keyword&gt;Nitrogen&lt;/keyword&gt;&lt;keyword&gt;Beet quality&lt;/keyword&gt;&lt;keyword&gt;Sugar beet&lt;/keyword&gt;&lt;keyword&gt;Yield&lt;/keyword&gt;&lt;/keywords&gt;&lt;dates&gt;&lt;year&gt;2010&lt;/year&gt;&lt;pub-dates&gt;&lt;date&gt;2010/04/01/&lt;/date&gt;&lt;/pub-dates&gt;&lt;/dates&gt;&lt;isbn&gt;1161-0301&lt;/isbn&gt;&lt;urls&gt;&lt;related-urls&gt;&lt;url&gt;http://www.sciencedirect.com/science/article/pii/S1161030109001270&lt;/url&gt;&lt;/related-urls&gt;&lt;/urls&gt;&lt;electronic-resource-num&gt;doi: 10.1016/j.eja.2009.12.002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Manderscheid et al., 2010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558A2BD5" w14:textId="77777777" w:rsidTr="00D72F78">
        <w:tc>
          <w:tcPr>
            <w:tcW w:w="1266" w:type="dxa"/>
          </w:tcPr>
          <w:p w14:paraId="556038BA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676D1946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73" w:type="dxa"/>
          </w:tcPr>
          <w:p w14:paraId="5F6F8D3C" w14:textId="1805A901" w:rsidR="008806B7" w:rsidRPr="00214D4F" w:rsidRDefault="00CB2393" w:rsidP="00B32F3A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 xml:space="preserve">Cucumber </w:t>
            </w:r>
            <w:r w:rsidR="00385FAE">
              <w:rPr>
                <w:sz w:val="22"/>
                <w:szCs w:val="22"/>
                <w:lang w:val="en-AU"/>
              </w:rPr>
              <w:fldChar w:fldCharType="begin"/>
            </w:r>
            <w:r w:rsidR="006A79B0">
              <w:rPr>
                <w:sz w:val="22"/>
                <w:szCs w:val="22"/>
                <w:lang w:val="en-AU"/>
              </w:rPr>
              <w:instrText xml:space="preserve"> ADDIN EN.CITE &lt;EndNote&gt;&lt;Cite&gt;&lt;Author&gt;Tang&lt;/Author&gt;&lt;Year&gt;2018&lt;/Year&gt;&lt;RecNum&gt;1229&lt;/RecNum&gt;&lt;DisplayText&gt;(Tang et al., 2018)&lt;/DisplayText&gt;&lt;record&gt;&lt;rec-number&gt;1229&lt;/rec-number&gt;&lt;foreign-keys&gt;&lt;key app="EN" db-id="avdx25wrd0ad5geparxvepwbzd9apwpz9dss" timestamp="1526345022"&gt;1229&lt;/key&gt;&lt;/foreign-keys&gt;&lt;ref-type name="Journal Article"&gt;17&lt;/ref-type&gt;&lt;contributors&gt;&lt;authors&gt;&lt;author&gt;Tang, Ying, &lt;/author&gt;&lt;author&gt;Dong, Jinlong, &lt;/author&gt;&lt;author&gt;Li, Xun, &lt;/author&gt;&lt;author&gt;Gruda, Nazim, &lt;/author&gt;&lt;author&gt;Duan, Zengqiang&lt;/author&gt;&lt;/authors&gt;&lt;/contributors&gt;&lt;titles&gt;&lt;title&gt;&lt;style face="normal" font="default" size="100%"&gt;Interactive effects of elevated carbon dioxide and nitrogen availability on fruit quality of cucumber (&lt;/style&gt;&lt;style face="italic" font="default" size="100%"&gt;Cucumis sativus&lt;/style&gt;&lt;style face="normal" font="default" size="100%"&gt; L.)&lt;/style&gt;&lt;/title&gt;&lt;secondary-title&gt; J Integr Agric.&lt;/secondary-title&gt;&lt;/titles&gt;&lt;volume&gt;In press&lt;/volume&gt;&lt;dates&gt;&lt;year&gt;2018&lt;/year&gt;&lt;/dates&gt;&lt;urls&gt;&lt;/urls&gt;&lt;/record&gt;&lt;/Cite&gt;&lt;/EndNote&gt;</w:instrText>
            </w:r>
            <w:r w:rsidR="00385FAE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Tang et al., 2018)</w:t>
            </w:r>
            <w:r w:rsidR="00385FAE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>,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 xml:space="preserve"> </w:t>
            </w:r>
            <w:r w:rsidR="008806B7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l</w:t>
            </w:r>
            <w:r w:rsidR="008806B7" w:rsidRPr="00DB375D">
              <w:rPr>
                <w:sz w:val="22"/>
                <w:szCs w:val="22"/>
                <w:lang w:val="en-AU"/>
              </w:rPr>
              <w:t>ettuc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="008806B7"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3370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Qw6lyZXotTMOzcGV6PC9BdXRob3I+PFllYXI+MjAxNTwv
WWVhcj48UmVjTnVtPjYyNDwvUmVjTnVtPjxEaXNwbGF5VGV4dD4oUMOpcmV6LUzDs3BleiBldCBh
bC4sIDIwMTVhOyBQw6lyZXotTMOzcGV6IGV0IGFsLiwgMjAxNWIpPC9EaXNwbGF5VGV4dD48cmVj
b3JkPjxyZWMtbnVtYmVyPjYyNDwvcmVjLW51bWJlcj48Zm9yZWlnbi1rZXlzPjxrZXkgYXBwPSJF
TiIgZGItaWQ9ImF2ZHgyNXdyZDBhZDVnZXBhcnh2ZXB3YnpkOWFwd3B6OWRzcyIgdGltZXN0YW1w
PSIxNDYzNDQ5NjE0Ij42MjQ8L2tleT48L2ZvcmVpZ24ta2V5cz48cmVmLXR5cGUgbmFtZT0iSm91
cm5hbCBBcnRpY2xlIj4xNzwvcmVmLXR5cGU+PGNvbnRyaWJ1dG9ycz48YXV0aG9ycz48YXV0aG9y
PlDDqXJlei1Mw7NwZXosIFVzdWU8L2F1dGhvcj48YXV0aG9yPk1pcmFuZGEtQXBvZGFjYSwgSm9u
PC9hdXRob3I+PGF1dGhvcj5MYWN1ZXN0YSwgTWFpdGU8L2F1dGhvcj48YXV0aG9yPk1lbmEtUGV0
aXRlLCBBbWFpYTwvYXV0aG9yPjxhdXRob3I+TXXDsW96LVJ1ZWRhLCBBbGJlcnRvPC9hdXRob3I+
PC9hdXRob3JzPjwvY29udHJpYnV0b3JzPjx0aXRsZXM+PHRpdGxlPjxzdHlsZSBmYWNlPSJub3Jt
YWwiIGZvbnQ9ImRlZmF1bHQiIHNpemU9IjEwMCUiPkdyb3d0aCBhbmQgbnV0cml0aW9uYWwgcXVh
bGl0eSBpbXByb3ZlbWVudCBpbiB0d28gZGlmZmVyZW50bHkgcGlnbWVudGVkIGxldHR1Y2UgY3Vs
dGl2YXJzIGdyb3duIHVuZGVyIGVsZXZhdGVkIENPPC9zdHlsZT48c3R5bGUgZmFjZT0ic3Vic2Ny
aXB0IiBmb250PSJkZWZhdWx0IiBzaXplPSIxMDAlIj4yPC9zdHlsZT48c3R5bGUgZmFjZT0ibm9y
bWFsIiBmb250PSJkZWZhdWx0IiBzaXplPSIxMDAlIj4gYW5kL29yIHNhbGluaXR5PC9zdHlsZT48
L3RpdGxlPjxzZWNvbmRhcnktdGl0bGU+U2NpLiBIb3J0aWMuPC9zZWNvbmRhcnktdGl0bGU+PC90
aXRsZXM+PHBlcmlvZGljYWw+PGZ1bGwtdGl0bGU+U2NpLiBIb3J0aWMuPC9mdWxsLXRpdGxlPjwv
cGVyaW9kaWNhbD48cGFnZXM+NTYtNjY8L3BhZ2VzPjx2b2x1bWU+MTk1PC92b2x1bWU+PGtleXdv
cmRzPjxrZXl3b3JkPkFudGlveGlkYW50czwva2V5d29yZD48a2V5d29yZD5FbGV2YXRlZCBDTzI8
L2tleXdvcmQ+PGtleXdvcmQ+TGV0dHVjZTwva2V5d29yZD48a2V5d29yZD5NaW5lcmFsczwva2V5
d29yZD48a2V5d29yZD5OdXRyYWNldXRpY2FsIHZhbHVlPC9rZXl3b3JkPjxrZXl3b3JkPlNhbHQg
c3RyZXNzPC9rZXl3b3JkPjwva2V5d29yZHM+PGRhdGVzPjx5ZWFyPjIwMTU8L3llYXI+PHB1Yi1k
YXRlcz48ZGF0ZT4xMS8xMi88L2RhdGU+PC9wdWItZGF0ZXM+PC9kYXRlcz48aXNibj4wMzA0LTQy
Mzg8L2lzYm4+PHVybHM+PHJlbGF0ZWQtdXJscz48dXJsPmh0dHA6Ly93d3cuc2NpZW5jZWRpcmVj
dC5jb20vc2NpZW5jZS9hcnRpY2xlL3BpaS9TMDMwNDQyMzgxNTMwMTUzOTwvdXJsPjwvcmVsYXRl
ZC11cmxzPjwvdXJscz48ZWxlY3Ryb25pYy1yZXNvdXJjZS1udW0+ZG9pOiAxMC4xMDE2L2ouc2Np
ZW50YS4yMDE1LjA4LjAzNDwvZWxlY3Ryb25pYy1yZXNvdXJjZS1udW0+PC9yZWNvcmQ+PC9DaXRl
PjxDaXRlPjxBdXRob3I+UMOpcmV6LUzDs3BlejwvQXV0aG9yPjxZZWFyPjIwMTU8L1llYXI+PFJl
Y051bT4xMTM0PC9SZWNOdW0+PHJlY29yZD48cmVjLW51bWJlcj4xMTM0PC9yZWMtbnVtYmVyPjxm
b3JlaWduLWtleXM+PGtleSBhcHA9IkVOIiBkYi1pZD0iYXZkeDI1d3JkMGFkNWdlcGFyeHZlcHdi
emQ5YXB3cHo5ZHNzIiB0aW1lc3RhbXA9IjE1MTQ0MjU2MzUiPjExMzQ8L2tleT48L2ZvcmVpZ24t
a2V5cz48cmVmLXR5cGUgbmFtZT0iSm91cm5hbCBBcnRpY2xlIj4xNzwvcmVmLXR5cGU+PGNvbnRy
aWJ1dG9ycz48YXV0aG9ycz48YXV0aG9yPlDDqXJlei1Mw7NwZXosIFVzdWU8L2F1dGhvcj48YXV0
aG9yPk1pcmFuZGEtQXBvZGFjYSwgSm9uPC9hdXRob3I+PGF1dGhvcj5NdcOxb3otUnVlZGEsIEFs
YmVydG88L2F1dGhvcj48YXV0aG9yPk1lbmEtUGV0aXRlLCBBbWFpYTwvYXV0aG9yPjwvYXV0aG9y
cz48L2NvbnRyaWJ1dG9ycz48dGl0bGVzPjx0aXRsZT48c3R5bGUgZmFjZT0ibm9ybWFsIiBmb250
PSJkZWZhdWx0IiBzaXplPSIxMDAlIj5JbnRlcmFjdGluZyBlZmZlY3RzIG9mIGhpZ2ggbGlnaHQg
YW5kIGVsZXZhdGVkIENPPC9zdHlsZT48c3R5bGUgZmFjZT0ic3Vic2NyaXB0IiBmb250PSJkZWZh
dWx0IiBzaXplPSIxMDAlIj4yPC9zdHlsZT48c3R5bGUgZmFjZT0ibm9ybWFsIiBmb250PSJkZWZh
dWx0IiBzaXplPSIxMDAlIj4gb24gdGhlIG51dHJhY2V1dGljYWwgcXVhbGl0eSBvZiB0d28gZGlm
ZmVyZW50bHkgcGlnbWVudGVkIDwvc3R5bGU+PHN0eWxlIGZhY2U9Iml0YWxpYyIgZm9udD0iZGVm
YXVsdCIgc2l6ZT0iMTAwJSI+TGFjdHVjYSBzYXRpdmE8L3N0eWxlPjxzdHlsZSBmYWNlPSJub3Jt
YWwiIGZvbnQ9ImRlZmF1bHQiIHNpemU9IjEwMCUiPiBjdWx0aXZhcnMgKEJsb25kZSBvZiBQYXJp
cyBCYXRhdmlhIGFuZCBPYWsgTGVhZik8L3N0eWxlPjwvdGl0bGU+PHNlY29uZGFyeS10aXRsZT5T
Y2kuIEhvcnRpYy4gPC9zZWNvbmRhcnktdGl0bGU+PC90aXRsZXM+PHBlcmlvZGljYWw+PGZ1bGwt
dGl0bGU+U2NpLiBIb3J0aWMuPC9mdWxsLXRpdGxlPjwvcGVyaW9kaWNhbD48cGFnZXM+MzgtNDg8
L3BhZ2VzPjx2b2x1bWU+MTkxPC92b2x1bWU+PG51bWJlcj5TdXBwbGVtZW50IEM8L251bWJlcj48
a2V5d29yZHM+PGtleXdvcmQ+QW50aW94aWRhbnRzPC9rZXl3b3JkPjxrZXl3b3JkPkVsZXZhdGVk
IENPPC9rZXl3b3JkPjxrZXl3b3JkPkhpZ2ggbGlnaHQ8L2tleXdvcmQ+PGtleXdvcmQ+TGV0dHVj
ZTwva2V5d29yZD48a2V5d29yZD5NaW5lcmFsczwva2V5d29yZD48a2V5d29yZD5OdXRyYWNldXRp
Y2FsIHZhbHVlPC9rZXl3b3JkPjwva2V5d29yZHM+PGRhdGVzPjx5ZWFyPjIwMTU8L3llYXI+PHB1
Yi1kYXRlcz48ZGF0ZT4yMDE1LzA4LzA2LzwvZGF0ZT48L3B1Yi1kYXRlcz48L2RhdGVzPjxpc2Ju
PjAzMDQtNDIzODwvaXNibj48dXJscz48cmVsYXRlZC11cmxzPjx1cmw+aHR0cDovL3d3dy5zY2ll
bmNlZGlyZWN0LmNvbS9zY2llbmNlL2FydGljbGUvcGlpL1MwMzA0NDIzODE1MDAyNDM1PC91cmw+
PC9yZWxhdGVkLXVybHM+PC91cmxzPjxlbGVjdHJvbmljLXJlc291cmNlLW51bT5kb2k6IDEwLjEw
MTYvai5zY2llbnRhLjIwMTUuMDQuMDMwPC9lbGVjdHJvbmljLXJlc291cmNlLW51bT48L3JlY29y
ZD48L0NpdGU+PC9FbmROb3RlPn==
</w:fldData>
              </w:fldChar>
            </w:r>
            <w:r w:rsidR="0003370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3370D">
              <w:rPr>
                <w:sz w:val="22"/>
                <w:szCs w:val="22"/>
                <w:lang w:val="en-AU"/>
              </w:rPr>
            </w:r>
            <w:r w:rsidR="0003370D">
              <w:rPr>
                <w:sz w:val="22"/>
                <w:szCs w:val="22"/>
                <w:lang w:val="en-AU"/>
              </w:rPr>
              <w:fldChar w:fldCharType="end"/>
            </w:r>
            <w:r w:rsidR="008806B7" w:rsidRPr="00DB375D">
              <w:rPr>
                <w:sz w:val="22"/>
                <w:szCs w:val="22"/>
                <w:lang w:val="en-AU"/>
              </w:rPr>
            </w:r>
            <w:r w:rsidR="008806B7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806B7">
              <w:rPr>
                <w:noProof/>
                <w:sz w:val="22"/>
                <w:szCs w:val="22"/>
                <w:lang w:val="en-AU"/>
              </w:rPr>
              <w:t>(Pérez-López et al., 2015a; Pérez-López et al., 2015b)</w:t>
            </w:r>
            <w:r w:rsidR="008806B7" w:rsidRPr="00DB375D">
              <w:rPr>
                <w:sz w:val="22"/>
                <w:szCs w:val="22"/>
                <w:lang w:val="en-AU"/>
              </w:rPr>
              <w:fldChar w:fldCharType="end"/>
            </w:r>
            <w:r w:rsidR="00B601F9">
              <w:rPr>
                <w:sz w:val="22"/>
                <w:szCs w:val="22"/>
                <w:lang w:val="en-AU"/>
              </w:rPr>
              <w:t>,</w:t>
            </w:r>
            <w:r w:rsidR="008806B7">
              <w:rPr>
                <w:sz w:val="22"/>
                <w:szCs w:val="22"/>
                <w:lang w:val="en-AU"/>
              </w:rPr>
              <w:t xml:space="preserve"> </w:t>
            </w:r>
            <w:r w:rsidR="008806B7"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806B7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="008806B7">
              <w:rPr>
                <w:sz w:val="22"/>
                <w:szCs w:val="22"/>
                <w:lang w:val="en-AU"/>
              </w:rPr>
              <w:fldChar w:fldCharType="begin"/>
            </w:r>
            <w:r w:rsidR="00B32F3A">
              <w:rPr>
                <w:sz w:val="22"/>
                <w:szCs w:val="22"/>
                <w:lang w:val="en-AU"/>
              </w:rPr>
              <w:instrText xml:space="preserve"> ADDIN EN.CITE &lt;EndNote&gt;&lt;Cite&gt;&lt;Author&gt;Kumari&lt;/Author&gt;&lt;Year&gt;2014&lt;/Year&gt;&lt;RecNum&gt;1128&lt;/RecNum&gt;&lt;DisplayText&gt;(Kumari and Agrawal, 2014)&lt;/DisplayText&gt;&lt;record&gt;&lt;rec-number&gt;1128&lt;/rec-number&gt;&lt;foreign-keys&gt;&lt;key app="EN" db-id="avdx25wrd0ad5geparxvepwbzd9apwpz9dss" timestamp="1511595062"&gt;1128&lt;/key&gt;&lt;/foreign-keys&gt;&lt;ref-type name="Journal Article"&gt;17&lt;/ref-type&gt;&lt;contributors&gt;&lt;authors&gt;&lt;author&gt;Kumari, Sumita&lt;/author&gt;&lt;author&gt;Agrawal, Madhoolika&lt;/author&gt;&lt;/authors&gt;&lt;/contributors&gt;&lt;titles&gt;&lt;title&gt;&lt;style face="normal" font="default" size="100%"&gt;Growth, yield and quality attributes of a tropical potato variety (&lt;/style&gt;&lt;style face="italic" font="default" size="100%"&gt;Solanum tuberosum&lt;/style&gt;&lt;style face="normal" font="default" size="100%"&gt; L. cv Kufri chandramukhi) under ambient and elevated carbon dioxide and ozone and their interactions&lt;/style&gt;&lt;/title&gt;&lt;secondary-title&gt;Ecotoxicol Environ Saf.&lt;/secondary-title&gt;&lt;/titles&gt;&lt;periodical&gt;&lt;full-title&gt;Ecotoxicol Environ Saf.&lt;/full-title&gt;&lt;/periodical&gt;&lt;pages&gt;146-156&lt;/pages&gt;&lt;volume&gt;101&lt;/volume&gt;&lt;number&gt;Supplement C&lt;/number&gt;&lt;keywords&gt;&lt;keyword&gt;Elevated CO&lt;/keyword&gt;&lt;keyword&gt;Elevated O&lt;/keyword&gt;&lt;keyword&gt;Growth&lt;/keyword&gt;&lt;keyword&gt;Nutrients&lt;/keyword&gt;&lt;keyword&gt;Yield&lt;/keyword&gt;&lt;keyword&gt;Potato&lt;/keyword&gt;&lt;/keywords&gt;&lt;dates&gt;&lt;year&gt;2014&lt;/year&gt;&lt;pub-dates&gt;&lt;date&gt;2014/03/01/&lt;/date&gt;&lt;/pub-dates&gt;&lt;/dates&gt;&lt;isbn&gt;0147-6513&lt;/isbn&gt;&lt;urls&gt;&lt;related-urls&gt;&lt;url&gt;http://www.sciencedirect.com/science/article/pii/S0147651313005459&lt;/url&gt;&lt;/related-urls&gt;&lt;/urls&gt;&lt;electronic-resource-num&gt;doi: 10.1016/j.ecoenv.2013.12.021&lt;/electronic-resource-num&gt;&lt;/record&gt;&lt;/Cite&gt;&lt;/EndNote&gt;</w:instrText>
            </w:r>
            <w:r w:rsidR="008806B7">
              <w:rPr>
                <w:sz w:val="22"/>
                <w:szCs w:val="22"/>
                <w:lang w:val="en-AU"/>
              </w:rPr>
              <w:fldChar w:fldCharType="separate"/>
            </w:r>
            <w:r w:rsidR="008806B7">
              <w:rPr>
                <w:noProof/>
                <w:sz w:val="22"/>
                <w:szCs w:val="22"/>
                <w:lang w:val="en-AU"/>
              </w:rPr>
              <w:t>(Kumari and Agrawal, 2014)</w:t>
            </w:r>
            <w:r w:rsidR="008806B7">
              <w:rPr>
                <w:sz w:val="22"/>
                <w:szCs w:val="22"/>
                <w:lang w:val="en-AU"/>
              </w:rPr>
              <w:fldChar w:fldCharType="end"/>
            </w:r>
            <w:r w:rsidR="00B601F9">
              <w:rPr>
                <w:sz w:val="22"/>
                <w:szCs w:val="22"/>
                <w:lang w:val="en-AU"/>
              </w:rPr>
              <w:t xml:space="preserve"> and </w:t>
            </w:r>
            <w:r w:rsidR="00B601F9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B601F9" w:rsidRPr="00DB375D">
              <w:rPr>
                <w:sz w:val="22"/>
                <w:szCs w:val="22"/>
                <w:lang w:val="en-AU"/>
              </w:rPr>
              <w:t>s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="00B601F9"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Piñero&lt;/Author&gt;&lt;Year&gt;2017&lt;/Year&gt;&lt;RecNum&gt;1231&lt;/RecNum&gt;&lt;DisplayText&gt;(Piñero et al., 2017a)&lt;/DisplayText&gt;&lt;record&gt;&lt;rec-number&gt;1231&lt;/rec-number&gt;&lt;foreign-keys&gt;&lt;key app="EN" db-id="avdx25wrd0ad5geparxvepwbzd9apwpz9dss" times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tamp="1526348358"&gt;1231&lt;/key&gt;&lt;/foreign-keys&gt;&lt;ref-type name="Journal Article"&gt;17&lt;/ref-type&gt;&lt;contributors&gt;&lt;authors&gt;&lt;author&gt;Piñero, Mar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í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a, Carmen&lt;/author&gt;&lt;author&gt;P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é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rez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‐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Jim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é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nez, Margarita&lt;/author&gt;&lt;author&gt;L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ó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pez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‐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Mar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>í</w:instrText>
            </w:r>
            <w:r w:rsidR="00CC3B5D">
              <w:rPr>
                <w:rFonts w:hint="eastAsia"/>
                <w:sz w:val="22"/>
                <w:szCs w:val="22"/>
                <w:lang w:val="en-AU"/>
              </w:rPr>
              <w:instrText xml:space="preserve">n, Josefa&lt;/author&gt;&lt;author&gt;del Amor Francisco, </w:instrText>
            </w:r>
            <w:r w:rsidR="00CC3B5D">
              <w:rPr>
                <w:sz w:val="22"/>
                <w:szCs w:val="22"/>
                <w:lang w:val="en-AU"/>
              </w:rPr>
              <w:instrText>M.&lt;/author&gt;&lt;/authors&gt;&lt;/contributors&gt;&lt;titles&gt;&lt;title&gt;Fruit quality of sweet pepper as affected by foliar Ca applications to mitigate the supply of saline water under a climate change scenario&lt;/title&gt;&lt;secondary-title&gt;J. Sci. Food Agric. &lt;/secondary-title&gt;&lt;/titles&gt;&lt;periodical&gt;&lt;full-title&gt;J. Sci. Food Agric.&lt;/full-title&gt;&lt;/periodical&gt;&lt;pages&gt;1071-1078&lt;/pages&gt;&lt;volume&gt;98&lt;/volume&gt;&lt;number&gt;3&lt;/number&gt;&lt;keywords&gt;&lt;keyword&gt;amino acids&lt;/keyword&gt;&lt;keyword&gt;Capsicum annum L.&lt;/keyword&gt;&lt;keyword&gt;mineral concentration&lt;/keyword&gt;&lt;keyword&gt;total protein&lt;/keyword&gt;&lt;keyword&gt;elevated CO2&lt;/keyword&gt;&lt;keyword&gt;NaCl&lt;/keyword&gt;&lt;/keywords&gt;&lt;dates&gt;&lt;year&gt;2017&lt;/year&gt;&lt;pub-dates&gt;&lt;date&gt;2018/02/01&lt;/date&gt;&lt;/pub-dates&gt;&lt;/dates&gt;&lt;publisher&gt;Wiley-Blackwell&lt;/publisher&gt;&lt;isbn&gt;0022-5142&lt;/isbn&gt;&lt;urls&gt;&lt;related-urls&gt;&lt;url&gt;https://doi.org/10.1002/jsfa.8557&lt;/url&gt;&lt;/related-urls&gt;&lt;/urls&gt;&lt;electronic-resource-num&gt;doi: 10.1002/jsfa.8557&lt;/electronic-resource-num&gt;&lt;access-date&gt;2018/05/14&lt;/access-date&gt;&lt;/record&gt;&lt;/Cite&gt;&lt;/EndNote&gt;</w:instrText>
            </w:r>
            <w:r w:rsidR="00B601F9">
              <w:rPr>
                <w:sz w:val="22"/>
                <w:szCs w:val="22"/>
                <w:lang w:val="en-AU"/>
              </w:rPr>
              <w:fldChar w:fldCharType="separate"/>
            </w:r>
            <w:r w:rsidR="00B601F9">
              <w:rPr>
                <w:noProof/>
                <w:sz w:val="22"/>
                <w:szCs w:val="22"/>
                <w:lang w:val="en-AU"/>
              </w:rPr>
              <w:t>(Piñero et al., 2017a)</w:t>
            </w:r>
            <w:r w:rsidR="00B601F9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F25DB2" w:rsidRPr="00DB375D" w14:paraId="4758A946" w14:textId="77777777" w:rsidTr="00D72F78">
        <w:tc>
          <w:tcPr>
            <w:tcW w:w="1266" w:type="dxa"/>
          </w:tcPr>
          <w:p w14:paraId="01727532" w14:textId="4EEDFAAF" w:rsidR="00F25DB2" w:rsidRPr="00DB375D" w:rsidRDefault="00F25DB2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Al</w:t>
            </w:r>
          </w:p>
        </w:tc>
        <w:tc>
          <w:tcPr>
            <w:tcW w:w="881" w:type="dxa"/>
          </w:tcPr>
          <w:p w14:paraId="1F06C1A1" w14:textId="73F4648B" w:rsidR="00F25DB2" w:rsidRPr="00DB375D" w:rsidRDefault="00F25DB2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73" w:type="dxa"/>
          </w:tcPr>
          <w:p w14:paraId="613EF562" w14:textId="75C410E7" w:rsidR="00F25DB2" w:rsidRPr="00214D4F" w:rsidRDefault="00F25DB2" w:rsidP="00163B19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sz w:val="22"/>
                <w:szCs w:val="22"/>
                <w:lang w:val="en-AU"/>
              </w:rPr>
              <w:t>otato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ögy&lt;/Author&gt;&lt;Year&gt;2009&lt;/Year&gt;&lt;RecNum&gt;680&lt;/RecNum&gt;&lt;DisplayText&gt;(Högy and Fangmeier, 2009)&lt;/DisplayText&gt;&lt;record&gt;&lt;rec-number&gt;680&lt;/rec-number&gt;&lt;foreign-keys&gt;&lt;key app="EN" db-id="avdx25wrd0ad5geparxvepwbzd9apwpz9dss" timestamp="1474612935"&gt;680&lt;/key&gt;&lt;/foreign-keys&gt;&lt;ref-type name="Journal Article"&gt;17&lt;/ref-type&gt;&lt;contributors&gt;&lt;authors&gt;&lt;author&gt;Högy, P.&lt;/author&gt;&lt;author&gt;Fangmeier, A.&lt;/author&gt;&lt;/authors&gt;&lt;/contributors&gt;&lt;titles&gt;&lt;title&gt;&lt;style face="normal" font="default" size="100%"&gt;Atmospheric CO&lt;/style&gt;&lt;style face="subscript" font="default" size="100%"&gt;2&lt;/style&gt;&lt;style face="normal" font="default" size="100%"&gt; enrichment affects potatoes: 2. Tuber quality traits&lt;/style&gt;&lt;/title&gt;&lt;secondary-title&gt;Eur. J. Agron. &lt;/secondary-title&gt;&lt;/titles&gt;&lt;periodical&gt;&lt;full-title&gt;Eur. J. Agron.&lt;/full-title&gt;&lt;/periodical&gt;&lt;pages&gt;85-94&lt;/pages&gt;&lt;volume&gt;30&lt;/volume&gt;&lt;number&gt;2&lt;/number&gt;&lt;keywords&gt;&lt;keyword&gt;CO2 enrichment&lt;/keyword&gt;&lt;keyword&gt;OTC&lt;/keyword&gt;&lt;keyword&gt;Solanum tuberosum L.&lt;/keyword&gt;&lt;keyword&gt;Potato&lt;/keyword&gt;&lt;keyword&gt;Tuber quality&lt;/keyword&gt;&lt;/keywords&gt;&lt;dates&gt;&lt;year&gt;2009&lt;/year&gt;&lt;pub-dates&gt;&lt;date&gt;2//&lt;/date&gt;&lt;/pub-dates&gt;&lt;/dates&gt;&lt;isbn&gt;1161-0301&lt;/isbn&gt;&lt;urls&gt;&lt;related-urls&gt;&lt;url&gt;http://www.sciencedirect.com/science/article/pii/S1161030108000877&lt;/url&gt;&lt;/related-urls&gt;&lt;/urls&gt;&lt;electronic-resource-num&gt;doi: 10.1016/j.eja.2008.07.00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ögy and Fangmeier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16AEDBB8" w14:textId="77777777" w:rsidTr="00D72F78">
        <w:tc>
          <w:tcPr>
            <w:tcW w:w="1266" w:type="dxa"/>
          </w:tcPr>
          <w:p w14:paraId="30C07FF1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d</w:t>
            </w:r>
          </w:p>
        </w:tc>
        <w:tc>
          <w:tcPr>
            <w:tcW w:w="881" w:type="dxa"/>
          </w:tcPr>
          <w:p w14:paraId="63F91A2A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73" w:type="dxa"/>
          </w:tcPr>
          <w:p w14:paraId="666DA063" w14:textId="438A1B93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arrot</w:t>
            </w:r>
            <w:r w:rsidRPr="00DB375D">
              <w:rPr>
                <w:sz w:val="22"/>
                <w:szCs w:val="22"/>
                <w:lang w:val="en-AU"/>
              </w:rPr>
              <w:t xml:space="preserve"> and turnip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sz w:val="22"/>
                <w:szCs w:val="22"/>
                <w:lang w:val="en-AU"/>
              </w:rPr>
              <w:t>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ögy&lt;/Author&gt;&lt;Year&gt;2009&lt;/Year&gt;&lt;RecNum&gt;680&lt;/RecNum&gt;&lt;DisplayText&gt;(Högy and Fangmeier, 2009)&lt;/DisplayText&gt;&lt;record&gt;&lt;rec-number&gt;680&lt;/rec-number&gt;&lt;foreign-keys&gt;&lt;key app="EN" db-id="avdx25wrd0ad5geparxvepwbzd9apwpz9dss" timestamp="1474612935"&gt;680&lt;/key&gt;&lt;/foreign-keys&gt;&lt;ref-type name="Journal Article"&gt;17&lt;/ref-type&gt;&lt;contributors&gt;&lt;authors&gt;&lt;author&gt;Högy, P.&lt;/author&gt;&lt;author&gt;Fangmeier, A.&lt;/author&gt;&lt;/authors&gt;&lt;/contributors&gt;&lt;titles&gt;&lt;title&gt;&lt;style face="normal" font="default" size="100%"&gt;Atmospheric CO&lt;/style&gt;&lt;style face="subscript" font="default" size="100%"&gt;2&lt;/style&gt;&lt;style face="normal" font="default" size="100%"&gt; enrichment affects potatoes: 2. Tuber quality traits&lt;/style&gt;&lt;/title&gt;&lt;secondary-title&gt;Eur. J. Agron. &lt;/secondary-title&gt;&lt;/titles&gt;&lt;periodical&gt;&lt;full-title&gt;Eur. J. Agron.&lt;/full-title&gt;&lt;/periodical&gt;&lt;pages&gt;85-94&lt;/pages&gt;&lt;volume&gt;30&lt;/volume&gt;&lt;number&gt;2&lt;/number&gt;&lt;keywords&gt;&lt;keyword&gt;CO2 enrichment&lt;/keyword&gt;&lt;keyword&gt;OTC&lt;/keyword&gt;&lt;keyword&gt;Solanum tuberosum L.&lt;/keyword&gt;&lt;keyword&gt;Potato&lt;/keyword&gt;&lt;keyword&gt;Tuber quality&lt;/keyword&gt;&lt;/keywords&gt;&lt;dates&gt;&lt;year&gt;2009&lt;/year&gt;&lt;pub-dates&gt;&lt;date&gt;2//&lt;/date&gt;&lt;/pub-dates&gt;&lt;/dates&gt;&lt;isbn&gt;1161-0301&lt;/isbn&gt;&lt;urls&gt;&lt;related-urls&gt;&lt;url&gt;http://www.sciencedirect.com/science/article/pii/S1161030108000877&lt;/url&gt;&lt;/related-urls&gt;&lt;/urls&gt;&lt;electronic-resource-num&gt;doi: 10.1016/j.eja.2008.07.00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ögy and Fangmeier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494D9B8C" w14:textId="77777777" w:rsidTr="00D72F78">
        <w:tc>
          <w:tcPr>
            <w:tcW w:w="1266" w:type="dxa"/>
          </w:tcPr>
          <w:p w14:paraId="4D2FEEF2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42EE903B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73" w:type="dxa"/>
          </w:tcPr>
          <w:p w14:paraId="55200ADD" w14:textId="74FF3E10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Pr="00DB375D">
              <w:rPr>
                <w:sz w:val="22"/>
                <w:szCs w:val="22"/>
                <w:lang w:val="en-AU"/>
              </w:rPr>
              <w:t>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03A1FEEA" w14:textId="77777777" w:rsidTr="00D72F78">
        <w:tc>
          <w:tcPr>
            <w:tcW w:w="1266" w:type="dxa"/>
          </w:tcPr>
          <w:p w14:paraId="41552CD7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r</w:t>
            </w:r>
          </w:p>
        </w:tc>
        <w:tc>
          <w:tcPr>
            <w:tcW w:w="881" w:type="dxa"/>
          </w:tcPr>
          <w:p w14:paraId="7BA60BEB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73" w:type="dxa"/>
          </w:tcPr>
          <w:p w14:paraId="2C243214" w14:textId="1605532D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R</w:t>
            </w:r>
            <w:r w:rsidRPr="00DB375D">
              <w:rPr>
                <w:sz w:val="22"/>
                <w:szCs w:val="22"/>
                <w:lang w:val="en-AU"/>
              </w:rPr>
              <w:t>adish and turnip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4C8C77F2" w14:textId="77777777" w:rsidTr="00D72F78">
        <w:tc>
          <w:tcPr>
            <w:tcW w:w="1266" w:type="dxa"/>
          </w:tcPr>
          <w:p w14:paraId="78BCFBB8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0511C233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73" w:type="dxa"/>
          </w:tcPr>
          <w:p w14:paraId="1553D7DA" w14:textId="28E0B296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arrot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Pr="00DB375D">
              <w:rPr>
                <w:sz w:val="22"/>
                <w:szCs w:val="22"/>
                <w:lang w:val="en-AU"/>
              </w:rPr>
              <w:t>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37047EA2" w14:textId="77777777" w:rsidTr="00D72F78">
        <w:tc>
          <w:tcPr>
            <w:tcW w:w="1266" w:type="dxa"/>
            <w:tcBorders>
              <w:top w:val="nil"/>
            </w:tcBorders>
          </w:tcPr>
          <w:p w14:paraId="43E27021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Ni</w:t>
            </w:r>
          </w:p>
        </w:tc>
        <w:tc>
          <w:tcPr>
            <w:tcW w:w="881" w:type="dxa"/>
          </w:tcPr>
          <w:p w14:paraId="60F48D6F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73" w:type="dxa"/>
          </w:tcPr>
          <w:p w14:paraId="20E2C74C" w14:textId="58B071A8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 and radish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097FC453" w14:textId="77777777" w:rsidTr="00D72F78">
        <w:tc>
          <w:tcPr>
            <w:tcW w:w="1266" w:type="dxa"/>
          </w:tcPr>
          <w:p w14:paraId="427AE664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7FE5667D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73" w:type="dxa"/>
          </w:tcPr>
          <w:p w14:paraId="1E99B349" w14:textId="06020DAB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Pr="00DB375D">
              <w:rPr>
                <w:sz w:val="22"/>
                <w:szCs w:val="22"/>
                <w:lang w:val="en-AU"/>
              </w:rPr>
              <w:t xml:space="preserve">urnip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4717DC9A" w14:textId="77777777" w:rsidTr="00D72F78">
        <w:tc>
          <w:tcPr>
            <w:tcW w:w="1266" w:type="dxa"/>
          </w:tcPr>
          <w:p w14:paraId="059B5E9A" w14:textId="77777777" w:rsidR="008806B7" w:rsidRPr="008806B7" w:rsidRDefault="008806B7" w:rsidP="00163B19">
            <w:pPr>
              <w:ind w:firstLine="0"/>
              <w:jc w:val="left"/>
              <w:rPr>
                <w:sz w:val="22"/>
                <w:szCs w:val="22"/>
              </w:rPr>
            </w:pPr>
            <w:r w:rsidRPr="00DB375D">
              <w:rPr>
                <w:sz w:val="22"/>
                <w:szCs w:val="22"/>
                <w:lang w:val="en-AU"/>
              </w:rPr>
              <w:t>Pb</w:t>
            </w:r>
          </w:p>
        </w:tc>
        <w:tc>
          <w:tcPr>
            <w:tcW w:w="881" w:type="dxa"/>
          </w:tcPr>
          <w:p w14:paraId="3488E122" w14:textId="77777777" w:rsidR="008806B7" w:rsidRPr="00DB375D" w:rsidRDefault="008806B7" w:rsidP="00D72F78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863" w:type="dxa"/>
          </w:tcPr>
          <w:p w14:paraId="0231AF1F" w14:textId="2D16F3A1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 xml:space="preserve">Carrot, </w:t>
            </w:r>
            <w:r w:rsidRPr="00DB375D">
              <w:rPr>
                <w:sz w:val="22"/>
                <w:szCs w:val="22"/>
                <w:lang w:val="en-AU"/>
              </w:rPr>
              <w:t>radish</w:t>
            </w:r>
            <w:r>
              <w:rPr>
                <w:sz w:val="22"/>
                <w:szCs w:val="22"/>
                <w:lang w:val="en-AU"/>
              </w:rPr>
              <w:t xml:space="preserve"> and turnip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72F78" w:rsidRPr="00DB375D" w14:paraId="5C619AA3" w14:textId="77777777" w:rsidTr="00D72F78">
        <w:tc>
          <w:tcPr>
            <w:tcW w:w="1266" w:type="dxa"/>
          </w:tcPr>
          <w:p w14:paraId="7976DD74" w14:textId="77777777" w:rsidR="008806B7" w:rsidRPr="00DB375D" w:rsidRDefault="008806B7" w:rsidP="00163B1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881" w:type="dxa"/>
          </w:tcPr>
          <w:p w14:paraId="601AB65B" w14:textId="77777777" w:rsidR="008806B7" w:rsidRPr="00DB375D" w:rsidRDefault="008806B7" w:rsidP="00D72F78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863" w:type="dxa"/>
          </w:tcPr>
          <w:p w14:paraId="7BD2ADC7" w14:textId="04345524" w:rsidR="008806B7" w:rsidRDefault="008806B7" w:rsidP="00163B19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Pr="00DB375D">
              <w:rPr>
                <w:sz w:val="22"/>
                <w:szCs w:val="22"/>
                <w:lang w:val="en-AU"/>
              </w:rPr>
              <w:t>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</w:tbl>
    <w:p w14:paraId="2776360F" w14:textId="77777777" w:rsidR="008806B7" w:rsidRDefault="008806B7" w:rsidP="008806B7">
      <w:pPr>
        <w:ind w:firstLine="0"/>
        <w:jc w:val="left"/>
        <w:rPr>
          <w:lang w:val="en-AU"/>
        </w:rPr>
        <w:sectPr w:rsidR="008806B7" w:rsidSect="00F37298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  <w:r w:rsidRPr="00CD75B7">
        <w:rPr>
          <w:rFonts w:hint="eastAsia"/>
          <w:sz w:val="22"/>
          <w:szCs w:val="22"/>
          <w:lang w:val="en-AU"/>
        </w:rPr>
        <w:t>↑</w:t>
      </w:r>
      <w:r w:rsidRPr="00CD75B7">
        <w:rPr>
          <w:rFonts w:hint="eastAsia"/>
          <w:sz w:val="22"/>
          <w:szCs w:val="22"/>
          <w:lang w:val="en-AU"/>
        </w:rPr>
        <w:t xml:space="preserve"> increase, </w:t>
      </w:r>
      <w:r w:rsidRPr="00CD75B7">
        <w:rPr>
          <w:rFonts w:hint="eastAsia"/>
          <w:sz w:val="22"/>
          <w:szCs w:val="22"/>
          <w:lang w:val="en-AU"/>
        </w:rPr>
        <w:t>＝</w:t>
      </w:r>
      <w:r w:rsidRPr="00CD75B7">
        <w:rPr>
          <w:rFonts w:hint="eastAsia"/>
          <w:sz w:val="22"/>
          <w:szCs w:val="22"/>
          <w:lang w:val="en-AU"/>
        </w:rPr>
        <w:t xml:space="preserve"> no significant change, </w:t>
      </w:r>
      <w:r w:rsidRPr="00CD75B7">
        <w:rPr>
          <w:rFonts w:hint="eastAsia"/>
          <w:sz w:val="22"/>
          <w:szCs w:val="22"/>
          <w:lang w:val="en-AU"/>
        </w:rPr>
        <w:t>↓</w:t>
      </w:r>
      <w:r w:rsidRPr="00CD75B7">
        <w:rPr>
          <w:rFonts w:hint="eastAsia"/>
          <w:sz w:val="22"/>
          <w:szCs w:val="22"/>
          <w:lang w:val="en-AU"/>
        </w:rPr>
        <w:t xml:space="preserve"> decrease</w:t>
      </w:r>
      <w:r>
        <w:rPr>
          <w:sz w:val="22"/>
          <w:szCs w:val="22"/>
          <w:lang w:val="en-AU"/>
        </w:rPr>
        <w:t xml:space="preserve"> (</w:t>
      </w:r>
      <w:r w:rsidRPr="00745D58">
        <w:rPr>
          <w:i/>
          <w:sz w:val="22"/>
          <w:szCs w:val="22"/>
          <w:lang w:val="en-AU"/>
        </w:rPr>
        <w:t>p</w:t>
      </w:r>
      <w:r>
        <w:rPr>
          <w:sz w:val="22"/>
          <w:szCs w:val="22"/>
          <w:lang w:val="en-AU"/>
        </w:rPr>
        <w:t>&lt;0.05)</w:t>
      </w:r>
      <w:r w:rsidRPr="00CD75B7">
        <w:rPr>
          <w:rFonts w:hint="eastAsia"/>
          <w:sz w:val="22"/>
          <w:szCs w:val="22"/>
          <w:lang w:val="en-AU"/>
        </w:rPr>
        <w:t xml:space="preserve">. 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lang w:val="de-DE"/>
        </w:rPr>
        <w:t xml:space="preserve">†, 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>‡ and § indicate the ratios of concentrations of elevated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to ambient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are &lt;1.5, 1.5-2.0 and &gt;2.0, respectively.</w:t>
      </w:r>
    </w:p>
    <w:p w14:paraId="1EF1CC17" w14:textId="68891B1F" w:rsidR="008304EE" w:rsidRDefault="008304EE" w:rsidP="00A367A7">
      <w:pPr>
        <w:ind w:firstLine="0"/>
        <w:jc w:val="left"/>
        <w:outlineLvl w:val="0"/>
      </w:pPr>
      <w:r>
        <w:rPr>
          <w:b/>
          <w:lang w:val="en-AU"/>
        </w:rPr>
        <w:lastRenderedPageBreak/>
        <w:t>Table S6</w:t>
      </w:r>
      <w:r w:rsidRPr="009207FC">
        <w:rPr>
          <w:b/>
          <w:lang w:val="en-AU"/>
        </w:rPr>
        <w:t xml:space="preserve">. Effects of elevated </w:t>
      </w:r>
      <w:r w:rsidRPr="009207FC">
        <w:rPr>
          <w:b/>
        </w:rPr>
        <w:t>CO</w:t>
      </w:r>
      <w:r w:rsidRPr="009207FC">
        <w:rPr>
          <w:b/>
          <w:vertAlign w:val="subscript"/>
        </w:rPr>
        <w:t xml:space="preserve">2 </w:t>
      </w:r>
      <w:r w:rsidRPr="009207FC">
        <w:rPr>
          <w:b/>
        </w:rPr>
        <w:t xml:space="preserve">on </w:t>
      </w:r>
      <w:r w:rsidR="00EF3E3B">
        <w:rPr>
          <w:b/>
        </w:rPr>
        <w:t xml:space="preserve">concentrations of </w:t>
      </w:r>
      <w:r w:rsidRPr="009207FC">
        <w:rPr>
          <w:b/>
        </w:rPr>
        <w:t>other compounds in vegetables</w:t>
      </w:r>
      <w:r w:rsidRPr="009207FC">
        <w:rPr>
          <w:b/>
          <w:sz w:val="22"/>
          <w:szCs w:val="22"/>
          <w:lang w:val="en-AU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45"/>
        <w:gridCol w:w="945"/>
        <w:gridCol w:w="6078"/>
        <w:gridCol w:w="352"/>
      </w:tblGrid>
      <w:tr w:rsidR="00062249" w:rsidRPr="00DB375D" w14:paraId="69D1CEE1" w14:textId="77777777" w:rsidTr="00C55D9C">
        <w:tc>
          <w:tcPr>
            <w:tcW w:w="1645" w:type="dxa"/>
            <w:tcBorders>
              <w:top w:val="single" w:sz="4" w:space="0" w:color="auto"/>
              <w:bottom w:val="single" w:sz="4" w:space="0" w:color="auto"/>
            </w:tcBorders>
          </w:tcPr>
          <w:p w14:paraId="3D2F602D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Quality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t>parameters</w:t>
            </w:r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</w:tcPr>
          <w:p w14:paraId="5D8985AC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vertAlign w:val="subscript"/>
              </w:rPr>
            </w:pPr>
            <w:r w:rsidRPr="00DB375D">
              <w:rPr>
                <w:sz w:val="22"/>
                <w:szCs w:val="22"/>
              </w:rPr>
              <w:t>CO</w:t>
            </w:r>
            <w:r w:rsidRPr="00DB375D">
              <w:rPr>
                <w:sz w:val="22"/>
                <w:szCs w:val="22"/>
                <w:vertAlign w:val="subscript"/>
              </w:rPr>
              <w:t xml:space="preserve">2 </w:t>
            </w:r>
            <w:r w:rsidRPr="00DB375D">
              <w:rPr>
                <w:sz w:val="22"/>
                <w:szCs w:val="22"/>
                <w:lang w:val="en-AU"/>
              </w:rPr>
              <w:t>effects</w:t>
            </w:r>
          </w:p>
        </w:tc>
        <w:tc>
          <w:tcPr>
            <w:tcW w:w="64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FDA03D4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rops</w:t>
            </w:r>
          </w:p>
        </w:tc>
      </w:tr>
      <w:tr w:rsidR="00062249" w:rsidRPr="00DB375D" w14:paraId="3EBA30F0" w14:textId="77777777" w:rsidTr="00C55D9C">
        <w:tc>
          <w:tcPr>
            <w:tcW w:w="1645" w:type="dxa"/>
            <w:tcBorders>
              <w:top w:val="single" w:sz="4" w:space="0" w:color="auto"/>
            </w:tcBorders>
          </w:tcPr>
          <w:p w14:paraId="30FA791D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α-chaconine</w:t>
            </w:r>
          </w:p>
        </w:tc>
        <w:tc>
          <w:tcPr>
            <w:tcW w:w="945" w:type="dxa"/>
            <w:tcBorders>
              <w:top w:val="single" w:sz="4" w:space="0" w:color="auto"/>
            </w:tcBorders>
          </w:tcPr>
          <w:p w14:paraId="14050C2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  <w:tcBorders>
              <w:top w:val="single" w:sz="4" w:space="0" w:color="auto"/>
            </w:tcBorders>
          </w:tcPr>
          <w:p w14:paraId="20B0EE7F" w14:textId="43086AAC" w:rsidR="008304EE" w:rsidRPr="00DB375D" w:rsidRDefault="008304EE" w:rsidP="000C5C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sz w:val="22"/>
                <w:szCs w:val="22"/>
                <w:lang w:val="en-AU"/>
              </w:rPr>
              <w:t>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Rvbm5lbGx5IGV0IGFsLiwgMjAwMTsgSMO2
Z3kgYW5kIEZhbmdtZWllciwgMjAwOTsgVm9ybmUgZXQgYWwuLCAyMDAyKTwvRGlzcGxheVRleHQ+
PHJlY29yZD48cmVjLW51bWJlcj42ODA8L3JlYy1udW1iZXI+PGZvcmVpZ24ta2V5cz48a2V5IGFw
cD0iRU4iIGRiLWlkPSJhdmR4MjV3cmQwYWQ1Z2VwYXJ4dmVwd2J6ZDlhcHdwejlkc3MiIHRpbWVz
dGFtcD0iMTQ3NDYxMjkzNSI+NjgwPC9rZXk+PC9mb3JlaWduLWtleXM+PHJlZi10eXBlIG5hbWU9
IkpvdXJuYWwgQXJ0aWNsZSI+MTc8L3JlZi10eXBlPjxjb250cmlidXRvcnM+PGF1dGhvcnM+PGF1
dGhvcj5Iw7ZneSwgUC48L2F1dGhvcj48YXV0aG9yPkZhbmdtZWllciwgQS48L2F1dGhvcj48L2F1
dGhvcnM+PC9jb250cmlidXRvcnM+PHRpdGxlcz48dGl0bGU+PHN0eWxlIGZhY2U9Im5vcm1hbCIg
Zm9udD0iZGVmYXVsdCIgc2l6ZT0iMTAwJSI+QXRtb3NwaGVyaWMgQ088L3N0eWxlPjxzdHlsZSBm
YWNlPSJzdWJzY3JpcHQiIGZvbnQ9ImRlZmF1bHQiIHNpemU9IjEwMCUiPjI8L3N0eWxlPjxzdHls
ZSBmYWNlPSJub3JtYWwiIGZvbnQ9ImRlZmF1bHQiIHNpemU9IjEwMCUiPiBlbnJpY2htZW50IGFm
ZmVjdHMgcG90YXRvZXM6IDIuIFR1YmVyIHF1YWxpdHkgdHJhaXRzPC9zdHlsZT48L3RpdGxlPjxz
ZWNvbmRhcnktdGl0bGU+RXVyLiBKLiBBZ3Jvbi4gPC9zZWNvbmRhcnktdGl0bGU+PC90aXRsZXM+
PHBlcmlvZGljYWw+PGZ1bGwtdGl0bGU+RXVyLiBKLiBBZ3Jvbi48L2Z1bGwtdGl0bGU+PC9wZXJp
b2RpY2FsPjxwYWdlcz44NS05NDwvcGFnZXM+PHZvbHVtZT4zMDwvdm9sdW1lPjxudW1iZXI+Mjwv
bnVtYmVyPjxrZXl3b3Jkcz48a2V5d29yZD5DTzIgZW5yaWNobWVudDwva2V5d29yZD48a2V5d29y
ZD5PVEM8L2tleXdvcmQ+PGtleXdvcmQ+U29sYW51bSB0dWJlcm9zdW0gTC48L2tleXdvcmQ+PGtl
eXdvcmQ+UG90YXRvPC9rZXl3b3JkPjxrZXl3b3JkPlR1YmVyIHF1YWxpdHk8L2tleXdvcmQ+PC9r
ZXl3b3Jkcz48ZGF0ZXM+PHllYXI+MjAwOTwveWVhcj48cHViLWRhdGVzPjxkYXRlPjIvLzwvZGF0
ZT48L3B1Yi1kYXRlcz48L2RhdGVzPjxpc2JuPjExNjEtMDMwMTwvaXNibj48dXJscz48cmVsYXRl
ZC11cmxzPjx1cmw+aHR0cDovL3d3dy5zY2llbmNlZGlyZWN0LmNvbS9zY2llbmNlL2FydGljbGUv
cGlpL1MxMTYxMDMwMTA4MDAwODc3PC91cmw+PC9yZWxhdGVkLXVybHM+PC91cmxzPjxlbGVjdHJv
bmljLXJlc291cmNlLW51bT5kb2k6IDEwLjEwMTYvai5lamEuMjAwOC4wNy4wMDY8L2VsZWN0cm9u
aWMtcmVzb3VyY2UtbnVtPjwvcmVjb3JkPjwvQ2l0ZT48Q2l0ZT48QXV0aG9yPlZvcm5lPC9BdXRo
b3I+PFllYXI+MjAwMjwvWWVhcj48UmVjTnVtPjExMjwvUmVjTnVtPjxyZWNvcmQ+PHJlYy1udW1i
ZXI+MTEyPC9yZWMtbnVtYmVyPjxmb3JlaWduLWtleXM+PGtleSBhcHA9IkVOIiBkYi1pZD0iYXZk
eDI1d3JkMGFkNWdlcGFyeHZlcHdiemQ5YXB3cHo5ZHNzIiB0aW1lc3RhbXA9IjEzOTE2ODg4MjAi
PjExMjwva2V5PjwvZm9yZWlnbi1rZXlzPjxyZWYtdHlwZSBuYW1lPSJKb3VybmFsIEFydGljbGUi
PjE3PC9yZWYtdHlwZT48Y29udHJpYnV0b3JzPjxhdXRob3JzPjxhdXRob3I+Vm9ybmUsIFZpcnBp
PC9hdXRob3I+PGF1dGhvcj5PamFucGVyw6QsIEthdGlua2E8L2F1dGhvcj48YXV0aG9yPkRlIFRl
bW1lcm1hbiwgTDwvYXV0aG9yPjxhdXRob3I+QmluZGksIE08L2F1dGhvcj48YXV0aG9yPkjDtmd5
LCBQPC9hdXRob3I+PGF1dGhvcj5Kb25lcywgTUI8L2F1dGhvcj48YXV0aG9yPkxhd3NvbiwgVDwv
YXV0aG9yPjxhdXRob3I+UGVyc3NvbiwgSzwvYXV0aG9yPjwvYXV0aG9ycz48L2NvbnRyaWJ1dG9y
cz48dGl0bGVzPjx0aXRsZT5FZmZlY3RzIG9mIGVsZXZhdGVkIGNhcmJvbiBkaW94aWRlIGFuZCBv
em9uZSBvbiBwb3RhdG8gdHViZXIgcXVhbGl0eSBpbiB0aGUgRXVyb3BlYW4gbXVsdGlwbGUtc2l0
ZSBleHBlcmltZW50IOKAmENISVAtcHJvamVjdOKAmTwvdGl0bGU+PHNlY29uZGFyeS10aXRsZT5F
dXIuIEouIEFncm9uLiA8L3NlY29uZGFyeS10aXRsZT48L3RpdGxlcz48cGVyaW9kaWNhbD48ZnVs
bC10aXRsZT5FdXIuIEouIEFncm9uLjwvZnVsbC10aXRsZT48L3BlcmlvZGljYWw+PHBhZ2VzPjM2
OS0zODE8L3BhZ2VzPjx2b2x1bWU+MTc8L3ZvbHVtZT48bnVtYmVyPjQ8L251bWJlcj48ZGF0ZXM+
PHllYXI+MjAwMjwveWVhcj48L2RhdGVzPjxpc2JuPjExNjEtMDMwMTwvaXNibj48dXJscz48L3Vy
bHM+PC9yZWNvcmQ+PC9DaXRlPjxDaXRlPjxBdXRob3I+RG9ubmVsbHk8L0F1dGhvcj48WWVhcj4y
MDAxPC9ZZWFyPjxSZWNOdW0+Njg1PC9SZWNOdW0+PHJlY29yZD48cmVjLW51bWJlcj42ODU8L3Jl
Yy1udW1iZXI+PGZvcmVpZ24ta2V5cz48a2V5IGFwcD0iRU4iIGRiLWlkPSJhdmR4MjV3cmQwYWQ1
Z2VwYXJ4dmVwd2J6ZDlhcHdwejlkc3MiIHRpbWVzdGFtcD0iMTQ3NDYxMzY0MyI+Njg1PC9rZXk+
PC9mb3JlaWduLWtleXM+PHJlZi10eXBlIG5hbWU9IkpvdXJuYWwgQXJ0aWNsZSI+MTc8L3JlZi10
eXBlPjxjb250cmlidXRvcnM+PGF1dGhvcnM+PGF1dGhvcj5Eb25uZWxseSwgQWxpc29uPC9hdXRo
b3I+PGF1dGhvcj5MYXdzb24sIFRyYWN5PC9hdXRob3I+PGF1dGhvcj5DcmFpZ29uLCBKaW08L2F1
dGhvcj48YXV0aG9yPkJsYWNrLCBDb2xpbiBSLjwvYXV0aG9yPjxhdXRob3I+Q29sbHMsIEplcmVt
eSBKLjwvYXV0aG9yPjxhdXRob3I+TGFuZG9uLCBHZW9mZjwvYXV0aG9yPjwvYXV0aG9ycz48L2Nv
bnRyaWJ1dG9ycz48dGl0bGVzPjx0aXRsZT48c3R5bGUgZmFjZT0ibm9ybWFsIiBmb250PSJkZWZh
dWx0IiBzaXplPSIxMDAlIj5FZmZlY3RzIG9mIGVsZXZhdGVkIENPPC9zdHlsZT48c3R5bGUgZmFj
ZT0ic3Vic2NyaXB0IiBmb250PSJkZWZhdWx0IiBzaXplPSIxMDAlIj4yPC9zdHlsZT48c3R5bGUg
ZmFjZT0ibm9ybWFsIiBmb250PSJkZWZhdWx0IiBzaXplPSIxMDAlIj4gYW5kIE88L3N0eWxlPjxz
dHlsZSBmYWNlPSJzdWJzY3JpcHQiIGZvbnQ9ImRlZmF1bHQiIHNpemU9IjEwMCUiPjM8L3N0eWxl
PjxzdHlsZSBmYWNlPSJub3JtYWwiIGZvbnQ9ImRlZmF1bHQiIHNpemU9IjEwMCUiPiBvbiB0dWJl
ciBxdWFsaXR5IGluIHBvdGF0byAoPC9zdHlsZT48c3R5bGUgZmFjZT0iaXRhbGljIiBmb250PSJk
ZWZhdWx0IiBzaXplPSIxMDAlIj5Tb2xhbnVtIHR1YmVyb3N1bTwvc3R5bGU+PHN0eWxlIGZhY2U9
Im5vcm1hbCIgZm9udD0iZGVmYXVsdCIgc2l6ZT0iMTAwJSI+IEwuKTwvc3R5bGU+PC90aXRsZT48
c2Vjb25kYXJ5LXRpdGxlPkFncmljLiBFY29zeXN0LiBFbnZpcm9uLjwvc2Vjb25kYXJ5LXRpdGxl
PjwvdGl0bGVzPjxwZXJpb2RpY2FsPjxmdWxsLXRpdGxlPkFncmljLiBFY29zeXN0LiBFbnZpcm9u
LjwvZnVsbC10aXRsZT48L3BlcmlvZGljYWw+PHBhZ2VzPjI3My0yODU8L3BhZ2VzPjx2b2x1bWU+
ODc8L3ZvbHVtZT48bnVtYmVyPjM8L251bWJlcj48a2V5d29yZHM+PGtleXdvcmQ+Q2FyYm9uIGRp
b3hpZGU8L2tleXdvcmQ+PGtleXdvcmQ+T3pvbmU8L2tleXdvcmQ+PGtleXdvcmQ+UG90YXRvPC9r
ZXl3b3JkPjxrZXl3b3JkPlNvbGFudW0gdHViZXJvc3VtIEwuPC9rZXl3b3JkPjxrZXl3b3JkPlR1
YmVyIHF1YWxpdHk8L2tleXdvcmQ+PGtleXdvcmQ+T3Blbi10b3AgY2hhbWJlcnMgKE9UQ3MpPC9r
ZXl3b3JkPjxrZXl3b3JkPlVuaXRlZCBLaW5nZG9tPC9rZXl3b3JkPjwva2V5d29yZHM+PGRhdGVz
Pjx5ZWFyPjIwMDE8L3llYXI+PHB1Yi1kYXRlcz48ZGF0ZT4xMi8vPC9kYXRlPjwvcHViLWRhdGVz
PjwvZGF0ZXM+PGlzYm4+MDE2Ny04ODA5PC9pc2JuPjx1cmxzPjxyZWxhdGVkLXVybHM+PHVybD5o
dHRwOi8vd3d3LnNjaWVuY2VkaXJlY3QuY29tL3NjaWVuY2UvYXJ0aWNsZS9waWkvUzAxNjc4ODA5
MDEwMDE0NFg8L3VybD48L3JlbGF0ZWQtdXJscz48L3VybHM+PGVsZWN0cm9uaWMtcmVzb3VyY2Ut
bnVtPmRvaTogMTAuMTAxNi9TMDE2Ny04ODA5KDAxKTAwMTQ0LVg8L2VsZWN0cm9uaWMtcmVzb3Vy
Y2UtbnVtPjwvcmVjb3JkPjwvQ2l0ZT48L0VuZE5vdGU+AG==
</w:fldData>
              </w:fldChar>
            </w:r>
            <w:r w:rsidR="000C5C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C5C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Rvbm5lbGx5IGV0IGFsLiwgMjAwMTsgSMO2
Z3kgYW5kIEZhbmdtZWllciwgMjAwOTsgVm9ybmUgZXQgYWwuLCAyMDAyKTwvRGlzcGxheVRleHQ+
PHJlY29yZD48cmVjLW51bWJlcj42ODA8L3JlYy1udW1iZXI+PGZvcmVpZ24ta2V5cz48a2V5IGFw
cD0iRU4iIGRiLWlkPSJhdmR4MjV3cmQwYWQ1Z2VwYXJ4dmVwd2J6ZDlhcHdwejlkc3MiIHRpbWVz
dGFtcD0iMTQ3NDYxMjkzNSI+NjgwPC9rZXk+PC9mb3JlaWduLWtleXM+PHJlZi10eXBlIG5hbWU9
IkpvdXJuYWwgQXJ0aWNsZSI+MTc8L3JlZi10eXBlPjxjb250cmlidXRvcnM+PGF1dGhvcnM+PGF1
dGhvcj5Iw7ZneSwgUC48L2F1dGhvcj48YXV0aG9yPkZhbmdtZWllciwgQS48L2F1dGhvcj48L2F1
dGhvcnM+PC9jb250cmlidXRvcnM+PHRpdGxlcz48dGl0bGU+PHN0eWxlIGZhY2U9Im5vcm1hbCIg
Zm9udD0iZGVmYXVsdCIgc2l6ZT0iMTAwJSI+QXRtb3NwaGVyaWMgQ088L3N0eWxlPjxzdHlsZSBm
YWNlPSJzdWJzY3JpcHQiIGZvbnQ9ImRlZmF1bHQiIHNpemU9IjEwMCUiPjI8L3N0eWxlPjxzdHls
ZSBmYWNlPSJub3JtYWwiIGZvbnQ9ImRlZmF1bHQiIHNpemU9IjEwMCUiPiBlbnJpY2htZW50IGFm
ZmVjdHMgcG90YXRvZXM6IDIuIFR1YmVyIHF1YWxpdHkgdHJhaXRzPC9zdHlsZT48L3RpdGxlPjxz
ZWNvbmRhcnktdGl0bGU+RXVyLiBKLiBBZ3Jvbi4gPC9zZWNvbmRhcnktdGl0bGU+PC90aXRsZXM+
PHBlcmlvZGljYWw+PGZ1bGwtdGl0bGU+RXVyLiBKLiBBZ3Jvbi48L2Z1bGwtdGl0bGU+PC9wZXJp
b2RpY2FsPjxwYWdlcz44NS05NDwvcGFnZXM+PHZvbHVtZT4zMDwvdm9sdW1lPjxudW1iZXI+Mjwv
bnVtYmVyPjxrZXl3b3Jkcz48a2V5d29yZD5DTzIgZW5yaWNobWVudDwva2V5d29yZD48a2V5d29y
ZD5PVEM8L2tleXdvcmQ+PGtleXdvcmQ+U29sYW51bSB0dWJlcm9zdW0gTC48L2tleXdvcmQ+PGtl
eXdvcmQ+UG90YXRvPC9rZXl3b3JkPjxrZXl3b3JkPlR1YmVyIHF1YWxpdHk8L2tleXdvcmQ+PC9r
ZXl3b3Jkcz48ZGF0ZXM+PHllYXI+MjAwOTwveWVhcj48cHViLWRhdGVzPjxkYXRlPjIvLzwvZGF0
ZT48L3B1Yi1kYXRlcz48L2RhdGVzPjxpc2JuPjExNjEtMDMwMTwvaXNibj48dXJscz48cmVsYXRl
ZC11cmxzPjx1cmw+aHR0cDovL3d3dy5zY2llbmNlZGlyZWN0LmNvbS9zY2llbmNlL2FydGljbGUv
cGlpL1MxMTYxMDMwMTA4MDAwODc3PC91cmw+PC9yZWxhdGVkLXVybHM+PC91cmxzPjxlbGVjdHJv
bmljLXJlc291cmNlLW51bT5kb2k6IDEwLjEwMTYvai5lamEuMjAwOC4wNy4wMDY8L2VsZWN0cm9u
aWMtcmVzb3VyY2UtbnVtPjwvcmVjb3JkPjwvQ2l0ZT48Q2l0ZT48QXV0aG9yPlZvcm5lPC9BdXRo
b3I+PFllYXI+MjAwMjwvWWVhcj48UmVjTnVtPjExMjwvUmVjTnVtPjxyZWNvcmQ+PHJlYy1udW1i
ZXI+MTEyPC9yZWMtbnVtYmVyPjxmb3JlaWduLWtleXM+PGtleSBhcHA9IkVOIiBkYi1pZD0iYXZk
eDI1d3JkMGFkNWdlcGFyeHZlcHdiemQ5YXB3cHo5ZHNzIiB0aW1lc3RhbXA9IjEzOTE2ODg4MjAi
PjExMjwva2V5PjwvZm9yZWlnbi1rZXlzPjxyZWYtdHlwZSBuYW1lPSJKb3VybmFsIEFydGljbGUi
PjE3PC9yZWYtdHlwZT48Y29udHJpYnV0b3JzPjxhdXRob3JzPjxhdXRob3I+Vm9ybmUsIFZpcnBp
PC9hdXRob3I+PGF1dGhvcj5PamFucGVyw6QsIEthdGlua2E8L2F1dGhvcj48YXV0aG9yPkRlIFRl
bW1lcm1hbiwgTDwvYXV0aG9yPjxhdXRob3I+QmluZGksIE08L2F1dGhvcj48YXV0aG9yPkjDtmd5
LCBQPC9hdXRob3I+PGF1dGhvcj5Kb25lcywgTUI8L2F1dGhvcj48YXV0aG9yPkxhd3NvbiwgVDwv
YXV0aG9yPjxhdXRob3I+UGVyc3NvbiwgSzwvYXV0aG9yPjwvYXV0aG9ycz48L2NvbnRyaWJ1dG9y
cz48dGl0bGVzPjx0aXRsZT5FZmZlY3RzIG9mIGVsZXZhdGVkIGNhcmJvbiBkaW94aWRlIGFuZCBv
em9uZSBvbiBwb3RhdG8gdHViZXIgcXVhbGl0eSBpbiB0aGUgRXVyb3BlYW4gbXVsdGlwbGUtc2l0
ZSBleHBlcmltZW50IOKAmENISVAtcHJvamVjdOKAmTwvdGl0bGU+PHNlY29uZGFyeS10aXRsZT5F
dXIuIEouIEFncm9uLiA8L3NlY29uZGFyeS10aXRsZT48L3RpdGxlcz48cGVyaW9kaWNhbD48ZnVs
bC10aXRsZT5FdXIuIEouIEFncm9uLjwvZnVsbC10aXRsZT48L3BlcmlvZGljYWw+PHBhZ2VzPjM2
OS0zODE8L3BhZ2VzPjx2b2x1bWU+MTc8L3ZvbHVtZT48bnVtYmVyPjQ8L251bWJlcj48ZGF0ZXM+
PHllYXI+MjAwMjwveWVhcj48L2RhdGVzPjxpc2JuPjExNjEtMDMwMTwvaXNibj48dXJscz48L3Vy
bHM+PC9yZWNvcmQ+PC9DaXRlPjxDaXRlPjxBdXRob3I+RG9ubmVsbHk8L0F1dGhvcj48WWVhcj4y
MDAxPC9ZZWFyPjxSZWNOdW0+Njg1PC9SZWNOdW0+PHJlY29yZD48cmVjLW51bWJlcj42ODU8L3Jl
Yy1udW1iZXI+PGZvcmVpZ24ta2V5cz48a2V5IGFwcD0iRU4iIGRiLWlkPSJhdmR4MjV3cmQwYWQ1
Z2VwYXJ4dmVwd2J6ZDlhcHdwejlkc3MiIHRpbWVzdGFtcD0iMTQ3NDYxMzY0MyI+Njg1PC9rZXk+
PC9mb3JlaWduLWtleXM+PHJlZi10eXBlIG5hbWU9IkpvdXJuYWwgQXJ0aWNsZSI+MTc8L3JlZi10
eXBlPjxjb250cmlidXRvcnM+PGF1dGhvcnM+PGF1dGhvcj5Eb25uZWxseSwgQWxpc29uPC9hdXRo
b3I+PGF1dGhvcj5MYXdzb24sIFRyYWN5PC9hdXRob3I+PGF1dGhvcj5DcmFpZ29uLCBKaW08L2F1
dGhvcj48YXV0aG9yPkJsYWNrLCBDb2xpbiBSLjwvYXV0aG9yPjxhdXRob3I+Q29sbHMsIEplcmVt
eSBKLjwvYXV0aG9yPjxhdXRob3I+TGFuZG9uLCBHZW9mZjwvYXV0aG9yPjwvYXV0aG9ycz48L2Nv
bnRyaWJ1dG9ycz48dGl0bGVzPjx0aXRsZT48c3R5bGUgZmFjZT0ibm9ybWFsIiBmb250PSJkZWZh
dWx0IiBzaXplPSIxMDAlIj5FZmZlY3RzIG9mIGVsZXZhdGVkIENPPC9zdHlsZT48c3R5bGUgZmFj
ZT0ic3Vic2NyaXB0IiBmb250PSJkZWZhdWx0IiBzaXplPSIxMDAlIj4yPC9zdHlsZT48c3R5bGUg
ZmFjZT0ibm9ybWFsIiBmb250PSJkZWZhdWx0IiBzaXplPSIxMDAlIj4gYW5kIE88L3N0eWxlPjxz
dHlsZSBmYWNlPSJzdWJzY3JpcHQiIGZvbnQ9ImRlZmF1bHQiIHNpemU9IjEwMCUiPjM8L3N0eWxl
PjxzdHlsZSBmYWNlPSJub3JtYWwiIGZvbnQ9ImRlZmF1bHQiIHNpemU9IjEwMCUiPiBvbiB0dWJl
ciBxdWFsaXR5IGluIHBvdGF0byAoPC9zdHlsZT48c3R5bGUgZmFjZT0iaXRhbGljIiBmb250PSJk
ZWZhdWx0IiBzaXplPSIxMDAlIj5Tb2xhbnVtIHR1YmVyb3N1bTwvc3R5bGU+PHN0eWxlIGZhY2U9
Im5vcm1hbCIgZm9udD0iZGVmYXVsdCIgc2l6ZT0iMTAwJSI+IEwuKTwvc3R5bGU+PC90aXRsZT48
c2Vjb25kYXJ5LXRpdGxlPkFncmljLiBFY29zeXN0LiBFbnZpcm9uLjwvc2Vjb25kYXJ5LXRpdGxl
PjwvdGl0bGVzPjxwZXJpb2RpY2FsPjxmdWxsLXRpdGxlPkFncmljLiBFY29zeXN0LiBFbnZpcm9u
LjwvZnVsbC10aXRsZT48L3BlcmlvZGljYWw+PHBhZ2VzPjI3My0yODU8L3BhZ2VzPjx2b2x1bWU+
ODc8L3ZvbHVtZT48bnVtYmVyPjM8L251bWJlcj48a2V5d29yZHM+PGtleXdvcmQ+Q2FyYm9uIGRp
b3hpZGU8L2tleXdvcmQ+PGtleXdvcmQ+T3pvbmU8L2tleXdvcmQ+PGtleXdvcmQ+UG90YXRvPC9r
ZXl3b3JkPjxrZXl3b3JkPlNvbGFudW0gdHViZXJvc3VtIEwuPC9rZXl3b3JkPjxrZXl3b3JkPlR1
YmVyIHF1YWxpdHk8L2tleXdvcmQ+PGtleXdvcmQ+T3Blbi10b3AgY2hhbWJlcnMgKE9UQ3MpPC9r
ZXl3b3JkPjxrZXl3b3JkPlVuaXRlZCBLaW5nZG9tPC9rZXl3b3JkPjwva2V5d29yZHM+PGRhdGVz
Pjx5ZWFyPjIwMDE8L3llYXI+PHB1Yi1kYXRlcz48ZGF0ZT4xMi8vPC9kYXRlPjwvcHViLWRhdGVz
PjwvZGF0ZXM+PGlzYm4+MDE2Ny04ODA5PC9pc2JuPjx1cmxzPjxyZWxhdGVkLXVybHM+PHVybD5o
dHRwOi8vd3d3LnNjaWVuY2VkaXJlY3QuY29tL3NjaWVuY2UvYXJ0aWNsZS9waWkvUzAxNjc4ODA5
MDEwMDE0NFg8L3VybD48L3JlbGF0ZWQtdXJscz48L3VybHM+PGVsZWN0cm9uaWMtcmVzb3VyY2Ut
bnVtPmRvaTogMTAuMTAxNi9TMDE2Ny04ODA5KDAxKTAwMTQ0LVg8L2VsZWN0cm9uaWMtcmVzb3Vy
Y2UtbnVtPjwvcmVjb3JkPjwvQ2l0ZT48L0VuZE5vdGU+AG==
</w:fldData>
              </w:fldChar>
            </w:r>
            <w:r w:rsidR="000C5C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C5C5D">
              <w:rPr>
                <w:sz w:val="22"/>
                <w:szCs w:val="22"/>
                <w:lang w:val="en-AU"/>
              </w:rPr>
            </w:r>
            <w:r w:rsidR="000C5C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 w:rsidR="000C5C5D">
              <w:rPr>
                <w:noProof/>
                <w:sz w:val="22"/>
                <w:szCs w:val="22"/>
                <w:lang w:val="en-AU"/>
              </w:rPr>
              <w:t>(Donnelly et al., 2001; Högy and Fangmeier, 2009; Vorne et al., 2002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3EC5688E" w14:textId="77777777" w:rsidTr="00C55D9C">
        <w:tc>
          <w:tcPr>
            <w:tcW w:w="1645" w:type="dxa"/>
          </w:tcPr>
          <w:p w14:paraId="07F446E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945" w:type="dxa"/>
          </w:tcPr>
          <w:p w14:paraId="414FB12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30" w:type="dxa"/>
            <w:gridSpan w:val="2"/>
          </w:tcPr>
          <w:p w14:paraId="294B09D8" w14:textId="0FDC6993" w:rsidR="008304EE" w:rsidRPr="00DB375D" w:rsidRDefault="00CE2BF8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="008304EE"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="008304EE" w:rsidRPr="00DB375D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jDtmd5IGFuZCBGYW5nbWVpZXIsIDIwMDk7
IFZvcm5lIGV0IGFsLiwgMjAwMik8L0Rpc3BsYXlUZXh0PjxyZWNvcmQ+PHJlYy1udW1iZXI+Njgw
PC9yZWMtbnVtYmVyPjxmb3JlaWduLWtleXM+PGtleSBhcHA9IkVOIiBkYi1pZD0iYXZkeDI1d3Jk
MGFkNWdlcGFyeHZlcHdiemQ5YXB3cHo5ZHNzIiB0aW1lc3RhbXA9IjE0NzQ2MTI5MzUiPjY4MDwv
a2V5PjwvZm9yZWlnbi1rZXlzPjxyZWYtdHlwZSBuYW1lPSJKb3VybmFsIEFydGljbGUiPjE3PC9y
ZWYtdHlwZT48Y29udHJpYnV0b3JzPjxhdXRob3JzPjxhdXRob3I+SMO2Z3ksIFAuPC9hdXRob3I+
PGF1dGhvcj5GYW5nbWVpZXIsIEEuPC9hdXRob3I+PC9hdXRob3JzPjwvY29udHJpYnV0b3JzPjx0
aXRsZXM+PHRpdGxlPjxzdHlsZSBmYWNlPSJub3JtYWwiIGZvbnQ9ImRlZmF1bHQiIHNpemU9IjEw
MCUiPkF0bW9zcGhlcmljIENPPC9zdHlsZT48c3R5bGUgZmFjZT0ic3Vic2NyaXB0IiBmb250PSJk
ZWZhdWx0IiBzaXplPSIxMDAlIj4yPC9zdHlsZT48c3R5bGUgZmFjZT0ibm9ybWFsIiBmb250PSJk
ZWZhdWx0IiBzaXplPSIxMDAlIj4gZW5yaWNobWVudCBhZmZlY3RzIHBvdGF0b2VzOiAyLiBUdWJl
ciBxdWFsaXR5IHRyYWl0czwvc3R5bGU+PC90aXRsZT48c2Vjb25kYXJ5LXRpdGxlPkV1ci4gSi4g
QWdyb24uIDwvc2Vjb25kYXJ5LXRpdGxlPjwvdGl0bGVzPjxwZXJpb2RpY2FsPjxmdWxsLXRpdGxl
PkV1ci4gSi4gQWdyb24uPC9mdWxsLXRpdGxlPjwvcGVyaW9kaWNhbD48cGFnZXM+ODUtOTQ8L3Bh
Z2VzPjx2b2x1bWU+MzA8L3ZvbHVtZT48bnVtYmVyPjI8L251bWJlcj48a2V5d29yZHM+PGtleXdv
cmQ+Q08yIGVucmljaG1lbnQ8L2tleXdvcmQ+PGtleXdvcmQ+T1RDPC9rZXl3b3JkPjxrZXl3b3Jk
PlNvbGFudW0gdHViZXJvc3VtIEwuPC9rZXl3b3JkPjxrZXl3b3JkPlBvdGF0bzwva2V5d29yZD48
a2V5d29yZD5UdWJlciBxdWFsaXR5PC9rZXl3b3JkPjwva2V5d29yZHM+PGRhdGVzPjx5ZWFyPjIw
MDk8L3llYXI+PHB1Yi1kYXRlcz48ZGF0ZT4yLy88L2RhdGU+PC9wdWItZGF0ZXM+PC9kYXRlcz48
aXNibj4xMTYxLTAzMDE8L2lzYm4+PHVybHM+PHJlbGF0ZWQtdXJscz48dXJsPmh0dHA6Ly93d3cu
c2NpZW5jZWRpcmVjdC5jb20vc2NpZW5jZS9hcnRpY2xlL3BpaS9TMTE2MTAzMDEwODAwMDg3Nzwv
dXJsPjwvcmVsYXRlZC11cmxzPjwvdXJscz48ZWxlY3Ryb25pYy1yZXNvdXJjZS1udW0+ZG9pOiAx
MC4xMDE2L2ouZWphLjIwMDguMDcuMDA2PC9lbGVjdHJvbmljLXJlc291cmNlLW51bT48L3JlY29y
ZD48L0NpdGU+PENpdGU+PEF1dGhvcj5Wb3JuZTwvQXV0aG9yPjxZZWFyPjIwMDI8L1llYXI+PFJl
Y051bT4xMTI8L1JlY051bT48cmVjb3JkPjxyZWMtbnVtYmVyPjExMjwvcmVjLW51bWJlcj48Zm9y
ZWlnbi1rZXlzPjxrZXkgYXBwPSJFTiIgZGItaWQ9ImF2ZHgyNXdyZDBhZDVnZXBhcnh2ZXB3Ynpk
OWFwd3B6OWRzcyIgdGltZXN0YW1wPSIxMzkxNjg4ODIwIj4xMTI8L2tleT48L2ZvcmVpZ24ta2V5
cz48cmVmLXR5cGUgbmFtZT0iSm91cm5hbCBBcnRpY2xlIj4xNzwvcmVmLXR5cGU+PGNvbnRyaWJ1
dG9ycz48YXV0aG9ycz48YXV0aG9yPlZvcm5lLCBWaXJwaTwvYXV0aG9yPjxhdXRob3I+T2phbnBl
csOkLCBLYXRpbmthPC9hdXRob3I+PGF1dGhvcj5EZSBUZW1tZXJtYW4sIEw8L2F1dGhvcj48YXV0
aG9yPkJpbmRpLCBNPC9hdXRob3I+PGF1dGhvcj5Iw7ZneSwgUDwvYXV0aG9yPjxhdXRob3I+Sm9u
ZXMsIE1CPC9hdXRob3I+PGF1dGhvcj5MYXdzb24sIFQ8L2F1dGhvcj48YXV0aG9yPlBlcnNzb24s
IEs8L2F1dGhvcj48L2F1dGhvcnM+PC9jb250cmlidXRvcnM+PHRpdGxlcz48dGl0bGU+RWZmZWN0
cyBvZiBlbGV2YXRlZCBjYXJib24gZGlveGlkZSBhbmQgb3pvbmUgb24gcG90YXRvIHR1YmVyIHF1
YWxpdHkgaW4gdGhlIEV1cm9wZWFuIG11bHRpcGxlLXNpdGUgZXhwZXJpbWVudCDigJhDSElQLXBy
b2plY3TigJk8L3RpdGxlPjxzZWNvbmRhcnktdGl0bGU+RXVyLiBKLiBBZ3Jvbi4gPC9zZWNvbmRh
cnktdGl0bGU+PC90aXRsZXM+PHBlcmlvZGljYWw+PGZ1bGwtdGl0bGU+RXVyLiBKLiBBZ3Jvbi48
L2Z1bGwtdGl0bGU+PC9wZXJpb2RpY2FsPjxwYWdlcz4zNjktMzgxPC9wYWdlcz48dm9sdW1lPjE3
PC92b2x1bWU+PG51bWJlcj40PC9udW1iZXI+PGRhdGVzPjx5ZWFyPjIwMDI8L3llYXI+PC9kYXRl
cz48aXNibj4xMTYxLTAzMDE8L2lzYm4+PHVybHM+PC91cmxzPjwvcmVjb3JkPjwvQ2l0ZT48L0Vu
ZE5vdGU+AG=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304E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jDtmd5IGFuZCBGYW5nbWVpZXIsIDIwMDk7
IFZvcm5lIGV0IGFsLiwgMjAwMik8L0Rpc3BsYXlUZXh0PjxyZWNvcmQ+PHJlYy1udW1iZXI+Njgw
PC9yZWMtbnVtYmVyPjxmb3JlaWduLWtleXM+PGtleSBhcHA9IkVOIiBkYi1pZD0iYXZkeDI1d3Jk
MGFkNWdlcGFyeHZlcHdiemQ5YXB3cHo5ZHNzIiB0aW1lc3RhbXA9IjE0NzQ2MTI5MzUiPjY4MDwv
a2V5PjwvZm9yZWlnbi1rZXlzPjxyZWYtdHlwZSBuYW1lPSJKb3VybmFsIEFydGljbGUiPjE3PC9y
ZWYtdHlwZT48Y29udHJpYnV0b3JzPjxhdXRob3JzPjxhdXRob3I+SMO2Z3ksIFAuPC9hdXRob3I+
PGF1dGhvcj5GYW5nbWVpZXIsIEEuPC9hdXRob3I+PC9hdXRob3JzPjwvY29udHJpYnV0b3JzPjx0
aXRsZXM+PHRpdGxlPjxzdHlsZSBmYWNlPSJub3JtYWwiIGZvbnQ9ImRlZmF1bHQiIHNpemU9IjEw
MCUiPkF0bW9zcGhlcmljIENPPC9zdHlsZT48c3R5bGUgZmFjZT0ic3Vic2NyaXB0IiBmb250PSJk
ZWZhdWx0IiBzaXplPSIxMDAlIj4yPC9zdHlsZT48c3R5bGUgZmFjZT0ibm9ybWFsIiBmb250PSJk
ZWZhdWx0IiBzaXplPSIxMDAlIj4gZW5yaWNobWVudCBhZmZlY3RzIHBvdGF0b2VzOiAyLiBUdWJl
ciBxdWFsaXR5IHRyYWl0czwvc3R5bGU+PC90aXRsZT48c2Vjb25kYXJ5LXRpdGxlPkV1ci4gSi4g
QWdyb24uIDwvc2Vjb25kYXJ5LXRpdGxlPjwvdGl0bGVzPjxwZXJpb2RpY2FsPjxmdWxsLXRpdGxl
PkV1ci4gSi4gQWdyb24uPC9mdWxsLXRpdGxlPjwvcGVyaW9kaWNhbD48cGFnZXM+ODUtOTQ8L3Bh
Z2VzPjx2b2x1bWU+MzA8L3ZvbHVtZT48bnVtYmVyPjI8L251bWJlcj48a2V5d29yZHM+PGtleXdv
cmQ+Q08yIGVucmljaG1lbnQ8L2tleXdvcmQ+PGtleXdvcmQ+T1RDPC9rZXl3b3JkPjxrZXl3b3Jk
PlNvbGFudW0gdHViZXJvc3VtIEwuPC9rZXl3b3JkPjxrZXl3b3JkPlBvdGF0bzwva2V5d29yZD48
a2V5d29yZD5UdWJlciBxdWFsaXR5PC9rZXl3b3JkPjwva2V5d29yZHM+PGRhdGVzPjx5ZWFyPjIw
MDk8L3llYXI+PHB1Yi1kYXRlcz48ZGF0ZT4yLy88L2RhdGU+PC9wdWItZGF0ZXM+PC9kYXRlcz48
aXNibj4xMTYxLTAzMDE8L2lzYm4+PHVybHM+PHJlbGF0ZWQtdXJscz48dXJsPmh0dHA6Ly93d3cu
c2NpZW5jZWRpcmVjdC5jb20vc2NpZW5jZS9hcnRpY2xlL3BpaS9TMTE2MTAzMDEwODAwMDg3Nzwv
dXJsPjwvcmVsYXRlZC11cmxzPjwvdXJscz48ZWxlY3Ryb25pYy1yZXNvdXJjZS1udW0+ZG9pOiAx
MC4xMDE2L2ouZWphLjIwMDguMDcuMDA2PC9lbGVjdHJvbmljLXJlc291cmNlLW51bT48L3JlY29y
ZD48L0NpdGU+PENpdGU+PEF1dGhvcj5Wb3JuZTwvQXV0aG9yPjxZZWFyPjIwMDI8L1llYXI+PFJl
Y051bT4xMTI8L1JlY051bT48cmVjb3JkPjxyZWMtbnVtYmVyPjExMjwvcmVjLW51bWJlcj48Zm9y
ZWlnbi1rZXlzPjxrZXkgYXBwPSJFTiIgZGItaWQ9ImF2ZHgyNXdyZDBhZDVnZXBhcnh2ZXB3Ynpk
OWFwd3B6OWRzcyIgdGltZXN0YW1wPSIxMzkxNjg4ODIwIj4xMTI8L2tleT48L2ZvcmVpZ24ta2V5
cz48cmVmLXR5cGUgbmFtZT0iSm91cm5hbCBBcnRpY2xlIj4xNzwvcmVmLXR5cGU+PGNvbnRyaWJ1
dG9ycz48YXV0aG9ycz48YXV0aG9yPlZvcm5lLCBWaXJwaTwvYXV0aG9yPjxhdXRob3I+T2phbnBl
csOkLCBLYXRpbmthPC9hdXRob3I+PGF1dGhvcj5EZSBUZW1tZXJtYW4sIEw8L2F1dGhvcj48YXV0
aG9yPkJpbmRpLCBNPC9hdXRob3I+PGF1dGhvcj5Iw7ZneSwgUDwvYXV0aG9yPjxhdXRob3I+Sm9u
ZXMsIE1CPC9hdXRob3I+PGF1dGhvcj5MYXdzb24sIFQ8L2F1dGhvcj48YXV0aG9yPlBlcnNzb24s
IEs8L2F1dGhvcj48L2F1dGhvcnM+PC9jb250cmlidXRvcnM+PHRpdGxlcz48dGl0bGU+RWZmZWN0
cyBvZiBlbGV2YXRlZCBjYXJib24gZGlveGlkZSBhbmQgb3pvbmUgb24gcG90YXRvIHR1YmVyIHF1
YWxpdHkgaW4gdGhlIEV1cm9wZWFuIG11bHRpcGxlLXNpdGUgZXhwZXJpbWVudCDigJhDSElQLXBy
b2plY3TigJk8L3RpdGxlPjxzZWNvbmRhcnktdGl0bGU+RXVyLiBKLiBBZ3Jvbi4gPC9zZWNvbmRh
cnktdGl0bGU+PC90aXRsZXM+PHBlcmlvZGljYWw+PGZ1bGwtdGl0bGU+RXVyLiBKLiBBZ3Jvbi48
L2Z1bGwtdGl0bGU+PC9wZXJpb2RpY2FsPjxwYWdlcz4zNjktMzgxPC9wYWdlcz48dm9sdW1lPjE3
PC92b2x1bWU+PG51bWJlcj40PC9udW1iZXI+PGRhdGVzPjx5ZWFyPjIwMDI8L3llYXI+PC9kYXRl
cz48aXNibj4xMTYxLTAzMDE8L2lzYm4+PHVybHM+PC91cmxzPjwvcmVjb3JkPjwvQ2l0ZT48L0Vu
ZE5vdGU+AG==
</w:fldData>
              </w:fldChar>
            </w:r>
            <w:r w:rsidR="008304E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  <w:r w:rsidR="008304EE">
              <w:rPr>
                <w:sz w:val="22"/>
                <w:szCs w:val="22"/>
                <w:lang w:val="en-AU"/>
              </w:rPr>
            </w:r>
            <w:r w:rsidR="008304EE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Högy and Fangmeier, 2009; Vorne et al., 2002)</w:t>
            </w:r>
            <w:r w:rsidR="008304EE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62515BFB" w14:textId="77777777" w:rsidTr="00C55D9C">
        <w:tc>
          <w:tcPr>
            <w:tcW w:w="1645" w:type="dxa"/>
          </w:tcPr>
          <w:p w14:paraId="3648D532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α-solanine</w:t>
            </w:r>
          </w:p>
        </w:tc>
        <w:tc>
          <w:tcPr>
            <w:tcW w:w="945" w:type="dxa"/>
          </w:tcPr>
          <w:p w14:paraId="2327AF3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</w:tcPr>
          <w:p w14:paraId="44789DFA" w14:textId="23A745D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Rvbm5lbGx5IGV0IGFsLiwgMjAwMTsgSMO2
Z3kgYW5kIEZhbmdtZWllciwgMjAwOTsgVm9ybmUgZXQgYWwuLCAyMDAyKTwvRGlzcGxheVRleHQ+
PHJlY29yZD48cmVjLW51bWJlcj42ODA8L3JlYy1udW1iZXI+PGZvcmVpZ24ta2V5cz48a2V5IGFw
cD0iRU4iIGRiLWlkPSJhdmR4MjV3cmQwYWQ1Z2VwYXJ4dmVwd2J6ZDlhcHdwejlkc3MiIHRpbWVz
dGFtcD0iMTQ3NDYxMjkzNSI+NjgwPC9rZXk+PC9mb3JlaWduLWtleXM+PHJlZi10eXBlIG5hbWU9
IkpvdXJuYWwgQXJ0aWNsZSI+MTc8L3JlZi10eXBlPjxjb250cmlidXRvcnM+PGF1dGhvcnM+PGF1
dGhvcj5Iw7ZneSwgUC48L2F1dGhvcj48YXV0aG9yPkZhbmdtZWllciwgQS48L2F1dGhvcj48L2F1
dGhvcnM+PC9jb250cmlidXRvcnM+PHRpdGxlcz48dGl0bGU+PHN0eWxlIGZhY2U9Im5vcm1hbCIg
Zm9udD0iZGVmYXVsdCIgc2l6ZT0iMTAwJSI+QXRtb3NwaGVyaWMgQ088L3N0eWxlPjxzdHlsZSBm
YWNlPSJzdWJzY3JpcHQiIGZvbnQ9ImRlZmF1bHQiIHNpemU9IjEwMCUiPjI8L3N0eWxlPjxzdHls
ZSBmYWNlPSJub3JtYWwiIGZvbnQ9ImRlZmF1bHQiIHNpemU9IjEwMCUiPiBlbnJpY2htZW50IGFm
ZmVjdHMgcG90YXRvZXM6IDIuIFR1YmVyIHF1YWxpdHkgdHJhaXRzPC9zdHlsZT48L3RpdGxlPjxz
ZWNvbmRhcnktdGl0bGU+RXVyLiBKLiBBZ3Jvbi4gPC9zZWNvbmRhcnktdGl0bGU+PC90aXRsZXM+
PHBlcmlvZGljYWw+PGZ1bGwtdGl0bGU+RXVyLiBKLiBBZ3Jvbi48L2Z1bGwtdGl0bGU+PC9wZXJp
b2RpY2FsPjxwYWdlcz44NS05NDwvcGFnZXM+PHZvbHVtZT4zMDwvdm9sdW1lPjxudW1iZXI+Mjwv
bnVtYmVyPjxrZXl3b3Jkcz48a2V5d29yZD5DTzIgZW5yaWNobWVudDwva2V5d29yZD48a2V5d29y
ZD5PVEM8L2tleXdvcmQ+PGtleXdvcmQ+U29sYW51bSB0dWJlcm9zdW0gTC48L2tleXdvcmQ+PGtl
eXdvcmQ+UG90YXRvPC9rZXl3b3JkPjxrZXl3b3JkPlR1YmVyIHF1YWxpdHk8L2tleXdvcmQ+PC9r
ZXl3b3Jkcz48ZGF0ZXM+PHllYXI+MjAwOTwveWVhcj48cHViLWRhdGVzPjxkYXRlPjIvLzwvZGF0
ZT48L3B1Yi1kYXRlcz48L2RhdGVzPjxpc2JuPjExNjEtMDMwMTwvaXNibj48dXJscz48cmVsYXRl
ZC11cmxzPjx1cmw+aHR0cDovL3d3dy5zY2llbmNlZGlyZWN0LmNvbS9zY2llbmNlL2FydGljbGUv
cGlpL1MxMTYxMDMwMTA4MDAwODc3PC91cmw+PC9yZWxhdGVkLXVybHM+PC91cmxzPjxlbGVjdHJv
bmljLXJlc291cmNlLW51bT5kb2k6IDEwLjEwMTYvai5lamEuMjAwOC4wNy4wMDY8L2VsZWN0cm9u
aWMtcmVzb3VyY2UtbnVtPjwvcmVjb3JkPjwvQ2l0ZT48Q2l0ZT48QXV0aG9yPkRvbm5lbGx5PC9B
dXRob3I+PFllYXI+MjAwMTwvWWVhcj48UmVjTnVtPjY4NTwvUmVjTnVtPjxyZWNvcmQ+PHJlYy1u
dW1iZXI+Njg1PC9yZWMtbnVtYmVyPjxmb3JlaWduLWtleXM+PGtleSBhcHA9IkVOIiBkYi1pZD0i
YXZkeDI1d3JkMGFkNWdlcGFyeHZlcHdiemQ5YXB3cHo5ZHNzIiB0aW1lc3RhbXA9IjE0NzQ2MTM2
NDMiPjY4NTwva2V5PjwvZm9yZWlnbi1rZXlzPjxyZWYtdHlwZSBuYW1lPSJKb3VybmFsIEFydGlj
bGUiPjE3PC9yZWYtdHlwZT48Y29udHJpYnV0b3JzPjxhdXRob3JzPjxhdXRob3I+RG9ubmVsbHks
IEFsaXNvbjwvYXV0aG9yPjxhdXRob3I+TGF3c29uLCBUcmFjeTwvYXV0aG9yPjxhdXRob3I+Q3Jh
aWdvbiwgSmltPC9hdXRob3I+PGF1dGhvcj5CbGFjaywgQ29saW4gUi48L2F1dGhvcj48YXV0aG9y
PkNvbGxzLCBKZXJlbXkgSi48L2F1dGhvcj48YXV0aG9yPkxhbmRvbiwgR2VvZmY8L2F1dGhvcj48
L2F1dGhvcnM+PC9jb250cmlidXRvcnM+PHRpdGxlcz48dGl0bGU+PHN0eWxlIGZhY2U9Im5vcm1h
bCIgZm9udD0iZGVmYXVsdCIgc2l6ZT0iMTAwJSI+RWZmZWN0cyBvZiBlbGV2YXRlZCBDTzwvc3R5
bGU+PHN0eWxlIGZhY2U9InN1YnNjcmlwdCIgZm9udD0iZGVmYXVsdCIgc2l6ZT0iMTAwJSI+Mjwv
c3R5bGU+PHN0eWxlIGZhY2U9Im5vcm1hbCIgZm9udD0iZGVmYXVsdCIgc2l6ZT0iMTAwJSI+IGFu
ZCBPPC9zdHlsZT48c3R5bGUgZmFjZT0ic3Vic2NyaXB0IiBmb250PSJkZWZhdWx0IiBzaXplPSIx
MDAlIj4zPC9zdHlsZT48c3R5bGUgZmFjZT0ibm9ybWFsIiBmb250PSJkZWZhdWx0IiBzaXplPSIx
MDAlIj4gb24gdHViZXIgcXVhbGl0eSBpbiBwb3RhdG8gKDwvc3R5bGU+PHN0eWxlIGZhY2U9Iml0
YWxpYyIgZm9udD0iZGVmYXVsdCIgc2l6ZT0iMTAwJSI+U29sYW51bSB0dWJlcm9zdW08L3N0eWxl
PjxzdHlsZSBmYWNlPSJub3JtYWwiIGZvbnQ9ImRlZmF1bHQiIHNpemU9IjEwMCUiPiBMLik8L3N0
eWxlPjwvdGl0bGU+PHNlY29uZGFyeS10aXRsZT5BZ3JpYy4gRWNvc3lzdC4gRW52aXJvbi48L3Nl
Y29uZGFyeS10aXRsZT48L3RpdGxlcz48cGVyaW9kaWNhbD48ZnVsbC10aXRsZT5BZ3JpYy4gRWNv
c3lzdC4gRW52aXJvbi48L2Z1bGwtdGl0bGU+PC9wZXJpb2RpY2FsPjxwYWdlcz4yNzMtMjg1PC9w
YWdlcz48dm9sdW1lPjg3PC92b2x1bWU+PG51bWJlcj4zPC9udW1iZXI+PGtleXdvcmRzPjxrZXl3
b3JkPkNhcmJvbiBkaW94aWRlPC9rZXl3b3JkPjxrZXl3b3JkPk96b25lPC9rZXl3b3JkPjxrZXl3
b3JkPlBvdGF0bzwva2V5d29yZD48a2V5d29yZD5Tb2xhbnVtIHR1YmVyb3N1bSBMLjwva2V5d29y
ZD48a2V5d29yZD5UdWJlciBxdWFsaXR5PC9rZXl3b3JkPjxrZXl3b3JkPk9wZW4tdG9wIGNoYW1i
ZXJzIChPVENzKTwva2V5d29yZD48a2V5d29yZD5Vbml0ZWQgS2luZ2RvbTwva2V5d29yZD48L2tl
eXdvcmRzPjxkYXRlcz48eWVhcj4yMDAxPC95ZWFyPjxwdWItZGF0ZXM+PGRhdGU+MTIvLzwvZGF0
ZT48L3B1Yi1kYXRlcz48L2RhdGVzPjxpc2JuPjAxNjctODgwOTwvaXNibj48dXJscz48cmVsYXRl
ZC11cmxzPjx1cmw+aHR0cDovL3d3dy5zY2llbmNlZGlyZWN0LmNvbS9zY2llbmNlL2FydGljbGUv
cGlpL1MwMTY3ODgwOTAxMDAxNDRYPC91cmw+PC9yZWxhdGVkLXVybHM+PC91cmxzPjxlbGVjdHJv
bmljLXJlc291cmNlLW51bT5kb2k6IDEwLjEwMTYvUzAxNjctODgwOSgwMSkwMDE0NC1YPC9lbGVj
dHJvbmljLXJlc291cmNlLW51bT48L3JlY29yZD48L0NpdGU+PENpdGU+PEF1dGhvcj5Wb3JuZTwv
QXV0aG9yPjxZZWFyPjIwMDI8L1llYXI+PFJlY051bT4xMTI8L1JlY051bT48cmVjb3JkPjxyZWMt
bnVtYmVyPjExMjwvcmVjLW51bWJlcj48Zm9yZWlnbi1rZXlzPjxrZXkgYXBwPSJFTiIgZGItaWQ9
ImF2ZHgyNXdyZDBhZDVnZXBhcnh2ZXB3YnpkOWFwd3B6OWRzcyIgdGltZXN0YW1wPSIxMzkxNjg4
ODIwIj4xMTI8L2tleT48L2ZvcmVpZ24ta2V5cz48cmVmLXR5cGUgbmFtZT0iSm91cm5hbCBBcnRp
Y2xlIj4xNzwvcmVmLXR5cGU+PGNvbnRyaWJ1dG9ycz48YXV0aG9ycz48YXV0aG9yPlZvcm5lLCBW
aXJwaTwvYXV0aG9yPjxhdXRob3I+T2phbnBlcsOkLCBLYXRpbmthPC9hdXRob3I+PGF1dGhvcj5E
ZSBUZW1tZXJtYW4sIEw8L2F1dGhvcj48YXV0aG9yPkJpbmRpLCBNPC9hdXRob3I+PGF1dGhvcj5I
w7ZneSwgUDwvYXV0aG9yPjxhdXRob3I+Sm9uZXMsIE1CPC9hdXRob3I+PGF1dGhvcj5MYXdzb24s
IFQ8L2F1dGhvcj48YXV0aG9yPlBlcnNzb24sIEs8L2F1dGhvcj48L2F1dGhvcnM+PC9jb250cmli
dXRvcnM+PHRpdGxlcz48dGl0bGU+RWZmZWN0cyBvZiBlbGV2YXRlZCBjYXJib24gZGlveGlkZSBh
bmQgb3pvbmUgb24gcG90YXRvIHR1YmVyIHF1YWxpdHkgaW4gdGhlIEV1cm9wZWFuIG11bHRpcGxl
LXNpdGUgZXhwZXJpbWVudCDigJhDSElQLXByb2plY3TigJk8L3RpdGxlPjxzZWNvbmRhcnktdGl0
bGU+RXVyLiBKLiBBZ3Jvbi4gPC9zZWNvbmRhcnktdGl0bGU+PC90aXRsZXM+PHBlcmlvZGljYWw+
PGZ1bGwtdGl0bGU+RXVyLiBKLiBBZ3Jvbi48L2Z1bGwtdGl0bGU+PC9wZXJpb2RpY2FsPjxwYWdl
cz4zNjktMzgxPC9wYWdlcz48dm9sdW1lPjE3PC92b2x1bWU+PG51bWJlcj40PC9udW1iZXI+PGRh
dGVzPjx5ZWFyPjIwMDI8L3llYXI+PC9kYXRlcz48aXNibj4xMTYxLTAzMDE8L2lzYm4+PHVybHM+
PC91cmxz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Rvbm5lbGx5IGV0IGFsLiwgMjAwMTsgSMO2
Z3kgYW5kIEZhbmdtZWllciwgMjAwOTsgVm9ybmUgZXQgYWwuLCAyMDAyKTwvRGlzcGxheVRleHQ+
PHJlY29yZD48cmVjLW51bWJlcj42ODA8L3JlYy1udW1iZXI+PGZvcmVpZ24ta2V5cz48a2V5IGFw
cD0iRU4iIGRiLWlkPSJhdmR4MjV3cmQwYWQ1Z2VwYXJ4dmVwd2J6ZDlhcHdwejlkc3MiIHRpbWVz
dGFtcD0iMTQ3NDYxMjkzNSI+NjgwPC9rZXk+PC9mb3JlaWduLWtleXM+PHJlZi10eXBlIG5hbWU9
IkpvdXJuYWwgQXJ0aWNsZSI+MTc8L3JlZi10eXBlPjxjb250cmlidXRvcnM+PGF1dGhvcnM+PGF1
dGhvcj5Iw7ZneSwgUC48L2F1dGhvcj48YXV0aG9yPkZhbmdtZWllciwgQS48L2F1dGhvcj48L2F1
dGhvcnM+PC9jb250cmlidXRvcnM+PHRpdGxlcz48dGl0bGU+PHN0eWxlIGZhY2U9Im5vcm1hbCIg
Zm9udD0iZGVmYXVsdCIgc2l6ZT0iMTAwJSI+QXRtb3NwaGVyaWMgQ088L3N0eWxlPjxzdHlsZSBm
YWNlPSJzdWJzY3JpcHQiIGZvbnQ9ImRlZmF1bHQiIHNpemU9IjEwMCUiPjI8L3N0eWxlPjxzdHls
ZSBmYWNlPSJub3JtYWwiIGZvbnQ9ImRlZmF1bHQiIHNpemU9IjEwMCUiPiBlbnJpY2htZW50IGFm
ZmVjdHMgcG90YXRvZXM6IDIuIFR1YmVyIHF1YWxpdHkgdHJhaXRzPC9zdHlsZT48L3RpdGxlPjxz
ZWNvbmRhcnktdGl0bGU+RXVyLiBKLiBBZ3Jvbi4gPC9zZWNvbmRhcnktdGl0bGU+PC90aXRsZXM+
PHBlcmlvZGljYWw+PGZ1bGwtdGl0bGU+RXVyLiBKLiBBZ3Jvbi48L2Z1bGwtdGl0bGU+PC9wZXJp
b2RpY2FsPjxwYWdlcz44NS05NDwvcGFnZXM+PHZvbHVtZT4zMDwvdm9sdW1lPjxudW1iZXI+Mjwv
bnVtYmVyPjxrZXl3b3Jkcz48a2V5d29yZD5DTzIgZW5yaWNobWVudDwva2V5d29yZD48a2V5d29y
ZD5PVEM8L2tleXdvcmQ+PGtleXdvcmQ+U29sYW51bSB0dWJlcm9zdW0gTC48L2tleXdvcmQ+PGtl
eXdvcmQ+UG90YXRvPC9rZXl3b3JkPjxrZXl3b3JkPlR1YmVyIHF1YWxpdHk8L2tleXdvcmQ+PC9r
ZXl3b3Jkcz48ZGF0ZXM+PHllYXI+MjAwOTwveWVhcj48cHViLWRhdGVzPjxkYXRlPjIvLzwvZGF0
ZT48L3B1Yi1kYXRlcz48L2RhdGVzPjxpc2JuPjExNjEtMDMwMTwvaXNibj48dXJscz48cmVsYXRl
ZC11cmxzPjx1cmw+aHR0cDovL3d3dy5zY2llbmNlZGlyZWN0LmNvbS9zY2llbmNlL2FydGljbGUv
cGlpL1MxMTYxMDMwMTA4MDAwODc3PC91cmw+PC9yZWxhdGVkLXVybHM+PC91cmxzPjxlbGVjdHJv
bmljLXJlc291cmNlLW51bT5kb2k6IDEwLjEwMTYvai5lamEuMjAwOC4wNy4wMDY8L2VsZWN0cm9u
aWMtcmVzb3VyY2UtbnVtPjwvcmVjb3JkPjwvQ2l0ZT48Q2l0ZT48QXV0aG9yPkRvbm5lbGx5PC9B
dXRob3I+PFllYXI+MjAwMTwvWWVhcj48UmVjTnVtPjY4NTwvUmVjTnVtPjxyZWNvcmQ+PHJlYy1u
dW1iZXI+Njg1PC9yZWMtbnVtYmVyPjxmb3JlaWduLWtleXM+PGtleSBhcHA9IkVOIiBkYi1pZD0i
YXZkeDI1d3JkMGFkNWdlcGFyeHZlcHdiemQ5YXB3cHo5ZHNzIiB0aW1lc3RhbXA9IjE0NzQ2MTM2
NDMiPjY4NTwva2V5PjwvZm9yZWlnbi1rZXlzPjxyZWYtdHlwZSBuYW1lPSJKb3VybmFsIEFydGlj
bGUiPjE3PC9yZWYtdHlwZT48Y29udHJpYnV0b3JzPjxhdXRob3JzPjxhdXRob3I+RG9ubmVsbHks
IEFsaXNvbjwvYXV0aG9yPjxhdXRob3I+TGF3c29uLCBUcmFjeTwvYXV0aG9yPjxhdXRob3I+Q3Jh
aWdvbiwgSmltPC9hdXRob3I+PGF1dGhvcj5CbGFjaywgQ29saW4gUi48L2F1dGhvcj48YXV0aG9y
PkNvbGxzLCBKZXJlbXkgSi48L2F1dGhvcj48YXV0aG9yPkxhbmRvbiwgR2VvZmY8L2F1dGhvcj48
L2F1dGhvcnM+PC9jb250cmlidXRvcnM+PHRpdGxlcz48dGl0bGU+PHN0eWxlIGZhY2U9Im5vcm1h
bCIgZm9udD0iZGVmYXVsdCIgc2l6ZT0iMTAwJSI+RWZmZWN0cyBvZiBlbGV2YXRlZCBDTzwvc3R5
bGU+PHN0eWxlIGZhY2U9InN1YnNjcmlwdCIgZm9udD0iZGVmYXVsdCIgc2l6ZT0iMTAwJSI+Mjwv
c3R5bGU+PHN0eWxlIGZhY2U9Im5vcm1hbCIgZm9udD0iZGVmYXVsdCIgc2l6ZT0iMTAwJSI+IGFu
ZCBPPC9zdHlsZT48c3R5bGUgZmFjZT0ic3Vic2NyaXB0IiBmb250PSJkZWZhdWx0IiBzaXplPSIx
MDAlIj4zPC9zdHlsZT48c3R5bGUgZmFjZT0ibm9ybWFsIiBmb250PSJkZWZhdWx0IiBzaXplPSIx
MDAlIj4gb24gdHViZXIgcXVhbGl0eSBpbiBwb3RhdG8gKDwvc3R5bGU+PHN0eWxlIGZhY2U9Iml0
YWxpYyIgZm9udD0iZGVmYXVsdCIgc2l6ZT0iMTAwJSI+U29sYW51bSB0dWJlcm9zdW08L3N0eWxl
PjxzdHlsZSBmYWNlPSJub3JtYWwiIGZvbnQ9ImRlZmF1bHQiIHNpemU9IjEwMCUiPiBMLik8L3N0
eWxlPjwvdGl0bGU+PHNlY29uZGFyeS10aXRsZT5BZ3JpYy4gRWNvc3lzdC4gRW52aXJvbi48L3Nl
Y29uZGFyeS10aXRsZT48L3RpdGxlcz48cGVyaW9kaWNhbD48ZnVsbC10aXRsZT5BZ3JpYy4gRWNv
c3lzdC4gRW52aXJvbi48L2Z1bGwtdGl0bGU+PC9wZXJpb2RpY2FsPjxwYWdlcz4yNzMtMjg1PC9w
YWdlcz48dm9sdW1lPjg3PC92b2x1bWU+PG51bWJlcj4zPC9udW1iZXI+PGtleXdvcmRzPjxrZXl3
b3JkPkNhcmJvbiBkaW94aWRlPC9rZXl3b3JkPjxrZXl3b3JkPk96b25lPC9rZXl3b3JkPjxrZXl3
b3JkPlBvdGF0bzwva2V5d29yZD48a2V5d29yZD5Tb2xhbnVtIHR1YmVyb3N1bSBMLjwva2V5d29y
ZD48a2V5d29yZD5UdWJlciBxdWFsaXR5PC9rZXl3b3JkPjxrZXl3b3JkPk9wZW4tdG9wIGNoYW1i
ZXJzIChPVENzKTwva2V5d29yZD48a2V5d29yZD5Vbml0ZWQgS2luZ2RvbTwva2V5d29yZD48L2tl
eXdvcmRzPjxkYXRlcz48eWVhcj4yMDAxPC95ZWFyPjxwdWItZGF0ZXM+PGRhdGU+MTIvLzwvZGF0
ZT48L3B1Yi1kYXRlcz48L2RhdGVzPjxpc2JuPjAxNjctODgwOTwvaXNibj48dXJscz48cmVsYXRl
ZC11cmxzPjx1cmw+aHR0cDovL3d3dy5zY2llbmNlZGlyZWN0LmNvbS9zY2llbmNlL2FydGljbGUv
cGlpL1MwMTY3ODgwOTAxMDAxNDRYPC91cmw+PC9yZWxhdGVkLXVybHM+PC91cmxzPjxlbGVjdHJv
bmljLXJlc291cmNlLW51bT5kb2k6IDEwLjEwMTYvUzAxNjctODgwOSgwMSkwMDE0NC1YPC9lbGVj
dHJvbmljLXJlc291cmNlLW51bT48L3JlY29yZD48L0NpdGU+PENpdGU+PEF1dGhvcj5Wb3JuZTwv
QXV0aG9yPjxZZWFyPjIwMDI8L1llYXI+PFJlY051bT4xMTI8L1JlY051bT48cmVjb3JkPjxyZWMt
bnVtYmVyPjExMjwvcmVjLW51bWJlcj48Zm9yZWlnbi1rZXlzPjxrZXkgYXBwPSJFTiIgZGItaWQ9
ImF2ZHgyNXdyZDBhZDVnZXBhcnh2ZXB3YnpkOWFwd3B6OWRzcyIgdGltZXN0YW1wPSIxMzkxNjg4
ODIwIj4xMTI8L2tleT48L2ZvcmVpZ24ta2V5cz48cmVmLXR5cGUgbmFtZT0iSm91cm5hbCBBcnRp
Y2xlIj4xNzwvcmVmLXR5cGU+PGNvbnRyaWJ1dG9ycz48YXV0aG9ycz48YXV0aG9yPlZvcm5lLCBW
aXJwaTwvYXV0aG9yPjxhdXRob3I+T2phbnBlcsOkLCBLYXRpbmthPC9hdXRob3I+PGF1dGhvcj5E
ZSBUZW1tZXJtYW4sIEw8L2F1dGhvcj48YXV0aG9yPkJpbmRpLCBNPC9hdXRob3I+PGF1dGhvcj5I
w7ZneSwgUDwvYXV0aG9yPjxhdXRob3I+Sm9uZXMsIE1CPC9hdXRob3I+PGF1dGhvcj5MYXdzb24s
IFQ8L2F1dGhvcj48YXV0aG9yPlBlcnNzb24sIEs8L2F1dGhvcj48L2F1dGhvcnM+PC9jb250cmli
dXRvcnM+PHRpdGxlcz48dGl0bGU+RWZmZWN0cyBvZiBlbGV2YXRlZCBjYXJib24gZGlveGlkZSBh
bmQgb3pvbmUgb24gcG90YXRvIHR1YmVyIHF1YWxpdHkgaW4gdGhlIEV1cm9wZWFuIG11bHRpcGxl
LXNpdGUgZXhwZXJpbWVudCDigJhDSElQLXByb2plY3TigJk8L3RpdGxlPjxzZWNvbmRhcnktdGl0
bGU+RXVyLiBKLiBBZ3Jvbi4gPC9zZWNvbmRhcnktdGl0bGU+PC90aXRsZXM+PHBlcmlvZGljYWw+
PGZ1bGwtdGl0bGU+RXVyLiBKLiBBZ3Jvbi48L2Z1bGwtdGl0bGU+PC9wZXJpb2RpY2FsPjxwYWdl
cz4zNjktMzgxPC9wYWdlcz48dm9sdW1lPjE3PC92b2x1bWU+PG51bWJlcj40PC9udW1iZXI+PGRh
dGVzPjx5ZWFyPjIwMDI8L3llYXI+PC9kYXRlcz48aXNibj4xMTYxLTAzMDE8L2lzYm4+PHVybHM+
PC91cmxzPjwvcmVjb3JkPjwvQ2l0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onnelly et al., 2001; Högy and Fangmeier, 2009; Vorne et al., 2002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F8037B" w:rsidRPr="00DB375D" w14:paraId="4EEB951C" w14:textId="77777777" w:rsidTr="00C55D9C">
        <w:trPr>
          <w:trHeight w:val="479"/>
        </w:trPr>
        <w:tc>
          <w:tcPr>
            <w:tcW w:w="1645" w:type="dxa"/>
            <w:vMerge w:val="restart"/>
          </w:tcPr>
          <w:p w14:paraId="6642960E" w14:textId="77777777" w:rsidR="00F8037B" w:rsidRPr="00DB375D" w:rsidRDefault="00F8037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Aliphatic glucosinolates</w:t>
            </w:r>
          </w:p>
        </w:tc>
        <w:tc>
          <w:tcPr>
            <w:tcW w:w="945" w:type="dxa"/>
          </w:tcPr>
          <w:p w14:paraId="23838A2E" w14:textId="77777777" w:rsidR="00F8037B" w:rsidRPr="00DB375D" w:rsidRDefault="00F8037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30" w:type="dxa"/>
            <w:gridSpan w:val="2"/>
          </w:tcPr>
          <w:p w14:paraId="0858BA31" w14:textId="20CA01B2" w:rsidR="00F8037B" w:rsidRPr="00DB375D" w:rsidRDefault="00F8037B" w:rsidP="00227BCF">
            <w:pPr>
              <w:ind w:firstLine="0"/>
              <w:jc w:val="left"/>
              <w:rPr>
                <w:sz w:val="22"/>
                <w:szCs w:val="22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B</w:t>
            </w:r>
            <w:r w:rsidRPr="00DB375D">
              <w:rPr>
                <w:sz w:val="22"/>
                <w:szCs w:val="22"/>
                <w:lang w:val="en-AU"/>
              </w:rPr>
              <w:t>roccoli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Schonhof&lt;/Author&gt;&lt;Year&gt;2007&lt;/Year&gt;&lt;RecNum&gt;1115&lt;/RecNum&gt;&lt;DisplayText&gt;(Schonhof et al., 2007)&lt;/DisplayText&gt;&lt;record&gt;&lt;rec-number&gt;1115&lt;/rec-number&gt;&lt;foreign-keys&gt;&lt;key app="EN" db-id="avdx25wrd0ad5geparxvepwbzd9apwpz9dss" timestamp="1508476171"&gt;1115&lt;/key&gt;&lt;/foreign-keys&gt;&lt;ref-type name="Journal Article"&gt;17&lt;/ref-type&gt;&lt;contributors&gt;&lt;authors&gt;&lt;author&gt;Schonhof, I.&lt;/author&gt;&lt;author&gt;Kläring, H. P.&lt;/author&gt;&lt;author&gt;Krumbein, A.&lt;/author&gt;&lt;author&gt;Schreiner, M.&lt;/author&gt;&lt;/authors&gt;&lt;/contributors&gt;&lt;titles&gt;&lt;title&gt;&lt;style face="normal" font="default" size="100%"&gt;Interaction between atmospheric CO&lt;/style&gt;&lt;style face="subscript" font="default" size="100%"&gt;2&lt;/style&gt;&lt;style face="normal" font="default" size="100%"&gt; and glucosinolates in Broccoli&lt;/style&gt;&lt;/title&gt;&lt;secondary-title&gt;J. Chem. Ecol&lt;/secondary-title&gt;&lt;/titles&gt;&lt;periodical&gt;&lt;full-title&gt;J. Chem. Ecol&lt;/full-title&gt;&lt;/periodical&gt;&lt;pages&gt;105-114&lt;/pages&gt;&lt;volume&gt;33&lt;/volume&gt;&lt;number&gt;1&lt;/number&gt;&lt;dates&gt;&lt;year&gt;2007&lt;/year&gt;&lt;pub-dates&gt;&lt;date&gt;2007/01/01&lt;/date&gt;&lt;/pub-dates&gt;&lt;/dates&gt;&lt;isbn&gt;1573-1561&lt;/isbn&gt;&lt;urls&gt;&lt;related-urls&gt;&lt;url&gt;https://doi.org/10.1007/s10886-006-9202-0&lt;/url&gt;&lt;/related-urls&gt;&lt;/urls&gt;&lt;electronic-resource-num&gt;doi: 10.1007/s10886-006-9202-0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chonhof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Chines kale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La&lt;/Author&gt;&lt;Year&gt;2009&lt;/Year&gt;&lt;RecNum&gt;1088&lt;/RecNum&gt;&lt;DisplayText&gt;(La et al., 2009)&lt;/DisplayText&gt;&lt;record&gt;&lt;rec-number&gt;1088&lt;/rec-number&gt;&lt;foreign-keys&gt;&lt;key app="EN" db-id="avdx25wrd0ad5geparxvepwbzd9apwpz9dss" timestamp="1508288209"&gt;1088&lt;/key&gt;&lt;/foreign-keys&gt;&lt;ref-type name="Journal Article"&gt;17&lt;/ref-type&gt;&lt;contributors&gt;&lt;authors&gt;&lt;author&gt;La, Guixiao&lt;/author&gt;&lt;author&gt;Fang, Ping&lt;/author&gt;&lt;author&gt;Teng, Yibo&lt;/author&gt;&lt;author&gt;Li, Yajuan&lt;/author&gt;&lt;author&gt;Lin, Xianyong&lt;/author&gt;&lt;/authors&gt;&lt;/contributors&gt;&lt;titles&gt;&lt;title&gt;&lt;style face="normal" font="default" size="100%"&gt;Effect of CO&lt;/style&gt;&lt;style face="subscript" font="default" size="100%"&gt;2&lt;/style&gt;&lt;style face="normal" font="default" size="100%"&gt; enrichment on the glucosinolate contents under different nitrogen levels in bolting stem of Chinese kale (&lt;/style&gt;&lt;style face="italic" font="default" size="100%"&gt;Brassica alboglabra&lt;/style&gt;&lt;style face="normal" font="default" size="100%"&gt; L.)&lt;/style&gt;&lt;/title&gt;&lt;secondary-title&gt;J Zhejiang Univ Sci B&lt;/secondary-title&gt;&lt;/titles&gt;&lt;periodical&gt;&lt;full-title&gt;J Zhejiang Univ Sci B&lt;/full-title&gt;&lt;/periodical&gt;&lt;pages&gt;454-464&lt;/pages&gt;&lt;volume&gt;10&lt;/volume&gt;&lt;number&gt;6&lt;/number&gt;&lt;dates&gt;&lt;year&gt;2009&lt;/year&gt;&lt;pub-dates&gt;&lt;date&gt;2009/06/01&lt;/date&gt;&lt;/pub-dates&gt;&lt;/dates&gt;&lt;isbn&gt;1862-1783&lt;/isbn&gt;&lt;urls&gt;&lt;related-urls&gt;&lt;url&gt;https://doi.org/10.1631/jzus.B0820354&lt;/url&gt;&lt;/related-urls&gt;&lt;/urls&gt;&lt;electronic-resource-num&gt;doi: 10.1631/jzus.B082035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La et al.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F8037B" w:rsidRPr="00DB375D" w14:paraId="7CDB9370" w14:textId="77777777" w:rsidTr="00C55D9C">
        <w:tc>
          <w:tcPr>
            <w:tcW w:w="1645" w:type="dxa"/>
            <w:vMerge/>
          </w:tcPr>
          <w:p w14:paraId="3EC42C90" w14:textId="77777777" w:rsidR="00F8037B" w:rsidRPr="00DB375D" w:rsidRDefault="00F8037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945" w:type="dxa"/>
          </w:tcPr>
          <w:p w14:paraId="06EE5E8B" w14:textId="77777777" w:rsidR="00F8037B" w:rsidRPr="00DB375D" w:rsidRDefault="00F8037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</w:tcPr>
          <w:p w14:paraId="01AD9FE4" w14:textId="00AFBE31" w:rsidR="00F8037B" w:rsidRPr="00DB375D" w:rsidRDefault="00F8037B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bbage</w:t>
            </w:r>
            <w:r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ddy&lt;/Author&gt;&lt;Year&gt;2004&lt;/Year&gt;&lt;RecNum&gt;1095&lt;/RecNum&gt;&lt;DisplayText&gt;(Reddy et al., 2004)&lt;/DisplayText&gt;&lt;record&gt;&lt;rec-number&gt;1095&lt;/rec-number&gt;&lt;foreign-keys&gt;&lt;key app="EN" db-id="avdx25wrd0ad5geparxvepwbzd9apwpz9dss" timestamp="1508291087"&gt;1095&lt;/key&gt;&lt;/foreign-keys&gt;&lt;ref-type name="Journal Article"&gt;17&lt;/ref-type&gt;&lt;contributors&gt;&lt;authors&gt;&lt;author&gt;Reddy, Gadi V. P.&lt;/author&gt;&lt;author&gt;Tossavainen, Paula&lt;/author&gt;&lt;author&gt;Nerg, Anne-Marja&lt;/author&gt;&lt;author&gt;Holopainen, Jarmo K.&lt;/author&gt;&lt;/authors&gt;&lt;/contributors&gt;&lt;titles&gt;&lt;title&gt;&lt;style face="normal" font="default" size="100%"&gt;Elevated atmospheric CO&lt;/style&gt;&lt;style face="subscript" font="default" size="100%"&gt;2&lt;/style&gt;&lt;style face="normal" font="default" size="100%"&gt; affects the chemical quality of brassica plants and the growth rate of the specialist, &lt;/style&gt;&lt;style face="italic" font="default" size="100%"&gt;Plutella xylostella&lt;/style&gt;&lt;style face="normal" font="default" size="100%"&gt;, but not the generalist, &lt;/style&gt;&lt;style face="italic" font="default" size="100%"&gt;Spodoptera littoralis&lt;/style&gt;&lt;/title&gt;&lt;secondary-title&gt;J. Agric. Food Chem.&lt;/secondary-title&gt;&lt;/titles&gt;&lt;periodical&gt;&lt;full-title&gt;J. Agric. Food Chem.&lt;/full-title&gt;&lt;/periodical&gt;&lt;pages&gt;4185-4191&lt;/pages&gt;&lt;volume&gt;52&lt;/volume&gt;&lt;number&gt;13&lt;/number&gt;&lt;dates&gt;&lt;year&gt;2004&lt;/year&gt;&lt;pub-dates&gt;&lt;date&gt;2004/06/01&lt;/date&gt;&lt;/pub-dates&gt;&lt;/dates&gt;&lt;publisher&gt;American Chemical Society&lt;/publisher&gt;&lt;isbn&gt;0021-8561&lt;/isbn&gt;&lt;urls&gt;&lt;related-urls&gt;&lt;url&gt;http://dx.doi.org/10.1021/jf049358v&lt;/url&gt;&lt;/related-urls&gt;&lt;/urls&gt;&lt;electronic-resource-num&gt;doi: 10.1021/jf049358v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ddy et al., 200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</w:p>
        </w:tc>
      </w:tr>
      <w:tr w:rsidR="00062249" w:rsidRPr="00DB375D" w14:paraId="027EBA8D" w14:textId="77777777" w:rsidTr="00C55D9C">
        <w:tc>
          <w:tcPr>
            <w:tcW w:w="1645" w:type="dxa"/>
          </w:tcPr>
          <w:p w14:paraId="0EB436F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Aromatic glucosinolates</w:t>
            </w:r>
          </w:p>
        </w:tc>
        <w:tc>
          <w:tcPr>
            <w:tcW w:w="945" w:type="dxa"/>
          </w:tcPr>
          <w:p w14:paraId="32AC5A59" w14:textId="72387300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</w:tcPr>
          <w:p w14:paraId="1912D4E9" w14:textId="71201DF0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bbag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ddy&lt;/Author&gt;&lt;Year&gt;2004&lt;/Year&gt;&lt;RecNum&gt;1095&lt;/RecNum&gt;&lt;DisplayText&gt;(Reddy et al., 2004)&lt;/DisplayText&gt;&lt;record&gt;&lt;rec-number&gt;1095&lt;/rec-number&gt;&lt;foreign-keys&gt;&lt;key app="EN" db-id="avdx25wrd0ad5geparxvepwbzd9apwpz9dss" timestamp="1508291087"&gt;1095&lt;/key&gt;&lt;/foreign-keys&gt;&lt;ref-type name="Journal Article"&gt;17&lt;/ref-type&gt;&lt;contributors&gt;&lt;authors&gt;&lt;author&gt;Reddy, Gadi V. P.&lt;/author&gt;&lt;author&gt;Tossavainen, Paula&lt;/author&gt;&lt;author&gt;Nerg, Anne-Marja&lt;/author&gt;&lt;author&gt;Holopainen, Jarmo K.&lt;/author&gt;&lt;/authors&gt;&lt;/contributors&gt;&lt;titles&gt;&lt;title&gt;&lt;style face="normal" font="default" size="100%"&gt;Elevated atmospheric CO&lt;/style&gt;&lt;style face="subscript" font="default" size="100%"&gt;2&lt;/style&gt;&lt;style face="normal" font="default" size="100%"&gt; affects the chemical quality of brassica plants and the growth rate of the specialist, &lt;/style&gt;&lt;style face="italic" font="default" size="100%"&gt;Plutella xylostella&lt;/style&gt;&lt;style face="normal" font="default" size="100%"&gt;, but not the generalist, &lt;/style&gt;&lt;style face="italic" font="default" size="100%"&gt;Spodoptera littoralis&lt;/style&gt;&lt;/title&gt;&lt;secondary-title&gt;J. Agric. Food Chem.&lt;/secondary-title&gt;&lt;/titles&gt;&lt;periodical&gt;&lt;full-title&gt;J. Agric. Food Chem.&lt;/full-title&gt;&lt;/periodical&gt;&lt;pages&gt;4185-4191&lt;/pages&gt;&lt;volume&gt;52&lt;/volume&gt;&lt;number&gt;13&lt;/number&gt;&lt;dates&gt;&lt;year&gt;2004&lt;/year&gt;&lt;pub-dates&gt;&lt;date&gt;2004/06/01&lt;/date&gt;&lt;/pub-dates&gt;&lt;/dates&gt;&lt;publisher&gt;American Chemical Society&lt;/publisher&gt;&lt;isbn&gt;0021-8561&lt;/isbn&gt;&lt;urls&gt;&lt;related-urls&gt;&lt;url&gt;http://dx.doi.org/10.1021/jf049358v&lt;/url&gt;&lt;/related-urls&gt;&lt;/urls&gt;&lt;electronic-resource-num&gt;doi: 10.1021/jf049358v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ddy et al., 200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4C95DD98" w14:textId="77777777" w:rsidTr="00C55D9C">
        <w:tc>
          <w:tcPr>
            <w:tcW w:w="1645" w:type="dxa"/>
          </w:tcPr>
          <w:p w14:paraId="52C766C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Ash</w:t>
            </w:r>
          </w:p>
        </w:tc>
        <w:tc>
          <w:tcPr>
            <w:tcW w:w="945" w:type="dxa"/>
          </w:tcPr>
          <w:p w14:paraId="46BE9292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</w:tcPr>
          <w:p w14:paraId="1809D750" w14:textId="68387BC1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rrot, radish and turnip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t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4F2EC05D" w14:textId="77777777" w:rsidTr="00C55D9C">
        <w:tc>
          <w:tcPr>
            <w:tcW w:w="1645" w:type="dxa"/>
          </w:tcPr>
          <w:p w14:paraId="2C62FFA3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945" w:type="dxa"/>
          </w:tcPr>
          <w:p w14:paraId="6CF5EDD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30" w:type="dxa"/>
            <w:gridSpan w:val="2"/>
          </w:tcPr>
          <w:p w14:paraId="31B3862A" w14:textId="59F08848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Pr="00DB375D">
              <w:rPr>
                <w:sz w:val="22"/>
                <w:szCs w:val="22"/>
                <w:lang w:val="en-AU"/>
              </w:rPr>
              <w:t>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6B0B62DB" w14:textId="77777777" w:rsidTr="00C55D9C">
        <w:tc>
          <w:tcPr>
            <w:tcW w:w="1645" w:type="dxa"/>
          </w:tcPr>
          <w:p w14:paraId="4F969816" w14:textId="77777777" w:rsidR="008304EE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Capsaicin</w:t>
            </w:r>
          </w:p>
        </w:tc>
        <w:tc>
          <w:tcPr>
            <w:tcW w:w="945" w:type="dxa"/>
          </w:tcPr>
          <w:p w14:paraId="5F5557D6" w14:textId="115972D5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  <w:r w:rsidR="00EF3E3B">
              <w:rPr>
                <w:sz w:val="22"/>
                <w:szCs w:val="22"/>
                <w:lang w:val="en-AU"/>
              </w:rPr>
              <w:t>/=/</w:t>
            </w:r>
            <w:r w:rsidR="00EF3E3B"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30" w:type="dxa"/>
            <w:gridSpan w:val="2"/>
          </w:tcPr>
          <w:p w14:paraId="68179065" w14:textId="7BA924F1" w:rsidR="008304EE" w:rsidRPr="00AD25FB" w:rsidRDefault="008304EE" w:rsidP="00227BCF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</w:pPr>
            <w:r w:rsidRPr="00AD25FB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Hot pepper</w:t>
            </w:r>
            <w:r w:rsidR="00EF3E3B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&lt;/Author&gt;&lt;Year&gt;2017&lt;/Year&gt;&lt;RecNum&gt;1153&lt;/RecNum&gt;&lt;DisplayText&gt;(Li et al., 2017)&lt;/DisplayText&gt;&lt;record&gt;&lt;rec-number&gt;1153&lt;/rec-number&gt;&lt;foreign-keys&gt;&lt;key app="EN" db-id="avdx25wrd0ad5geparxvepwbzd9apwpz9dss" timestamp="1517796315"&gt;1153&lt;/key&gt;&lt;/foreign-keys&gt;&lt;ref-type name="Journal Article"&gt;17&lt;/ref-type&gt;&lt;contributors&gt;&lt;authors&gt;&lt;author&gt;Li, Xiaojie&lt;/author&gt;&lt;author&gt;Kang, Shaozhong&lt;/author&gt;&lt;author&gt;Li, Fusheng&lt;/author&gt;&lt;author&gt;Zhang, Xiaotao&lt;/author&gt;&lt;author&gt;Huo, Zailin&lt;/author&gt;&lt;author&gt;Ding, Risheng&lt;/author&gt;&lt;author&gt;Tong, Ling&lt;/author&gt;&lt;author&gt;Du, Taisheng&lt;/author&gt;&lt;author&gt;Li, Sien&lt;/author&gt;&lt;/authors&gt;&lt;/contributors&gt;&lt;titles&gt;&lt;title&gt;Light supplement and carbon dioxide enrichment affect yield and quality of off-season pepper&lt;/title&gt;&lt;secondary-title&gt;Agron. J.&lt;/secondary-title&gt;&lt;/titles&gt;&lt;periodical&gt;&lt;full-title&gt;Agron. J.&lt;/full-title&gt;&lt;/periodical&gt;&lt;pages&gt;2107-2118&lt;/pages&gt;&lt;volume&gt;109&lt;/volume&gt;&lt;number&gt;5&lt;/number&gt;&lt;dates&gt;&lt;year&gt;2017&lt;/year&gt;&lt;/dates&gt;&lt;urls&gt;&lt;related-urls&gt;&lt;url&gt;doi: 10.2134/agronj2017.01.0044&lt;/url&gt;&lt;/related-urls&gt;&lt;/urls&gt;&lt;electronic-resource-num&gt;doi: 10.2134/agronj2017.01.0044&lt;/electronic-resource-num&gt;&lt;language&gt;English&lt;/language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</w:p>
        </w:tc>
      </w:tr>
      <w:tr w:rsidR="00062249" w:rsidRPr="00DB375D" w14:paraId="20D14C49" w14:textId="77777777" w:rsidTr="00C55D9C">
        <w:tc>
          <w:tcPr>
            <w:tcW w:w="1645" w:type="dxa"/>
          </w:tcPr>
          <w:p w14:paraId="1DD2B5C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Chloride</w:t>
            </w:r>
          </w:p>
        </w:tc>
        <w:tc>
          <w:tcPr>
            <w:tcW w:w="945" w:type="dxa"/>
          </w:tcPr>
          <w:p w14:paraId="379596B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</w:tcPr>
          <w:p w14:paraId="00C50158" w14:textId="6E7B4009" w:rsidR="008304EE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sz w:val="22"/>
                <w:szCs w:val="22"/>
                <w:lang w:val="en-AU"/>
              </w:rPr>
              <w:t>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ögy&lt;/Author&gt;&lt;Year&gt;2009&lt;/Year&gt;&lt;RecNum&gt;680&lt;/RecNum&gt;&lt;DisplayText&gt;(Högy and Fangmeier, 2009)&lt;/DisplayText&gt;&lt;record&gt;&lt;rec-number&gt;680&lt;/rec-number&gt;&lt;foreign-keys&gt;&lt;key app="EN" db-id="avdx25wrd0ad5geparxvepwbzd9apwpz9dss" timestamp="1474612935"&gt;680&lt;/key&gt;&lt;/foreign-keys&gt;&lt;ref-type name="Journal Article"&gt;17&lt;/ref-type&gt;&lt;contributors&gt;&lt;authors&gt;&lt;author&gt;Högy, P.&lt;/author&gt;&lt;author&gt;Fangmeier, A.&lt;/author&gt;&lt;/authors&gt;&lt;/contributors&gt;&lt;titles&gt;&lt;title&gt;&lt;style face="normal" font="default" size="100%"&gt;Atmospheric CO&lt;/style&gt;&lt;style face="subscript" font="default" size="100%"&gt;2&lt;/style&gt;&lt;style face="normal" font="default" size="100%"&gt; enrichment affects potatoes: 2. Tuber quality traits&lt;/style&gt;&lt;/title&gt;&lt;secondary-title&gt;Eur. J. Agron. &lt;/secondary-title&gt;&lt;/titles&gt;&lt;periodical&gt;&lt;full-title&gt;Eur. J. Agron.&lt;/full-title&gt;&lt;/periodical&gt;&lt;pages&gt;85-94&lt;/pages&gt;&lt;volume&gt;30&lt;/volume&gt;&lt;number&gt;2&lt;/number&gt;&lt;keywords&gt;&lt;keyword&gt;CO2 enrichment&lt;/keyword&gt;&lt;keyword&gt;OTC&lt;/keyword&gt;&lt;keyword&gt;Solanum tuberosum L.&lt;/keyword&gt;&lt;keyword&gt;Potato&lt;/keyword&gt;&lt;keyword&gt;Tuber quality&lt;/keyword&gt;&lt;/keywords&gt;&lt;dates&gt;&lt;year&gt;2009&lt;/year&gt;&lt;pub-dates&gt;&lt;date&gt;2//&lt;/date&gt;&lt;/pub-dates&gt;&lt;/dates&gt;&lt;isbn&gt;1161-0301&lt;/isbn&gt;&lt;urls&gt;&lt;related-urls&gt;&lt;url&gt;http://www.sciencedirect.com/science/article/pii/S1161030108000877&lt;/url&gt;&lt;/related-urls&gt;&lt;/urls&gt;&lt;electronic-resource-num&gt;doi: 10.1016/j.eja.2008.07.00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ögy and Fangmeier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04AA2637" w14:textId="77777777" w:rsidTr="00C55D9C">
        <w:tc>
          <w:tcPr>
            <w:tcW w:w="1645" w:type="dxa"/>
          </w:tcPr>
          <w:p w14:paraId="7D56D7F8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Cadaverine</w:t>
            </w:r>
          </w:p>
        </w:tc>
        <w:tc>
          <w:tcPr>
            <w:tcW w:w="945" w:type="dxa"/>
          </w:tcPr>
          <w:p w14:paraId="07A84B85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  <w:r>
              <w:rPr>
                <w:sz w:val="22"/>
                <w:szCs w:val="22"/>
                <w:lang w:val="en-AU"/>
              </w:rPr>
              <w:t>/</w:t>
            </w: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30" w:type="dxa"/>
            <w:gridSpan w:val="2"/>
          </w:tcPr>
          <w:p w14:paraId="5E65DBB2" w14:textId="2F77492C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062249" w:rsidRPr="001C77FB" w14:paraId="6D5A1391" w14:textId="77777777" w:rsidTr="00C55D9C">
        <w:trPr>
          <w:gridAfter w:val="1"/>
          <w:wAfter w:w="352" w:type="dxa"/>
        </w:trPr>
        <w:tc>
          <w:tcPr>
            <w:tcW w:w="1645" w:type="dxa"/>
          </w:tcPr>
          <w:p w14:paraId="31D17ECA" w14:textId="77777777" w:rsidR="008017CD" w:rsidRPr="001C77FB" w:rsidRDefault="008017CD" w:rsidP="0065529B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>
              <w:rPr>
                <w:sz w:val="22"/>
                <w:szCs w:val="22"/>
                <w:lang w:val="en-AU"/>
              </w:rPr>
              <w:t>F</w:t>
            </w:r>
            <w:r w:rsidRPr="001C77FB">
              <w:rPr>
                <w:sz w:val="22"/>
                <w:szCs w:val="22"/>
                <w:lang w:val="en-AU"/>
              </w:rPr>
              <w:t xml:space="preserve">at </w:t>
            </w:r>
          </w:p>
        </w:tc>
        <w:tc>
          <w:tcPr>
            <w:tcW w:w="945" w:type="dxa"/>
          </w:tcPr>
          <w:p w14:paraId="4CF9CB39" w14:textId="77777777" w:rsidR="008017CD" w:rsidRPr="001C77FB" w:rsidRDefault="008017CD" w:rsidP="00C55D9C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078" w:type="dxa"/>
          </w:tcPr>
          <w:p w14:paraId="25F61A42" w14:textId="2CECE96C" w:rsidR="008017CD" w:rsidRPr="001C77FB" w:rsidRDefault="008017CD" w:rsidP="0065529B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C</w:t>
            </w:r>
            <w:r w:rsidRPr="001C77FB">
              <w:rPr>
                <w:sz w:val="22"/>
                <w:szCs w:val="22"/>
                <w:lang w:val="en-AU"/>
              </w:rPr>
              <w:t>arrot, radish and turnip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Azam&lt;/Author&gt;&lt;Year&gt;2013&lt;/Year&gt;&lt;RecNum&gt;1062&lt;/RecNum&gt;&lt;DisplayText&gt;(Azam et al., 2013)&lt;/DisplayText&gt;&lt;record&gt;&lt;rec-number&gt;1062&lt;/rec-number&gt;&lt;foreign-keys&gt;&lt;key app="EN" db-id="avdx25wrd0ad5geparxvepwbzd9apwpz9dss" timestamp="1507334420"&gt;1062&lt;/key&gt;&lt;/foreign-keys&gt;&lt;ref-type name="Journal Article"&gt;17&lt;/ref-type&gt;&lt;contributors&gt;&lt;authors&gt;&lt;author&gt;Azam, Andaleeb&lt;/author&gt;&lt;author&gt;Khan, Ikhtiar&lt;/author&gt;&lt;author&gt;Mahmood, Abid&lt;/author&gt;&lt;author&gt;Hameed, Abdul&lt;/author&gt;&lt;/authors&gt;&lt;/contributors&gt;&lt;titles&gt;&lt;title&gt;Yield, chemical composition and nutritional quality responses of carrot, radish and turnip to elevated atmospheric carbon dioxide&lt;/title&gt;&lt;secondary-title&gt;J. Sci. Food Agric. &lt;/secondary-title&gt;&lt;/titles&gt;&lt;periodical&gt;&lt;full-title&gt;J. Sci. Food Agric.&lt;/full-title&gt;&lt;/periodical&gt;&lt;pages&gt;3237-3244&lt;/pages&gt;&lt;volume&gt;93&lt;/volume&gt;&lt;number&gt;13&lt;/number&gt;&lt;keywords&gt;&lt;keyword&gt;carrot&lt;/keyword&gt;&lt;keyword&gt;radish&lt;/keyword&gt;&lt;keyword&gt;turnip&lt;/keyword&gt;&lt;keyword&gt;elevated CO2&lt;/keyword&gt;&lt;keyword&gt;yield&lt;/keyword&gt;&lt;keyword&gt;nutritional quality&lt;/keyword&gt;&lt;keyword&gt;elemental composition&lt;/keyword&gt;&lt;/keywords&gt;&lt;dates&gt;&lt;year&gt;2013&lt;/year&gt;&lt;/dates&gt;&lt;publisher&gt;John Wiley &amp;amp; Sons, Ltd&lt;/publisher&gt;&lt;isbn&gt;1097-0010&lt;/isbn&gt;&lt;urls&gt;&lt;related-urls&gt;&lt;url&gt;http://dx.doi.org/10.1002/jsfa.6165&lt;/url&gt;&lt;url&gt;http://onlinelibrary.wiley.com/doi/10.1002/jsfa.6165/abstract&lt;/url&gt;&lt;/related-urls&gt;&lt;/urls&gt;&lt;electronic-resource-num&gt;doi: 10.1002/jsfa.6165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Azam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1C77FB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1C77FB">
              <w:rPr>
                <w:sz w:val="22"/>
                <w:szCs w:val="22"/>
                <w:lang w:val="en-AU"/>
              </w:rPr>
              <w:t>t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Khan&lt;/Author&gt;&lt;Year&gt;2013&lt;/Year&gt;&lt;RecNum&gt;1075&lt;/RecNum&gt;&lt;DisplayText&gt;(Khan et al., 2013)&lt;/DisplayText&gt;&lt;record&gt;&lt;rec-number&gt;1075&lt;/rec-number&gt;&lt;foreign-keys&gt;&lt;key app="EN" db-id="avdx25wrd0ad5geparxvepwbzd9apwpz9dss" timestamp="1508230212"&gt;1075&lt;/key&gt;&lt;/foreign-keys&gt;&lt;ref-type name="Journal Article"&gt;17&lt;/ref-type&gt;&lt;contributors&gt;&lt;authors&gt;&lt;author&gt;Khan, Ikhtiar&lt;/author&gt;&lt;author&gt;Azam, Andaleeb&lt;/author&gt;&lt;author&gt;Mahmood, Abid&lt;/author&gt;&lt;/authors&gt;&lt;/contributors&gt;&lt;titles&gt;&lt;title&gt;&lt;style face="normal" font="default" size="100%"&gt;The impact of enhanced atmospheric carbon dioxide on yield, proximate composition, elemental concentration, fatty acid and vitamin C contents of tomato (&lt;/style&gt;&lt;style face="italic" font="default" size="100%"&gt;Lycopersicon esculentum&lt;/style&gt;&lt;style face="normal" font="default" size="100%"&gt;)&lt;/style&gt;&lt;/title&gt;&lt;secondary-title&gt;Environ. Monit. Assess.&lt;/secondary-title&gt;&lt;/titles&gt;&lt;periodical&gt;&lt;full-title&gt;Environ. Monit. Assess.&lt;/full-title&gt;&lt;/periodical&gt;&lt;pages&gt;205-214&lt;/pages&gt;&lt;volume&gt;185&lt;/volume&gt;&lt;number&gt;1&lt;/number&gt;&lt;dates&gt;&lt;year&gt;2013&lt;/year&gt;&lt;pub-dates&gt;&lt;date&gt;2013/01/01&lt;/date&gt;&lt;/pub-dates&gt;&lt;/dates&gt;&lt;isbn&gt;1573-2959&lt;/isbn&gt;&lt;urls&gt;&lt;related-urls&gt;&lt;url&gt;https://doi.org/10.1007/s10661-012-2544-x&lt;/url&gt;&lt;/related-urls&gt;&lt;/urls&gt;&lt;electronic-resource-num&gt;doi: 10.1007/s10661-012-2544-x&lt;/electronic-resource-num&gt;&lt;/record&gt;&lt;/Cite&gt;&lt;/EndNote&gt;</w:instrText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Khan et al., 2013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2C925F4D" w14:textId="77777777" w:rsidTr="00C55D9C">
        <w:tc>
          <w:tcPr>
            <w:tcW w:w="1645" w:type="dxa"/>
          </w:tcPr>
          <w:p w14:paraId="0E88CAB3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Glycoalkaloids</w:t>
            </w:r>
          </w:p>
        </w:tc>
        <w:tc>
          <w:tcPr>
            <w:tcW w:w="945" w:type="dxa"/>
          </w:tcPr>
          <w:p w14:paraId="30D4E9C7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30" w:type="dxa"/>
            <w:gridSpan w:val="2"/>
          </w:tcPr>
          <w:p w14:paraId="73194C55" w14:textId="17C39473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sz w:val="22"/>
                <w:szCs w:val="22"/>
                <w:lang w:val="en-AU"/>
              </w:rPr>
              <w:t>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Nitithamyong&lt;/Author&gt;&lt;Year&gt;1999&lt;/Year&gt;&lt;RecNum&gt;1113&lt;/RecNum&gt;&lt;DisplayText&gt;(Nitithamyong et al., 1999)&lt;/DisplayText&gt;&lt;record&gt;&lt;rec-number&gt;1113&lt;/rec-number&gt;&lt;foreign-keys&gt;&lt;key app="EN" db-id="avdx25wrd0ad5geparxvepwbzd9apwpz9dss" timestamp="1508471558"&gt;1113&lt;/key&gt;&lt;/foreign-keys&gt;&lt;ref-type name="Journal Article"&gt;17&lt;/ref-type&gt;&lt;contributors&gt;&lt;authors&gt;&lt;author&gt;Nitithamyong, Anadi&lt;/author&gt;&lt;author&gt;Vonelbe, Joachim H.&lt;/author&gt;&lt;author&gt;Wheeler, Raymond M.&lt;/author&gt;&lt;author&gt;Tibbitts, Theodore W.&lt;/author&gt;&lt;/authors&gt;&lt;/contributors&gt;&lt;titles&gt;&lt;title&gt;Glycoalkaloids in potato tubers grown under controlled environments&lt;/title&gt;&lt;secondary-title&gt;Am J Potato Res&lt;/secondary-title&gt;&lt;/titles&gt;&lt;periodical&gt;&lt;full-title&gt;Am J Potato Res&lt;/full-title&gt;&lt;/periodical&gt;&lt;pages&gt;337-343&lt;/pages&gt;&lt;volume&gt;76&lt;/volume&gt;&lt;number&gt;6&lt;/number&gt;&lt;dates&gt;&lt;year&gt;1999&lt;/year&gt;&lt;pub-dates&gt;&lt;date&gt;1999/11/01&lt;/date&gt;&lt;/pub-dates&gt;&lt;/dates&gt;&lt;isbn&gt;1874-9380&lt;/isbn&gt;&lt;urls&gt;&lt;related-urls&gt;&lt;url&gt;https://doi.org/10.1007/BF02910006&lt;/url&gt;&lt;/related-urls&gt;&lt;/urls&gt;&lt;electronic-resource-num&gt;doi: 10.1007/BF0291000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Nitithamyong et al., 199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3784EFE0" w14:textId="77777777" w:rsidTr="00C55D9C">
        <w:tc>
          <w:tcPr>
            <w:tcW w:w="1645" w:type="dxa"/>
          </w:tcPr>
          <w:p w14:paraId="065EE1B8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945" w:type="dxa"/>
          </w:tcPr>
          <w:p w14:paraId="01061408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</w:tcPr>
          <w:p w14:paraId="613B359F" w14:textId="4522CCCE" w:rsidR="008304EE" w:rsidRPr="00DB375D" w:rsidRDefault="008304EE" w:rsidP="00385FAE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P</w:t>
            </w:r>
            <w:r w:rsidRPr="00DB375D">
              <w:rPr>
                <w:sz w:val="22"/>
                <w:szCs w:val="22"/>
                <w:lang w:val="en-AU"/>
              </w:rPr>
              <w:t>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Wb3JuZTwvQXV0aG9yPjxZZWFyPjIwMDI8L1llYXI+PFJl
Y051bT4xMTI8L1JlY051bT48RGlzcGxheVRleHQ+KERvbm5lbGx5IGV0IGFsLiwgMjAwMTsgVm9y
bmUgZXQgYWwuLCAyMDAyKTwvRGlzcGxheVRleHQ+PHJlY29yZD48cmVjLW51bWJlcj4xMTI8L3Jl
Yy1udW1iZXI+PGZvcmVpZ24ta2V5cz48a2V5IGFwcD0iRU4iIGRiLWlkPSJhdmR4MjV3cmQwYWQ1
Z2VwYXJ4dmVwd2J6ZDlhcHdwejlkc3MiIHRpbWVzdGFtcD0iMTM5MTY4ODgyMCI+MTEyPC9rZXk+
PC9mb3JlaWduLWtleXM+PHJlZi10eXBlIG5hbWU9IkpvdXJuYWwgQXJ0aWNsZSI+MTc8L3JlZi10
eXBlPjxjb250cmlidXRvcnM+PGF1dGhvcnM+PGF1dGhvcj5Wb3JuZSwgVmlycGk8L2F1dGhvcj48
YXV0aG9yPk9qYW5wZXLDpCwgS2F0aW5rYTwvYXV0aG9yPjxhdXRob3I+RGUgVGVtbWVybWFuLCBM
PC9hdXRob3I+PGF1dGhvcj5CaW5kaSwgTTwvYXV0aG9yPjxhdXRob3I+SMO2Z3ksIFA8L2F1dGhv
cj48YXV0aG9yPkpvbmVzLCBNQjwvYXV0aG9yPjxhdXRob3I+TGF3c29uLCBUPC9hdXRob3I+PGF1
dGhvcj5QZXJzc29uLCBLPC9hdXRob3I+PC9hdXRob3JzPjwvY29udHJpYnV0b3JzPjx0aXRsZXM+
PHRpdGxlPkVmZmVjdHMgb2YgZWxldmF0ZWQgY2FyYm9uIGRpb3hpZGUgYW5kIG96b25lIG9uIHBv
dGF0byB0dWJlciBxdWFsaXR5IGluIHRoZSBFdXJvcGVhbiBtdWx0aXBsZS1zaXRlIGV4cGVyaW1l
bnQg4oCYQ0hJUC1wcm9qZWN04oCZPC90aXRsZT48c2Vjb25kYXJ5LXRpdGxlPkV1ci4gSi4gQWdy
b24uIDwvc2Vjb25kYXJ5LXRpdGxlPjwvdGl0bGVzPjxwZXJpb2RpY2FsPjxmdWxsLXRpdGxlPkV1
ci4gSi4gQWdyb24uPC9mdWxsLXRpdGxlPjwvcGVyaW9kaWNhbD48cGFnZXM+MzY5LTM4MTwvcGFn
ZXM+PHZvbHVtZT4xNzwvdm9sdW1lPjxudW1iZXI+NDwvbnVtYmVyPjxkYXRlcz48eWVhcj4yMDAy
PC95ZWFyPjwvZGF0ZXM+PGlzYm4+MTE2MS0wMzAxPC9pc2JuPjx1cmxzPjwvdXJscz48L3JlY29y
ZD48L0NpdGU+PENpdGU+PEF1dGhvcj5Eb25uZWxseTwvQXV0aG9yPjxZZWFyPjIwMDE8L1llYXI+
PFJlY051bT42ODU8L1JlY051bT48cmVjb3JkPjxyZWMtbnVtYmVyPjY4NTwvcmVjLW51bWJlcj48
Zm9yZWlnbi1rZXlzPjxrZXkgYXBwPSJFTiIgZGItaWQ9ImF2ZHgyNXdyZDBhZDVnZXBhcnh2ZXB3
YnpkOWFwd3B6OWRzcyIgdGltZXN0YW1wPSIxNDc0NjEzNjQzIj42ODU8L2tleT48L2ZvcmVpZ24t
a2V5cz48cmVmLXR5cGUgbmFtZT0iSm91cm5hbCBBcnRpY2xlIj4xNzwvcmVmLXR5cGU+PGNvbnRy
aWJ1dG9ycz48YXV0aG9ycz48YXV0aG9yPkRvbm5lbGx5LCBBbGlzb248L2F1dGhvcj48YXV0aG9y
Pkxhd3NvbiwgVHJhY3k8L2F1dGhvcj48YXV0aG9yPkNyYWlnb24sIEppbTwvYXV0aG9yPjxhdXRo
b3I+QmxhY2ssIENvbGluIFIuPC9hdXRob3I+PGF1dGhvcj5Db2xscywgSmVyZW15IEouPC9hdXRo
b3I+PGF1dGhvcj5MYW5kb24sIEdlb2ZmPC9hdXRob3I+PC9hdXRob3JzPjwvY29udHJpYnV0b3Jz
Pjx0aXRsZXM+PHRpdGxlPjxzdHlsZSBmYWNlPSJub3JtYWwiIGZvbnQ9ImRlZmF1bHQiIHNpemU9
IjEwMCUiPkVmZmVjdHMgb2YgZWxldmF0ZWQgQ088L3N0eWxlPjxzdHlsZSBmYWNlPSJzdWJzY3Jp
cHQiIGZvbnQ9ImRlZmF1bHQiIHNpemU9IjEwMCUiPjI8L3N0eWxlPjxzdHlsZSBmYWNlPSJub3Jt
YWwiIGZvbnQ9ImRlZmF1bHQiIHNpemU9IjEwMCUiPiBhbmQgTzwvc3R5bGU+PHN0eWxlIGZhY2U9
InN1YnNjcmlwdCIgZm9udD0iZGVmYXVsdCIgc2l6ZT0iMTAwJSI+Mzwvc3R5bGU+PHN0eWxlIGZh
Y2U9Im5vcm1hbCIgZm9udD0iZGVmYXVsdCIgc2l6ZT0iMTAwJSI+IG9uIHR1YmVyIHF1YWxpdHkg
aW4gcG90YXRvICg8L3N0eWxlPjxzdHlsZSBmYWNlPSJpdGFsaWMiIGZvbnQ9ImRlZmF1bHQiIHNp
emU9IjEwMCUiPlNvbGFudW0gdHViZXJvc3VtPC9zdHlsZT48c3R5bGUgZmFjZT0ibm9ybWFsIiBm
b250PSJkZWZhdWx0IiBzaXplPSIxMDAlIj4gTC4pPC9zdHlsZT48L3RpdGxlPjxzZWNvbmRhcnkt
dGl0bGU+QWdyaWMuIEVjb3N5c3QuIEVudmlyb24uPC9zZWNvbmRhcnktdGl0bGU+PC90aXRsZXM+
PHBlcmlvZGljYWw+PGZ1bGwtdGl0bGU+QWdyaWMuIEVjb3N5c3QuIEVudmlyb24uPC9mdWxsLXRp
dGxlPjwvcGVyaW9kaWNhbD48cGFnZXM+MjczLTI4NTwvcGFnZXM+PHZvbHVtZT44Nzwvdm9sdW1l
PjxudW1iZXI+MzwvbnVtYmVyPjxrZXl3b3Jkcz48a2V5d29yZD5DYXJib24gZGlveGlkZTwva2V5
d29yZD48a2V5d29yZD5Pem9uZTwva2V5d29yZD48a2V5d29yZD5Qb3RhdG88L2tleXdvcmQ+PGtl
eXdvcmQ+U29sYW51bSB0dWJlcm9zdW0gTC48L2tleXdvcmQ+PGtleXdvcmQ+VHViZXIgcXVhbGl0
eTwva2V5d29yZD48a2V5d29yZD5PcGVuLXRvcCBjaGFtYmVycyAoT1RDcyk8L2tleXdvcmQ+PGtl
eXdvcmQ+VW5pdGVkIEtpbmdkb208L2tleXdvcmQ+PC9rZXl3b3Jkcz48ZGF0ZXM+PHllYXI+MjAw
MTwveWVhcj48cHViLWRhdGVzPjxkYXRlPjEyLy88L2RhdGU+PC9wdWItZGF0ZXM+PC9kYXRlcz48
aXNibj4wMTY3LTg4MDk8L2lzYm4+PHVybHM+PHJlbGF0ZWQtdXJscz48dXJsPmh0dHA6Ly93d3cu
c2NpZW5jZWRpcmVjdC5jb20vc2NpZW5jZS9hcnRpY2xlL3BpaS9TMDE2Nzg4MDkwMTAwMTQ0WDwv
dXJsPjwvcmVsYXRlZC11cmxzPjwvdXJscz48ZWxlY3Ryb25pYy1yZXNvdXJjZS1udW0+ZG9pOiAx
MC4xMDE2L1MwMTY3LTg4MDkoMDEpMDAxNDQtWDwvZWxlY3Ryb25pYy1yZXNvdXJjZS1udW0+PC9y
ZWNvcmQ+PC9DaXRlPjwvRW5kTm90ZT5=
</w:fldData>
              </w:fldChar>
            </w:r>
            <w:r w:rsidR="00385FAE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385FAE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Wb3JuZTwvQXV0aG9yPjxZZWFyPjIwMDI8L1llYXI+PFJl
Y051bT4xMTI8L1JlY051bT48RGlzcGxheVRleHQ+KERvbm5lbGx5IGV0IGFsLiwgMjAwMTsgVm9y
bmUgZXQgYWwuLCAyMDAyKTwvRGlzcGxheVRleHQ+PHJlY29yZD48cmVjLW51bWJlcj4xMTI8L3Jl
Yy1udW1iZXI+PGZvcmVpZ24ta2V5cz48a2V5IGFwcD0iRU4iIGRiLWlkPSJhdmR4MjV3cmQwYWQ1
Z2VwYXJ4dmVwd2J6ZDlhcHdwejlkc3MiIHRpbWVzdGFtcD0iMTM5MTY4ODgyMCI+MTEyPC9rZXk+
PC9mb3JlaWduLWtleXM+PHJlZi10eXBlIG5hbWU9IkpvdXJuYWwgQXJ0aWNsZSI+MTc8L3JlZi10
eXBlPjxjb250cmlidXRvcnM+PGF1dGhvcnM+PGF1dGhvcj5Wb3JuZSwgVmlycGk8L2F1dGhvcj48
YXV0aG9yPk9qYW5wZXLDpCwgS2F0aW5rYTwvYXV0aG9yPjxhdXRob3I+RGUgVGVtbWVybWFuLCBM
PC9hdXRob3I+PGF1dGhvcj5CaW5kaSwgTTwvYXV0aG9yPjxhdXRob3I+SMO2Z3ksIFA8L2F1dGhv
cj48YXV0aG9yPkpvbmVzLCBNQjwvYXV0aG9yPjxhdXRob3I+TGF3c29uLCBUPC9hdXRob3I+PGF1
dGhvcj5QZXJzc29uLCBLPC9hdXRob3I+PC9hdXRob3JzPjwvY29udHJpYnV0b3JzPjx0aXRsZXM+
PHRpdGxlPkVmZmVjdHMgb2YgZWxldmF0ZWQgY2FyYm9uIGRpb3hpZGUgYW5kIG96b25lIG9uIHBv
dGF0byB0dWJlciBxdWFsaXR5IGluIHRoZSBFdXJvcGVhbiBtdWx0aXBsZS1zaXRlIGV4cGVyaW1l
bnQg4oCYQ0hJUC1wcm9qZWN04oCZPC90aXRsZT48c2Vjb25kYXJ5LXRpdGxlPkV1ci4gSi4gQWdy
b24uIDwvc2Vjb25kYXJ5LXRpdGxlPjwvdGl0bGVzPjxwZXJpb2RpY2FsPjxmdWxsLXRpdGxlPkV1
ci4gSi4gQWdyb24uPC9mdWxsLXRpdGxlPjwvcGVyaW9kaWNhbD48cGFnZXM+MzY5LTM4MTwvcGFn
ZXM+PHZvbHVtZT4xNzwvdm9sdW1lPjxudW1iZXI+NDwvbnVtYmVyPjxkYXRlcz48eWVhcj4yMDAy
PC95ZWFyPjwvZGF0ZXM+PGlzYm4+MTE2MS0wMzAxPC9pc2JuPjx1cmxzPjwvdXJscz48L3JlY29y
ZD48L0NpdGU+PENpdGU+PEF1dGhvcj5Eb25uZWxseTwvQXV0aG9yPjxZZWFyPjIwMDE8L1llYXI+
PFJlY051bT42ODU8L1JlY051bT48cmVjb3JkPjxyZWMtbnVtYmVyPjY4NTwvcmVjLW51bWJlcj48
Zm9yZWlnbi1rZXlzPjxrZXkgYXBwPSJFTiIgZGItaWQ9ImF2ZHgyNXdyZDBhZDVnZXBhcnh2ZXB3
YnpkOWFwd3B6OWRzcyIgdGltZXN0YW1wPSIxNDc0NjEzNjQzIj42ODU8L2tleT48L2ZvcmVpZ24t
a2V5cz48cmVmLXR5cGUgbmFtZT0iSm91cm5hbCBBcnRpY2xlIj4xNzwvcmVmLXR5cGU+PGNvbnRy
aWJ1dG9ycz48YXV0aG9ycz48YXV0aG9yPkRvbm5lbGx5LCBBbGlzb248L2F1dGhvcj48YXV0aG9y
Pkxhd3NvbiwgVHJhY3k8L2F1dGhvcj48YXV0aG9yPkNyYWlnb24sIEppbTwvYXV0aG9yPjxhdXRo
b3I+QmxhY2ssIENvbGluIFIuPC9hdXRob3I+PGF1dGhvcj5Db2xscywgSmVyZW15IEouPC9hdXRo
b3I+PGF1dGhvcj5MYW5kb24sIEdlb2ZmPC9hdXRob3I+PC9hdXRob3JzPjwvY29udHJpYnV0b3Jz
Pjx0aXRsZXM+PHRpdGxlPjxzdHlsZSBmYWNlPSJub3JtYWwiIGZvbnQ9ImRlZmF1bHQiIHNpemU9
IjEwMCUiPkVmZmVjdHMgb2YgZWxldmF0ZWQgQ088L3N0eWxlPjxzdHlsZSBmYWNlPSJzdWJzY3Jp
cHQiIGZvbnQ9ImRlZmF1bHQiIHNpemU9IjEwMCUiPjI8L3N0eWxlPjxzdHlsZSBmYWNlPSJub3Jt
YWwiIGZvbnQ9ImRlZmF1bHQiIHNpemU9IjEwMCUiPiBhbmQgTzwvc3R5bGU+PHN0eWxlIGZhY2U9
InN1YnNjcmlwdCIgZm9udD0iZGVmYXVsdCIgc2l6ZT0iMTAwJSI+Mzwvc3R5bGU+PHN0eWxlIGZh
Y2U9Im5vcm1hbCIgZm9udD0iZGVmYXVsdCIgc2l6ZT0iMTAwJSI+IG9uIHR1YmVyIHF1YWxpdHkg
aW4gcG90YXRvICg8L3N0eWxlPjxzdHlsZSBmYWNlPSJpdGFsaWMiIGZvbnQ9ImRlZmF1bHQiIHNp
emU9IjEwMCUiPlNvbGFudW0gdHViZXJvc3VtPC9zdHlsZT48c3R5bGUgZmFjZT0ibm9ybWFsIiBm
b250PSJkZWZhdWx0IiBzaXplPSIxMDAlIj4gTC4pPC9zdHlsZT48L3RpdGxlPjxzZWNvbmRhcnkt
dGl0bGU+QWdyaWMuIEVjb3N5c3QuIEVudmlyb24uPC9zZWNvbmRhcnktdGl0bGU+PC90aXRsZXM+
PHBlcmlvZGljYWw+PGZ1bGwtdGl0bGU+QWdyaWMuIEVjb3N5c3QuIEVudmlyb24uPC9mdWxsLXRp
dGxlPjwvcGVyaW9kaWNhbD48cGFnZXM+MjczLTI4NTwvcGFnZXM+PHZvbHVtZT44Nzwvdm9sdW1l
PjxudW1iZXI+MzwvbnVtYmVyPjxrZXl3b3Jkcz48a2V5d29yZD5DYXJib24gZGlveGlkZTwva2V5
d29yZD48a2V5d29yZD5Pem9uZTwva2V5d29yZD48a2V5d29yZD5Qb3RhdG88L2tleXdvcmQ+PGtl
eXdvcmQ+U29sYW51bSB0dWJlcm9zdW0gTC48L2tleXdvcmQ+PGtleXdvcmQ+VHViZXIgcXVhbGl0
eTwva2V5d29yZD48a2V5d29yZD5PcGVuLXRvcCBjaGFtYmVycyAoT1RDcyk8L2tleXdvcmQ+PGtl
eXdvcmQ+VW5pdGVkIEtpbmdkb208L2tleXdvcmQ+PC9rZXl3b3Jkcz48ZGF0ZXM+PHllYXI+MjAw
MTwveWVhcj48cHViLWRhdGVzPjxkYXRlPjEyLy88L2RhdGU+PC9wdWItZGF0ZXM+PC9kYXRlcz48
aXNibj4wMTY3LTg4MDk8L2lzYm4+PHVybHM+PHJlbGF0ZWQtdXJscz48dXJsPmh0dHA6Ly93d3cu
c2NpZW5jZWRpcmVjdC5jb20vc2NpZW5jZS9hcnRpY2xlL3BpaS9TMDE2Nzg4MDkwMTAwMTQ0WDwv
dXJsPjwvcmVsYXRlZC11cmxzPjwvdXJscz48ZWxlY3Ryb25pYy1yZXNvdXJjZS1udW0+ZG9pOiAx
MC4xMDE2L1MwMTY3LTg4MDkoMDEpMDAxNDQtWDwvZWxlY3Ryb25pYy1yZXNvdXJjZS1udW0+PC9y
ZWNvcmQ+PC9DaXRlPjwvRW5kTm90ZT5=
</w:fldData>
              </w:fldChar>
            </w:r>
            <w:r w:rsidR="00385FAE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385FAE">
              <w:rPr>
                <w:sz w:val="22"/>
                <w:szCs w:val="22"/>
                <w:lang w:val="en-AU"/>
              </w:rPr>
            </w:r>
            <w:r w:rsidR="00385FAE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 w:rsidR="00385FAE">
              <w:rPr>
                <w:noProof/>
                <w:sz w:val="22"/>
                <w:szCs w:val="22"/>
                <w:lang w:val="en-AU"/>
              </w:rPr>
              <w:t>(Donnelly et al., 2001; Vorne et al., 200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696563CC" w14:textId="77777777" w:rsidTr="00C55D9C">
        <w:tc>
          <w:tcPr>
            <w:tcW w:w="1645" w:type="dxa"/>
            <w:tcBorders>
              <w:bottom w:val="nil"/>
            </w:tcBorders>
          </w:tcPr>
          <w:p w14:paraId="01F344E3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945" w:type="dxa"/>
            <w:tcBorders>
              <w:bottom w:val="nil"/>
            </w:tcBorders>
          </w:tcPr>
          <w:p w14:paraId="6CA66A24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30" w:type="dxa"/>
            <w:gridSpan w:val="2"/>
            <w:tcBorders>
              <w:bottom w:val="nil"/>
            </w:tcBorders>
          </w:tcPr>
          <w:p w14:paraId="4742D154" w14:textId="6317CA2F" w:rsidR="008304EE" w:rsidRPr="00DB375D" w:rsidRDefault="008304EE" w:rsidP="000C5C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Pot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jDtmd5IGFuZCBGYW5nbWVpZXIsIDIwMDk7
IFZvcm5lIGV0IGFsLiwgMjAwMik8L0Rpc3BsYXlUZXh0PjxyZWNvcmQ+PHJlYy1udW1iZXI+Njgw
PC9yZWMtbnVtYmVyPjxmb3JlaWduLWtleXM+PGtleSBhcHA9IkVOIiBkYi1pZD0iYXZkeDI1d3Jk
MGFkNWdlcGFyeHZlcHdiemQ5YXB3cHo5ZHNzIiB0aW1lc3RhbXA9IjE0NzQ2MTI5MzUiPjY4MDwv
a2V5PjwvZm9yZWlnbi1rZXlzPjxyZWYtdHlwZSBuYW1lPSJKb3VybmFsIEFydGljbGUiPjE3PC9y
ZWYtdHlwZT48Y29udHJpYnV0b3JzPjxhdXRob3JzPjxhdXRob3I+SMO2Z3ksIFAuPC9hdXRob3I+
PGF1dGhvcj5GYW5nbWVpZXIsIEEuPC9hdXRob3I+PC9hdXRob3JzPjwvY29udHJpYnV0b3JzPjx0
aXRsZXM+PHRpdGxlPjxzdHlsZSBmYWNlPSJub3JtYWwiIGZvbnQ9ImRlZmF1bHQiIHNpemU9IjEw
MCUiPkF0bW9zcGhlcmljIENPPC9zdHlsZT48c3R5bGUgZmFjZT0ic3Vic2NyaXB0IiBmb250PSJk
ZWZhdWx0IiBzaXplPSIxMDAlIj4yPC9zdHlsZT48c3R5bGUgZmFjZT0ibm9ybWFsIiBmb250PSJk
ZWZhdWx0IiBzaXplPSIxMDAlIj4gZW5yaWNobWVudCBhZmZlY3RzIHBvdGF0b2VzOiAyLiBUdWJl
ciBxdWFsaXR5IHRyYWl0czwvc3R5bGU+PC90aXRsZT48c2Vjb25kYXJ5LXRpdGxlPkV1ci4gSi4g
QWdyb24uIDwvc2Vjb25kYXJ5LXRpdGxlPjwvdGl0bGVzPjxwZXJpb2RpY2FsPjxmdWxsLXRpdGxl
PkV1ci4gSi4gQWdyb24uPC9mdWxsLXRpdGxlPjwvcGVyaW9kaWNhbD48cGFnZXM+ODUtOTQ8L3Bh
Z2VzPjx2b2x1bWU+MzA8L3ZvbHVtZT48bnVtYmVyPjI8L251bWJlcj48a2V5d29yZHM+PGtleXdv
cmQ+Q08yIGVucmljaG1lbnQ8L2tleXdvcmQ+PGtleXdvcmQ+T1RDPC9rZXl3b3JkPjxrZXl3b3Jk
PlNvbGFudW0gdHViZXJvc3VtIEwuPC9rZXl3b3JkPjxrZXl3b3JkPlBvdGF0bzwva2V5d29yZD48
a2V5d29yZD5UdWJlciBxdWFsaXR5PC9rZXl3b3JkPjwva2V5d29yZHM+PGRhdGVzPjx5ZWFyPjIw
MDk8L3llYXI+PHB1Yi1kYXRlcz48ZGF0ZT4yLy88L2RhdGU+PC9wdWItZGF0ZXM+PC9kYXRlcz48
aXNibj4xMTYxLTAzMDE8L2lzYm4+PHVybHM+PHJlbGF0ZWQtdXJscz48dXJsPmh0dHA6Ly93d3cu
c2NpZW5jZWRpcmVjdC5jb20vc2NpZW5jZS9hcnRpY2xlL3BpaS9TMTE2MTAzMDEwODAwMDg3Nzwv
dXJsPjwvcmVsYXRlZC11cmxzPjwvdXJscz48ZWxlY3Ryb25pYy1yZXNvdXJjZS1udW0+ZG9pOiAx
MC4xMDE2L2ouZWphLjIwMDguMDcuMDA2PC9lbGVjdHJvbmljLXJlc291cmNlLW51bT48L3JlY29y
ZD48L0NpdGU+PENpdGU+PEF1dGhvcj5Wb3JuZTwvQXV0aG9yPjxZZWFyPjIwMDI8L1llYXI+PFJl
Y051bT4xMTI8L1JlY051bT48cmVjb3JkPjxyZWMtbnVtYmVyPjExMjwvcmVjLW51bWJlcj48Zm9y
ZWlnbi1rZXlzPjxrZXkgYXBwPSJFTiIgZGItaWQ9ImF2ZHgyNXdyZDBhZDVnZXBhcnh2ZXB3Ynpk
OWFwd3B6OWRzcyIgdGltZXN0YW1wPSIxMzkxNjg4ODIwIj4xMTI8L2tleT48L2ZvcmVpZ24ta2V5
cz48cmVmLXR5cGUgbmFtZT0iSm91cm5hbCBBcnRpY2xlIj4xNzwvcmVmLXR5cGU+PGNvbnRyaWJ1
dG9ycz48YXV0aG9ycz48YXV0aG9yPlZvcm5lLCBWaXJwaTwvYXV0aG9yPjxhdXRob3I+T2phbnBl
csOkLCBLYXRpbmthPC9hdXRob3I+PGF1dGhvcj5EZSBUZW1tZXJtYW4sIEw8L2F1dGhvcj48YXV0
aG9yPkJpbmRpLCBNPC9hdXRob3I+PGF1dGhvcj5Iw7ZneSwgUDwvYXV0aG9yPjxhdXRob3I+Sm9u
ZXMsIE1CPC9hdXRob3I+PGF1dGhvcj5MYXdzb24sIFQ8L2F1dGhvcj48YXV0aG9yPlBlcnNzb24s
IEs8L2F1dGhvcj48L2F1dGhvcnM+PC9jb250cmlidXRvcnM+PHRpdGxlcz48dGl0bGU+RWZmZWN0
cyBvZiBlbGV2YXRlZCBjYXJib24gZGlveGlkZSBhbmQgb3pvbmUgb24gcG90YXRvIHR1YmVyIHF1
YWxpdHkgaW4gdGhlIEV1cm9wZWFuIG11bHRpcGxlLXNpdGUgZXhwZXJpbWVudCDigJhDSElQLXBy
b2plY3TigJk8L3RpdGxlPjxzZWNvbmRhcnktdGl0bGU+RXVyLiBKLiBBZ3Jvbi4gPC9zZWNvbmRh
cnktdGl0bGU+PC90aXRsZXM+PHBlcmlvZGljYWw+PGZ1bGwtdGl0bGU+RXVyLiBKLiBBZ3Jvbi48
L2Z1bGwtdGl0bGU+PC9wZXJpb2RpY2FsPjxwYWdlcz4zNjktMzgxPC9wYWdlcz48dm9sdW1lPjE3
PC92b2x1bWU+PG51bWJlcj40PC9udW1iZXI+PGRhdGVzPjx5ZWFyPjIwMDI8L3llYXI+PC9kYXRl
cz48aXNibj4xMTYxLTAzMDE8L2lzYm4+PHVybHM+PC91cmxzPjwvcmVjb3JkPjwvQ2l0ZT48L0Vu
ZE5vdGU+AG==
</w:fldData>
              </w:fldChar>
            </w:r>
            <w:r w:rsidR="000C5C5D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0C5C5D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w7ZneTwvQXV0aG9yPjxZZWFyPjIwMDk8L1llYXI+PFJl
Y051bT42ODA8L1JlY051bT48RGlzcGxheVRleHQ+KEjDtmd5IGFuZCBGYW5nbWVpZXIsIDIwMDk7
IFZvcm5lIGV0IGFsLiwgMjAwMik8L0Rpc3BsYXlUZXh0PjxyZWNvcmQ+PHJlYy1udW1iZXI+Njgw
PC9yZWMtbnVtYmVyPjxmb3JlaWduLWtleXM+PGtleSBhcHA9IkVOIiBkYi1pZD0iYXZkeDI1d3Jk
MGFkNWdlcGFyeHZlcHdiemQ5YXB3cHo5ZHNzIiB0aW1lc3RhbXA9IjE0NzQ2MTI5MzUiPjY4MDwv
a2V5PjwvZm9yZWlnbi1rZXlzPjxyZWYtdHlwZSBuYW1lPSJKb3VybmFsIEFydGljbGUiPjE3PC9y
ZWYtdHlwZT48Y29udHJpYnV0b3JzPjxhdXRob3JzPjxhdXRob3I+SMO2Z3ksIFAuPC9hdXRob3I+
PGF1dGhvcj5GYW5nbWVpZXIsIEEuPC9hdXRob3I+PC9hdXRob3JzPjwvY29udHJpYnV0b3JzPjx0
aXRsZXM+PHRpdGxlPjxzdHlsZSBmYWNlPSJub3JtYWwiIGZvbnQ9ImRlZmF1bHQiIHNpemU9IjEw
MCUiPkF0bW9zcGhlcmljIENPPC9zdHlsZT48c3R5bGUgZmFjZT0ic3Vic2NyaXB0IiBmb250PSJk
ZWZhdWx0IiBzaXplPSIxMDAlIj4yPC9zdHlsZT48c3R5bGUgZmFjZT0ibm9ybWFsIiBmb250PSJk
ZWZhdWx0IiBzaXplPSIxMDAlIj4gZW5yaWNobWVudCBhZmZlY3RzIHBvdGF0b2VzOiAyLiBUdWJl
ciBxdWFsaXR5IHRyYWl0czwvc3R5bGU+PC90aXRsZT48c2Vjb25kYXJ5LXRpdGxlPkV1ci4gSi4g
QWdyb24uIDwvc2Vjb25kYXJ5LXRpdGxlPjwvdGl0bGVzPjxwZXJpb2RpY2FsPjxmdWxsLXRpdGxl
PkV1ci4gSi4gQWdyb24uPC9mdWxsLXRpdGxlPjwvcGVyaW9kaWNhbD48cGFnZXM+ODUtOTQ8L3Bh
Z2VzPjx2b2x1bWU+MzA8L3ZvbHVtZT48bnVtYmVyPjI8L251bWJlcj48a2V5d29yZHM+PGtleXdv
cmQ+Q08yIGVucmljaG1lbnQ8L2tleXdvcmQ+PGtleXdvcmQ+T1RDPC9rZXl3b3JkPjxrZXl3b3Jk
PlNvbGFudW0gdHViZXJvc3VtIEwuPC9rZXl3b3JkPjxrZXl3b3JkPlBvdGF0bzwva2V5d29yZD48
a2V5d29yZD5UdWJlciBxdWFsaXR5PC9rZXl3b3JkPjwva2V5d29yZHM+PGRhdGVzPjx5ZWFyPjIw
MDk8L3llYXI+PHB1Yi1kYXRlcz48ZGF0ZT4yLy88L2RhdGU+PC9wdWItZGF0ZXM+PC9kYXRlcz48
aXNibj4xMTYxLTAzMDE8L2lzYm4+PHVybHM+PHJlbGF0ZWQtdXJscz48dXJsPmh0dHA6Ly93d3cu
c2NpZW5jZWRpcmVjdC5jb20vc2NpZW5jZS9hcnRpY2xlL3BpaS9TMTE2MTAzMDEwODAwMDg3Nzwv
dXJsPjwvcmVsYXRlZC11cmxzPjwvdXJscz48ZWxlY3Ryb25pYy1yZXNvdXJjZS1udW0+ZG9pOiAx
MC4xMDE2L2ouZWphLjIwMDguMDcuMDA2PC9lbGVjdHJvbmljLXJlc291cmNlLW51bT48L3JlY29y
ZD48L0NpdGU+PENpdGU+PEF1dGhvcj5Wb3JuZTwvQXV0aG9yPjxZZWFyPjIwMDI8L1llYXI+PFJl
Y051bT4xMTI8L1JlY051bT48cmVjb3JkPjxyZWMtbnVtYmVyPjExMjwvcmVjLW51bWJlcj48Zm9y
ZWlnbi1rZXlzPjxrZXkgYXBwPSJFTiIgZGItaWQ9ImF2ZHgyNXdyZDBhZDVnZXBhcnh2ZXB3Ynpk
OWFwd3B6OWRzcyIgdGltZXN0YW1wPSIxMzkxNjg4ODIwIj4xMTI8L2tleT48L2ZvcmVpZ24ta2V5
cz48cmVmLXR5cGUgbmFtZT0iSm91cm5hbCBBcnRpY2xlIj4xNzwvcmVmLXR5cGU+PGNvbnRyaWJ1
dG9ycz48YXV0aG9ycz48YXV0aG9yPlZvcm5lLCBWaXJwaTwvYXV0aG9yPjxhdXRob3I+T2phbnBl
csOkLCBLYXRpbmthPC9hdXRob3I+PGF1dGhvcj5EZSBUZW1tZXJtYW4sIEw8L2F1dGhvcj48YXV0
aG9yPkJpbmRpLCBNPC9hdXRob3I+PGF1dGhvcj5Iw7ZneSwgUDwvYXV0aG9yPjxhdXRob3I+Sm9u
ZXMsIE1CPC9hdXRob3I+PGF1dGhvcj5MYXdzb24sIFQ8L2F1dGhvcj48YXV0aG9yPlBlcnNzb24s
IEs8L2F1dGhvcj48L2F1dGhvcnM+PC9jb250cmlidXRvcnM+PHRpdGxlcz48dGl0bGU+RWZmZWN0
cyBvZiBlbGV2YXRlZCBjYXJib24gZGlveGlkZSBhbmQgb3pvbmUgb24gcG90YXRvIHR1YmVyIHF1
YWxpdHkgaW4gdGhlIEV1cm9wZWFuIG11bHRpcGxlLXNpdGUgZXhwZXJpbWVudCDigJhDSElQLXBy
b2plY3TigJk8L3RpdGxlPjxzZWNvbmRhcnktdGl0bGU+RXVyLiBKLiBBZ3Jvbi4gPC9zZWNvbmRh
cnktdGl0bGU+PC90aXRsZXM+PHBlcmlvZGljYWw+PGZ1bGwtdGl0bGU+RXVyLiBKLiBBZ3Jvbi48
L2Z1bGwtdGl0bGU+PC9wZXJpb2RpY2FsPjxwYWdlcz4zNjktMzgxPC9wYWdlcz48dm9sdW1lPjE3
PC92b2x1bWU+PG51bWJlcj40PC9udW1iZXI+PGRhdGVzPjx5ZWFyPjIwMDI8L3llYXI+PC9kYXRl
cz48aXNibj4xMTYxLTAzMDE8L2lzYm4+PHVybHM+PC91cmxzPjwvcmVjb3JkPjwvQ2l0ZT48L0Vu
ZE5vdGU+AG==
</w:fldData>
              </w:fldChar>
            </w:r>
            <w:r w:rsidR="000C5C5D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0C5C5D">
              <w:rPr>
                <w:sz w:val="22"/>
                <w:szCs w:val="22"/>
                <w:lang w:val="en-AU"/>
              </w:rPr>
            </w:r>
            <w:r w:rsidR="000C5C5D">
              <w:rPr>
                <w:sz w:val="22"/>
                <w:szCs w:val="22"/>
                <w:lang w:val="en-AU"/>
              </w:rPr>
              <w:fldChar w:fldCharType="end"/>
            </w:r>
            <w:r w:rsidRPr="00DB375D">
              <w:rPr>
                <w:sz w:val="22"/>
                <w:szCs w:val="22"/>
                <w:lang w:val="en-AU"/>
              </w:rPr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 w:rsidR="000C5C5D">
              <w:rPr>
                <w:noProof/>
                <w:sz w:val="22"/>
                <w:szCs w:val="22"/>
                <w:lang w:val="en-AU"/>
              </w:rPr>
              <w:t>(Högy and Fangmeier, 2009; Vorne et al., 2002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0F905C99" w14:textId="77777777" w:rsidTr="00C55D9C">
        <w:tc>
          <w:tcPr>
            <w:tcW w:w="1645" w:type="dxa"/>
            <w:tcBorders>
              <w:top w:val="nil"/>
              <w:bottom w:val="nil"/>
            </w:tcBorders>
          </w:tcPr>
          <w:p w14:paraId="71B2729B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Glycine betaine</w:t>
            </w:r>
          </w:p>
        </w:tc>
        <w:tc>
          <w:tcPr>
            <w:tcW w:w="945" w:type="dxa"/>
            <w:tcBorders>
              <w:top w:val="nil"/>
              <w:bottom w:val="nil"/>
            </w:tcBorders>
          </w:tcPr>
          <w:p w14:paraId="65E39AEB" w14:textId="04F4C0CF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  <w:r w:rsidR="00992146">
              <w:rPr>
                <w:sz w:val="22"/>
                <w:szCs w:val="22"/>
                <w:lang w:val="en-AU"/>
              </w:rPr>
              <w:t>/=</w:t>
            </w:r>
          </w:p>
        </w:tc>
        <w:tc>
          <w:tcPr>
            <w:tcW w:w="6430" w:type="dxa"/>
            <w:gridSpan w:val="2"/>
            <w:tcBorders>
              <w:top w:val="nil"/>
              <w:bottom w:val="nil"/>
            </w:tcBorders>
          </w:tcPr>
          <w:p w14:paraId="67BB17E3" w14:textId="22B454A1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ugar beet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Demmers-Derks&lt;/Author&gt;&lt;Year&gt;1998&lt;/Year&gt;&lt;RecNum&gt;702&lt;/RecNum&gt;&lt;DisplayText&gt;(Demmers-Derks et al., 1998)&lt;/DisplayText&gt;&lt;record&gt;&lt;rec-number&gt;702&lt;/rec-number&gt;&lt;foreign-keys&gt;&lt;key app="EN" db-id="avdx25wrd0ad5geparxvepwbzd9apwpz9dss" timestamp="1474853192"&gt;702&lt;/key&gt;&lt;/foreign-keys&gt;&lt;ref-type name="Journal Article"&gt;17&lt;/ref-type&gt;&lt;contributors&gt;&lt;authors&gt;&lt;author&gt;Demmers-Derks, H.&lt;/author&gt;&lt;author&gt;Mitchell, R. A. C.&lt;/author&gt;&lt;author&gt;Mitchell, V. J.&lt;/author&gt;&lt;author&gt;Lawlor, D. W.&lt;/author&gt;&lt;/authors&gt;&lt;/contributors&gt;&lt;titles&gt;&lt;title&gt;&lt;style face="normal" font="default" size="100%"&gt;Response of sugar beet (&lt;/style&gt;&lt;style face="italic" font="default" size="100%"&gt;Beta vulgaris &lt;/style&gt;&lt;style face="normal" font="default" size="100%"&gt;L.) yield and biochemical composition to elevated CO&lt;/style&gt;&lt;style face="subscript" font="default" size="100%"&gt;2&lt;/style&gt;&lt;style face="normal" font="default" size="100%"&gt; and temperature at two nitrogen applications&lt;/style&gt;&lt;/title&gt;&lt;secondary-title&gt;Plant Cell Environ.&lt;/secondary-title&gt;&lt;/titles&gt;&lt;periodical&gt;&lt;full-title&gt;Plant Cell Environ.&lt;/full-title&gt;&lt;/periodical&gt;&lt;pages&gt;829-836&lt;/pages&gt;&lt;volume&gt;21&lt;/volume&gt;&lt;number&gt;8&lt;/number&gt;&lt;keywords&gt;&lt;keyword&gt;Beta vulgaris&lt;/keyword&gt;&lt;keyword&gt;sugar beet&lt;/keyword&gt;&lt;keyword&gt;biomass&lt;/keyword&gt;&lt;keyword&gt;CO2&lt;/keyword&gt;&lt;keyword&gt;nitrogen&lt;/keyword&gt;&lt;keyword&gt;root quality&lt;/keyword&gt;&lt;keyword&gt;temperature&lt;/keyword&gt;&lt;keyword&gt;yield&lt;/keyword&gt;&lt;/keywords&gt;&lt;dates&gt;&lt;year&gt;1998&lt;/year&gt;&lt;/dates&gt;&lt;publisher&gt;Blackwell Science Ltd&lt;/publisher&gt;&lt;isbn&gt;1365-3040&lt;/isbn&gt;&lt;urls&gt;&lt;related-urls&gt;&lt;url&gt;http://dx.doi.org/10.1046/j.1365-3040.1998.00327.x&lt;/url&gt;&lt;/related-urls&gt;&lt;/urls&gt;&lt;electronic-resource-num&gt;doi: 10.1046/j.1365-3040.1998.00327.x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Demmers-Derks et al., 1998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2ECDB82D" w14:textId="77777777" w:rsidTr="00C55D9C">
        <w:tc>
          <w:tcPr>
            <w:tcW w:w="1645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03D1A19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Indolyl glucosinolates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331EF39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574D9A0" w14:textId="7CA6AE9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C</w:t>
            </w:r>
            <w:r w:rsidRPr="00DB375D">
              <w:rPr>
                <w:sz w:val="22"/>
                <w:szCs w:val="22"/>
                <w:lang w:val="en-AU"/>
              </w:rPr>
              <w:t>abbag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ddy&lt;/Author&gt;&lt;Year&gt;2004&lt;/Year&gt;&lt;RecNum&gt;1095&lt;/RecNum&gt;&lt;DisplayText&gt;(Reddy et al., 2004)&lt;/DisplayText&gt;&lt;record&gt;&lt;rec-number&gt;1095&lt;/rec-number&gt;&lt;foreign-keys&gt;&lt;key app="EN" db-id="avdx25wrd0ad5geparxvepwbzd9apwpz9dss" timestamp="1508291087"&gt;1095&lt;/key&gt;&lt;/foreign-keys&gt;&lt;ref-type name="Journal Article"&gt;17&lt;/ref-type&gt;&lt;contributors&gt;&lt;authors&gt;&lt;author&gt;Reddy, Gadi V. P.&lt;/author&gt;&lt;author&gt;Tossavainen, Paula&lt;/author&gt;&lt;author&gt;Nerg, Anne-Marja&lt;/author&gt;&lt;author&gt;Holopainen, Jarmo K.&lt;/author&gt;&lt;/authors&gt;&lt;/contributors&gt;&lt;titles&gt;&lt;title&gt;&lt;style face="normal" font="default" size="100%"&gt;Elevated atmospheric CO&lt;/style&gt;&lt;style face="subscript" font="default" size="100%"&gt;2&lt;/style&gt;&lt;style face="normal" font="default" size="100%"&gt; affects the chemical quality of brassica plants and the growth rate of the specialist, &lt;/style&gt;&lt;style face="italic" font="default" size="100%"&gt;Plutella xylostella&lt;/style&gt;&lt;style face="normal" font="default" size="100%"&gt;, but not the generalist, &lt;/style&gt;&lt;style face="italic" font="default" size="100%"&gt;Spodoptera littoralis&lt;/style&gt;&lt;/title&gt;&lt;secondary-title&gt;J. Agric. Food Chem.&lt;/secondary-title&gt;&lt;/titles&gt;&lt;periodical&gt;&lt;full-title&gt;J. Agric. Food Chem.&lt;/full-title&gt;&lt;/periodical&gt;&lt;pages&gt;4185-4191&lt;/pages&gt;&lt;volume&gt;52&lt;/volume&gt;&lt;number&gt;13&lt;/number&gt;&lt;dates&gt;&lt;year&gt;2004&lt;/year&gt;&lt;pub-dates&gt;&lt;date&gt;2004/06/01&lt;/date&gt;&lt;/pub-dates&gt;&lt;/dates&gt;&lt;publisher&gt;American Chemical Society&lt;/publisher&gt;&lt;isbn&gt;0021-8561&lt;/isbn&gt;&lt;urls&gt;&lt;related-urls&gt;&lt;url&gt;http://dx.doi.org/10.1021/jf049358v&lt;/url&gt;&lt;/related-urls&gt;&lt;/urls&gt;&lt;electronic-resource-num&gt;doi: 10.1021/jf049358v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ddy et al., 200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</w:t>
            </w:r>
            <w:r w:rsidRPr="00DB375D">
              <w:rPr>
                <w:sz w:val="22"/>
                <w:szCs w:val="22"/>
                <w:lang w:val="en-AU"/>
              </w:rPr>
              <w:t xml:space="preserve">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 w:rsidRPr="00DB375D">
              <w:rPr>
                <w:sz w:val="22"/>
                <w:szCs w:val="22"/>
                <w:lang w:val="en-AU"/>
              </w:rPr>
              <w:t>Chinese kal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La&lt;/Author&gt;&lt;Year&gt;2009&lt;/Year&gt;&lt;RecNum&gt;1088&lt;/RecNum&gt;&lt;DisplayText&gt;(La et al., 2009)&lt;/DisplayText&gt;&lt;record&gt;&lt;rec-number&gt;1088&lt;/rec-number&gt;&lt;foreign-keys&gt;&lt;key app="EN" db-id="avdx25wrd0ad5geparxvepwbzd9apwpz9dss" timestamp="1508288209"&gt;1088&lt;/key&gt;&lt;/foreign-keys&gt;&lt;ref-type name="Journal Article"&gt;17&lt;/ref-type&gt;&lt;contributors&gt;&lt;authors&gt;&lt;author&gt;La, Guixiao&lt;/author&gt;&lt;author&gt;Fang, Ping&lt;/author&gt;&lt;author&gt;Teng, Yibo&lt;/author&gt;&lt;author&gt;Li, Yajuan&lt;/author&gt;&lt;author&gt;Lin, Xianyong&lt;/author&gt;&lt;/authors&gt;&lt;/contributors&gt;&lt;titles&gt;&lt;title&gt;&lt;style face="normal" font="default" size="100%"&gt;Effect of CO&lt;/style&gt;&lt;style face="subscript" font="default" size="100%"&gt;2&lt;/style&gt;&lt;style face="normal" font="default" size="100%"&gt; enrichment on the glucosinolate contents under different nitrogen levels in bolting stem of Chinese kale (&lt;/style&gt;&lt;style face="italic" font="default" size="100%"&gt;Brassica alboglabra&lt;/style&gt;&lt;style face="normal" font="default" size="100%"&gt; L.)&lt;/style&gt;&lt;/title&gt;&lt;secondary-title&gt;J Zhejiang Univ Sci B&lt;/secondary-title&gt;&lt;/titles&gt;&lt;periodical&gt;&lt;full-title&gt;J Zhejiang Univ Sci B&lt;/full-title&gt;&lt;/periodical&gt;&lt;pages&gt;454-464&lt;/pages&gt;&lt;volume&gt;10&lt;/volume&gt;&lt;number&gt;6&lt;/number&gt;&lt;dates&gt;&lt;year&gt;2009&lt;/year&gt;&lt;pub-dates&gt;&lt;date&gt;2009/06/01&lt;/date&gt;&lt;/pub-dates&gt;&lt;/dates&gt;&lt;isbn&gt;1862-1783&lt;/isbn&gt;&lt;urls&gt;&lt;related-urls&gt;&lt;url&gt;https://doi.org/10.1631/jzus.B0820354&lt;/url&gt;&lt;/related-urls&gt;&lt;/urls&gt;&lt;electronic-resource-num&gt;doi: 10.1631/jzus.B0820354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La et al., 2009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19216942" w14:textId="77777777" w:rsidTr="00C55D9C">
        <w:tc>
          <w:tcPr>
            <w:tcW w:w="1645" w:type="dxa"/>
            <w:vMerge/>
            <w:tcBorders>
              <w:top w:val="single" w:sz="4" w:space="0" w:color="auto"/>
              <w:bottom w:val="nil"/>
            </w:tcBorders>
          </w:tcPr>
          <w:p w14:paraId="251F6327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945" w:type="dxa"/>
            <w:tcBorders>
              <w:top w:val="nil"/>
              <w:bottom w:val="nil"/>
            </w:tcBorders>
          </w:tcPr>
          <w:p w14:paraId="402B899D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30" w:type="dxa"/>
            <w:gridSpan w:val="2"/>
            <w:tcBorders>
              <w:top w:val="nil"/>
              <w:bottom w:val="nil"/>
            </w:tcBorders>
          </w:tcPr>
          <w:p w14:paraId="614B1996" w14:textId="2184C34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B</w:t>
            </w:r>
            <w:r w:rsidRPr="00DB375D">
              <w:rPr>
                <w:sz w:val="22"/>
                <w:szCs w:val="22"/>
                <w:lang w:val="en-AU"/>
              </w:rPr>
              <w:t>roccoli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Schonhof&lt;/Author&gt;&lt;Year&gt;2007&lt;/Year&gt;&lt;RecNum&gt;1115&lt;/RecNum&gt;&lt;DisplayText&gt;(Schonhof et al., 2007)&lt;/DisplayText&gt;&lt;record&gt;&lt;rec-number&gt;1115&lt;/rec-number&gt;&lt;foreign-keys&gt;&lt;key app="EN" db-id="avdx25wrd0ad5geparxvepwbzd9apwpz9dss" timestamp="1508476171"&gt;1115&lt;/key&gt;&lt;/foreign-keys&gt;&lt;ref-type name="Journal Article"&gt;17&lt;/ref-type&gt;&lt;contributors&gt;&lt;authors&gt;&lt;author&gt;Schonhof, I.&lt;/author&gt;&lt;author&gt;Kläring, H. P.&lt;/author&gt;&lt;author&gt;Krumbein, A.&lt;/author&gt;&lt;author&gt;Schreiner, M.&lt;/author&gt;&lt;/authors&gt;&lt;/contributors&gt;&lt;titles&gt;&lt;title&gt;&lt;style face="normal" font="default" size="100%"&gt;Interaction between atmospheric CO&lt;/style&gt;&lt;style face="subscript" font="default" size="100%"&gt;2&lt;/style&gt;&lt;style face="normal" font="default" size="100%"&gt; and glucosinolates in Broccoli&lt;/style&gt;&lt;/title&gt;&lt;secondary-title&gt;J. Chem. Ecol&lt;/secondary-title&gt;&lt;/titles&gt;&lt;periodical&gt;&lt;full-title&gt;J. Chem. Ecol&lt;/full-title&gt;&lt;/periodical&gt;&lt;pages&gt;105-114&lt;/pages&gt;&lt;volume&gt;33&lt;/volume&gt;&lt;number&gt;1&lt;/number&gt;&lt;dates&gt;&lt;year&gt;2007&lt;/year&gt;&lt;pub-dates&gt;&lt;date&gt;2007/01/01&lt;/date&gt;&lt;/pub-dates&gt;&lt;/dates&gt;&lt;isbn&gt;1573-1561&lt;/isbn&gt;&lt;urls&gt;&lt;related-urls&gt;&lt;url&gt;https://doi.org/10.1007/s10886-006-9202-0&lt;/url&gt;&lt;/related-urls&gt;&lt;/urls&gt;&lt;electronic-resource-num&gt;doi: 10.1007/s10886-006-9202-0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Schonhof et al., 2007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69E3DBF3" w14:textId="77777777" w:rsidTr="00C55D9C">
        <w:tc>
          <w:tcPr>
            <w:tcW w:w="1645" w:type="dxa"/>
          </w:tcPr>
          <w:p w14:paraId="0CE700F3" w14:textId="13E362C2" w:rsidR="00097332" w:rsidRPr="00DB375D" w:rsidRDefault="00097332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pH</w:t>
            </w:r>
          </w:p>
        </w:tc>
        <w:tc>
          <w:tcPr>
            <w:tcW w:w="945" w:type="dxa"/>
          </w:tcPr>
          <w:p w14:paraId="151C1896" w14:textId="44DB3423" w:rsidR="00097332" w:rsidRPr="00DB375D" w:rsidRDefault="00097332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30" w:type="dxa"/>
            <w:gridSpan w:val="2"/>
          </w:tcPr>
          <w:p w14:paraId="71E7EFB5" w14:textId="3927CBA0" w:rsidR="00097332" w:rsidRPr="00214D4F" w:rsidRDefault="005B7C99" w:rsidP="00CC3B5D">
            <w:pPr>
              <w:ind w:firstLine="0"/>
              <w:jc w:val="left"/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Onion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ttoni et al., 2017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7BA02845" w14:textId="77777777" w:rsidTr="00C55D9C">
        <w:tc>
          <w:tcPr>
            <w:tcW w:w="1645" w:type="dxa"/>
          </w:tcPr>
          <w:p w14:paraId="3F492B73" w14:textId="1FDCBCE2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945" w:type="dxa"/>
          </w:tcPr>
          <w:p w14:paraId="7514C180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</w:tcPr>
          <w:p w14:paraId="38504CD4" w14:textId="488EB65D" w:rsidR="008304EE" w:rsidRPr="00DB375D" w:rsidRDefault="005B7C99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Onion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ttoni et al., 2017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="008304EE"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t</w:t>
            </w:r>
            <w:r w:rsidR="008304EE" w:rsidRPr="00DB375D">
              <w:rPr>
                <w:sz w:val="22"/>
                <w:szCs w:val="22"/>
                <w:lang w:val="en-AU"/>
              </w:rPr>
              <w:t>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begin"/>
            </w:r>
            <w:r w:rsidR="008304EE">
              <w:rPr>
                <w:sz w:val="22"/>
                <w:szCs w:val="22"/>
                <w:lang w:val="en-AU"/>
              </w:rPr>
              <w:instrText xml:space="preserve"> ADDIN EN.CITE &lt;EndNote&gt;&lt;Cite&gt;&lt;Author&gt;Özçelik&lt;/Author&gt;&lt;Year&gt;1999&lt;/Year&gt;&lt;RecNum&gt;1102&lt;/RecNum&gt;&lt;DisplayText&gt;(Özçelik and Akilli, 1999)&lt;/DisplayText&gt;&lt;record&gt;&lt;rec-number&gt;1102&lt;/rec-number&gt;&lt;foreign-keys&gt;&lt;key app="EN" db-id="avdx25wrd0ad5geparxvepwbzd9apwpz9dss" timestamp="1508892090"&gt;1102&lt;/key&gt;&lt;key app="ENWeb" db-id=""&gt;0&lt;/key&gt;&lt;/foreign-keys&gt;&lt;ref-type name="Journal Article"&gt;17&lt;/ref-type&gt;&lt;contributors&gt;&lt;authors&gt;&lt;author&gt;Özçelik, N.&lt;/author&gt;&lt;author&gt;Akilli, M.&lt;/author&gt;&lt;/authors&gt;&lt;/contributors&gt;&lt;titles&gt;&lt;title&gt;&lt;style face="normal" font="default" size="100%"&gt;Effects of CO&lt;/style&gt;&lt;style face="subscript" font="default" size="100%"&gt;2&lt;/style&gt;&lt;style face="normal" font="default" size="100%"&gt; enrichment on vegetative growth, yield and quality of greenhouse-grown tomatoes in soil and soilless cultures&lt;/style&gt;&lt;/title&gt;&lt;secondary-title&gt;Acta Hort. &lt;/secondary-title&gt;&lt;alt-title&gt;ActaHortic.&lt;/alt-title&gt;&lt;/titles&gt;&lt;periodical&gt;&lt;full-title&gt;Acta Hort.&lt;/full-title&gt;&lt;abbr-1&gt;ActaHortic.&lt;/abbr-1&gt;&lt;/periodical&gt;&lt;alt-periodical&gt;&lt;full-title&gt;Acta Hort.&lt;/full-title&gt;&lt;abbr-1&gt;ActaHortic.&lt;/abbr-1&gt;&lt;/alt-periodical&gt;&lt;pages&gt;155-160&lt;/pages&gt;&lt;volume&gt;486&lt;/volume&gt;&lt;edition&gt;491&lt;/edition&gt;&lt;dates&gt;&lt;year&gt;1999&lt;/year&gt;&lt;/dates&gt;&lt;publisher&gt;International Society for Horticultural Science (ISHS), Leuven, Belgium&lt;/publisher&gt;&lt;isbn&gt;2406-6168&lt;/isbn&gt;&lt;urls&gt;&lt;related-urls&gt;&lt;url&gt;https://doi.org/10.17660/ActaHortic.1999.491.22&lt;/url&gt;&lt;/related-urls&gt;&lt;/urls&gt;&lt;electronic-resource-num&gt;doi: 10.17660/ActaHortic.1999.491.22&lt;/electronic-resource-num&gt;&lt;/record&gt;&lt;/Cite&gt;&lt;/EndNote&gt;</w:instrText>
            </w:r>
            <w:r w:rsidR="008304EE" w:rsidRPr="00DB375D">
              <w:rPr>
                <w:sz w:val="22"/>
                <w:szCs w:val="22"/>
                <w:lang w:val="en-AU"/>
              </w:rPr>
              <w:fldChar w:fldCharType="separate"/>
            </w:r>
            <w:r w:rsidR="008304EE">
              <w:rPr>
                <w:noProof/>
                <w:sz w:val="22"/>
                <w:szCs w:val="22"/>
                <w:lang w:val="en-AU"/>
              </w:rPr>
              <w:t>(Özçelik and Akilli, 1999)</w:t>
            </w:r>
            <w:r w:rsidR="008304EE"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476EA8C3" w14:textId="77777777" w:rsidTr="00C55D9C">
        <w:tc>
          <w:tcPr>
            <w:tcW w:w="1645" w:type="dxa"/>
          </w:tcPr>
          <w:p w14:paraId="4A35D54E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Putrescine</w:t>
            </w:r>
          </w:p>
        </w:tc>
        <w:tc>
          <w:tcPr>
            <w:tcW w:w="945" w:type="dxa"/>
          </w:tcPr>
          <w:p w14:paraId="0E44DD18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430" w:type="dxa"/>
            <w:gridSpan w:val="2"/>
          </w:tcPr>
          <w:p w14:paraId="02E28756" w14:textId="60F157DC" w:rsidR="008304EE" w:rsidRPr="00DB375D" w:rsidRDefault="008304EE" w:rsidP="00CC3B5D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S</w:t>
            </w:r>
            <w:r w:rsidRPr="00DB375D">
              <w:rPr>
                <w:sz w:val="22"/>
                <w:szCs w:val="22"/>
                <w:lang w:val="en-AU"/>
              </w:rPr>
              <w:t>weet pepper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</w:rPr>
              <w:fldChar w:fldCharType="begin"/>
            </w:r>
            <w:r w:rsidR="00CC3B5D">
              <w:rPr>
                <w:sz w:val="22"/>
                <w:szCs w:val="22"/>
              </w:rPr>
              <w:instrText xml:space="preserve"> ADDIN EN.CITE &lt;EndNote&gt;&lt;Cite&gt;&lt;Author&gt;Piñero&lt;/Author&gt;&lt;Year&gt;2017&lt;/Year&gt;&lt;RecNum&gt;1074&lt;/RecNum&gt;&lt;DisplayText&gt;(Piñero et al., 2017b)&lt;/DisplayText&gt;&lt;record&gt;&lt;rec-number&gt;1074&lt;/rec-number&gt;&lt;foreign-keys&gt;&lt;key app="EN" db-id="avdx25wrd0ad5geparxvepwbzd9apwpz9dss" timestamp="1508228817"&gt;1074&lt;/key&gt;&lt;/foreign-keys&gt;&lt;ref-type name="Journal Article"&gt;17&lt;/ref-type&gt;&lt;contributors&gt;&lt;authors&gt;&lt;author&gt;Piñero, Maria C.&lt;/author&gt;&lt;author&gt;Otálora, Ginés&lt;/author&gt;&lt;author&gt;Porras, Manuel E.&lt;/author&gt;&lt;author&gt;Sánchez-Guerrero, Mari C.&lt;/author&gt;&lt;author&gt;Lorenzo, Pilar&lt;/author&gt;&lt;author&gt;Medrano, Evangelina&lt;/author&gt;&lt;author&gt;del Amor, Francisco M.&lt;/author&gt;&lt;/authors&gt;&lt;/contributors&gt;&lt;titles&gt;&lt;title&gt;&lt;style face="normal" font="default" size="100%"&gt;The form in which nitrogen is supplied affects the polyamines, amino acids, and mineral composition of sweet pepper fruit under an elevated CO&lt;/style&gt;&lt;style face="subscript" font="default" size="100%"&gt;2&lt;/style&gt;&lt;style face="normal" font="default" size="100%"&gt; concentration&lt;/style&gt;&lt;/title&gt;&lt;secondary-title&gt;J. Agric. Food Chem.&lt;/secondary-title&gt;&lt;/titles&gt;&lt;periodical&gt;&lt;full-title&gt;J. Agric. Food Chem.&lt;/full-title&gt;&lt;/periodical&gt;&lt;pages&gt;711-717&lt;/pages&gt;&lt;volume&gt;65&lt;/volume&gt;&lt;number&gt;4&lt;/number&gt;&lt;dates&gt;&lt;year&gt;2017&lt;/year&gt;&lt;pub-dates&gt;&lt;date&gt;2017/02/01&lt;/date&gt;&lt;/pub-dates&gt;&lt;/dates&gt;&lt;publisher&gt;American Chemical Society&lt;/publisher&gt;&lt;isbn&gt;0021-8561&lt;/isbn&gt;&lt;urls&gt;&lt;related-urls&gt;&lt;url&gt;http://dx.doi.org/10.1021/acs.jafc.6b04118&lt;/url&gt;&lt;/related-urls&gt;&lt;/urls&gt;&lt;electronic-resource-num&gt;doi: 10.1021/acs.jafc.6b04118&lt;/electronic-resource-num&gt;&lt;/record&gt;&lt;/Cite&gt;&lt;/EndNote&gt;</w:instrText>
            </w:r>
            <w:r w:rsidRPr="00DB375D">
              <w:rPr>
                <w:sz w:val="22"/>
                <w:szCs w:val="22"/>
              </w:rPr>
              <w:fldChar w:fldCharType="separate"/>
            </w:r>
            <w:r w:rsidR="00240357">
              <w:rPr>
                <w:noProof/>
                <w:sz w:val="22"/>
                <w:szCs w:val="22"/>
              </w:rPr>
              <w:t>(Piñero et al., 2017b)</w:t>
            </w:r>
            <w:r w:rsidRPr="00DB375D">
              <w:rPr>
                <w:sz w:val="22"/>
                <w:szCs w:val="22"/>
              </w:rPr>
              <w:fldChar w:fldCharType="end"/>
            </w:r>
          </w:p>
        </w:tc>
      </w:tr>
      <w:tr w:rsidR="00062249" w:rsidRPr="00DB375D" w14:paraId="753D2EC6" w14:textId="77777777" w:rsidTr="00C55D9C">
        <w:tc>
          <w:tcPr>
            <w:tcW w:w="1645" w:type="dxa"/>
          </w:tcPr>
          <w:p w14:paraId="7B4D155C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 xml:space="preserve">Sulphate </w:t>
            </w:r>
          </w:p>
        </w:tc>
        <w:tc>
          <w:tcPr>
            <w:tcW w:w="945" w:type="dxa"/>
          </w:tcPr>
          <w:p w14:paraId="57395711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430" w:type="dxa"/>
            <w:gridSpan w:val="2"/>
          </w:tcPr>
          <w:p w14:paraId="4DCE0FB3" w14:textId="2830BDBE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 w:rsidRPr="00DB375D">
              <w:rPr>
                <w:sz w:val="22"/>
                <w:szCs w:val="22"/>
                <w:lang w:val="en-AU"/>
              </w:rPr>
              <w:t>Chinese cabbage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ich&lt;/Author&gt;&lt;Year&gt;2016&lt;/Year&gt;&lt;RecNum&gt;1082&lt;/RecNum&gt;&lt;DisplayText&gt;(Reich et al., 2016)&lt;/DisplayText&gt;&lt;record&gt;&lt;rec-number&gt;1082&lt;/rec-number&gt;&lt;foreign-keys&gt;&lt;key app="EN" db-id="avdx25wrd0ad5geparxvepwbzd9apwpz9dss" timestamp="1508284993"&gt;1082&lt;/key&gt;&lt;/foreign-keys&gt;&lt;ref-type name="Journal Article"&gt;17&lt;/ref-type&gt;&lt;contributors&gt;&lt;authors&gt;&lt;author&gt;Reich, M.&lt;/author&gt;&lt;author&gt;van den Meerakker, A. N.&lt;/author&gt;&lt;author&gt;Parmar, S.&lt;/author&gt;&lt;author&gt;Hawkesford, M. J.&lt;/author&gt;&lt;author&gt;De Kok, L. J.&lt;/author&gt;&lt;/authors&gt;&lt;/contributors&gt;&lt;titles&gt;&lt;title&gt;&lt;style face="normal" font="default" size="100%"&gt;Temperature determines size and direction of effects of elevated CO&lt;/style&gt;&lt;style face="subscript" font="default" size="100%"&gt;2&lt;/style&gt;&lt;style face="normal" font="default" size="100%"&gt; and nitrogen form on yield quantity and quality of Chinese cabbage&lt;/style&gt;&lt;/title&gt;&lt;secondary-title&gt;Plant Biol&lt;/secondary-title&gt;&lt;/titles&gt;&lt;periodical&gt;&lt;full-title&gt;Plant Biol&lt;/full-title&gt;&lt;/periodical&gt;&lt;pages&gt;63-75&lt;/pages&gt;&lt;volume&gt;18&lt;/volume&gt;&lt;keywords&gt;&lt;keyword&gt;Ammonium&lt;/keyword&gt;&lt;keyword&gt;Brassica pekinensis&lt;/keyword&gt;&lt;keyword&gt;food security&lt;/keyword&gt;&lt;keyword&gt;global change&lt;/keyword&gt;&lt;keyword&gt;mineral nutrition&lt;/keyword&gt;&lt;keyword&gt;nitrate&lt;/keyword&gt;&lt;keyword&gt;zinc&lt;/keyword&gt;&lt;/keywords&gt;&lt;dates&gt;&lt;year&gt;2016&lt;/year&gt;&lt;/dates&gt;&lt;isbn&gt;1438-8677&lt;/isbn&gt;&lt;urls&gt;&lt;related-urls&gt;&lt;url&gt;http://dx.doi.org/10.1111/plb.12396&lt;/url&gt;&lt;/related-urls&gt;&lt;/urls&gt;&lt;electronic-resource-num&gt;doi: 10.1111/plb.12396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ich et al., 2016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>
              <w:rPr>
                <w:sz w:val="22"/>
                <w:szCs w:val="22"/>
                <w:lang w:val="en-AU"/>
              </w:rPr>
              <w:t xml:space="preserve">potato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Högy&lt;/Author&gt;&lt;Year&gt;2009&lt;/Year&gt;&lt;RecNum&gt;680&lt;/RecNum&gt;&lt;DisplayText&gt;(Högy and Fangmeier, 2009)&lt;/DisplayText&gt;&lt;record&gt;&lt;rec-number&gt;680&lt;/rec-number&gt;&lt;foreign-keys&gt;&lt;key app="EN" db-id="avdx25wrd0ad5geparxvepwbzd9apwpz9dss" timestamp="1474612935"&gt;680&lt;/key&gt;&lt;/foreign-keys&gt;&lt;ref-type name="Journal Article"&gt;17&lt;/ref-type&gt;&lt;contributors&gt;&lt;authors&gt;&lt;author&gt;Högy, P.&lt;/author&gt;&lt;author&gt;Fangmeier, A.&lt;/author&gt;&lt;/authors&gt;&lt;/contributors&gt;&lt;titles&gt;&lt;title&gt;&lt;style face="normal" font="default" size="100%"&gt;Atmospheric CO&lt;/style&gt;&lt;style face="subscript" font="default" size="100%"&gt;2&lt;/style&gt;&lt;style face="normal" font="default" size="100%"&gt; enrichment affects potatoes: 2. Tuber quality traits&lt;/style&gt;&lt;/title&gt;&lt;secondary-title&gt;Eur. J. Agron. &lt;/secondary-title&gt;&lt;/titles&gt;&lt;periodical&gt;&lt;full-title&gt;Eur. J. Agron.&lt;/full-title&gt;&lt;/periodical&gt;&lt;pages&gt;85-94&lt;/pages&gt;&lt;volume&gt;30&lt;/volume&gt;&lt;number&gt;2&lt;/number&gt;&lt;keywords&gt;&lt;keyword&gt;CO2 enrichment&lt;/keyword&gt;&lt;keyword&gt;OTC&lt;/keyword&gt;&lt;keyword&gt;Solanum tuberosum L.&lt;/keyword&gt;&lt;keyword&gt;Potato&lt;/keyword&gt;&lt;keyword&gt;Tuber quality&lt;/keyword&gt;&lt;/keywords&gt;&lt;dates&gt;&lt;year&gt;2009&lt;/year&gt;&lt;pub-dates&gt;&lt;date&gt;2//&lt;/date&gt;&lt;/pub-dates&gt;&lt;/dates&gt;&lt;isbn&gt;1161-0301&lt;/isbn&gt;&lt;urls&gt;&lt;related-urls&gt;&lt;url&gt;http://www.sciencedirect.com/science/article/pii/S1161030108000877&lt;/url&gt;&lt;/related-urls&gt;&lt;/urls&gt;&lt;electronic-resource-num&gt;doi: 10.1016/j.eja.2008.07.006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ögy and Fangmeier, 2009)</w:t>
            </w:r>
            <w:r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24A58" w:rsidRPr="001C77FB" w14:paraId="66D63830" w14:textId="77777777" w:rsidTr="00C55D9C">
        <w:trPr>
          <w:gridAfter w:val="1"/>
          <w:wAfter w:w="352" w:type="dxa"/>
        </w:trPr>
        <w:tc>
          <w:tcPr>
            <w:tcW w:w="1645" w:type="dxa"/>
            <w:vMerge w:val="restart"/>
          </w:tcPr>
          <w:p w14:paraId="41E8A8B7" w14:textId="77777777" w:rsidR="009C4B4A" w:rsidRPr="001C77FB" w:rsidRDefault="009C4B4A" w:rsidP="000F581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Total soluble solids</w:t>
            </w:r>
          </w:p>
        </w:tc>
        <w:tc>
          <w:tcPr>
            <w:tcW w:w="945" w:type="dxa"/>
          </w:tcPr>
          <w:p w14:paraId="159D46D4" w14:textId="77777777" w:rsidR="009C4B4A" w:rsidRPr="001C77FB" w:rsidRDefault="009C4B4A" w:rsidP="000F581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↑</w:t>
            </w:r>
          </w:p>
        </w:tc>
        <w:tc>
          <w:tcPr>
            <w:tcW w:w="6078" w:type="dxa"/>
          </w:tcPr>
          <w:p w14:paraId="4DB2FE65" w14:textId="6418A596" w:rsidR="009C4B4A" w:rsidRPr="001C77FB" w:rsidRDefault="009C4B4A" w:rsidP="008519B9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 xml:space="preserve">Onion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ttoni et al., 2017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sz w:val="22"/>
                <w:szCs w:val="22"/>
                <w:lang w:val="en-AU"/>
              </w:rPr>
              <w:t>t</w:t>
            </w:r>
            <w:r w:rsidRPr="001C77FB">
              <w:rPr>
                <w:sz w:val="22"/>
                <w:szCs w:val="22"/>
                <w:lang w:val="en-AU"/>
              </w:rPr>
              <w:t>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ZWhib3VkaWFuPC9BdXRob3I+PFllYXI+MTk5NTwvWWVh
cj48UmVjTnVtPjEwNzg8L1JlY051bT48RGlzcGxheVRleHQ+KEJlaGJvdWRpYW4gYW5kIFRvZCwg
MTk5NTsgSGVseWVzIGV0IGFsLiwgMjAxMjsgV2VpIGV0IGFsLiwgMjAxODsgWmhhbmcgZXQgYWwu
LCAyMDE0KTwvRGlzcGxheVRleHQ+PHJlY29yZD48cmVjLW51bWJlcj4xMDc4PC9yZWMtbnVtYmVy
Pjxmb3JlaWduLWtleXM+PGtleSBhcHA9IkVOIiBkYi1pZD0iYXZkeDI1d3JkMGFkNWdlcGFyeHZl
cHdiemQ5YXB3cHo5ZHNzIiB0aW1lc3RhbXA9IjE1MDgyODAwMTkiPjEwNzg8L2tleT48L2ZvcmVp
Z24ta2V5cz48cmVmLXR5cGUgbmFtZT0iSm91cm5hbCBBcnRpY2xlIj4xNzwvcmVmLXR5cGU+PGNv
bnRyaWJ1dG9ycz48YXV0aG9ycz48YXV0aG9yPkJlaGJvdWRpYW4sIE0uIEhvc3NlaW48L2F1dGhv
cj48YXV0aG9yPlRvZCwgQ29saW48L2F1dGhvcj48L2F1dGhvcnM+PC9jb250cmlidXRvcnM+PHRp
dGxlcz48dGl0bGU+UG9zdGhhcnZlc3QgYXR0cmlidXRlcyBvZiBgVmlyb3NhJmFwb3M7IHRvbWF0
byBmcnVpdCBwcm9kdWNlZCBpbiBhbiBlbnJpY2hlZCBjYXJib24gZGlveGlkZSBlbnZpcm9ubWVu
dDwvdGl0bGU+PHNlY29uZGFyeS10aXRsZT5Ib3J0U2NpPC9zZWNvbmRhcnktdGl0bGU+PC90aXRs
ZXM+PHBlcmlvZGljYWw+PGZ1bGwtdGl0bGU+SG9ydFNjaTwvZnVsbC10aXRsZT48L3BlcmlvZGlj
YWw+PHBhZ2VzPjQ5MC00OTE8L3BhZ2VzPjx2b2x1bWU+MzA8L3ZvbHVtZT48bnVtYmVyPjM8L251
bWJlcj48ZGF0ZXM+PHllYXI+MTk5NTwveWVhcj48cHViLWRhdGVzPjxkYXRlPkp1bmUgMSwgMTk5
NTwvZGF0ZT48L3B1Yi1kYXRlcz48L2RhdGVzPjx1cmxzPjxyZWxhdGVkLXVybHM+PHVybD5odHRw
Oi8vaG9ydHNjaS5hc2hzcHVibGljYXRpb25zLm9yZy9jb250ZW50LzMwLzMvNDkwLmFic3RyYWN0
PC91cmw+PC9yZWxhdGVkLXVybHM+PC91cmxzPjwvcmVjb3JkPjwvQ2l0ZT48Q2l0ZT48QXV0aG9y
PlpoYW5nPC9BdXRob3I+PFllYXI+MjAxNDwvWWVhcj48UmVjTnVtPjU5MjwvUmVjTnVtPjxyZWNv
cmQ+PHJlYy1udW1iZXI+NTkyPC9yZWMtbnVtYmVyPjxmb3JlaWduLWtleXM+PGtleSBhcHA9IkVO
IiBkYi1pZD0iYXZkeDI1d3JkMGFkNWdlcGFyeHZlcHdiemQ5YXB3cHo5ZHNzIiB0aW1lc3RhbXA9
IjE0NTM3NzQwOTUiPjU5Mjwva2V5PjwvZm9yZWlnbi1rZXlzPjxyZWYtdHlwZSBuYW1lPSJKb3Vy
bmFsIEFydGljbGUiPjE3PC9yZWYtdHlwZT48Y29udHJpYnV0b3JzPjxhdXRob3JzPjxhdXRob3I+
WmhhbmcsIFpoaW1pbmc8L2F1dGhvcj48YXV0aG9yPkxpdSwgTGlob25nPC9hdXRob3I+PGF1dGhv
cj5aaGFuZywgTWluPC9hdXRob3I+PGF1dGhvcj5aaGFuZywgWW9uZ3Nvbmc8L2F1dGhvcj48YXV0
aG9yPldhbmcsIFFpYW9tZWk8L2F1dGhvcj48L2F1dGhvcnM+PC9jb250cmlidXRvcnM+PHRpdGxl
cz48dGl0bGU+RWZmZWN0IG9mIGNhcmJvbiBkaW94aWRlIGVucmljaG1lbnQgb24gaGVhbHRoLXBy
b21vdGluZyBjb21wb3VuZHMgYW5kIG9yZ2Fub2xlcHRpYyBwcm9wZXJ0aWVzIG9mIHRvbWF0byBm
cnVpdHMgZ3Jvd24gaW4gZ3JlZW5ob3VzZTwvdGl0bGU+PHNlY29uZGFyeS10aXRsZT5Gb29kIENo
ZW0uPC9zZWNvbmRhcnktdGl0bGU+PC90aXRsZXM+PHBlcmlvZGljYWw+PGZ1bGwtdGl0bGU+Rm9v
ZCBDaGVtLjwvZnVsbC10aXRsZT48L3BlcmlvZGljYWw+PHBhZ2VzPjE1Ny0xNjM8L3BhZ2VzPjx2
b2x1bWU+MTUzPC92b2x1bWU+PGtleXdvcmRzPjxrZXl3b3JkPkNPMiBlbnJpY2htZW50PC9rZXl3
b3JkPjxrZXl3b3JkPlRvbWF0byBmcnVpdDwva2V5d29yZD48a2V5d29yZD5DYXJvdGVub2lkczwv
a2V5d29yZD48a2V5d29yZD5Pcmdhbm9sZXB0aWMgY2hhcmFjdGVyaXN0aWNzPC9rZXl3b3JkPjwv
a2V5d29yZHM+PGRhdGVzPjx5ZWFyPjIwMTQ8L3llYXI+PHB1Yi1kYXRlcz48ZGF0ZT42LzE1Lzwv
ZGF0ZT48L3B1Yi1kYXRlcz48L2RhdGVzPjxpc2JuPjAzMDgtODE0NjwvaXNibj48dXJscz48cmVs
YXRlZC11cmxzPjx1cmw+aHR0cDovL3d3dy5zY2llbmNlZGlyZWN0LmNvbS9zY2llbmNlL2FydGlj
bGUvcGlpL1MwMzA4ODE0NjEzMDE5MTgzPC91cmw+PC9yZWxhdGVkLXVybHM+PC91cmxzPjxlbGVj
dHJvbmljLXJlc291cmNlLW51bT5kb2k6IDEwLjEwMTYvai5mb29kY2hlbS4yMDEzLjEyLjA1Mjwv
ZWxlY3Ryb25pYy1yZXNvdXJjZS1udW0+PC9yZWNvcmQ+PC9DaXRlPjxDaXRlPjxBdXRob3I+V2Vp
PC9BdXRob3I+PFllYXI+MjAxODwvWWVhcj48UmVjTnVtPjEyMTQ8L1JlY051bT48cmVjb3JkPjxy
ZWMtbnVtYmVyPjEyMTQ8L3JlYy1udW1iZXI+PGZvcmVpZ24ta2V5cz48a2V5IGFwcD0iRU4iIGRi
LWlkPSJhdmR4MjV3cmQwYWQ1Z2VwYXJ4dmVwd2J6ZDlhcHdwejlkc3MiIHRpbWVzdGFtcD0iMTUy
Mzc1MTI4MyI+MTIxNDwva2V5PjwvZm9yZWlnbi1rZXlzPjxyZWYtdHlwZSBuYW1lPSJKb3VybmFs
IEFydGljbGUiPjE3PC9yZWYtdHlwZT48Y29udHJpYnV0b3JzPjxhdXRob3JzPjxhdXRob3I+V2Vp
LCBaaGVuaHVhPC9hdXRob3I+PGF1dGhvcj5EdSxUYWlzaGVuZzwvYXV0aG9yPjxhdXRob3I+TGks
IFhpYW5nbmFuPC9hdXRob3I+PGF1dGhvcj5GYW5nLCBMaWFuZzwvYXV0aG9yPjxhdXRob3I+TGl1
LCBGdWxhaTwvYXV0aG9yPjwvYXV0aG9ycz48L2NvbnRyaWJ1dG9ycz48YXV0aC1hZGRyZXNzPlRh
aXNoZW5nIER1LENlbnRlciBmb3IgQWdyaWN1bHR1cmFsIFdhdGVyIFJlc2VhcmNoIGluIENoaW5h
LCBDaGluYSBBZ3JpY3VsdHVyYWwgVW5pdmVyc2l0eSxDaGluYSxkdXRhaXNoZW5nQGNhdS5lZHUu
Y24mI3hEO0Z1bGFpIExpdSxEZXBhcnRtZW50IG9mIFBsYW50IGFuZCBFbnZpcm9ubWVudGFsIFNj
aWVuY2VzLCBGYWN1bHR5IG9mIFNjaWVuY2UsIFVuaXZlcnNpdHkgb2YgQ29wZW5oYWdlbixEZW5t
YXJrLGR1dGFpc2hlbmdAY2F1LmVkdS5jbjwvYXV0aC1hZGRyZXNzPjx0aXRsZXM+PHRpdGxlPjxz
dHlsZSBmYWNlPSJub3JtYWwiIGZvbnQ9ImRlZmF1bHQiIHNpemU9IjEwMCUiPkludGVyYWN0aXZl
IGVmZmVjdHMgb2YgZWxldmF0ZWQgQ088L3N0eWxlPjxzdHlsZSBmYWNlPSJzdWJzY3JpcHQiIGZv
bnQ9ImRlZmF1bHQiIHNpemU9IjEwMCUiPjI8L3N0eWxlPjxzdHlsZSBmYWNlPSJub3JtYWwiIGZv
bnQ9ImRlZmF1bHQiIHNpemU9IjEwMCUiPiBhbmQgTiBmZXJ0aWxpemF0aW9uIG9uIHlpZWxkIGFu
ZCBxdWFsaXR5IG9mIHRvbWF0byBncm93biB1bmRlciByZWR1Y2VkIGlycmlnYXRpb24gcmVnaW1l
PC9zdHlsZT48L3RpdGxlPjxzZWNvbmRhcnktdGl0bGU+RnJvbnQuIFBsYW50IFNjaS48L3NlY29u
ZGFyeS10aXRsZT48c2hvcnQtdGl0bGU+RWZmZWN0IG9mIGVsZXZhdGVkIENPMiBvbiB0b21hdG8g
ZnJ1aXQgcXVhbGl0eTwvc2hvcnQtdGl0bGU+PC90aXRsZXM+PHBlcmlvZGljYWw+PGZ1bGwtdGl0
bGU+RnJvbnQuIFBsYW50IFNjaS48L2Z1bGwtdGl0bGU+PC9wZXJpb2RpY2FsPjx2b2x1bWU+OTwv
dm9sdW1lPjxudW1iZXI+MzI4PC9udW1iZXI+PGtleXdvcmRzPjxrZXl3b3JkPkNPMixOaXRyb2dl
bixSZWR1Y2VkIGlycmlnYXRpb24seWllbGQsZnJ1aXQgcXVhbGl0eSxUb21hdG88L2tleXdvcmQ+
PC9rZXl3b3Jkcz48ZGF0ZXM+PHllYXI+MjAxODwveWVhcj48cHViLWRhdGVzPjxkYXRlPjIwMTgt
TWFyY2gtMjc8L2RhdGU+PC9wdWItZGF0ZXM+PC9kYXRlcz48aXNibj4xNjY0LTQ2Mlg8L2lzYm4+
PHdvcmstdHlwZT5PcmlnaW5hbCBSZXNlYXJjaDwvd29yay10eXBlPjx1cmxzPjxyZWxhdGVkLXVy
bHM+PHVybD5odHRwczovL3d3dy5mcm9udGllcnNpbi5vcmcvYXJ0aWNsZS8xMC4zMzg5L2ZwbHMu
MjAxOC4wMDMyODwvdXJsPjwvcmVsYXRlZC11cmxzPjwvdXJscz48ZWxlY3Ryb25pYy1yZXNvdXJj
ZS1udW0+ZG9pOiAxMC4zMzg5L2ZwbHMuMjAxOC4wMDMyODwvZWxlY3Ryb25pYy1yZXNvdXJjZS1u
dW0+PGxhbmd1YWdlPkVuZ2xpc2g8L2xhbmd1YWdlPjwvcmVjb3JkPjwvQ2l0ZT48Q2l0ZT48QXV0
aG9yPkhlbHllczwvQXV0aG9yPjxZZWFyPjIwMTI8L1llYXI+PFJlY051bT4xMDk2PC9SZWNOdW0+
PHJlY29yZD48cmVjLW51bWJlcj4xMDk2PC9yZWMtbnVtYmVyPjxmb3JlaWduLWtleXM+PGtleSBh
cHA9IkVOIiBkYi1pZD0iYXZkeDI1d3JkMGFkNWdlcGFyeHZlcHdiemQ5YXB3cHo5ZHNzIiB0aW1l
c3RhbXA9IjE1MDgzMDI4NzQiPjEwOTY8L2tleT48L2ZvcmVpZ24ta2V5cz48cmVmLXR5cGUgbmFt
ZT0iSm91cm5hbCBBcnRpY2xlIj4xNzwvcmVmLXR5cGU+PGNvbnRyaWJ1dG9ycz48YXV0aG9ycz48
YXV0aG9yPkhlbHllcywgTC48L2F1dGhvcj48YXV0aG9yPkx1Z2FzaSwgQS48L2F1dGhvcj48YXV0
aG9yPk5lbcOpbnlpLCBBLjwvYXV0aG9yPjxhdXRob3I+UMOpaywgWi48L2F1dGhvcj48L2F1dGhv
cnM+PC9jb250cmlidXRvcnM+PHRpdGxlcz48dGl0bGU+PHN0eWxlIGZhY2U9Im5vcm1hbCIgZm9u
dD0iZGVmYXVsdCIgc2l6ZT0iMTAwJSI+VGhlIHNpbXVsdGFuZW91cyBlZmZlY3Qgb2YgZWxldmF0
ZWQgQ088L3N0eWxlPjxzdHlsZSBmYWNlPSJzdWJzY3JpcHQiIGZvbnQ9ImRlZmF1bHQiIHNpemU9
IjEwMCUiPjI8L3N0eWxlPjxzdHlsZSBmYWNlPSJub3JtYWwiIGZvbnQ9ImRlZmF1bHQiIHNpemU9
IjEwMCUiPi1sZXZlbCBhbmQgbml0cm9nZW4tc3VwcGx5IG9uIHRoZSBmcnVpdCBjb21wb25lbnRz
IG9mIHRvbWF0bzwvc3R5bGU+PC90aXRsZT48c2Vjb25kYXJ5LXRpdGxlPkFjdGEgQWxpbWVudDwv
c2Vjb25kYXJ5LXRpdGxlPjwvdGl0bGVzPjxwZXJpb2RpY2FsPjxmdWxsLXRpdGxlPkFjdGEgQWxp
bWVudDwvZnVsbC10aXRsZT48L3BlcmlvZGljYWw+PHBhZ2VzPjI2NS0yNzE8L3BhZ2VzPjx2b2x1
bWU+NDE8L3ZvbHVtZT48bnVtYmVyPjI8L251bWJlcj48ZGF0ZXM+PHllYXI+MjAxMjwveWVhcj48
cHViLWRhdGVzPjxkYXRlPjIwMTIvMDYvMDE8L2RhdGU+PC9wdWItZGF0ZXM+PC9kYXRlcz48cHVi
bGlzaGVyPkFrYWTDqW1pYWkgS2lhZMOzPC9wdWJsaXNoZXI+PGlzYm4+MDEzOS0zMDA2PC9pc2Ju
Pjx1cmxzPjxyZWxhdGVkLXVybHM+PHVybD5odHRwczovL2RvaS5vcmcvMTAuMTU1Ni9BQWxpbS40
MS4yMDEyLjIuMTM8L3VybD48L3JlbGF0ZWQtdXJscz48L3VybHM+PGVsZWN0cm9uaWMtcmVzb3Vy
Y2UtbnVtPmRvaTogMTAuMTU1Ni9BQWxpbS40MS4yMDEyLjIuMTM8L2VsZWN0cm9uaWMtcmVzb3Vy
Y2UtbnVtPjxhY2Nlc3MtZGF0ZT4yMDE3LzEwLzE3PC9hY2Nlc3MtZGF0ZT48L3JlY29yZD48L0Np
dGU+PC9FbmROb3RlPn==
</w:fldData>
              </w:fldChar>
            </w:r>
            <w:r w:rsidR="008519B9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8519B9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CZWhib3VkaWFuPC9BdXRob3I+PFllYXI+MTk5NTwvWWVh
cj48UmVjTnVtPjEwNzg8L1JlY051bT48RGlzcGxheVRleHQ+KEJlaGJvdWRpYW4gYW5kIFRvZCwg
MTk5NTsgSGVseWVzIGV0IGFsLiwgMjAxMjsgV2VpIGV0IGFsLiwgMjAxODsgWmhhbmcgZXQgYWwu
LCAyMDE0KTwvRGlzcGxheVRleHQ+PHJlY29yZD48cmVjLW51bWJlcj4xMDc4PC9yZWMtbnVtYmVy
Pjxmb3JlaWduLWtleXM+PGtleSBhcHA9IkVOIiBkYi1pZD0iYXZkeDI1d3JkMGFkNWdlcGFyeHZl
cHdiemQ5YXB3cHo5ZHNzIiB0aW1lc3RhbXA9IjE1MDgyODAwMTkiPjEwNzg8L2tleT48L2ZvcmVp
Z24ta2V5cz48cmVmLXR5cGUgbmFtZT0iSm91cm5hbCBBcnRpY2xlIj4xNzwvcmVmLXR5cGU+PGNv
bnRyaWJ1dG9ycz48YXV0aG9ycz48YXV0aG9yPkJlaGJvdWRpYW4sIE0uIEhvc3NlaW48L2F1dGhv
cj48YXV0aG9yPlRvZCwgQ29saW48L2F1dGhvcj48L2F1dGhvcnM+PC9jb250cmlidXRvcnM+PHRp
dGxlcz48dGl0bGU+UG9zdGhhcnZlc3QgYXR0cmlidXRlcyBvZiBgVmlyb3NhJmFwb3M7IHRvbWF0
byBmcnVpdCBwcm9kdWNlZCBpbiBhbiBlbnJpY2hlZCBjYXJib24gZGlveGlkZSBlbnZpcm9ubWVu
dDwvdGl0bGU+PHNlY29uZGFyeS10aXRsZT5Ib3J0U2NpPC9zZWNvbmRhcnktdGl0bGU+PC90aXRs
ZXM+PHBlcmlvZGljYWw+PGZ1bGwtdGl0bGU+SG9ydFNjaTwvZnVsbC10aXRsZT48L3BlcmlvZGlj
YWw+PHBhZ2VzPjQ5MC00OTE8L3BhZ2VzPjx2b2x1bWU+MzA8L3ZvbHVtZT48bnVtYmVyPjM8L251
bWJlcj48ZGF0ZXM+PHllYXI+MTk5NTwveWVhcj48cHViLWRhdGVzPjxkYXRlPkp1bmUgMSwgMTk5
NTwvZGF0ZT48L3B1Yi1kYXRlcz48L2RhdGVzPjx1cmxzPjxyZWxhdGVkLXVybHM+PHVybD5odHRw
Oi8vaG9ydHNjaS5hc2hzcHVibGljYXRpb25zLm9yZy9jb250ZW50LzMwLzMvNDkwLmFic3RyYWN0
PC91cmw+PC9yZWxhdGVkLXVybHM+PC91cmxzPjwvcmVjb3JkPjwvQ2l0ZT48Q2l0ZT48QXV0aG9y
PlpoYW5nPC9BdXRob3I+PFllYXI+MjAxNDwvWWVhcj48UmVjTnVtPjU5MjwvUmVjTnVtPjxyZWNv
cmQ+PHJlYy1udW1iZXI+NTkyPC9yZWMtbnVtYmVyPjxmb3JlaWduLWtleXM+PGtleSBhcHA9IkVO
IiBkYi1pZD0iYXZkeDI1d3JkMGFkNWdlcGFyeHZlcHdiemQ5YXB3cHo5ZHNzIiB0aW1lc3RhbXA9
IjE0NTM3NzQwOTUiPjU5Mjwva2V5PjwvZm9yZWlnbi1rZXlzPjxyZWYtdHlwZSBuYW1lPSJKb3Vy
bmFsIEFydGljbGUiPjE3PC9yZWYtdHlwZT48Y29udHJpYnV0b3JzPjxhdXRob3JzPjxhdXRob3I+
WmhhbmcsIFpoaW1pbmc8L2F1dGhvcj48YXV0aG9yPkxpdSwgTGlob25nPC9hdXRob3I+PGF1dGhv
cj5aaGFuZywgTWluPC9hdXRob3I+PGF1dGhvcj5aaGFuZywgWW9uZ3Nvbmc8L2F1dGhvcj48YXV0
aG9yPldhbmcsIFFpYW9tZWk8L2F1dGhvcj48L2F1dGhvcnM+PC9jb250cmlidXRvcnM+PHRpdGxl
cz48dGl0bGU+RWZmZWN0IG9mIGNhcmJvbiBkaW94aWRlIGVucmljaG1lbnQgb24gaGVhbHRoLXBy
b21vdGluZyBjb21wb3VuZHMgYW5kIG9yZ2Fub2xlcHRpYyBwcm9wZXJ0aWVzIG9mIHRvbWF0byBm
cnVpdHMgZ3Jvd24gaW4gZ3JlZW5ob3VzZTwvdGl0bGU+PHNlY29uZGFyeS10aXRsZT5Gb29kIENo
ZW0uPC9zZWNvbmRhcnktdGl0bGU+PC90aXRsZXM+PHBlcmlvZGljYWw+PGZ1bGwtdGl0bGU+Rm9v
ZCBDaGVtLjwvZnVsbC10aXRsZT48L3BlcmlvZGljYWw+PHBhZ2VzPjE1Ny0xNjM8L3BhZ2VzPjx2
b2x1bWU+MTUzPC92b2x1bWU+PGtleXdvcmRzPjxrZXl3b3JkPkNPMiBlbnJpY2htZW50PC9rZXl3
b3JkPjxrZXl3b3JkPlRvbWF0byBmcnVpdDwva2V5d29yZD48a2V5d29yZD5DYXJvdGVub2lkczwv
a2V5d29yZD48a2V5d29yZD5Pcmdhbm9sZXB0aWMgY2hhcmFjdGVyaXN0aWNzPC9rZXl3b3JkPjwv
a2V5d29yZHM+PGRhdGVzPjx5ZWFyPjIwMTQ8L3llYXI+PHB1Yi1kYXRlcz48ZGF0ZT42LzE1Lzwv
ZGF0ZT48L3B1Yi1kYXRlcz48L2RhdGVzPjxpc2JuPjAzMDgtODE0NjwvaXNibj48dXJscz48cmVs
YXRlZC11cmxzPjx1cmw+aHR0cDovL3d3dy5zY2llbmNlZGlyZWN0LmNvbS9zY2llbmNlL2FydGlj
bGUvcGlpL1MwMzA4ODE0NjEzMDE5MTgzPC91cmw+PC9yZWxhdGVkLXVybHM+PC91cmxzPjxlbGVj
dHJvbmljLXJlc291cmNlLW51bT5kb2k6IDEwLjEwMTYvai5mb29kY2hlbS4yMDEzLjEyLjA1Mjwv
ZWxlY3Ryb25pYy1yZXNvdXJjZS1udW0+PC9yZWNvcmQ+PC9DaXRlPjxDaXRlPjxBdXRob3I+V2Vp
PC9BdXRob3I+PFllYXI+MjAxODwvWWVhcj48UmVjTnVtPjEyMTQ8L1JlY051bT48cmVjb3JkPjxy
ZWMtbnVtYmVyPjEyMTQ8L3JlYy1udW1iZXI+PGZvcmVpZ24ta2V5cz48a2V5IGFwcD0iRU4iIGRi
LWlkPSJhdmR4MjV3cmQwYWQ1Z2VwYXJ4dmVwd2J6ZDlhcHdwejlkc3MiIHRpbWVzdGFtcD0iMTUy
Mzc1MTI4MyI+MTIxNDwva2V5PjwvZm9yZWlnbi1rZXlzPjxyZWYtdHlwZSBuYW1lPSJKb3VybmFs
IEFydGljbGUiPjE3PC9yZWYtdHlwZT48Y29udHJpYnV0b3JzPjxhdXRob3JzPjxhdXRob3I+V2Vp
LCBaaGVuaHVhPC9hdXRob3I+PGF1dGhvcj5EdSxUYWlzaGVuZzwvYXV0aG9yPjxhdXRob3I+TGks
IFhpYW5nbmFuPC9hdXRob3I+PGF1dGhvcj5GYW5nLCBMaWFuZzwvYXV0aG9yPjxhdXRob3I+TGl1
LCBGdWxhaTwvYXV0aG9yPjwvYXV0aG9ycz48L2NvbnRyaWJ1dG9ycz48YXV0aC1hZGRyZXNzPlRh
aXNoZW5nIER1LENlbnRlciBmb3IgQWdyaWN1bHR1cmFsIFdhdGVyIFJlc2VhcmNoIGluIENoaW5h
LCBDaGluYSBBZ3JpY3VsdHVyYWwgVW5pdmVyc2l0eSxDaGluYSxkdXRhaXNoZW5nQGNhdS5lZHUu
Y24mI3hEO0Z1bGFpIExpdSxEZXBhcnRtZW50IG9mIFBsYW50IGFuZCBFbnZpcm9ubWVudGFsIFNj
aWVuY2VzLCBGYWN1bHR5IG9mIFNjaWVuY2UsIFVuaXZlcnNpdHkgb2YgQ29wZW5oYWdlbixEZW5t
YXJrLGR1dGFpc2hlbmdAY2F1LmVkdS5jbjwvYXV0aC1hZGRyZXNzPjx0aXRsZXM+PHRpdGxlPjxz
dHlsZSBmYWNlPSJub3JtYWwiIGZvbnQ9ImRlZmF1bHQiIHNpemU9IjEwMCUiPkludGVyYWN0aXZl
IGVmZmVjdHMgb2YgZWxldmF0ZWQgQ088L3N0eWxlPjxzdHlsZSBmYWNlPSJzdWJzY3JpcHQiIGZv
bnQ9ImRlZmF1bHQiIHNpemU9IjEwMCUiPjI8L3N0eWxlPjxzdHlsZSBmYWNlPSJub3JtYWwiIGZv
bnQ9ImRlZmF1bHQiIHNpemU9IjEwMCUiPiBhbmQgTiBmZXJ0aWxpemF0aW9uIG9uIHlpZWxkIGFu
ZCBxdWFsaXR5IG9mIHRvbWF0byBncm93biB1bmRlciByZWR1Y2VkIGlycmlnYXRpb24gcmVnaW1l
PC9zdHlsZT48L3RpdGxlPjxzZWNvbmRhcnktdGl0bGU+RnJvbnQuIFBsYW50IFNjaS48L3NlY29u
ZGFyeS10aXRsZT48c2hvcnQtdGl0bGU+RWZmZWN0IG9mIGVsZXZhdGVkIENPMiBvbiB0b21hdG8g
ZnJ1aXQgcXVhbGl0eTwvc2hvcnQtdGl0bGU+PC90aXRsZXM+PHBlcmlvZGljYWw+PGZ1bGwtdGl0
bGU+RnJvbnQuIFBsYW50IFNjaS48L2Z1bGwtdGl0bGU+PC9wZXJpb2RpY2FsPjx2b2x1bWU+OTwv
dm9sdW1lPjxudW1iZXI+MzI4PC9udW1iZXI+PGtleXdvcmRzPjxrZXl3b3JkPkNPMixOaXRyb2dl
bixSZWR1Y2VkIGlycmlnYXRpb24seWllbGQsZnJ1aXQgcXVhbGl0eSxUb21hdG88L2tleXdvcmQ+
PC9rZXl3b3Jkcz48ZGF0ZXM+PHllYXI+MjAxODwveWVhcj48cHViLWRhdGVzPjxkYXRlPjIwMTgt
TWFyY2gtMjc8L2RhdGU+PC9wdWItZGF0ZXM+PC9kYXRlcz48aXNibj4xNjY0LTQ2Mlg8L2lzYm4+
PHdvcmstdHlwZT5PcmlnaW5hbCBSZXNlYXJjaDwvd29yay10eXBlPjx1cmxzPjxyZWxhdGVkLXVy
bHM+PHVybD5odHRwczovL3d3dy5mcm9udGllcnNpbi5vcmcvYXJ0aWNsZS8xMC4zMzg5L2ZwbHMu
MjAxOC4wMDMyODwvdXJsPjwvcmVsYXRlZC11cmxzPjwvdXJscz48ZWxlY3Ryb25pYy1yZXNvdXJj
ZS1udW0+ZG9pOiAxMC4zMzg5L2ZwbHMuMjAxOC4wMDMyODwvZWxlY3Ryb25pYy1yZXNvdXJjZS1u
dW0+PGxhbmd1YWdlPkVuZ2xpc2g8L2xhbmd1YWdlPjwvcmVjb3JkPjwvQ2l0ZT48Q2l0ZT48QXV0
aG9yPkhlbHllczwvQXV0aG9yPjxZZWFyPjIwMTI8L1llYXI+PFJlY051bT4xMDk2PC9SZWNOdW0+
PHJlY29yZD48cmVjLW51bWJlcj4xMDk2PC9yZWMtbnVtYmVyPjxmb3JlaWduLWtleXM+PGtleSBh
cHA9IkVOIiBkYi1pZD0iYXZkeDI1d3JkMGFkNWdlcGFyeHZlcHdiemQ5YXB3cHo5ZHNzIiB0aW1l
c3RhbXA9IjE1MDgzMDI4NzQiPjEwOTY8L2tleT48L2ZvcmVpZ24ta2V5cz48cmVmLXR5cGUgbmFt
ZT0iSm91cm5hbCBBcnRpY2xlIj4xNzwvcmVmLXR5cGU+PGNvbnRyaWJ1dG9ycz48YXV0aG9ycz48
YXV0aG9yPkhlbHllcywgTC48L2F1dGhvcj48YXV0aG9yPkx1Z2FzaSwgQS48L2F1dGhvcj48YXV0
aG9yPk5lbcOpbnlpLCBBLjwvYXV0aG9yPjxhdXRob3I+UMOpaywgWi48L2F1dGhvcj48L2F1dGhv
cnM+PC9jb250cmlidXRvcnM+PHRpdGxlcz48dGl0bGU+PHN0eWxlIGZhY2U9Im5vcm1hbCIgZm9u
dD0iZGVmYXVsdCIgc2l6ZT0iMTAwJSI+VGhlIHNpbXVsdGFuZW91cyBlZmZlY3Qgb2YgZWxldmF0
ZWQgQ088L3N0eWxlPjxzdHlsZSBmYWNlPSJzdWJzY3JpcHQiIGZvbnQ9ImRlZmF1bHQiIHNpemU9
IjEwMCUiPjI8L3N0eWxlPjxzdHlsZSBmYWNlPSJub3JtYWwiIGZvbnQ9ImRlZmF1bHQiIHNpemU9
IjEwMCUiPi1sZXZlbCBhbmQgbml0cm9nZW4tc3VwcGx5IG9uIHRoZSBmcnVpdCBjb21wb25lbnRz
IG9mIHRvbWF0bzwvc3R5bGU+PC90aXRsZT48c2Vjb25kYXJ5LXRpdGxlPkFjdGEgQWxpbWVudDwv
c2Vjb25kYXJ5LXRpdGxlPjwvdGl0bGVzPjxwZXJpb2RpY2FsPjxmdWxsLXRpdGxlPkFjdGEgQWxp
bWVudDwvZnVsbC10aXRsZT48L3BlcmlvZGljYWw+PHBhZ2VzPjI2NS0yNzE8L3BhZ2VzPjx2b2x1
bWU+NDE8L3ZvbHVtZT48bnVtYmVyPjI8L251bWJlcj48ZGF0ZXM+PHllYXI+MjAxMjwveWVhcj48
cHViLWRhdGVzPjxkYXRlPjIwMTIvMDYvMDE8L2RhdGU+PC9wdWItZGF0ZXM+PC9kYXRlcz48cHVi
bGlzaGVyPkFrYWTDqW1pYWkgS2lhZMOzPC9wdWJsaXNoZXI+PGlzYm4+MDEzOS0zMDA2PC9pc2Ju
Pjx1cmxzPjxyZWxhdGVkLXVybHM+PHVybD5odHRwczovL2RvaS5vcmcvMTAuMTU1Ni9BQWxpbS40
MS4yMDEyLjIuMTM8L3VybD48L3JlbGF0ZWQtdXJscz48L3VybHM+PGVsZWN0cm9uaWMtcmVzb3Vy
Y2UtbnVtPmRvaTogMTAuMTU1Ni9BQWxpbS40MS4yMDEyLjIuMTM8L2VsZWN0cm9uaWMtcmVzb3Vy
Y2UtbnVtPjxhY2Nlc3MtZGF0ZT4yMDE3LzEwLzE3PC9hY2Nlc3MtZGF0ZT48L3JlY29yZD48L0Np
dGU+PC9FbmROb3RlPn==
</w:fldData>
              </w:fldChar>
            </w:r>
            <w:r w:rsidR="008519B9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8519B9">
              <w:rPr>
                <w:sz w:val="22"/>
                <w:szCs w:val="22"/>
                <w:lang w:val="en-AU"/>
              </w:rPr>
            </w:r>
            <w:r w:rsidR="008519B9"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sz w:val="22"/>
                <w:szCs w:val="22"/>
                <w:lang w:val="en-AU"/>
              </w:rPr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 w:rsidR="008519B9">
              <w:rPr>
                <w:noProof/>
                <w:sz w:val="22"/>
                <w:szCs w:val="22"/>
                <w:lang w:val="en-AU"/>
              </w:rPr>
              <w:t>(Behboudian and Tod, 1995; Helyes et al., 2012; Wei et al., 2018; Zhang et al., 2014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24A58" w:rsidRPr="001C77FB" w14:paraId="0C513ED0" w14:textId="77777777" w:rsidTr="00C55D9C">
        <w:trPr>
          <w:gridAfter w:val="1"/>
          <w:wAfter w:w="352" w:type="dxa"/>
          <w:trHeight w:val="493"/>
        </w:trPr>
        <w:tc>
          <w:tcPr>
            <w:tcW w:w="1645" w:type="dxa"/>
            <w:vMerge/>
          </w:tcPr>
          <w:p w14:paraId="43367EED" w14:textId="77777777" w:rsidR="009C4B4A" w:rsidRPr="001C77FB" w:rsidRDefault="009C4B4A" w:rsidP="000F581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945" w:type="dxa"/>
          </w:tcPr>
          <w:p w14:paraId="1CB01CBF" w14:textId="77777777" w:rsidR="009C4B4A" w:rsidRPr="001C77FB" w:rsidRDefault="009C4B4A" w:rsidP="000F581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sz w:val="22"/>
                <w:szCs w:val="22"/>
                <w:lang w:val="en-AU"/>
              </w:rPr>
              <w:t>=</w:t>
            </w:r>
          </w:p>
        </w:tc>
        <w:tc>
          <w:tcPr>
            <w:tcW w:w="6078" w:type="dxa"/>
          </w:tcPr>
          <w:p w14:paraId="2B4B8C47" w14:textId="4F46A052" w:rsidR="009C4B4A" w:rsidRPr="001C77FB" w:rsidRDefault="009C4B4A" w:rsidP="00736C0C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Hot pepper</w:t>
            </w:r>
            <w:r w:rsidR="00EF3E3B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&lt;/Author&gt;&lt;Year&gt;2017&lt;/Year&gt;&lt;RecNum&gt;1153&lt;/RecNum&gt;&lt;DisplayText&gt;(Li et al., 2017)&lt;/DisplayText&gt;&lt;record&gt;&lt;rec-number&gt;1153&lt;/rec-number&gt;&lt;foreign-keys&gt;&lt;key app="EN" db-id="avdx25wrd0ad5geparxvepwbzd9apwpz9dss" timestamp="1517796315"&gt;1153&lt;/key&gt;&lt;/foreign-keys&gt;&lt;ref-type name="Journal Article"&gt;17&lt;/ref-type&gt;&lt;contributors&gt;&lt;authors&gt;&lt;author&gt;Li, Xiaojie&lt;/author&gt;&lt;author&gt;Kang, Shaozhong&lt;/author&gt;&lt;author&gt;Li, Fusheng&lt;/author&gt;&lt;author&gt;Zhang, Xiaotao&lt;/author&gt;&lt;author&gt;Huo, Zailin&lt;/author&gt;&lt;author&gt;Ding, Risheng&lt;/author&gt;&lt;author&gt;Tong, Ling&lt;/author&gt;&lt;author&gt;Du, Taisheng&lt;/author&gt;&lt;author&gt;Li, Sien&lt;/author&gt;&lt;/authors&gt;&lt;/contributors&gt;&lt;titles&gt;&lt;title&gt;Light supplement and carbon dioxide enrichment affect yield and quality of off-season pepper&lt;/title&gt;&lt;secondary-title&gt;Agron. J.&lt;/secondary-title&gt;&lt;/titles&gt;&lt;periodical&gt;&lt;full-title&gt;Agron. J.&lt;/full-title&gt;&lt;/periodical&gt;&lt;pages&gt;2107-2118&lt;/pages&gt;&lt;volume&gt;109&lt;/volume&gt;&lt;number&gt;5&lt;/number&gt;&lt;dates&gt;&lt;year&gt;2017&lt;/year&gt;&lt;/dates&gt;&lt;urls&gt;&lt;related-urls&gt;&lt;url&gt;doi: 10.2134/agronj2017.01.0044&lt;/url&gt;&lt;/related-urls&gt;&lt;/urls&gt;&lt;electronic-resource-num&gt;doi: 10.2134/agronj2017.01.0044&lt;/electronic-resource-num&gt;&lt;language&gt;English&lt;/language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, </w:t>
            </w:r>
            <w:r w:rsidRPr="00B053B9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onion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sz w:val="22"/>
                <w:szCs w:val="22"/>
                <w:lang w:val="en-AU"/>
              </w:rPr>
              <w:fldChar w:fldCharType="begin"/>
            </w:r>
            <w:r w:rsidR="00CC3B5D">
              <w:rPr>
                <w:sz w:val="22"/>
                <w:szCs w:val="22"/>
                <w:lang w:val="en-AU"/>
              </w:rPr>
              <w:instrText xml:space="preserve"> ADDIN EN.CITE &lt;EndNote&gt;&lt;Cite&gt;&lt;Author&gt;Bettoni&lt;/Author&gt;&lt;Year&gt;2017&lt;/Year&gt;&lt;RecNum&gt;1230&lt;/RecNum&gt;&lt;DisplayText&gt;(Bettoni et al., 2017)&lt;/DisplayText&gt;&lt;record&gt;&lt;rec-number&gt;1230&lt;/rec-number&gt;&lt;foreign-keys&gt;&lt;key app="EN" db-id="avdx25wrd0ad5geparxvepwbzd9apwpz9dss" timestamp="1526347566"&gt;1230&lt;/key&gt;&lt;/foreign-keys&gt;&lt;ref-type name="Journal Article"&gt;17&lt;/ref-type&gt;&lt;contributors&gt;&lt;authors&gt;&lt;author&gt;Bettoni, Marcelle Michelotti&lt;/author&gt;&lt;author&gt;Mogor, Átila Francisco&lt;/author&gt;&lt;author&gt;Pauletti, Volnei&lt;/author&gt;&lt;author&gt;Goicoechea, Nieves&lt;/author&gt;&lt;/authors&gt;&lt;/contributors&gt;&lt;titles&gt;&lt;title&gt;&lt;style face="normal" font="default" size="100%"&gt;The interaction between mycorrhizal inoculation, humic acids supply and elevated atmospheric CO&lt;/style&gt;&lt;style face="subscript" font="default" size="100%"&gt;2&lt;/style&gt;&lt;style face="normal" font="default" size="100%"&gt; increases energetic and antioxidant properties and sweetness of yellow onion&lt;/style&gt;&lt;/title&gt;&lt;secondary-title&gt;Hortic Environ Biotechnol&lt;/secondary-title&gt;&lt;/titles&gt;&lt;periodical&gt;&lt;full-title&gt;Hortic Environ Biotechnol&lt;/full-title&gt;&lt;/periodical&gt;&lt;pages&gt;432-440&lt;/pages&gt;&lt;volume&gt;58&lt;/volume&gt;&lt;number&gt;5&lt;/number&gt;&lt;dates&gt;&lt;year&gt;2017&lt;/year&gt;&lt;pub-dates&gt;&lt;date&gt;2017/10/01&lt;/date&gt;&lt;/pub-dates&gt;&lt;/dates&gt;&lt;isbn&gt;2211-3460&lt;/isbn&gt;&lt;urls&gt;&lt;related-urls&gt;&lt;url&gt;https://doi.org/10.1007/s13580-017-0122-4&lt;/url&gt;&lt;/related-urls&gt;&lt;/urls&gt;&lt;electronic-resource-num&gt;doi: 10.1007/s13580-017-0122-4&lt;/electronic-resource-num&gt;&lt;/record&gt;&lt;/Cite&gt;&lt;/EndNote&gt;</w:instrText>
            </w:r>
            <w:r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Bettoni et al., 2017)</w:t>
            </w:r>
            <w:r>
              <w:rPr>
                <w:sz w:val="22"/>
                <w:szCs w:val="22"/>
                <w:lang w:val="en-AU"/>
              </w:rPr>
              <w:fldChar w:fldCharType="end"/>
            </w:r>
            <w:r>
              <w:rPr>
                <w:sz w:val="22"/>
                <w:szCs w:val="22"/>
                <w:lang w:val="en-AU"/>
              </w:rPr>
              <w:t xml:space="preserve">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and </w:t>
            </w:r>
            <w:r w:rsidRPr="00AD25FB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lastRenderedPageBreak/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sz w:val="22"/>
                <w:szCs w:val="22"/>
                <w:lang w:val="en-AU"/>
              </w:rPr>
              <w:t>t</w:t>
            </w:r>
            <w:r w:rsidRPr="001C77FB">
              <w:rPr>
                <w:sz w:val="22"/>
                <w:szCs w:val="22"/>
                <w:lang w:val="en-AU"/>
              </w:rPr>
              <w:t>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MaTwvQXV0aG9yPjxZZWFyPjE5OTk8L1llYXI+PFJlY051
bT4xMDk4PC9SZWNOdW0+PERpc3BsYXlUZXh0PihMaSBldCBhbC4sIDE5OTk7IE1hbWF0aGEgZXQg
YWwuLCAyMDE0OyDDlnrDp2VsaWsgYW5kIEFraWxsaSwgMTk5OTsgV2VpIGV0IGFsLiwgMjAxODsg
WmhhbmcgZXQgYWwuLCAyMDE0KTwvRGlzcGxheVRleHQ+PHJlY29yZD48cmVjLW51bWJlcj4xMDk4
PC9yZWMtbnVtYmVyPjxmb3JlaWduLWtleXM+PGtleSBhcHA9IkVOIiBkYi1pZD0iYXZkeDI1d3Jk
MGFkNWdlcGFyeHZlcHdiemQ5YXB3cHo5ZHNzIiB0aW1lc3RhbXA9IjE1MDgzMDM5MTkiPjEwOTg8
L2tleT48L2ZvcmVpZ24ta2V5cz48cmVmLXR5cGUgbmFtZT0iSm91cm5hbCBBcnRpY2xlIj4xNzwv
cmVmLXR5cGU+PGNvbnRyaWJ1dG9ycz48YXV0aG9ycz48YXV0aG9yPkxpLCBKLiBILjwvYXV0aG9y
PjxhdXRob3I+U2FnaSwgTS48L2F1dGhvcj48YXV0aG9yPkdhbGUsIEouPC9hdXRob3I+PGF1dGhv
cj5Wb2xva2l0YSwgTS48L2F1dGhvcj48YXV0aG9yPk5vdm9wbGFuc2t5LCBBLjwvYXV0aG9yPjwv
YXV0aG9ycz48L2NvbnRyaWJ1dG9ycz48dGl0bGVzPjx0aXRsZT5SZXNwb25zZSBvZiB0b21hdG8g
cGxhbnRzIHRvIHNhbGluZSB3YXRlciBhcyBhZmZlY3RlZCBieSBjYXJib24gZGlveGlkZSBzdXBw
bGVtZW50YXRpb24uIEkuIEdyb3d0aCwgeWllbGQgYW5kIGZydWl0IHF1YWxpdHk8L3RpdGxlPjxz
ZWNvbmRhcnktdGl0bGU+Si4gSG9ydGljLiBTY2kuIEJpb3RlY2hub2wuPC9zZWNvbmRhcnktdGl0
bGU+PC90aXRsZXM+PHBlcmlvZGljYWw+PGZ1bGwtdGl0bGU+Si4gSG9ydGljLiBTY2kuIEJpb3Rl
Y2hub2wuPC9mdWxsLXRpdGxlPjwvcGVyaW9kaWNhbD48cGFnZXM+MjMyLTIzNzwvcGFnZXM+PHZv
bHVtZT43NDwvdm9sdW1lPjxudW1iZXI+MjwvbnVtYmVyPjxkYXRlcz48eWVhcj4xOTk5PC95ZWFy
PjxwdWItZGF0ZXM+PGRhdGU+MTk5OS8wMS8wMTwvZGF0ZT48L3B1Yi1kYXRlcz48L2RhdGVzPjxw
dWJsaXNoZXI+VGF5bG9yICZhbXA7IEZyYW5jaXM8L3B1Ymxpc2hlcj48aXNibj4xNDYyLTAzMTY8
L2lzYm4+PHVybHM+PHJlbGF0ZWQtdXJscz48dXJsPmh0dHA6Ly9keC5kb2kub3JnLzEwLjEwODAv
MTQ2MjAzMTYuMTk5OS4xMTUxMTEwMDwvdXJsPjwvcmVsYXRlZC11cmxzPjwvdXJscz48ZWxlY3Ry
b25pYy1yZXNvdXJjZS1udW0+ZG9pOiAxMC4xMDgwLzE0NjIwMzE2LjE5OTkuMTE1MTExMDA8L2Vs
ZWN0cm9uaWMtcmVzb3VyY2UtbnVtPjwvcmVjb3JkPjwvQ2l0ZT48Q2l0ZT48QXV0aG9yPsOWesOn
ZWxpazwvQXV0aG9yPjxZZWFyPjE5OTk8L1llYXI+PFJlY051bT4xMTAyPC9SZWNOdW0+PHJlY29y
ZD48cmVjLW51bWJlcj4xMTAyPC9yZWMtbnVtYmVyPjxmb3JlaWduLWtleXM+PGtleSBhcHA9IkVO
IiBkYi1pZD0iYXZkeDI1d3JkMGFkNWdlcGFyeHZlcHdiemQ5YXB3cHo5ZHNzIiB0aW1lc3RhbXA9
IjE1MDg4OTIwOTAiPjExMDI8L2tleT48a2V5IGFwcD0iRU5XZWIiIGRiLWlkPSIiPjA8L2tleT48
L2ZvcmVpZ24ta2V5cz48cmVmLXR5cGUgbmFtZT0iSm91cm5hbCBBcnRpY2xlIj4xNzwvcmVmLXR5
cGU+PGNvbnRyaWJ1dG9ycz48YXV0aG9ycz48YXV0aG9yPsOWesOnZWxpaywgTi48L2F1dGhvcj48
YXV0aG9yPkFraWxsaSwgTS48L2F1dGhvcj48L2F1dGhvcnM+PC9jb250cmlidXRvcnM+PHRpdGxl
cz48dGl0bGU+PHN0eWxlIGZhY2U9Im5vcm1hbCIgZm9udD0iZGVmYXVsdCIgc2l6ZT0iMTAwJSI+
RWZmZWN0cyBvZiBDTzwvc3R5bGU+PHN0eWxlIGZhY2U9InN1YnNjcmlwdCIgZm9udD0iZGVmYXVs
dCIgc2l6ZT0iMTAwJSI+Mjwvc3R5bGU+PHN0eWxlIGZhY2U9Im5vcm1hbCIgZm9udD0iZGVmYXVs
dCIgc2l6ZT0iMTAwJSI+IGVucmljaG1lbnQgb24gdmVnZXRhdGl2ZSBncm93dGgsIHlpZWxkIGFu
ZCBxdWFsaXR5IG9mIGdyZWVuaG91c2UtZ3Jvd24gdG9tYXRvZXMgaW4gc29pbCBhbmQgc29pbGxl
c3MgY3VsdHVyZXM8L3N0eWxlPjwvdGl0bGU+PHNlY29uZGFyeS10aXRsZT5BY3RhIEhvcnQuIDwv
c2Vjb25kYXJ5LXRpdGxlPjxhbHQtdGl0bGU+QWN0YUhvcnRpYy48L2FsdC10aXRsZT48L3RpdGxl
cz48cGVyaW9kaWNhbD48ZnVsbC10aXRsZT5BY3RhIEhvcnQuPC9mdWxsLXRpdGxlPjxhYmJyLTE+
QWN0YUhvcnRpYy48L2FiYnItMT48L3BlcmlvZGljYWw+PGFsdC1wZXJpb2RpY2FsPjxmdWxsLXRp
dGxlPkFjdGEgSG9ydC48L2Z1bGwtdGl0bGU+PGFiYnItMT5BY3RhSG9ydGljLjwvYWJici0xPjwv
YWx0LXBlcmlvZGljYWw+PHBhZ2VzPjE1NS0xNjA8L3BhZ2VzPjx2b2x1bWU+NDg2PC92b2x1bWU+
PGVkaXRpb24+NDkxPC9lZGl0aW9uPjxkYXRlcz48eWVhcj4xOTk5PC95ZWFyPjwvZGF0ZXM+PHB1
Ymxpc2hlcj5JbnRlcm5hdGlvbmFsIFNvY2lldHkgZm9yIEhvcnRpY3VsdHVyYWwgU2NpZW5jZSAo
SVNIUyksIExldXZlbiwgQmVsZ2l1bTwvcHVibGlzaGVyPjxpc2JuPjI0MDYtNjE2ODwvaXNibj48
dXJscz48cmVsYXRlZC11cmxzPjx1cmw+aHR0cHM6Ly9kb2kub3JnLzEwLjE3NjYwL0FjdGFIb3J0
aWMuMTk5OS40OTEuMjI8L3VybD48L3JlbGF0ZWQtdXJscz48L3VybHM+PGVsZWN0cm9uaWMtcmVz
b3VyY2UtbnVtPmRvaTogMTAuMTc2NjAvQWN0YUhvcnRpYy4xOTk5LjQ5MS4yMjwvZWxlY3Ryb25p
Yy1yZXNvdXJjZS1udW0+PC9yZWNvcmQ+PC9DaXRlPjxDaXRlPjxBdXRob3I+TWFtYXRoYTwvQXV0
aG9yPjxZZWFyPjIwMTQ8L1llYXI+PFJlY051bT41NjI8L1JlY051bT48cmVjb3JkPjxyZWMtbnVt
YmVyPjU2MjwvcmVjLW51bWJlcj48Zm9yZWlnbi1rZXlzPjxrZXkgYXBwPSJFTiIgZGItaWQ9ImF2
ZHgyNXdyZDBhZDVnZXBhcnh2ZXB3YnpkOWFwd3B6OWRzcyIgdGltZXN0YW1wPSIxNDM3MzA4NDIy
Ij41NjI8L2tleT48L2ZvcmVpZ24ta2V5cz48cmVmLXR5cGUgbmFtZT0iSm91cm5hbCBBcnRpY2xl
Ij4xNzwvcmVmLXR5cGU+PGNvbnRyaWJ1dG9ycz48YXV0aG9ycz48YXV0aG9yPk1hbWF0aGEsIEgu
PC9hdXRob3I+PGF1dGhvcj5TcmluaXZhc2EgUmFvLCBOLiBLLjwvYXV0aG9yPjxhdXRob3I+TGF4
bWFuLCBSLiBILjwvYXV0aG9yPjxhdXRob3I+U2hpdmFzaGFua2FyYSwgSy4gUy48L2F1dGhvcj48
YXV0aG9yPkJoYXR0LCBSLiBNLjwvYXV0aG9yPjxhdXRob3I+UGF2aXRocmEsIEsuIEMuPC9hdXRo
b3I+PC9hdXRob3JzPjwvY29udHJpYnV0b3JzPjx0aXRsZXM+PHRpdGxlPjxzdHlsZSBmYWNlPSJu
b3JtYWwiIGZvbnQ9ImRlZmF1bHQiIHNpemU9IjEwMCUiPkltcGFjdCBvZiBlbGV2YXRlZCBDTzwv
c3R5bGU+PHN0eWxlIGZhY2U9InN1YnNjcmlwdCIgZm9udD0iZGVmYXVsdCIgc2l6ZT0iMTAwJSI+
Mjwvc3R5bGU+PHN0eWxlIGZhY2U9Im5vcm1hbCIgZm9udD0iZGVmYXVsdCIgc2l6ZT0iMTAwJSI+
IG9uIGdyb3d0aCwgcGh5c2lvbG9neSwgeWllbGQsIGFuZCBxdWFsaXR5IG9mIHRvbWF0byAoPC9z
dHlsZT48c3R5bGUgZmFjZT0iaXRhbGljIiBmb250PSJkZWZhdWx0IiBzaXplPSIxMDAlIj5MeWNv
cGVyc2ljb24gZXNjdWxlbnR1bTwvc3R5bGU+PHN0eWxlIGZhY2U9Im5vcm1hbCIgZm9udD0iZGVm
YXVsdCIgc2l6ZT0iMTAwJSI+IE1pbGwpIGN2LiBBcmthIEFzaGlzaDwvc3R5bGU+PC90aXRsZT48
c2Vjb25kYXJ5LXRpdGxlPlBob3Rvc3ludGhldGljYTwvc2Vjb25kYXJ5LXRpdGxlPjxhbHQtdGl0
bGU+UGhvdG9zeW50aGV0aWNhPC9hbHQtdGl0bGU+PC90aXRsZXM+PHBlcmlvZGljYWw+PGZ1bGwt
dGl0bGU+UGhvdG9zeW50aGV0aWNhPC9mdWxsLXRpdGxlPjxhYmJyLTE+UGhvdG9zeW50aGV0aWNh
PC9hYmJyLTE+PC9wZXJpb2RpY2FsPjxhbHQtcGVyaW9kaWNhbD48ZnVsbC10aXRsZT5QaG90b3N5
bnRoZXRpY2E8L2Z1bGwtdGl0bGU+PGFiYnItMT5QaG90b3N5bnRoZXRpY2E8L2FiYnItMT48L2Fs
dC1wZXJpb2RpY2FsPjxwYWdlcz41MTktNTI4PC9wYWdlcz48dm9sdW1lPjUyPC92b2x1bWU+PG51
bWJlcj40PC9udW1iZXI+PGtleXdvcmRzPjxrZXl3b3JkPmdhcyBleGNoYW5nZTwva2V5d29yZD48
a2V5d29yZD5ncm93dGggY2hhcmFjdGVyaXN0aWNzPC9rZXl3b3JkPjxrZXl3b3JkPmxlYWYgd2F0
ZXIgc3RhdHVzPC9rZXl3b3JkPjxrZXl3b3JkPnBpZ21lbnRzPC9rZXl3b3JkPjxrZXl3b3JkPnlp
ZWxkIGNoYXJhY3RlcmlzdGljczwva2V5d29yZD48L2tleXdvcmRzPjxkYXRlcz48eWVhcj4yMDE0
PC95ZWFyPjxwdWItZGF0ZXM+PGRhdGU+MjAxNC8xMi8wMTwvZGF0ZT48L3B1Yi1kYXRlcz48L2Rh
dGVzPjxwdWJsaXNoZXI+VGhlIEluc3RpdHV0ZSBvZiBFeHBlcmltZW50YWwgQmlvbG9neSBvZiB0
aGUgQ3plY2ggQWNhZGVteSBvZiBTY2llbmNlczwvcHVibGlzaGVyPjxpc2JuPjAzMDAtMzYwNDwv
aXNibj48dXJscz48cmVsYXRlZC11cmxzPjx1cmw+aHR0cDovL2R4LmRvaS5vcmcvMTAuMTAwNy9z
MTEwOTktMDE0LTAwNTktMDwvdXJsPjwvcmVsYXRlZC11cmxzPjwvdXJscz48ZWxlY3Ryb25pYy1y
ZXNvdXJjZS1udW0+ZG9pOiAxMC4xMDA3L3MxMTA5OS0wMTQtMDA1OS0wPC9lbGVjdHJvbmljLXJl
c291cmNlLW51bT48bGFuZ3VhZ2U+RW5nbGlzaDwvbGFuZ3VhZ2U+PC9yZWNvcmQ+PC9DaXRlPjxD
aXRlPjxBdXRob3I+Wmhhbmc8L0F1dGhvcj48WWVhcj4yMDE0PC9ZZWFyPjxSZWNOdW0+NTkyPC9S
ZWNOdW0+PHJlY29yZD48cmVjLW51bWJlcj41OTI8L3JlYy1udW1iZXI+PGZvcmVpZ24ta2V5cz48
a2V5IGFwcD0iRU4iIGRiLWlkPSJhdmR4MjV3cmQwYWQ1Z2VwYXJ4dmVwd2J6ZDlhcHdwejlkc3Mi
IHRpbWVzdGFtcD0iMTQ1Mzc3NDA5NSI+NTkyPC9rZXk+PC9mb3JlaWduLWtleXM+PHJlZi10eXBl
IG5hbWU9IkpvdXJuYWwgQXJ0aWNsZSI+MTc8L3JlZi10eXBlPjxjb250cmlidXRvcnM+PGF1dGhv
cnM+PGF1dGhvcj5aaGFuZywgWmhpbWluZzwvYXV0aG9yPjxhdXRob3I+TGl1LCBMaWhvbmc8L2F1
dGhvcj48YXV0aG9yPlpoYW5nLCBNaW48L2F1dGhvcj48YXV0aG9yPlpoYW5nLCBZb25nc29uZzwv
YXV0aG9yPjxhdXRob3I+V2FuZywgUWlhb21laTwvYXV0aG9yPjwvYXV0aG9ycz48L2NvbnRyaWJ1
dG9ycz48dGl0bGVzPjx0aXRsZT5FZmZlY3Qgb2YgY2FyYm9uIGRpb3hpZGUgZW5yaWNobWVudCBv
biBoZWFsdGgtcHJvbW90aW5nIGNvbXBvdW5kcyBhbmQgb3JnYW5vbGVwdGljIHByb3BlcnRpZXMg
b2YgdG9tYXRvIGZydWl0cyBncm93biBpbiBncmVlbmhvdXNlPC90aXRsZT48c2Vjb25kYXJ5LXRp
dGxlPkZvb2QgQ2hlbS48L3NlY29uZGFyeS10aXRsZT48L3RpdGxlcz48cGVyaW9kaWNhbD48ZnVs
bC10aXRsZT5Gb29kIENoZW0uPC9mdWxsLXRpdGxlPjwvcGVyaW9kaWNhbD48cGFnZXM+MTU3LTE2
MzwvcGFnZXM+PHZvbHVtZT4xNTM8L3ZvbHVtZT48a2V5d29yZHM+PGtleXdvcmQ+Q08yIGVucmlj
aG1lbnQ8L2tleXdvcmQ+PGtleXdvcmQ+VG9tYXRvIGZydWl0PC9rZXl3b3JkPjxrZXl3b3JkPkNh
cm90ZW5vaWRzPC9rZXl3b3JkPjxrZXl3b3JkPk9yZ2Fub2xlcHRpYyBjaGFyYWN0ZXJpc3RpY3M8
L2tleXdvcmQ+PC9rZXl3b3Jkcz48ZGF0ZXM+PHllYXI+MjAxNDwveWVhcj48cHViLWRhdGVzPjxk
YXRlPjYvMTUvPC9kYXRlPjwvcHViLWRhdGVzPjwvZGF0ZXM+PGlzYm4+MDMwOC04MTQ2PC9pc2Ju
Pjx1cmxzPjxyZWxhdGVkLXVybHM+PHVybD5odHRwOi8vd3d3LnNjaWVuY2VkaXJlY3QuY29tL3Nj
aWVuY2UvYXJ0aWNsZS9waWkvUzAzMDg4MTQ2MTMwMTkxODM8L3VybD48L3JlbGF0ZWQtdXJscz48
L3VybHM+PGVsZWN0cm9uaWMtcmVzb3VyY2UtbnVtPmRvaTogMTAuMTAxNi9qLmZvb2RjaGVtLjIw
MTMuMTIuMDUyPC9lbGVjdHJvbmljLXJlc291cmNlLW51bT48L3JlY29yZD48L0NpdGU+PENpdGU+
PEF1dGhvcj5XZWk8L0F1dGhvcj48WWVhcj4yMDE4PC9ZZWFyPjxSZWNOdW0+MTIxNDwvUmVjTnVt
PjxyZWNvcmQ+PHJlYy1udW1iZXI+MTIxNDwvcmVjLW51bWJlcj48Zm9yZWlnbi1rZXlzPjxrZXkg
YXBwPSJFTiIgZGItaWQ9ImF2ZHgyNXdyZDBhZDVnZXBhcnh2ZXB3YnpkOWFwd3B6OWRzcyIgdGlt
ZXN0YW1wPSIxNTIzNzUxMjgzIj4xMjE0PC9rZXk+PC9mb3JlaWduLWtleXM+PHJlZi10eXBlIG5h
bWU9IkpvdXJuYWwgQXJ0aWNsZSI+MTc8L3JlZi10eXBlPjxjb250cmlidXRvcnM+PGF1dGhvcnM+
PGF1dGhvcj5XZWksIFpoZW5odWE8L2F1dGhvcj48YXV0aG9yPkR1LFRhaXNoZW5nPC9hdXRob3I+
PGF1dGhvcj5MaSwgWGlhbmduYW48L2F1dGhvcj48YXV0aG9yPkZhbmcsIExpYW5nPC9hdXRob3I+
PGF1dGhvcj5MaXUsIEZ1bGFpPC9hdXRob3I+PC9hdXRob3JzPjwvY29udHJpYnV0b3JzPjxhdXRo
LWFkZHJlc3M+VGFpc2hlbmcgRHUsQ2VudGVyIGZvciBBZ3JpY3VsdHVyYWwgV2F0ZXIgUmVzZWFy
Y2ggaW4gQ2hpbmEsIENoaW5hIEFncmljdWx0dXJhbCBVbml2ZXJzaXR5LENoaW5hLGR1dGFpc2hl
bmdAY2F1LmVkdS5jbiYjeEQ7RnVsYWkgTGl1LERlcGFydG1lbnQgb2YgUGxhbnQgYW5kIEVudmly
b25tZW50YWwgU2NpZW5jZXMsIEZhY3VsdHkgb2YgU2NpZW5jZSwgVW5pdmVyc2l0eSBvZiBDb3Bl
bmhhZ2VuLERlbm1hcmssZHV0YWlzaGVuZ0BjYXUuZWR1LmNuPC9hdXRoLWFkZHJlc3M+PHRpdGxl
cz48dGl0bGU+PHN0eWxlIGZhY2U9Im5vcm1hbCIgZm9udD0iZGVmYXVsdCIgc2l6ZT0iMTAwJSI+
SW50ZXJhY3RpdmUgZWZmZWN0cyBvZiBlbGV2YXRlZCBDTzwvc3R5bGU+PHN0eWxlIGZhY2U9InN1
YnNjcmlwdCIgZm9udD0iZGVmYXVsdCIgc2l6ZT0iMTAwJSI+Mjwvc3R5bGU+PHN0eWxlIGZhY2U9
Im5vcm1hbCIgZm9udD0iZGVmYXVsdCIgc2l6ZT0iMTAwJSI+IGFuZCBOIGZlcnRpbGl6YXRpb24g
b24geWllbGQgYW5kIHF1YWxpdHkgb2YgdG9tYXRvIGdyb3duIHVuZGVyIHJlZHVjZWQgaXJyaWdh
dGlvbiByZWdpbWU8L3N0eWxlPjwvdGl0bGU+PHNlY29uZGFyeS10aXRsZT5Gcm9udC4gUGxhbnQg
U2NpLjwvc2Vjb25kYXJ5LXRpdGxlPjxzaG9ydC10aXRsZT5FZmZlY3Qgb2YgZWxldmF0ZWQgQ08y
IG9uIHRvbWF0byBmcnVpdCBxdWFsaXR5PC9zaG9ydC10aXRsZT48L3RpdGxlcz48cGVyaW9kaWNh
bD48ZnVsbC10aXRsZT5Gcm9udC4gUGxhbnQgU2NpLjwvZnVsbC10aXRsZT48L3BlcmlvZGljYWw+
PHZvbHVtZT45PC92b2x1bWU+PG51bWJlcj4zMjg8L251bWJlcj48a2V5d29yZHM+PGtleXdvcmQ+
Q08yLE5pdHJvZ2VuLFJlZHVjZWQgaXJyaWdhdGlvbix5aWVsZCxmcnVpdCBxdWFsaXR5LFRvbWF0
bzwva2V5d29yZD48L2tleXdvcmRzPjxkYXRlcz48eWVhcj4yMDE4PC95ZWFyPjxwdWItZGF0ZXM+
PGRhdGU+MjAxOC1NYXJjaC0yNzwvZGF0ZT48L3B1Yi1kYXRlcz48L2RhdGVzPjxpc2JuPjE2NjQt
NDYyWDwvaXNibj48d29yay10eXBlPk9yaWdpbmFsIFJlc2VhcmNoPC93b3JrLXR5cGU+PHVybHM+
PHJlbGF0ZWQtdXJscz48dXJsPmh0dHBzOi8vd3d3LmZyb250aWVyc2luLm9yZy9hcnRpY2xlLzEw
LjMzODkvZnBscy4yMDE4LjAwMzI4PC91cmw+PC9yZWxhdGVkLXVybHM+PC91cmxzPjxlbGVjdHJv
bmljLXJlc291cmNlLW51bT5kb2k6IDEwLjMzODkvZnBscy4yMDE4LjAwMzI4PC9lbGVjdHJvbmlj
LXJlc291cmNlLW51bT48bGFuZ3VhZ2U+RW5nbGlzaDwvbGFuZ3VhZ2U+PC9yZWNvcmQ+PC9DaXRl
PjwvRW5kTm90ZT4A
</w:fldData>
              </w:fldChar>
            </w:r>
            <w:r w:rsidR="00736C0C">
              <w:rPr>
                <w:sz w:val="22"/>
                <w:szCs w:val="22"/>
                <w:lang w:val="en-AU"/>
              </w:rPr>
              <w:instrText xml:space="preserve"> ADDIN EN.CITE </w:instrText>
            </w:r>
            <w:r w:rsidR="00736C0C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MaTwvQXV0aG9yPjxZZWFyPjE5OTk8L1llYXI+PFJlY051
bT4xMDk4PC9SZWNOdW0+PERpc3BsYXlUZXh0PihMaSBldCBhbC4sIDE5OTk7IE1hbWF0aGEgZXQg
YWwuLCAyMDE0OyDDlnrDp2VsaWsgYW5kIEFraWxsaSwgMTk5OTsgV2VpIGV0IGFsLiwgMjAxODsg
WmhhbmcgZXQgYWwuLCAyMDE0KTwvRGlzcGxheVRleHQ+PHJlY29yZD48cmVjLW51bWJlcj4xMDk4
PC9yZWMtbnVtYmVyPjxmb3JlaWduLWtleXM+PGtleSBhcHA9IkVOIiBkYi1pZD0iYXZkeDI1d3Jk
MGFkNWdlcGFyeHZlcHdiemQ5YXB3cHo5ZHNzIiB0aW1lc3RhbXA9IjE1MDgzMDM5MTkiPjEwOTg8
L2tleT48L2ZvcmVpZ24ta2V5cz48cmVmLXR5cGUgbmFtZT0iSm91cm5hbCBBcnRpY2xlIj4xNzwv
cmVmLXR5cGU+PGNvbnRyaWJ1dG9ycz48YXV0aG9ycz48YXV0aG9yPkxpLCBKLiBILjwvYXV0aG9y
PjxhdXRob3I+U2FnaSwgTS48L2F1dGhvcj48YXV0aG9yPkdhbGUsIEouPC9hdXRob3I+PGF1dGhv
cj5Wb2xva2l0YSwgTS48L2F1dGhvcj48YXV0aG9yPk5vdm9wbGFuc2t5LCBBLjwvYXV0aG9yPjwv
YXV0aG9ycz48L2NvbnRyaWJ1dG9ycz48dGl0bGVzPjx0aXRsZT5SZXNwb25zZSBvZiB0b21hdG8g
cGxhbnRzIHRvIHNhbGluZSB3YXRlciBhcyBhZmZlY3RlZCBieSBjYXJib24gZGlveGlkZSBzdXBw
bGVtZW50YXRpb24uIEkuIEdyb3d0aCwgeWllbGQgYW5kIGZydWl0IHF1YWxpdHk8L3RpdGxlPjxz
ZWNvbmRhcnktdGl0bGU+Si4gSG9ydGljLiBTY2kuIEJpb3RlY2hub2wuPC9zZWNvbmRhcnktdGl0
bGU+PC90aXRsZXM+PHBlcmlvZGljYWw+PGZ1bGwtdGl0bGU+Si4gSG9ydGljLiBTY2kuIEJpb3Rl
Y2hub2wuPC9mdWxsLXRpdGxlPjwvcGVyaW9kaWNhbD48cGFnZXM+MjMyLTIzNzwvcGFnZXM+PHZv
bHVtZT43NDwvdm9sdW1lPjxudW1iZXI+MjwvbnVtYmVyPjxkYXRlcz48eWVhcj4xOTk5PC95ZWFy
PjxwdWItZGF0ZXM+PGRhdGU+MTk5OS8wMS8wMTwvZGF0ZT48L3B1Yi1kYXRlcz48L2RhdGVzPjxw
dWJsaXNoZXI+VGF5bG9yICZhbXA7IEZyYW5jaXM8L3B1Ymxpc2hlcj48aXNibj4xNDYyLTAzMTY8
L2lzYm4+PHVybHM+PHJlbGF0ZWQtdXJscz48dXJsPmh0dHA6Ly9keC5kb2kub3JnLzEwLjEwODAv
MTQ2MjAzMTYuMTk5OS4xMTUxMTEwMDwvdXJsPjwvcmVsYXRlZC11cmxzPjwvdXJscz48ZWxlY3Ry
b25pYy1yZXNvdXJjZS1udW0+ZG9pOiAxMC4xMDgwLzE0NjIwMzE2LjE5OTkuMTE1MTExMDA8L2Vs
ZWN0cm9uaWMtcmVzb3VyY2UtbnVtPjwvcmVjb3JkPjwvQ2l0ZT48Q2l0ZT48QXV0aG9yPsOWesOn
ZWxpazwvQXV0aG9yPjxZZWFyPjE5OTk8L1llYXI+PFJlY051bT4xMTAyPC9SZWNOdW0+PHJlY29y
ZD48cmVjLW51bWJlcj4xMTAyPC9yZWMtbnVtYmVyPjxmb3JlaWduLWtleXM+PGtleSBhcHA9IkVO
IiBkYi1pZD0iYXZkeDI1d3JkMGFkNWdlcGFyeHZlcHdiemQ5YXB3cHo5ZHNzIiB0aW1lc3RhbXA9
IjE1MDg4OTIwOTAiPjExMDI8L2tleT48a2V5IGFwcD0iRU5XZWIiIGRiLWlkPSIiPjA8L2tleT48
L2ZvcmVpZ24ta2V5cz48cmVmLXR5cGUgbmFtZT0iSm91cm5hbCBBcnRpY2xlIj4xNzwvcmVmLXR5
cGU+PGNvbnRyaWJ1dG9ycz48YXV0aG9ycz48YXV0aG9yPsOWesOnZWxpaywgTi48L2F1dGhvcj48
YXV0aG9yPkFraWxsaSwgTS48L2F1dGhvcj48L2F1dGhvcnM+PC9jb250cmlidXRvcnM+PHRpdGxl
cz48dGl0bGU+PHN0eWxlIGZhY2U9Im5vcm1hbCIgZm9udD0iZGVmYXVsdCIgc2l6ZT0iMTAwJSI+
RWZmZWN0cyBvZiBDTzwvc3R5bGU+PHN0eWxlIGZhY2U9InN1YnNjcmlwdCIgZm9udD0iZGVmYXVs
dCIgc2l6ZT0iMTAwJSI+Mjwvc3R5bGU+PHN0eWxlIGZhY2U9Im5vcm1hbCIgZm9udD0iZGVmYXVs
dCIgc2l6ZT0iMTAwJSI+IGVucmljaG1lbnQgb24gdmVnZXRhdGl2ZSBncm93dGgsIHlpZWxkIGFu
ZCBxdWFsaXR5IG9mIGdyZWVuaG91c2UtZ3Jvd24gdG9tYXRvZXMgaW4gc29pbCBhbmQgc29pbGxl
c3MgY3VsdHVyZXM8L3N0eWxlPjwvdGl0bGU+PHNlY29uZGFyeS10aXRsZT5BY3RhIEhvcnQuIDwv
c2Vjb25kYXJ5LXRpdGxlPjxhbHQtdGl0bGU+QWN0YUhvcnRpYy48L2FsdC10aXRsZT48L3RpdGxl
cz48cGVyaW9kaWNhbD48ZnVsbC10aXRsZT5BY3RhIEhvcnQuPC9mdWxsLXRpdGxlPjxhYmJyLTE+
QWN0YUhvcnRpYy48L2FiYnItMT48L3BlcmlvZGljYWw+PGFsdC1wZXJpb2RpY2FsPjxmdWxsLXRp
dGxlPkFjdGEgSG9ydC48L2Z1bGwtdGl0bGU+PGFiYnItMT5BY3RhSG9ydGljLjwvYWJici0xPjwv
YWx0LXBlcmlvZGljYWw+PHBhZ2VzPjE1NS0xNjA8L3BhZ2VzPjx2b2x1bWU+NDg2PC92b2x1bWU+
PGVkaXRpb24+NDkxPC9lZGl0aW9uPjxkYXRlcz48eWVhcj4xOTk5PC95ZWFyPjwvZGF0ZXM+PHB1
Ymxpc2hlcj5JbnRlcm5hdGlvbmFsIFNvY2lldHkgZm9yIEhvcnRpY3VsdHVyYWwgU2NpZW5jZSAo
SVNIUyksIExldXZlbiwgQmVsZ2l1bTwvcHVibGlzaGVyPjxpc2JuPjI0MDYtNjE2ODwvaXNibj48
dXJscz48cmVsYXRlZC11cmxzPjx1cmw+aHR0cHM6Ly9kb2kub3JnLzEwLjE3NjYwL0FjdGFIb3J0
aWMuMTk5OS40OTEuMjI8L3VybD48L3JlbGF0ZWQtdXJscz48L3VybHM+PGVsZWN0cm9uaWMtcmVz
b3VyY2UtbnVtPmRvaTogMTAuMTc2NjAvQWN0YUhvcnRpYy4xOTk5LjQ5MS4yMjwvZWxlY3Ryb25p
Yy1yZXNvdXJjZS1udW0+PC9yZWNvcmQ+PC9DaXRlPjxDaXRlPjxBdXRob3I+TWFtYXRoYTwvQXV0
aG9yPjxZZWFyPjIwMTQ8L1llYXI+PFJlY051bT41NjI8L1JlY051bT48cmVjb3JkPjxyZWMtbnVt
YmVyPjU2MjwvcmVjLW51bWJlcj48Zm9yZWlnbi1rZXlzPjxrZXkgYXBwPSJFTiIgZGItaWQ9ImF2
ZHgyNXdyZDBhZDVnZXBhcnh2ZXB3YnpkOWFwd3B6OWRzcyIgdGltZXN0YW1wPSIxNDM3MzA4NDIy
Ij41NjI8L2tleT48L2ZvcmVpZ24ta2V5cz48cmVmLXR5cGUgbmFtZT0iSm91cm5hbCBBcnRpY2xl
Ij4xNzwvcmVmLXR5cGU+PGNvbnRyaWJ1dG9ycz48YXV0aG9ycz48YXV0aG9yPk1hbWF0aGEsIEgu
PC9hdXRob3I+PGF1dGhvcj5TcmluaXZhc2EgUmFvLCBOLiBLLjwvYXV0aG9yPjxhdXRob3I+TGF4
bWFuLCBSLiBILjwvYXV0aG9yPjxhdXRob3I+U2hpdmFzaGFua2FyYSwgSy4gUy48L2F1dGhvcj48
YXV0aG9yPkJoYXR0LCBSLiBNLjwvYXV0aG9yPjxhdXRob3I+UGF2aXRocmEsIEsuIEMuPC9hdXRo
b3I+PC9hdXRob3JzPjwvY29udHJpYnV0b3JzPjx0aXRsZXM+PHRpdGxlPjxzdHlsZSBmYWNlPSJu
b3JtYWwiIGZvbnQ9ImRlZmF1bHQiIHNpemU9IjEwMCUiPkltcGFjdCBvZiBlbGV2YXRlZCBDTzwv
c3R5bGU+PHN0eWxlIGZhY2U9InN1YnNjcmlwdCIgZm9udD0iZGVmYXVsdCIgc2l6ZT0iMTAwJSI+
Mjwvc3R5bGU+PHN0eWxlIGZhY2U9Im5vcm1hbCIgZm9udD0iZGVmYXVsdCIgc2l6ZT0iMTAwJSI+
IG9uIGdyb3d0aCwgcGh5c2lvbG9neSwgeWllbGQsIGFuZCBxdWFsaXR5IG9mIHRvbWF0byAoPC9z
dHlsZT48c3R5bGUgZmFjZT0iaXRhbGljIiBmb250PSJkZWZhdWx0IiBzaXplPSIxMDAlIj5MeWNv
cGVyc2ljb24gZXNjdWxlbnR1bTwvc3R5bGU+PHN0eWxlIGZhY2U9Im5vcm1hbCIgZm9udD0iZGVm
YXVsdCIgc2l6ZT0iMTAwJSI+IE1pbGwpIGN2LiBBcmthIEFzaGlzaDwvc3R5bGU+PC90aXRsZT48
c2Vjb25kYXJ5LXRpdGxlPlBob3Rvc3ludGhldGljYTwvc2Vjb25kYXJ5LXRpdGxlPjxhbHQtdGl0
bGU+UGhvdG9zeW50aGV0aWNhPC9hbHQtdGl0bGU+PC90aXRsZXM+PHBlcmlvZGljYWw+PGZ1bGwt
dGl0bGU+UGhvdG9zeW50aGV0aWNhPC9mdWxsLXRpdGxlPjxhYmJyLTE+UGhvdG9zeW50aGV0aWNh
PC9hYmJyLTE+PC9wZXJpb2RpY2FsPjxhbHQtcGVyaW9kaWNhbD48ZnVsbC10aXRsZT5QaG90b3N5
bnRoZXRpY2E8L2Z1bGwtdGl0bGU+PGFiYnItMT5QaG90b3N5bnRoZXRpY2E8L2FiYnItMT48L2Fs
dC1wZXJpb2RpY2FsPjxwYWdlcz41MTktNTI4PC9wYWdlcz48dm9sdW1lPjUyPC92b2x1bWU+PG51
bWJlcj40PC9udW1iZXI+PGtleXdvcmRzPjxrZXl3b3JkPmdhcyBleGNoYW5nZTwva2V5d29yZD48
a2V5d29yZD5ncm93dGggY2hhcmFjdGVyaXN0aWNzPC9rZXl3b3JkPjxrZXl3b3JkPmxlYWYgd2F0
ZXIgc3RhdHVzPC9rZXl3b3JkPjxrZXl3b3JkPnBpZ21lbnRzPC9rZXl3b3JkPjxrZXl3b3JkPnlp
ZWxkIGNoYXJhY3RlcmlzdGljczwva2V5d29yZD48L2tleXdvcmRzPjxkYXRlcz48eWVhcj4yMDE0
PC95ZWFyPjxwdWItZGF0ZXM+PGRhdGU+MjAxNC8xMi8wMTwvZGF0ZT48L3B1Yi1kYXRlcz48L2Rh
dGVzPjxwdWJsaXNoZXI+VGhlIEluc3RpdHV0ZSBvZiBFeHBlcmltZW50YWwgQmlvbG9neSBvZiB0
aGUgQ3plY2ggQWNhZGVteSBvZiBTY2llbmNlczwvcHVibGlzaGVyPjxpc2JuPjAzMDAtMzYwNDwv
aXNibj48dXJscz48cmVsYXRlZC11cmxzPjx1cmw+aHR0cDovL2R4LmRvaS5vcmcvMTAuMTAwNy9z
MTEwOTktMDE0LTAwNTktMDwvdXJsPjwvcmVsYXRlZC11cmxzPjwvdXJscz48ZWxlY3Ryb25pYy1y
ZXNvdXJjZS1udW0+ZG9pOiAxMC4xMDA3L3MxMTA5OS0wMTQtMDA1OS0wPC9lbGVjdHJvbmljLXJl
c291cmNlLW51bT48bGFuZ3VhZ2U+RW5nbGlzaDwvbGFuZ3VhZ2U+PC9yZWNvcmQ+PC9DaXRlPjxD
aXRlPjxBdXRob3I+Wmhhbmc8L0F1dGhvcj48WWVhcj4yMDE0PC9ZZWFyPjxSZWNOdW0+NTkyPC9S
ZWNOdW0+PHJlY29yZD48cmVjLW51bWJlcj41OTI8L3JlYy1udW1iZXI+PGZvcmVpZ24ta2V5cz48
a2V5IGFwcD0iRU4iIGRiLWlkPSJhdmR4MjV3cmQwYWQ1Z2VwYXJ4dmVwd2J6ZDlhcHdwejlkc3Mi
IHRpbWVzdGFtcD0iMTQ1Mzc3NDA5NSI+NTkyPC9rZXk+PC9mb3JlaWduLWtleXM+PHJlZi10eXBl
IG5hbWU9IkpvdXJuYWwgQXJ0aWNsZSI+MTc8L3JlZi10eXBlPjxjb250cmlidXRvcnM+PGF1dGhv
cnM+PGF1dGhvcj5aaGFuZywgWmhpbWluZzwvYXV0aG9yPjxhdXRob3I+TGl1LCBMaWhvbmc8L2F1
dGhvcj48YXV0aG9yPlpoYW5nLCBNaW48L2F1dGhvcj48YXV0aG9yPlpoYW5nLCBZb25nc29uZzwv
YXV0aG9yPjxhdXRob3I+V2FuZywgUWlhb21laTwvYXV0aG9yPjwvYXV0aG9ycz48L2NvbnRyaWJ1
dG9ycz48dGl0bGVzPjx0aXRsZT5FZmZlY3Qgb2YgY2FyYm9uIGRpb3hpZGUgZW5yaWNobWVudCBv
biBoZWFsdGgtcHJvbW90aW5nIGNvbXBvdW5kcyBhbmQgb3JnYW5vbGVwdGljIHByb3BlcnRpZXMg
b2YgdG9tYXRvIGZydWl0cyBncm93biBpbiBncmVlbmhvdXNlPC90aXRsZT48c2Vjb25kYXJ5LXRp
dGxlPkZvb2QgQ2hlbS48L3NlY29uZGFyeS10aXRsZT48L3RpdGxlcz48cGVyaW9kaWNhbD48ZnVs
bC10aXRsZT5Gb29kIENoZW0uPC9mdWxsLXRpdGxlPjwvcGVyaW9kaWNhbD48cGFnZXM+MTU3LTE2
MzwvcGFnZXM+PHZvbHVtZT4xNTM8L3ZvbHVtZT48a2V5d29yZHM+PGtleXdvcmQ+Q08yIGVucmlj
aG1lbnQ8L2tleXdvcmQ+PGtleXdvcmQ+VG9tYXRvIGZydWl0PC9rZXl3b3JkPjxrZXl3b3JkPkNh
cm90ZW5vaWRzPC9rZXl3b3JkPjxrZXl3b3JkPk9yZ2Fub2xlcHRpYyBjaGFyYWN0ZXJpc3RpY3M8
L2tleXdvcmQ+PC9rZXl3b3Jkcz48ZGF0ZXM+PHllYXI+MjAxNDwveWVhcj48cHViLWRhdGVzPjxk
YXRlPjYvMTUvPC9kYXRlPjwvcHViLWRhdGVzPjwvZGF0ZXM+PGlzYm4+MDMwOC04MTQ2PC9pc2Ju
Pjx1cmxzPjxyZWxhdGVkLXVybHM+PHVybD5odHRwOi8vd3d3LnNjaWVuY2VkaXJlY3QuY29tL3Nj
aWVuY2UvYXJ0aWNsZS9waWkvUzAzMDg4MTQ2MTMwMTkxODM8L3VybD48L3JlbGF0ZWQtdXJscz48
L3VybHM+PGVsZWN0cm9uaWMtcmVzb3VyY2UtbnVtPmRvaTogMTAuMTAxNi9qLmZvb2RjaGVtLjIw
MTMuMTIuMDUyPC9lbGVjdHJvbmljLXJlc291cmNlLW51bT48L3JlY29yZD48L0NpdGU+PENpdGU+
PEF1dGhvcj5XZWk8L0F1dGhvcj48WWVhcj4yMDE4PC9ZZWFyPjxSZWNOdW0+MTIxNDwvUmVjTnVt
PjxyZWNvcmQ+PHJlYy1udW1iZXI+MTIxNDwvcmVjLW51bWJlcj48Zm9yZWlnbi1rZXlzPjxrZXkg
YXBwPSJFTiIgZGItaWQ9ImF2ZHgyNXdyZDBhZDVnZXBhcnh2ZXB3YnpkOWFwd3B6OWRzcyIgdGlt
ZXN0YW1wPSIxNTIzNzUxMjgzIj4xMjE0PC9rZXk+PC9mb3JlaWduLWtleXM+PHJlZi10eXBlIG5h
bWU9IkpvdXJuYWwgQXJ0aWNsZSI+MTc8L3JlZi10eXBlPjxjb250cmlidXRvcnM+PGF1dGhvcnM+
PGF1dGhvcj5XZWksIFpoZW5odWE8L2F1dGhvcj48YXV0aG9yPkR1LFRhaXNoZW5nPC9hdXRob3I+
PGF1dGhvcj5MaSwgWGlhbmduYW48L2F1dGhvcj48YXV0aG9yPkZhbmcsIExpYW5nPC9hdXRob3I+
PGF1dGhvcj5MaXUsIEZ1bGFpPC9hdXRob3I+PC9hdXRob3JzPjwvY29udHJpYnV0b3JzPjxhdXRo
LWFkZHJlc3M+VGFpc2hlbmcgRHUsQ2VudGVyIGZvciBBZ3JpY3VsdHVyYWwgV2F0ZXIgUmVzZWFy
Y2ggaW4gQ2hpbmEsIENoaW5hIEFncmljdWx0dXJhbCBVbml2ZXJzaXR5LENoaW5hLGR1dGFpc2hl
bmdAY2F1LmVkdS5jbiYjeEQ7RnVsYWkgTGl1LERlcGFydG1lbnQgb2YgUGxhbnQgYW5kIEVudmly
b25tZW50YWwgU2NpZW5jZXMsIEZhY3VsdHkgb2YgU2NpZW5jZSwgVW5pdmVyc2l0eSBvZiBDb3Bl
bmhhZ2VuLERlbm1hcmssZHV0YWlzaGVuZ0BjYXUuZWR1LmNuPC9hdXRoLWFkZHJlc3M+PHRpdGxl
cz48dGl0bGU+PHN0eWxlIGZhY2U9Im5vcm1hbCIgZm9udD0iZGVmYXVsdCIgc2l6ZT0iMTAwJSI+
SW50ZXJhY3RpdmUgZWZmZWN0cyBvZiBlbGV2YXRlZCBDTzwvc3R5bGU+PHN0eWxlIGZhY2U9InN1
YnNjcmlwdCIgZm9udD0iZGVmYXVsdCIgc2l6ZT0iMTAwJSI+Mjwvc3R5bGU+PHN0eWxlIGZhY2U9
Im5vcm1hbCIgZm9udD0iZGVmYXVsdCIgc2l6ZT0iMTAwJSI+IGFuZCBOIGZlcnRpbGl6YXRpb24g
b24geWllbGQgYW5kIHF1YWxpdHkgb2YgdG9tYXRvIGdyb3duIHVuZGVyIHJlZHVjZWQgaXJyaWdh
dGlvbiByZWdpbWU8L3N0eWxlPjwvdGl0bGU+PHNlY29uZGFyeS10aXRsZT5Gcm9udC4gUGxhbnQg
U2NpLjwvc2Vjb25kYXJ5LXRpdGxlPjxzaG9ydC10aXRsZT5FZmZlY3Qgb2YgZWxldmF0ZWQgQ08y
IG9uIHRvbWF0byBmcnVpdCBxdWFsaXR5PC9zaG9ydC10aXRsZT48L3RpdGxlcz48cGVyaW9kaWNh
bD48ZnVsbC10aXRsZT5Gcm9udC4gUGxhbnQgU2NpLjwvZnVsbC10aXRsZT48L3BlcmlvZGljYWw+
PHZvbHVtZT45PC92b2x1bWU+PG51bWJlcj4zMjg8L251bWJlcj48a2V5d29yZHM+PGtleXdvcmQ+
Q08yLE5pdHJvZ2VuLFJlZHVjZWQgaXJyaWdhdGlvbix5aWVsZCxmcnVpdCBxdWFsaXR5LFRvbWF0
bzwva2V5d29yZD48L2tleXdvcmRzPjxkYXRlcz48eWVhcj4yMDE4PC95ZWFyPjxwdWItZGF0ZXM+
PGRhdGU+MjAxOC1NYXJjaC0yNzwvZGF0ZT48L3B1Yi1kYXRlcz48L2RhdGVzPjxpc2JuPjE2NjQt
NDYyWDwvaXNibj48d29yay10eXBlPk9yaWdpbmFsIFJlc2VhcmNoPC93b3JrLXR5cGU+PHVybHM+
PHJlbGF0ZWQtdXJscz48dXJsPmh0dHBzOi8vd3d3LmZyb250aWVyc2luLm9yZy9hcnRpY2xlLzEw
LjMzODkvZnBscy4yMDE4LjAwMzI4PC91cmw+PC9yZWxhdGVkLXVybHM+PC91cmxzPjxlbGVjdHJv
bmljLXJlc291cmNlLW51bT5kb2k6IDEwLjMzODkvZnBscy4yMDE4LjAwMzI4PC9lbGVjdHJvbmlj
LXJlc291cmNlLW51bT48bGFuZ3VhZ2U+RW5nbGlzaDwvbGFuZ3VhZ2U+PC9yZWNvcmQ+PC9DaXRl
PjwvRW5kTm90ZT4A
</w:fldData>
              </w:fldChar>
            </w:r>
            <w:r w:rsidR="00736C0C">
              <w:rPr>
                <w:sz w:val="22"/>
                <w:szCs w:val="22"/>
                <w:lang w:val="en-AU"/>
              </w:rPr>
              <w:instrText xml:space="preserve"> ADDIN EN.CITE.DATA </w:instrText>
            </w:r>
            <w:r w:rsidR="00736C0C">
              <w:rPr>
                <w:sz w:val="22"/>
                <w:szCs w:val="22"/>
                <w:lang w:val="en-AU"/>
              </w:rPr>
            </w:r>
            <w:r w:rsidR="00736C0C"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sz w:val="22"/>
                <w:szCs w:val="22"/>
                <w:lang w:val="en-AU"/>
              </w:rPr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 w:rsidR="00736C0C">
              <w:rPr>
                <w:noProof/>
                <w:sz w:val="22"/>
                <w:szCs w:val="22"/>
                <w:lang w:val="en-AU"/>
              </w:rPr>
              <w:t>(Li et al., 1999; Mamatha et al., 2014; Özçelik and Akilli, 1999; Wei et al., 2018; Zhang et al., 2014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D24A58" w:rsidRPr="001C77FB" w14:paraId="5A217BDB" w14:textId="77777777" w:rsidTr="00C55D9C">
        <w:trPr>
          <w:gridAfter w:val="1"/>
          <w:wAfter w:w="352" w:type="dxa"/>
        </w:trPr>
        <w:tc>
          <w:tcPr>
            <w:tcW w:w="1645" w:type="dxa"/>
            <w:vMerge/>
          </w:tcPr>
          <w:p w14:paraId="23E35BD3" w14:textId="77777777" w:rsidR="009C4B4A" w:rsidRPr="001C77FB" w:rsidRDefault="009C4B4A" w:rsidP="000F581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</w:p>
        </w:tc>
        <w:tc>
          <w:tcPr>
            <w:tcW w:w="945" w:type="dxa"/>
          </w:tcPr>
          <w:p w14:paraId="64467236" w14:textId="77777777" w:rsidR="009C4B4A" w:rsidRPr="001C77FB" w:rsidRDefault="009C4B4A" w:rsidP="000F581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1C77FB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078" w:type="dxa"/>
          </w:tcPr>
          <w:p w14:paraId="7D98632C" w14:textId="0E3BF759" w:rsidR="009C4B4A" w:rsidRPr="001C77FB" w:rsidRDefault="009C4B4A" w:rsidP="000F581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AD25FB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  <w:lang w:val="de-DE"/>
              </w:rPr>
              <w:t>†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§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>Hot pepper</w:t>
            </w:r>
            <w:r w:rsidR="00EF3E3B"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begin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instrText xml:space="preserve"> ADDIN EN.CITE &lt;EndNote&gt;&lt;Cite&gt;&lt;Author&gt;Li&lt;/Author&gt;&lt;Year&gt;2017&lt;/Year&gt;&lt;RecNum&gt;1153&lt;/RecNum&gt;&lt;DisplayText&gt;(Li et al., 2017)&lt;/DisplayText&gt;&lt;record&gt;&lt;rec-number&gt;1153&lt;/rec-number&gt;&lt;foreign-keys&gt;&lt;key app="EN" db-id="avdx25wrd0ad5geparxvepwbzd9apwpz9dss" timestamp="1517796315"&gt;1153&lt;/key&gt;&lt;/foreign-keys&gt;&lt;ref-type name="Journal Article"&gt;17&lt;/ref-type&gt;&lt;contributors&gt;&lt;authors&gt;&lt;author&gt;Li, Xiaojie&lt;/author&gt;&lt;author&gt;Kang, Shaozhong&lt;/author&gt;&lt;author&gt;Li, Fusheng&lt;/author&gt;&lt;author&gt;Zhang, Xiaotao&lt;/author&gt;&lt;author&gt;Huo, Zailin&lt;/author&gt;&lt;author&gt;Ding, Risheng&lt;/author&gt;&lt;author&gt;Tong, Ling&lt;/author&gt;&lt;author&gt;Du, Taisheng&lt;/author&gt;&lt;author&gt;Li, Sien&lt;/author&gt;&lt;/authors&gt;&lt;/contributors&gt;&lt;titles&gt;&lt;title&gt;Light supplement and carbon dioxide enrichment affect yield and quality of off-season pepper&lt;/title&gt;&lt;secondary-title&gt;Agron. J.&lt;/secondary-title&gt;&lt;/titles&gt;&lt;periodical&gt;&lt;full-title&gt;Agron. J.&lt;/full-title&gt;&lt;/periodical&gt;&lt;pages&gt;2107-2118&lt;/pages&gt;&lt;volume&gt;109&lt;/volume&gt;&lt;number&gt;5&lt;/number&gt;&lt;dates&gt;&lt;year&gt;2017&lt;/year&gt;&lt;/dates&gt;&lt;urls&gt;&lt;related-urls&gt;&lt;url&gt;doi: 10.2134/agronj2017.01.0044&lt;/url&gt;&lt;/related-urls&gt;&lt;/urls&gt;&lt;electronic-resource-num&gt;doi: 10.2134/agronj2017.01.0044&lt;/electronic-resource-num&gt;&lt;language&gt;English&lt;/language&gt;&lt;/record&gt;&lt;/Cite&gt;&lt;/EndNote&gt;</w:instrTex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separate"/>
            </w:r>
            <w:r>
              <w:rPr>
                <w:rFonts w:eastAsiaTheme="minorEastAsia"/>
                <w:noProof/>
                <w:color w:val="000000" w:themeColor="text1"/>
                <w:kern w:val="0"/>
                <w:sz w:val="22"/>
                <w:szCs w:val="22"/>
              </w:rPr>
              <w:t>(Li et al., 2017)</w:t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fldChar w:fldCharType="end"/>
            </w:r>
            <w:r>
              <w:rPr>
                <w:rFonts w:eastAsiaTheme="minorEastAsia"/>
                <w:color w:val="000000" w:themeColor="text1"/>
                <w:kern w:val="0"/>
                <w:sz w:val="22"/>
                <w:szCs w:val="22"/>
              </w:rPr>
              <w:t xml:space="preserve"> and </w:t>
            </w:r>
            <w:r w:rsidRPr="00214D4F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‡</w:t>
            </w:r>
            <w:r>
              <w:rPr>
                <w:sz w:val="22"/>
                <w:szCs w:val="22"/>
                <w:lang w:val="en-AU"/>
              </w:rPr>
              <w:t>t</w:t>
            </w:r>
            <w:r w:rsidRPr="001C77FB">
              <w:rPr>
                <w:sz w:val="22"/>
                <w:szCs w:val="22"/>
                <w:lang w:val="en-AU"/>
              </w:rPr>
              <w:t>omato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1C77FB"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ZWx5ZXM8L0F1dGhvcj48WWVhcj4yMDEyPC9ZZWFyPjxS
ZWNOdW0+MTA5NjwvUmVjTnVtPjxEaXNwbGF5VGV4dD4oSGVseWVzIGV0IGFsLiwgMjAxMjsgTWFt
YXRoYSBldCBhbC4sIDIwMTQpPC9EaXNwbGF5VGV4dD48cmVjb3JkPjxyZWMtbnVtYmVyPjEwOTY8
L3JlYy1udW1iZXI+PGZvcmVpZ24ta2V5cz48a2V5IGFwcD0iRU4iIGRiLWlkPSJhdmR4MjV3cmQw
YWQ1Z2VwYXJ4dmVwd2J6ZDlhcHdwejlkc3MiIHRpbWVzdGFtcD0iMTUwODMwMjg3NCI+MTA5Njwv
a2V5PjwvZm9yZWlnbi1rZXlzPjxyZWYtdHlwZSBuYW1lPSJKb3VybmFsIEFydGljbGUiPjE3PC9y
ZWYtdHlwZT48Y29udHJpYnV0b3JzPjxhdXRob3JzPjxhdXRob3I+SGVseWVzLCBMLjwvYXV0aG9y
PjxhdXRob3I+THVnYXNpLCBBLjwvYXV0aG9yPjxhdXRob3I+TmVtw6lueWksIEEuPC9hdXRob3I+
PGF1dGhvcj5Qw6lrLCBaLjwvYXV0aG9yPjwvYXV0aG9ycz48L2NvbnRyaWJ1dG9ycz48dGl0bGVz
Pjx0aXRsZT48c3R5bGUgZmFjZT0ibm9ybWFsIiBmb250PSJkZWZhdWx0IiBzaXplPSIxMDAlIj5U
aGUgc2ltdWx0YW5lb3VzIGVmZmVjdCBvZiBlbGV2YXRlZCBDTzwvc3R5bGU+PHN0eWxlIGZhY2U9
InN1YnNjcmlwdCIgZm9udD0iZGVmYXVsdCIgc2l6ZT0iMTAwJSI+Mjwvc3R5bGU+PHN0eWxlIGZh
Y2U9Im5vcm1hbCIgZm9udD0iZGVmYXVsdCIgc2l6ZT0iMTAwJSI+LWxldmVsIGFuZCBuaXRyb2dl
bi1zdXBwbHkgb24gdGhlIGZydWl0IGNvbXBvbmVudHMgb2YgdG9tYXRvPC9zdHlsZT48L3RpdGxl
PjxzZWNvbmRhcnktdGl0bGU+QWN0YSBBbGltZW50PC9zZWNvbmRhcnktdGl0bGU+PC90aXRsZXM+
PHBlcmlvZGljYWw+PGZ1bGwtdGl0bGU+QWN0YSBBbGltZW50PC9mdWxsLXRpdGxlPjwvcGVyaW9k
aWNhbD48cGFnZXM+MjY1LTI3MTwvcGFnZXM+PHZvbHVtZT40MTwvdm9sdW1lPjxudW1iZXI+Mjwv
bnVtYmVyPjxkYXRlcz48eWVhcj4yMDEyPC95ZWFyPjxwdWItZGF0ZXM+PGRhdGU+MjAxMi8wNi8w
MTwvZGF0ZT48L3B1Yi1kYXRlcz48L2RhdGVzPjxwdWJsaXNoZXI+QWthZMOpbWlhaSBLaWFkw7M8
L3B1Ymxpc2hlcj48aXNibj4wMTM5LTMwMDY8L2lzYm4+PHVybHM+PHJlbGF0ZWQtdXJscz48dXJs
Pmh0dHBzOi8vZG9pLm9yZy8xMC4xNTU2L0FBbGltLjQxLjIwMTIuMi4xMzwvdXJsPjwvcmVsYXRl
ZC11cmxzPjwvdXJscz48ZWxlY3Ryb25pYy1yZXNvdXJjZS1udW0+ZG9pOiAxMC4xNTU2L0FBbGlt
LjQxLjIwMTIuMi4xMzwvZWxlY3Ryb25pYy1yZXNvdXJjZS1udW0+PGFjY2Vzcy1kYXRlPjIwMTcv
MTAvMTc8L2FjY2Vzcy1kYXRlPjwvcmVjb3JkPjwvQ2l0ZT48Q2l0ZT48QXV0aG9yPk1hbWF0aGE8
L0F1dGhvcj48WWVhcj4yMDE0PC9ZZWFyPjxSZWNOdW0+NTYyPC9SZWNOdW0+PHJlY29yZD48cmVj
LW51bWJlcj41NjI8L3JlYy1udW1iZXI+PGZvcmVpZ24ta2V5cz48a2V5IGFwcD0iRU4iIGRiLWlk
PSJhdmR4MjV3cmQwYWQ1Z2VwYXJ4dmVwd2J6ZDlhcHdwejlkc3MiIHRpbWVzdGFtcD0iMTQzNzMw
ODQyMiI+NTYyPC9rZXk+PC9mb3JlaWduLWtleXM+PHJlZi10eXBlIG5hbWU9IkpvdXJuYWwgQXJ0
aWNsZSI+MTc8L3JlZi10eXBlPjxjb250cmlidXRvcnM+PGF1dGhvcnM+PGF1dGhvcj5NYW1hdGhh
LCBILjwvYXV0aG9yPjxhdXRob3I+U3Jpbml2YXNhIFJhbywgTi4gSy48L2F1dGhvcj48YXV0aG9y
PkxheG1hbiwgUi4gSC48L2F1dGhvcj48YXV0aG9yPlNoaXZhc2hhbmthcmEsIEsuIFMuPC9hdXRo
b3I+PGF1dGhvcj5CaGF0dCwgUi4gTS48L2F1dGhvcj48YXV0aG9yPlBhdml0aHJhLCBLLiBDLjwv
YXV0aG9yPjwvYXV0aG9ycz48L2NvbnRyaWJ1dG9ycz48dGl0bGVzPjx0aXRsZT48c3R5bGUgZmFj
ZT0ibm9ybWFsIiBmb250PSJkZWZhdWx0IiBzaXplPSIxMDAlIj5JbXBhY3Qgb2YgZWxldmF0ZWQg
Q088L3N0eWxlPjxzdHlsZSBmYWNlPSJzdWJzY3JpcHQiIGZvbnQ9ImRlZmF1bHQiIHNpemU9IjEw
MCUiPjI8L3N0eWxlPjxzdHlsZSBmYWNlPSJub3JtYWwiIGZvbnQ9ImRlZmF1bHQiIHNpemU9IjEw
MCUiPiBvbiBncm93dGgsIHBoeXNpb2xvZ3ksIHlpZWxkLCBhbmQgcXVhbGl0eSBvZiB0b21hdG8g
KDwvc3R5bGU+PHN0eWxlIGZhY2U9Iml0YWxpYyIgZm9udD0iZGVmYXVsdCIgc2l6ZT0iMTAwJSI+
THljb3BlcnNpY29uIGVzY3VsZW50dW08L3N0eWxlPjxzdHlsZSBmYWNlPSJub3JtYWwiIGZvbnQ9
ImRlZmF1bHQiIHNpemU9IjEwMCUiPiBNaWxsKSBjdi4gQXJrYSBBc2hpc2g8L3N0eWxlPjwvdGl0
bGU+PHNlY29uZGFyeS10aXRsZT5QaG90b3N5bnRoZXRpY2E8L3NlY29uZGFyeS10aXRsZT48YWx0
LXRpdGxlPlBob3Rvc3ludGhldGljYTwvYWx0LXRpdGxlPjwvdGl0bGVzPjxwZXJpb2RpY2FsPjxm
dWxsLXRpdGxlPlBob3Rvc3ludGhldGljYTwvZnVsbC10aXRsZT48YWJici0xPlBob3Rvc3ludGhl
dGljYTwvYWJici0xPjwvcGVyaW9kaWNhbD48YWx0LXBlcmlvZGljYWw+PGZ1bGwtdGl0bGU+UGhv
dG9zeW50aGV0aWNhPC9mdWxsLXRpdGxlPjxhYmJyLTE+UGhvdG9zeW50aGV0aWNhPC9hYmJyLTE+
PC9hbHQtcGVyaW9kaWNhbD48cGFnZXM+NTE5LTUyODwvcGFnZXM+PHZvbHVtZT41Mjwvdm9sdW1l
PjxudW1iZXI+NDwvbnVtYmVyPjxrZXl3b3Jkcz48a2V5d29yZD5nYXMgZXhjaGFuZ2U8L2tleXdv
cmQ+PGtleXdvcmQ+Z3Jvd3RoIGNoYXJhY3RlcmlzdGljczwva2V5d29yZD48a2V5d29yZD5sZWFm
IHdhdGVyIHN0YXR1czwva2V5d29yZD48a2V5d29yZD5waWdtZW50czwva2V5d29yZD48a2V5d29y
ZD55aWVsZCBjaGFyYWN0ZXJpc3RpY3M8L2tleXdvcmQ+PC9rZXl3b3Jkcz48ZGF0ZXM+PHllYXI+
MjAxNDwveWVhcj48cHViLWRhdGVzPjxkYXRlPjIwMTQvMTIvMDE8L2RhdGU+PC9wdWItZGF0ZXM+
PC9kYXRlcz48cHVibGlzaGVyPlRoZSBJbnN0aXR1dGUgb2YgRXhwZXJpbWVudGFsIEJpb2xvZ3kg
b2YgdGhlIEN6ZWNoIEFjYWRlbXkgb2YgU2NpZW5jZXM8L3B1Ymxpc2hlcj48aXNibj4wMzAwLTM2
MDQ8L2lzYm4+PHVybHM+PHJlbGF0ZWQtdXJscz48dXJsPmh0dHA6Ly9keC5kb2kub3JnLzEwLjEw
MDcvczExMDk5LTAxNC0wMDU5LTA8L3VybD48L3JlbGF0ZWQtdXJscz48L3VybHM+PGVsZWN0cm9u
aWMtcmVzb3VyY2UtbnVtPmRvaTogMTAuMTAwNy9zMTEwOTktMDE0LTAwNTktMDwvZWxlY3Ryb25p
Yy1yZXNvdXJjZS1udW0+PGxhbmd1YWdlPkVuZ2xpc2g8L2xhbmd1YWdlPjwvcmVjb3JkPjwvQ2l0
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 </w:instrText>
            </w:r>
            <w:r>
              <w:rPr>
                <w:sz w:val="22"/>
                <w:szCs w:val="22"/>
                <w:lang w:val="en-AU"/>
              </w:rPr>
              <w:fldChar w:fldCharType="begin">
                <w:fldData xml:space="preserve">PEVuZE5vdGU+PENpdGU+PEF1dGhvcj5IZWx5ZXM8L0F1dGhvcj48WWVhcj4yMDEyPC9ZZWFyPjxS
ZWNOdW0+MTA5NjwvUmVjTnVtPjxEaXNwbGF5VGV4dD4oSGVseWVzIGV0IGFsLiwgMjAxMjsgTWFt
YXRoYSBldCBhbC4sIDIwMTQpPC9EaXNwbGF5VGV4dD48cmVjb3JkPjxyZWMtbnVtYmVyPjEwOTY8
L3JlYy1udW1iZXI+PGZvcmVpZ24ta2V5cz48a2V5IGFwcD0iRU4iIGRiLWlkPSJhdmR4MjV3cmQw
YWQ1Z2VwYXJ4dmVwd2J6ZDlhcHdwejlkc3MiIHRpbWVzdGFtcD0iMTUwODMwMjg3NCI+MTA5Njwv
a2V5PjwvZm9yZWlnbi1rZXlzPjxyZWYtdHlwZSBuYW1lPSJKb3VybmFsIEFydGljbGUiPjE3PC9y
ZWYtdHlwZT48Y29udHJpYnV0b3JzPjxhdXRob3JzPjxhdXRob3I+SGVseWVzLCBMLjwvYXV0aG9y
PjxhdXRob3I+THVnYXNpLCBBLjwvYXV0aG9yPjxhdXRob3I+TmVtw6lueWksIEEuPC9hdXRob3I+
PGF1dGhvcj5Qw6lrLCBaLjwvYXV0aG9yPjwvYXV0aG9ycz48L2NvbnRyaWJ1dG9ycz48dGl0bGVz
Pjx0aXRsZT48c3R5bGUgZmFjZT0ibm9ybWFsIiBmb250PSJkZWZhdWx0IiBzaXplPSIxMDAlIj5U
aGUgc2ltdWx0YW5lb3VzIGVmZmVjdCBvZiBlbGV2YXRlZCBDTzwvc3R5bGU+PHN0eWxlIGZhY2U9
InN1YnNjcmlwdCIgZm9udD0iZGVmYXVsdCIgc2l6ZT0iMTAwJSI+Mjwvc3R5bGU+PHN0eWxlIGZh
Y2U9Im5vcm1hbCIgZm9udD0iZGVmYXVsdCIgc2l6ZT0iMTAwJSI+LWxldmVsIGFuZCBuaXRyb2dl
bi1zdXBwbHkgb24gdGhlIGZydWl0IGNvbXBvbmVudHMgb2YgdG9tYXRvPC9zdHlsZT48L3RpdGxl
PjxzZWNvbmRhcnktdGl0bGU+QWN0YSBBbGltZW50PC9zZWNvbmRhcnktdGl0bGU+PC90aXRsZXM+
PHBlcmlvZGljYWw+PGZ1bGwtdGl0bGU+QWN0YSBBbGltZW50PC9mdWxsLXRpdGxlPjwvcGVyaW9k
aWNhbD48cGFnZXM+MjY1LTI3MTwvcGFnZXM+PHZvbHVtZT40MTwvdm9sdW1lPjxudW1iZXI+Mjwv
bnVtYmVyPjxkYXRlcz48eWVhcj4yMDEyPC95ZWFyPjxwdWItZGF0ZXM+PGRhdGU+MjAxMi8wNi8w
MTwvZGF0ZT48L3B1Yi1kYXRlcz48L2RhdGVzPjxwdWJsaXNoZXI+QWthZMOpbWlhaSBLaWFkw7M8
L3B1Ymxpc2hlcj48aXNibj4wMTM5LTMwMDY8L2lzYm4+PHVybHM+PHJlbGF0ZWQtdXJscz48dXJs
Pmh0dHBzOi8vZG9pLm9yZy8xMC4xNTU2L0FBbGltLjQxLjIwMTIuMi4xMzwvdXJsPjwvcmVsYXRl
ZC11cmxzPjwvdXJscz48ZWxlY3Ryb25pYy1yZXNvdXJjZS1udW0+ZG9pOiAxMC4xNTU2L0FBbGlt
LjQxLjIwMTIuMi4xMzwvZWxlY3Ryb25pYy1yZXNvdXJjZS1udW0+PGFjY2Vzcy1kYXRlPjIwMTcv
MTAvMTc8L2FjY2Vzcy1kYXRlPjwvcmVjb3JkPjwvQ2l0ZT48Q2l0ZT48QXV0aG9yPk1hbWF0aGE8
L0F1dGhvcj48WWVhcj4yMDE0PC9ZZWFyPjxSZWNOdW0+NTYyPC9SZWNOdW0+PHJlY29yZD48cmVj
LW51bWJlcj41NjI8L3JlYy1udW1iZXI+PGZvcmVpZ24ta2V5cz48a2V5IGFwcD0iRU4iIGRiLWlk
PSJhdmR4MjV3cmQwYWQ1Z2VwYXJ4dmVwd2J6ZDlhcHdwejlkc3MiIHRpbWVzdGFtcD0iMTQzNzMw
ODQyMiI+NTYyPC9rZXk+PC9mb3JlaWduLWtleXM+PHJlZi10eXBlIG5hbWU9IkpvdXJuYWwgQXJ0
aWNsZSI+MTc8L3JlZi10eXBlPjxjb250cmlidXRvcnM+PGF1dGhvcnM+PGF1dGhvcj5NYW1hdGhh
LCBILjwvYXV0aG9yPjxhdXRob3I+U3Jpbml2YXNhIFJhbywgTi4gSy48L2F1dGhvcj48YXV0aG9y
PkxheG1hbiwgUi4gSC48L2F1dGhvcj48YXV0aG9yPlNoaXZhc2hhbmthcmEsIEsuIFMuPC9hdXRo
b3I+PGF1dGhvcj5CaGF0dCwgUi4gTS48L2F1dGhvcj48YXV0aG9yPlBhdml0aHJhLCBLLiBDLjwv
YXV0aG9yPjwvYXV0aG9ycz48L2NvbnRyaWJ1dG9ycz48dGl0bGVzPjx0aXRsZT48c3R5bGUgZmFj
ZT0ibm9ybWFsIiBmb250PSJkZWZhdWx0IiBzaXplPSIxMDAlIj5JbXBhY3Qgb2YgZWxldmF0ZWQg
Q088L3N0eWxlPjxzdHlsZSBmYWNlPSJzdWJzY3JpcHQiIGZvbnQ9ImRlZmF1bHQiIHNpemU9IjEw
MCUiPjI8L3N0eWxlPjxzdHlsZSBmYWNlPSJub3JtYWwiIGZvbnQ9ImRlZmF1bHQiIHNpemU9IjEw
MCUiPiBvbiBncm93dGgsIHBoeXNpb2xvZ3ksIHlpZWxkLCBhbmQgcXVhbGl0eSBvZiB0b21hdG8g
KDwvc3R5bGU+PHN0eWxlIGZhY2U9Iml0YWxpYyIgZm9udD0iZGVmYXVsdCIgc2l6ZT0iMTAwJSI+
THljb3BlcnNpY29uIGVzY3VsZW50dW08L3N0eWxlPjxzdHlsZSBmYWNlPSJub3JtYWwiIGZvbnQ9
ImRlZmF1bHQiIHNpemU9IjEwMCUiPiBNaWxsKSBjdi4gQXJrYSBBc2hpc2g8L3N0eWxlPjwvdGl0
bGU+PHNlY29uZGFyeS10aXRsZT5QaG90b3N5bnRoZXRpY2E8L3NlY29uZGFyeS10aXRsZT48YWx0
LXRpdGxlPlBob3Rvc3ludGhldGljYTwvYWx0LXRpdGxlPjwvdGl0bGVzPjxwZXJpb2RpY2FsPjxm
dWxsLXRpdGxlPlBob3Rvc3ludGhldGljYTwvZnVsbC10aXRsZT48YWJici0xPlBob3Rvc3ludGhl
dGljYTwvYWJici0xPjwvcGVyaW9kaWNhbD48YWx0LXBlcmlvZGljYWw+PGZ1bGwtdGl0bGU+UGhv
dG9zeW50aGV0aWNhPC9mdWxsLXRpdGxlPjxhYmJyLTE+UGhvdG9zeW50aGV0aWNhPC9hYmJyLTE+
PC9hbHQtcGVyaW9kaWNhbD48cGFnZXM+NTE5LTUyODwvcGFnZXM+PHZvbHVtZT41Mjwvdm9sdW1l
PjxudW1iZXI+NDwvbnVtYmVyPjxrZXl3b3Jkcz48a2V5d29yZD5nYXMgZXhjaGFuZ2U8L2tleXdv
cmQ+PGtleXdvcmQ+Z3Jvd3RoIGNoYXJhY3RlcmlzdGljczwva2V5d29yZD48a2V5d29yZD5sZWFm
IHdhdGVyIHN0YXR1czwva2V5d29yZD48a2V5d29yZD5waWdtZW50czwva2V5d29yZD48a2V5d29y
ZD55aWVsZCBjaGFyYWN0ZXJpc3RpY3M8L2tleXdvcmQ+PC9rZXl3b3Jkcz48ZGF0ZXM+PHllYXI+
MjAxNDwveWVhcj48cHViLWRhdGVzPjxkYXRlPjIwMTQvMTIvMDE8L2RhdGU+PC9wdWItZGF0ZXM+
PC9kYXRlcz48cHVibGlzaGVyPlRoZSBJbnN0aXR1dGUgb2YgRXhwZXJpbWVudGFsIEJpb2xvZ3kg
b2YgdGhlIEN6ZWNoIEFjYWRlbXkgb2YgU2NpZW5jZXM8L3B1Ymxpc2hlcj48aXNibj4wMzAwLTM2
MDQ8L2lzYm4+PHVybHM+PHJlbGF0ZWQtdXJscz48dXJsPmh0dHA6Ly9keC5kb2kub3JnLzEwLjEw
MDcvczExMDk5LTAxNC0wMDU5LTA8L3VybD48L3JlbGF0ZWQtdXJscz48L3VybHM+PGVsZWN0cm9u
aWMtcmVzb3VyY2UtbnVtPmRvaTogMTAuMTAwNy9zMTEwOTktMDE0LTAwNTktMDwvZWxlY3Ryb25p
Yy1yZXNvdXJjZS1udW0+PGxhbmd1YWdlPkVuZ2xpc2g8L2xhbmd1YWdlPjwvcmVjb3JkPjwvQ2l0
ZT48L0VuZE5vdGU+AG==
</w:fldData>
              </w:fldChar>
            </w:r>
            <w:r>
              <w:rPr>
                <w:sz w:val="22"/>
                <w:szCs w:val="22"/>
                <w:lang w:val="en-AU"/>
              </w:rPr>
              <w:instrText xml:space="preserve"> ADDIN EN.CITE.DATA </w:instrText>
            </w:r>
            <w:r>
              <w:rPr>
                <w:sz w:val="22"/>
                <w:szCs w:val="22"/>
                <w:lang w:val="en-AU"/>
              </w:rPr>
            </w:r>
            <w:r>
              <w:rPr>
                <w:sz w:val="22"/>
                <w:szCs w:val="22"/>
                <w:lang w:val="en-AU"/>
              </w:rPr>
              <w:fldChar w:fldCharType="end"/>
            </w:r>
            <w:r w:rsidRPr="001C77FB">
              <w:rPr>
                <w:sz w:val="22"/>
                <w:szCs w:val="22"/>
                <w:lang w:val="en-AU"/>
              </w:rPr>
            </w:r>
            <w:r w:rsidRPr="001C77FB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Helyes et al., 2012; Mamatha et al., 2014)</w:t>
            </w:r>
            <w:r w:rsidRPr="001C77FB">
              <w:rPr>
                <w:sz w:val="22"/>
                <w:szCs w:val="22"/>
                <w:lang w:val="en-AU"/>
              </w:rPr>
              <w:fldChar w:fldCharType="end"/>
            </w:r>
          </w:p>
        </w:tc>
      </w:tr>
      <w:tr w:rsidR="00062249" w:rsidRPr="00DB375D" w14:paraId="3F1B7943" w14:textId="77777777" w:rsidTr="00C55D9C">
        <w:trPr>
          <w:trHeight w:val="437"/>
        </w:trPr>
        <w:tc>
          <w:tcPr>
            <w:tcW w:w="1645" w:type="dxa"/>
          </w:tcPr>
          <w:p w14:paraId="47385F96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sz w:val="22"/>
                <w:szCs w:val="22"/>
                <w:lang w:val="en-AU"/>
              </w:rPr>
              <w:t>Volatile terpenoids</w:t>
            </w:r>
          </w:p>
        </w:tc>
        <w:tc>
          <w:tcPr>
            <w:tcW w:w="945" w:type="dxa"/>
          </w:tcPr>
          <w:p w14:paraId="58B7C87F" w14:textId="77777777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DB375D">
              <w:rPr>
                <w:rFonts w:hint="eastAsia"/>
                <w:sz w:val="22"/>
                <w:szCs w:val="22"/>
                <w:lang w:val="en-AU"/>
              </w:rPr>
              <w:t>↓</w:t>
            </w:r>
          </w:p>
        </w:tc>
        <w:tc>
          <w:tcPr>
            <w:tcW w:w="6430" w:type="dxa"/>
            <w:gridSpan w:val="2"/>
          </w:tcPr>
          <w:p w14:paraId="1D938329" w14:textId="16159F39" w:rsidR="008304EE" w:rsidRPr="00DB375D" w:rsidRDefault="008304EE" w:rsidP="00227BCF">
            <w:pPr>
              <w:ind w:firstLine="0"/>
              <w:jc w:val="left"/>
              <w:rPr>
                <w:sz w:val="22"/>
                <w:szCs w:val="22"/>
                <w:lang w:val="en-AU"/>
              </w:rPr>
            </w:pPr>
            <w:r w:rsidRPr="00BF301A">
              <w:rPr>
                <w:rFonts w:eastAsiaTheme="minorEastAsia"/>
                <w:color w:val="000000" w:themeColor="text1"/>
                <w:kern w:val="0"/>
                <w:sz w:val="22"/>
                <w:szCs w:val="22"/>
                <w:vertAlign w:val="superscript"/>
              </w:rPr>
              <w:t>§</w:t>
            </w:r>
            <w:r>
              <w:rPr>
                <w:sz w:val="22"/>
                <w:szCs w:val="22"/>
                <w:lang w:val="en-AU"/>
              </w:rPr>
              <w:t>Hongfengcai</w:t>
            </w:r>
            <w:r w:rsidR="00EF3E3B">
              <w:rPr>
                <w:sz w:val="22"/>
                <w:szCs w:val="22"/>
                <w:lang w:val="en-AU"/>
              </w:rPr>
              <w:t xml:space="preserve"> </w:t>
            </w:r>
            <w:r w:rsidRPr="00DB375D">
              <w:rPr>
                <w:sz w:val="22"/>
                <w:szCs w:val="22"/>
                <w:lang w:val="en-AU"/>
              </w:rPr>
              <w:fldChar w:fldCharType="begin"/>
            </w:r>
            <w:r>
              <w:rPr>
                <w:sz w:val="22"/>
                <w:szCs w:val="22"/>
                <w:lang w:val="en-AU"/>
              </w:rPr>
              <w:instrText xml:space="preserve"> ADDIN EN.CITE &lt;EndNote&gt;&lt;Cite&gt;&lt;Author&gt;Ren&lt;/Author&gt;&lt;Year&gt;2014&lt;/Year&gt;&lt;RecNum&gt;1086&lt;/RecNum&gt;&lt;DisplayText&gt;(Ren et al., 2014)&lt;/DisplayText&gt;&lt;record&gt;&lt;rec-number&gt;1086&lt;/rec-number&gt;&lt;foreign-keys&gt;&lt;key app="EN" db-id="avdx25wrd0ad5geparxvepwbzd9apwpz9dss" timestamp="1508286820"&gt;1086&lt;/key&gt;&lt;/foreign-keys&gt;&lt;ref-type name="Journal Article"&gt;17&lt;/ref-type&gt;&lt;contributors&gt;&lt;authors&gt;&lt;author&gt;Ren, Jin&lt;/author&gt;&lt;author&gt;Guo, Shuang-Sheng&lt;/author&gt;&lt;author&gt;Xin, Xiu-Lan&lt;/author&gt;&lt;author&gt;Chen, Liang&lt;/author&gt;&lt;/authors&gt;&lt;/contributors&gt;&lt;titles&gt;&lt;title&gt;&lt;style face="normal" font="default" size="100%"&gt;Changes in volatile constituents and phenols from &lt;/style&gt;&lt;style face="italic" font="default" size="100%"&gt;Gynura bicolor &lt;/style&gt;&lt;style face="normal" font="default" size="100%"&gt;DC grown in elevated CO&lt;/style&gt;&lt;style face="subscript" font="default" size="100%"&gt;2&lt;/style&gt;&lt;style face="normal" font="default" size="100%"&gt; and LED lighting&lt;/style&gt;&lt;/title&gt;&lt;secondary-title&gt;Sci. Hortic. &lt;/secondary-title&gt;&lt;/titles&gt;&lt;periodical&gt;&lt;full-title&gt;Sci. Hortic.&lt;/full-title&gt;&lt;/periodical&gt;&lt;pages&gt;243-250&lt;/pages&gt;&lt;volume&gt;175&lt;/volume&gt;&lt;number&gt;Supplement C&lt;/number&gt;&lt;keywords&gt;&lt;keyword&gt;DC&lt;/keyword&gt;&lt;keyword&gt;Controlled environment&lt;/keyword&gt;&lt;keyword&gt;LED lighting&lt;/keyword&gt;&lt;keyword&gt;Volatile terpenoids&lt;/keyword&gt;&lt;keyword&gt;Phenols&lt;/keyword&gt;&lt;/keywords&gt;&lt;dates&gt;&lt;year&gt;2014&lt;/year&gt;&lt;pub-dates&gt;&lt;date&gt;2014/08/15/&lt;/date&gt;&lt;/pub-dates&gt;&lt;/dates&gt;&lt;isbn&gt;0304-4238&lt;/isbn&gt;&lt;urls&gt;&lt;related-urls&gt;&lt;url&gt;http://www.sciencedirect.com/science/article/pii/S0304423814003392&lt;/url&gt;&lt;/related-urls&gt;&lt;/urls&gt;&lt;electronic-resource-num&gt;doi: 10.1016/j.scienta.2014.06.023&lt;/electronic-resource-num&gt;&lt;/record&gt;&lt;/Cite&gt;&lt;/EndNote&gt;</w:instrText>
            </w:r>
            <w:r w:rsidRPr="00DB375D">
              <w:rPr>
                <w:sz w:val="22"/>
                <w:szCs w:val="22"/>
                <w:lang w:val="en-AU"/>
              </w:rPr>
              <w:fldChar w:fldCharType="separate"/>
            </w:r>
            <w:r>
              <w:rPr>
                <w:noProof/>
                <w:sz w:val="22"/>
                <w:szCs w:val="22"/>
                <w:lang w:val="en-AU"/>
              </w:rPr>
              <w:t>(Ren et al., 2014)</w:t>
            </w:r>
            <w:r w:rsidRPr="00DB375D">
              <w:rPr>
                <w:sz w:val="22"/>
                <w:szCs w:val="22"/>
                <w:lang w:val="en-AU"/>
              </w:rPr>
              <w:fldChar w:fldCharType="end"/>
            </w:r>
          </w:p>
        </w:tc>
      </w:tr>
    </w:tbl>
    <w:p w14:paraId="65EBECAD" w14:textId="2DB34C60" w:rsidR="002E2E0D" w:rsidRDefault="008304EE" w:rsidP="0040263C">
      <w:pPr>
        <w:ind w:firstLine="0"/>
        <w:jc w:val="left"/>
        <w:rPr>
          <w:lang w:val="en-AU"/>
        </w:rPr>
        <w:sectPr w:rsidR="002E2E0D" w:rsidSect="004C0EF9">
          <w:footerReference w:type="default" r:id="rId7"/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  <w:r w:rsidRPr="00CD75B7">
        <w:rPr>
          <w:rFonts w:hint="eastAsia"/>
          <w:sz w:val="22"/>
          <w:szCs w:val="22"/>
          <w:lang w:val="en-AU"/>
        </w:rPr>
        <w:t>↑</w:t>
      </w:r>
      <w:r w:rsidRPr="00CD75B7">
        <w:rPr>
          <w:rFonts w:hint="eastAsia"/>
          <w:sz w:val="22"/>
          <w:szCs w:val="22"/>
          <w:lang w:val="en-AU"/>
        </w:rPr>
        <w:t xml:space="preserve"> increase, </w:t>
      </w:r>
      <w:r w:rsidRPr="00CD75B7">
        <w:rPr>
          <w:rFonts w:hint="eastAsia"/>
          <w:sz w:val="22"/>
          <w:szCs w:val="22"/>
          <w:lang w:val="en-AU"/>
        </w:rPr>
        <w:t>＝</w:t>
      </w:r>
      <w:r w:rsidRPr="00CD75B7">
        <w:rPr>
          <w:rFonts w:hint="eastAsia"/>
          <w:sz w:val="22"/>
          <w:szCs w:val="22"/>
          <w:lang w:val="en-AU"/>
        </w:rPr>
        <w:t xml:space="preserve"> no significant change, </w:t>
      </w:r>
      <w:r w:rsidRPr="00CD75B7">
        <w:rPr>
          <w:rFonts w:hint="eastAsia"/>
          <w:sz w:val="22"/>
          <w:szCs w:val="22"/>
          <w:lang w:val="en-AU"/>
        </w:rPr>
        <w:t>↓</w:t>
      </w:r>
      <w:r w:rsidRPr="00CD75B7">
        <w:rPr>
          <w:rFonts w:hint="eastAsia"/>
          <w:sz w:val="22"/>
          <w:szCs w:val="22"/>
          <w:lang w:val="en-AU"/>
        </w:rPr>
        <w:t xml:space="preserve"> decrease</w:t>
      </w:r>
      <w:r w:rsidR="00745D58">
        <w:rPr>
          <w:sz w:val="22"/>
          <w:szCs w:val="22"/>
          <w:lang w:val="en-AU"/>
        </w:rPr>
        <w:t xml:space="preserve"> (</w:t>
      </w:r>
      <w:r w:rsidR="00745D58" w:rsidRPr="00745D58">
        <w:rPr>
          <w:i/>
          <w:sz w:val="22"/>
          <w:szCs w:val="22"/>
          <w:lang w:val="en-AU"/>
        </w:rPr>
        <w:t>p</w:t>
      </w:r>
      <w:r w:rsidR="00745D58">
        <w:rPr>
          <w:sz w:val="22"/>
          <w:szCs w:val="22"/>
          <w:lang w:val="en-AU"/>
        </w:rPr>
        <w:t>&lt;0.05)</w:t>
      </w:r>
      <w:r w:rsidRPr="00CD75B7">
        <w:rPr>
          <w:rFonts w:hint="eastAsia"/>
          <w:sz w:val="22"/>
          <w:szCs w:val="22"/>
          <w:lang w:val="en-AU"/>
        </w:rPr>
        <w:t xml:space="preserve">. </w:t>
      </w:r>
      <w:r w:rsidRPr="00AA6345">
        <w:rPr>
          <w:rFonts w:eastAsiaTheme="minorEastAsia"/>
          <w:color w:val="000000" w:themeColor="text1"/>
          <w:kern w:val="0"/>
          <w:sz w:val="22"/>
          <w:szCs w:val="22"/>
          <w:lang w:val="de-DE"/>
        </w:rPr>
        <w:t xml:space="preserve">†, </w:t>
      </w:r>
      <w:r w:rsidRPr="00AA6345">
        <w:rPr>
          <w:rFonts w:eastAsiaTheme="minorEastAsia"/>
          <w:color w:val="000000" w:themeColor="text1"/>
          <w:kern w:val="0"/>
          <w:sz w:val="22"/>
          <w:szCs w:val="22"/>
        </w:rPr>
        <w:t xml:space="preserve">‡ 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>and § indicate the ratios of concentrations of elevated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to ambient CO</w:t>
      </w:r>
      <w:r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Pr="00BF301A">
        <w:rPr>
          <w:rFonts w:eastAsiaTheme="minorEastAsia"/>
          <w:color w:val="000000" w:themeColor="text1"/>
          <w:kern w:val="0"/>
          <w:sz w:val="22"/>
          <w:szCs w:val="22"/>
        </w:rPr>
        <w:t xml:space="preserve"> are &lt;1.5, 1.5-2.0 and &gt;2.0, respectively</w:t>
      </w:r>
      <w:r>
        <w:rPr>
          <w:rFonts w:eastAsiaTheme="minorEastAsia"/>
          <w:color w:val="000000" w:themeColor="text1"/>
          <w:kern w:val="0"/>
          <w:sz w:val="22"/>
          <w:szCs w:val="22"/>
        </w:rPr>
        <w:t>.</w:t>
      </w:r>
      <w:r w:rsidRPr="00F36E29">
        <w:rPr>
          <w:lang w:val="en-AU"/>
        </w:rPr>
        <w:t xml:space="preserve"> </w:t>
      </w:r>
    </w:p>
    <w:p w14:paraId="2F3FE528" w14:textId="26E6D5E3" w:rsidR="00871660" w:rsidRDefault="00871660" w:rsidP="00B62CC6">
      <w:pPr>
        <w:ind w:firstLine="0"/>
        <w:jc w:val="left"/>
        <w:rPr>
          <w:lang w:val="en-AU"/>
        </w:rPr>
        <w:sectPr w:rsidR="00871660" w:rsidSect="004C0EF9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  <w:r>
        <w:rPr>
          <w:b/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7BC0E1BA" wp14:editId="4B1A7B2F">
            <wp:simplePos x="0" y="0"/>
            <wp:positionH relativeFrom="column">
              <wp:posOffset>0</wp:posOffset>
            </wp:positionH>
            <wp:positionV relativeFrom="paragraph">
              <wp:posOffset>-4193540</wp:posOffset>
            </wp:positionV>
            <wp:extent cx="5727700" cy="4382770"/>
            <wp:effectExtent l="0" t="0" r="12700" b="1143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Yieldarea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3827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E2E0D" w:rsidRPr="00295E3A">
        <w:rPr>
          <w:b/>
          <w:lang w:val="en-AU"/>
        </w:rPr>
        <w:t xml:space="preserve">Figure </w:t>
      </w:r>
      <w:r w:rsidR="00745D58">
        <w:rPr>
          <w:b/>
          <w:lang w:val="en-AU"/>
        </w:rPr>
        <w:t>S</w:t>
      </w:r>
      <w:r w:rsidR="002E2E0D" w:rsidRPr="00295E3A">
        <w:rPr>
          <w:b/>
          <w:lang w:val="en-AU"/>
        </w:rPr>
        <w:t xml:space="preserve">1. </w:t>
      </w:r>
      <w:r w:rsidR="002E2E0D" w:rsidRPr="009207FC">
        <w:rPr>
          <w:b/>
          <w:lang w:val="en-AU"/>
        </w:rPr>
        <w:t xml:space="preserve">The production, harvested area and yield of total vegetables </w:t>
      </w:r>
      <w:r w:rsidR="00B62CC6">
        <w:rPr>
          <w:b/>
          <w:lang w:val="en-AU"/>
        </w:rPr>
        <w:t xml:space="preserve">from 1961 to 2016 </w:t>
      </w:r>
      <w:r w:rsidR="002E2E0D" w:rsidRPr="009207FC">
        <w:rPr>
          <w:b/>
          <w:lang w:val="en-AU"/>
        </w:rPr>
        <w:t>in the whole world.</w:t>
      </w:r>
      <w:r w:rsidR="002E2E0D" w:rsidRPr="00295E3A">
        <w:rPr>
          <w:lang w:val="en-AU"/>
        </w:rPr>
        <w:t xml:space="preserve"> </w:t>
      </w:r>
      <w:r w:rsidR="00B62CC6">
        <w:rPr>
          <w:lang w:val="en-AU"/>
        </w:rPr>
        <w:t>The d</w:t>
      </w:r>
      <w:r w:rsidR="002E2E0D" w:rsidRPr="00295E3A">
        <w:rPr>
          <w:lang w:val="en-AU"/>
        </w:rPr>
        <w:t xml:space="preserve">ata </w:t>
      </w:r>
      <w:r w:rsidR="00B62CC6">
        <w:rPr>
          <w:lang w:val="en-AU"/>
        </w:rPr>
        <w:t>were</w:t>
      </w:r>
      <w:r w:rsidR="00620667">
        <w:rPr>
          <w:lang w:val="en-AU"/>
        </w:rPr>
        <w:t xml:space="preserve"> </w:t>
      </w:r>
      <w:r w:rsidR="00B316C3">
        <w:rPr>
          <w:lang w:val="en-AU"/>
        </w:rPr>
        <w:t>downloaded</w:t>
      </w:r>
      <w:r w:rsidR="00620667">
        <w:rPr>
          <w:lang w:val="en-AU"/>
        </w:rPr>
        <w:t xml:space="preserve"> </w:t>
      </w:r>
      <w:r w:rsidR="002E2E0D" w:rsidRPr="00295E3A">
        <w:rPr>
          <w:lang w:val="en-AU"/>
        </w:rPr>
        <w:t xml:space="preserve">from </w:t>
      </w:r>
      <w:r w:rsidR="00620667">
        <w:rPr>
          <w:lang w:val="en-AU"/>
        </w:rPr>
        <w:t xml:space="preserve">the website of </w:t>
      </w:r>
      <w:r w:rsidR="00B62CC6">
        <w:rPr>
          <w:lang w:val="en-AU"/>
        </w:rPr>
        <w:t>FAO STAT</w:t>
      </w:r>
      <w:r w:rsidR="002E2E0D">
        <w:rPr>
          <w:lang w:val="en-AU"/>
        </w:rPr>
        <w:t xml:space="preserve"> </w:t>
      </w:r>
      <w:r w:rsidR="002E2E0D" w:rsidRPr="00295E3A">
        <w:rPr>
          <w:lang w:val="en-AU"/>
        </w:rPr>
        <w:fldChar w:fldCharType="begin"/>
      </w:r>
      <w:r w:rsidR="00224AB8">
        <w:rPr>
          <w:lang w:val="en-AU"/>
        </w:rPr>
        <w:instrText xml:space="preserve"> ADDIN EN.CITE &lt;EndNote&gt;&lt;Cite&gt;&lt;Author&gt;STAT&lt;/Author&gt;&lt;Year&gt;2017&lt;/Year&gt;&lt;RecNum&gt;1136&lt;/RecNum&gt;&lt;DisplayText&gt;(FAOSTAT, 2017)&lt;/DisplayText&gt;&lt;record&gt;&lt;rec-number&gt;1136&lt;/rec-number&gt;&lt;foreign-keys&gt;&lt;key app="EN" db-id="avdx25wrd0ad5geparxvepwbzd9apwpz9dss" timestamp="1514633010"&gt;1136&lt;/key&gt;&lt;/foreign-keys&gt;&lt;ref-type name="Journal Article"&gt;17&lt;/ref-type&gt;&lt;contributors&gt;&lt;authors&gt;&lt;author&gt;FAOSTAT&lt;/author&gt;&lt;/authors&gt;&lt;/contributors&gt;&lt;titles&gt;&lt;title&gt;Data: Crops&lt;/title&gt;&lt;/titles&gt;&lt;volume&gt;2017&lt;/volume&gt;&lt;number&gt;30 December, 2017&lt;/number&gt;&lt;dates&gt;&lt;year&gt;2017&lt;/year&gt;&lt;/dates&gt;&lt;publisher&gt;FAO&lt;/publisher&gt;&lt;urls&gt;&lt;related-urls&gt;&lt;url&gt;http://www.fao.org/faostat/en/#data/QC&lt;/url&gt;&lt;/related-urls&gt;&lt;/urls&gt;&lt;electronic-resource-num&gt;http://www.fao.org/faostat/en/#data/QC&lt;/electronic-resource-num&gt;&lt;/record&gt;&lt;/Cite&gt;&lt;/EndNote&gt;</w:instrText>
      </w:r>
      <w:r w:rsidR="002E2E0D" w:rsidRPr="00295E3A">
        <w:rPr>
          <w:lang w:val="en-AU"/>
        </w:rPr>
        <w:fldChar w:fldCharType="separate"/>
      </w:r>
      <w:r w:rsidR="002E2E0D">
        <w:rPr>
          <w:noProof/>
          <w:lang w:val="en-AU"/>
        </w:rPr>
        <w:t>(FAOSTAT, 2017)</w:t>
      </w:r>
      <w:r w:rsidR="002E2E0D" w:rsidRPr="00295E3A">
        <w:rPr>
          <w:lang w:val="en-AU"/>
        </w:rPr>
        <w:fldChar w:fldCharType="end"/>
      </w:r>
      <w:r w:rsidR="00B62CC6">
        <w:rPr>
          <w:lang w:val="en-AU"/>
        </w:rPr>
        <w:t xml:space="preserve">. </w:t>
      </w:r>
      <w:r w:rsidR="00B62CC6" w:rsidRPr="00B62CC6">
        <w:rPr>
          <w:lang w:val="en-AU"/>
        </w:rPr>
        <w:t>FAOSTAT</w:t>
      </w:r>
      <w:r w:rsidR="00B62CC6">
        <w:rPr>
          <w:lang w:val="en-AU"/>
        </w:rPr>
        <w:t xml:space="preserve"> is</w:t>
      </w:r>
      <w:r w:rsidR="00B62CC6" w:rsidRPr="00B62CC6">
        <w:rPr>
          <w:lang w:val="en-AU"/>
        </w:rPr>
        <w:t xml:space="preserve"> </w:t>
      </w:r>
      <w:r w:rsidR="00B62CC6">
        <w:rPr>
          <w:lang w:val="en-AU"/>
        </w:rPr>
        <w:t xml:space="preserve">founded by the </w:t>
      </w:r>
      <w:r w:rsidR="00B62CC6" w:rsidRPr="00B62CC6">
        <w:rPr>
          <w:lang w:val="en-AU"/>
        </w:rPr>
        <w:t>Food and Agriculture Organization of the United Nations</w:t>
      </w:r>
      <w:r w:rsidR="00B62CC6">
        <w:rPr>
          <w:lang w:val="en-AU"/>
        </w:rPr>
        <w:t xml:space="preserve">, which </w:t>
      </w:r>
      <w:r w:rsidR="00B62CC6" w:rsidRPr="00B62CC6">
        <w:rPr>
          <w:lang w:val="en-AU"/>
        </w:rPr>
        <w:t xml:space="preserve">provides free access to </w:t>
      </w:r>
      <w:r w:rsidR="00B62CC6">
        <w:rPr>
          <w:lang w:val="en-AU"/>
        </w:rPr>
        <w:t xml:space="preserve">the data related to </w:t>
      </w:r>
      <w:r w:rsidR="00B62CC6" w:rsidRPr="00B62CC6">
        <w:rPr>
          <w:lang w:val="en-AU"/>
        </w:rPr>
        <w:t xml:space="preserve">food and agriculture </w:t>
      </w:r>
      <w:r w:rsidR="00B62CC6">
        <w:rPr>
          <w:lang w:val="en-AU"/>
        </w:rPr>
        <w:t>from over 245 countries or</w:t>
      </w:r>
      <w:r w:rsidR="00B62CC6" w:rsidRPr="00B62CC6">
        <w:rPr>
          <w:lang w:val="en-AU"/>
        </w:rPr>
        <w:t xml:space="preserve"> territories </w:t>
      </w:r>
      <w:r w:rsidR="00B62CC6">
        <w:rPr>
          <w:lang w:val="en-AU"/>
        </w:rPr>
        <w:t>since</w:t>
      </w:r>
      <w:r w:rsidR="00B62CC6" w:rsidRPr="00B62CC6">
        <w:rPr>
          <w:lang w:val="en-AU"/>
        </w:rPr>
        <w:t xml:space="preserve"> 1961</w:t>
      </w:r>
      <w:r w:rsidR="002E2E0D">
        <w:rPr>
          <w:lang w:val="en-AU"/>
        </w:rPr>
        <w:t>.</w:t>
      </w:r>
    </w:p>
    <w:p w14:paraId="72C7BB07" w14:textId="2CAEADC5" w:rsidR="00227BCF" w:rsidRPr="005B0A0A" w:rsidRDefault="006D3928" w:rsidP="0040263C">
      <w:pPr>
        <w:ind w:firstLine="0"/>
        <w:jc w:val="left"/>
        <w:rPr>
          <w:lang w:val="en-AU"/>
        </w:rPr>
      </w:pPr>
      <w:r>
        <w:rPr>
          <w:b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0D89C5A7" wp14:editId="15A16DC2">
            <wp:simplePos x="0" y="0"/>
            <wp:positionH relativeFrom="column">
              <wp:posOffset>0</wp:posOffset>
            </wp:positionH>
            <wp:positionV relativeFrom="paragraph">
              <wp:posOffset>-4193540</wp:posOffset>
            </wp:positionV>
            <wp:extent cx="5727700" cy="4382770"/>
            <wp:effectExtent l="0" t="0" r="12700" b="1143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ublicationbias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3827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20667" w:rsidRPr="00295E3A">
        <w:rPr>
          <w:b/>
          <w:lang w:val="en-AU"/>
        </w:rPr>
        <w:t xml:space="preserve">Figure </w:t>
      </w:r>
      <w:r w:rsidR="00620667">
        <w:rPr>
          <w:b/>
          <w:lang w:val="en-AU"/>
        </w:rPr>
        <w:t>S2</w:t>
      </w:r>
      <w:r w:rsidR="00620667" w:rsidRPr="00295E3A">
        <w:rPr>
          <w:b/>
          <w:lang w:val="en-AU"/>
        </w:rPr>
        <w:t>.</w:t>
      </w:r>
      <w:r w:rsidR="00620667">
        <w:rPr>
          <w:b/>
          <w:lang w:val="en-AU"/>
        </w:rPr>
        <w:t xml:space="preserve"> The relationship of the sample size (number of replicates) with the effect size (nature log of response ratio, %) to test the publication bias. </w:t>
      </w:r>
      <w:r>
        <w:rPr>
          <w:lang w:val="en-AU"/>
        </w:rPr>
        <w:t>The dash line and solid</w:t>
      </w:r>
      <w:r w:rsidR="00620667" w:rsidRPr="00620667">
        <w:rPr>
          <w:lang w:val="en-AU"/>
        </w:rPr>
        <w:t xml:space="preserve"> line represents the </w:t>
      </w:r>
      <w:r>
        <w:rPr>
          <w:lang w:val="en-AU"/>
        </w:rPr>
        <w:t xml:space="preserve">zero line and </w:t>
      </w:r>
      <w:r w:rsidR="00620667" w:rsidRPr="00620667">
        <w:rPr>
          <w:lang w:val="en-AU"/>
        </w:rPr>
        <w:t>mea</w:t>
      </w:r>
      <w:r w:rsidR="00FE7515">
        <w:rPr>
          <w:lang w:val="en-AU"/>
        </w:rPr>
        <w:t>n effect size of all parameters</w:t>
      </w:r>
      <w:r w:rsidR="002E7335">
        <w:rPr>
          <w:lang w:val="en-AU"/>
        </w:rPr>
        <w:t xml:space="preserve"> </w:t>
      </w:r>
      <w:r w:rsidR="00620667" w:rsidRPr="00620667">
        <w:rPr>
          <w:lang w:val="en-AU"/>
        </w:rPr>
        <w:t>used in this study</w:t>
      </w:r>
      <w:r>
        <w:rPr>
          <w:lang w:val="en-AU"/>
        </w:rPr>
        <w:t>, respectively</w:t>
      </w:r>
      <w:r w:rsidR="00620667" w:rsidRPr="00620667">
        <w:rPr>
          <w:lang w:val="en-AU"/>
        </w:rPr>
        <w:t>.</w:t>
      </w:r>
      <w:r w:rsidR="005B0A0A">
        <w:rPr>
          <w:lang w:val="en-AU"/>
        </w:rPr>
        <w:t xml:space="preserve"> </w:t>
      </w:r>
      <w:r w:rsidR="00D24A58">
        <w:rPr>
          <w:lang w:val="en-AU"/>
        </w:rPr>
        <w:t>“</w:t>
      </w:r>
      <w:r w:rsidR="005B0A0A">
        <w:rPr>
          <w:lang w:val="en-AU"/>
        </w:rPr>
        <w:t>E</w:t>
      </w:r>
      <w:r w:rsidR="00D24A58">
        <w:rPr>
          <w:lang w:val="en-AU"/>
        </w:rPr>
        <w:t>”</w:t>
      </w:r>
      <w:r w:rsidR="005B0A0A">
        <w:rPr>
          <w:lang w:val="en-AU"/>
        </w:rPr>
        <w:t xml:space="preserve"> and </w:t>
      </w:r>
      <w:r w:rsidR="00D24A58">
        <w:rPr>
          <w:lang w:val="en-AU"/>
        </w:rPr>
        <w:t>“</w:t>
      </w:r>
      <w:r w:rsidR="005B0A0A">
        <w:rPr>
          <w:lang w:val="en-AU"/>
        </w:rPr>
        <w:t>A</w:t>
      </w:r>
      <w:r w:rsidR="00D24A58">
        <w:rPr>
          <w:lang w:val="en-AU"/>
        </w:rPr>
        <w:t>”</w:t>
      </w:r>
      <w:r w:rsidR="005B0A0A">
        <w:rPr>
          <w:lang w:val="en-AU"/>
        </w:rPr>
        <w:t xml:space="preserve"> represent for parameters</w:t>
      </w:r>
      <w:r w:rsidR="005B0A0A">
        <w:rPr>
          <w:b/>
          <w:lang w:val="en-AU"/>
        </w:rPr>
        <w:t xml:space="preserve"> </w:t>
      </w:r>
      <w:r w:rsidR="00D24A58">
        <w:rPr>
          <w:lang w:val="en-AU"/>
        </w:rPr>
        <w:t>collected under elevated and</w:t>
      </w:r>
      <w:r w:rsidR="005B0A0A">
        <w:rPr>
          <w:lang w:val="en-AU"/>
        </w:rPr>
        <w:t xml:space="preserve"> ambient </w:t>
      </w:r>
      <w:r w:rsidR="005B0A0A" w:rsidRPr="00BF301A">
        <w:rPr>
          <w:rFonts w:eastAsiaTheme="minorEastAsia"/>
          <w:color w:val="000000" w:themeColor="text1"/>
          <w:kern w:val="0"/>
          <w:sz w:val="22"/>
          <w:szCs w:val="22"/>
        </w:rPr>
        <w:t>CO</w:t>
      </w:r>
      <w:r w:rsidR="005B0A0A" w:rsidRPr="00BF301A">
        <w:rPr>
          <w:rFonts w:eastAsiaTheme="minorEastAsia"/>
          <w:color w:val="000000" w:themeColor="text1"/>
          <w:kern w:val="0"/>
          <w:sz w:val="22"/>
          <w:szCs w:val="22"/>
          <w:vertAlign w:val="subscript"/>
        </w:rPr>
        <w:t>2</w:t>
      </w:r>
      <w:r w:rsidR="00D24A58">
        <w:rPr>
          <w:rFonts w:eastAsiaTheme="minorEastAsia"/>
          <w:color w:val="000000" w:themeColor="text1"/>
          <w:kern w:val="0"/>
          <w:sz w:val="22"/>
          <w:szCs w:val="22"/>
        </w:rPr>
        <w:t>, respectively</w:t>
      </w:r>
      <w:r w:rsidR="005B0A0A">
        <w:rPr>
          <w:rFonts w:eastAsiaTheme="minorEastAsia"/>
          <w:color w:val="000000" w:themeColor="text1"/>
          <w:kern w:val="0"/>
          <w:sz w:val="22"/>
          <w:szCs w:val="22"/>
        </w:rPr>
        <w:t>.</w:t>
      </w:r>
    </w:p>
    <w:p w14:paraId="160F577F" w14:textId="77777777" w:rsidR="001E1039" w:rsidRDefault="001E1039" w:rsidP="0040263C">
      <w:pPr>
        <w:ind w:firstLine="0"/>
        <w:jc w:val="left"/>
        <w:rPr>
          <w:lang w:val="en-AU"/>
        </w:rPr>
      </w:pPr>
    </w:p>
    <w:p w14:paraId="481D76BC" w14:textId="21B53287" w:rsidR="0040263C" w:rsidRDefault="0040263C" w:rsidP="00A367A7">
      <w:pPr>
        <w:ind w:firstLine="0"/>
        <w:jc w:val="left"/>
        <w:outlineLvl w:val="0"/>
        <w:rPr>
          <w:b/>
          <w:lang w:val="en-AU"/>
        </w:rPr>
      </w:pPr>
      <w:r w:rsidRPr="0040263C">
        <w:rPr>
          <w:b/>
          <w:lang w:val="en-AU"/>
        </w:rPr>
        <w:t>References</w:t>
      </w:r>
      <w:r w:rsidR="001E1039">
        <w:rPr>
          <w:b/>
          <w:lang w:val="en-AU"/>
        </w:rPr>
        <w:t>:</w:t>
      </w:r>
    </w:p>
    <w:p w14:paraId="57B6E8FA" w14:textId="77777777" w:rsidR="00B32F3A" w:rsidRPr="00B32F3A" w:rsidRDefault="0040263C" w:rsidP="00B32F3A">
      <w:pPr>
        <w:pStyle w:val="EndNoteBibliography"/>
        <w:ind w:left="720" w:hanging="720"/>
        <w:rPr>
          <w:noProof/>
        </w:rPr>
      </w:pPr>
      <w:r>
        <w:rPr>
          <w:b/>
          <w:lang w:val="en-AU"/>
        </w:rPr>
        <w:fldChar w:fldCharType="begin"/>
      </w:r>
      <w:r>
        <w:rPr>
          <w:b/>
          <w:lang w:val="en-AU"/>
        </w:rPr>
        <w:instrText xml:space="preserve"> ADDIN EN.REFLIST </w:instrText>
      </w:r>
      <w:r>
        <w:rPr>
          <w:b/>
          <w:lang w:val="en-AU"/>
        </w:rPr>
        <w:fldChar w:fldCharType="separate"/>
      </w:r>
      <w:r w:rsidR="00B32F3A" w:rsidRPr="00B32F3A">
        <w:rPr>
          <w:noProof/>
        </w:rPr>
        <w:t>Azam, A., Khan, I., Mahmood, A. and Hameed, A. (2013). Yield, chemical composition and nutritional quality responses of carrot, radish and turnip to elevated atmospheric carbon dioxide. J. Sci. Food Agric. , 93, 3237-3244. doi: 10.1002/jsfa.6165</w:t>
      </w:r>
    </w:p>
    <w:p w14:paraId="12B54123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Baslam, M., Garmendia, I. and Goicoechea, N. (2012).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may impair the beneficial effect of arbuscular mycorrhizal fungi on the mineral and phytochemical quality of lettuce. Ann Appl Biol, 161, 180-191. doi: 10.1111/j.1744-7348.2012.00563.x</w:t>
      </w:r>
    </w:p>
    <w:p w14:paraId="4BF90904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Becker, C. and Kläring, H.-P. (2016).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enrichment can produce high red leaf lettuce yield while increasing most flavonoid glycoside and some caffeic acid derivative concentrations. Food Chem, 199, 736-745. doi: 10.1016/j.foodchem.2015.12.059</w:t>
      </w:r>
    </w:p>
    <w:p w14:paraId="541491FD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 xml:space="preserve">Behboudian, M.H. and Tod, C. (1995). Postharvest attributes of `Virosa' tomato fruit produced in an enriched carbon dioxide environment. HortSci, 30, 490-491. </w:t>
      </w:r>
    </w:p>
    <w:p w14:paraId="68C106C2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Bettoni, M.M., Mogor, Á.F., Pauletti, V. and Goicoechea, N. (2017). The interaction between mycorrhizal inoculation, humic acids supply and elevated atmospheric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increases energetic and antioxidant properties and sweetness of yellow onion. Hortic Environ Biotechnol, 58, 432-440. doi: 10.1007/s13580-017-0122-4</w:t>
      </w:r>
    </w:p>
    <w:p w14:paraId="09E3560F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Demmers-Derks, H., Mitchell, R.A.C., Mitchell, V.J. and Lawlor, D.W. (1998). Response of sugar beet (</w:t>
      </w:r>
      <w:r w:rsidRPr="00B32F3A">
        <w:rPr>
          <w:i/>
          <w:noProof/>
        </w:rPr>
        <w:t xml:space="preserve">Beta vulgaris </w:t>
      </w:r>
      <w:r w:rsidRPr="00B32F3A">
        <w:rPr>
          <w:noProof/>
        </w:rPr>
        <w:t>L.) yield and biochemical composition to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 temperature at two nitrogen applications. Plant Cell Environ., 21, 829-836. doi: 10.1046/j.1365-3040.1998.00327.x</w:t>
      </w:r>
    </w:p>
    <w:p w14:paraId="675E7BBB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lastRenderedPageBreak/>
        <w:t>Dong, J., Xu, Q., Gruda, N., Chu, W., Li, X. and Duan, Z. (2018). Elevated and super-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differ in their interactive effects with nitrogen availability on fruit yield and quality of cucumber. J. Sci. Food Agric. doi: 10.1002/jsfa.8976</w:t>
      </w:r>
    </w:p>
    <w:p w14:paraId="4E9BCAF8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Donnelly, A., Lawson, T., Craigon, J., Black, C.R., Colls, J.J. and Landon, G. (2001). Effects of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 O</w:t>
      </w:r>
      <w:r w:rsidRPr="00B32F3A">
        <w:rPr>
          <w:noProof/>
          <w:vertAlign w:val="subscript"/>
        </w:rPr>
        <w:t>3</w:t>
      </w:r>
      <w:r w:rsidRPr="00B32F3A">
        <w:rPr>
          <w:noProof/>
        </w:rPr>
        <w:t xml:space="preserve"> on tuber quality in potato (</w:t>
      </w:r>
      <w:r w:rsidRPr="00B32F3A">
        <w:rPr>
          <w:i/>
          <w:noProof/>
        </w:rPr>
        <w:t>Solanum tuberosum</w:t>
      </w:r>
      <w:r w:rsidRPr="00B32F3A">
        <w:rPr>
          <w:noProof/>
        </w:rPr>
        <w:t xml:space="preserve"> L.). Agric. Ecosyst. Environ., 87, 273-285. doi: 10.1016/S0167-8809(01)00144-X</w:t>
      </w:r>
    </w:p>
    <w:p w14:paraId="44F32C9B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Fangmeier, A., De Temmerman, L., Black, C., Persson, K. and Vorne, V. (2002). Effects of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/or ozone on nutrient concentrations and nutrient uptake of potatoes. Eur. J. Agron. , 17, 353-368. doi: 10.1016/S1161-0301(02)00071-0</w:t>
      </w:r>
    </w:p>
    <w:p w14:paraId="74BEE00B" w14:textId="4B5E75B4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 xml:space="preserve">FAOSTAT (2017). Data: Crops. 2017. </w:t>
      </w:r>
      <w:hyperlink r:id="rId10" w:anchor="data/QC" w:history="1">
        <w:r w:rsidRPr="00B32F3A">
          <w:rPr>
            <w:rStyle w:val="Hyperlink"/>
            <w:noProof/>
          </w:rPr>
          <w:t>http://www.fao.org/faostat/en/ - data/QC</w:t>
        </w:r>
      </w:hyperlink>
    </w:p>
    <w:p w14:paraId="4D01759F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Fu, Y., Shao, L., Liu, H., Li, H., Zhao, Z., Ye, P., Chen, P. and Liu, H. (2015). Unexpected decrease in yield and antioxidants in vegetable at very high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levels. Environ. Chem. Lett., 13, 473-479. doi: 10.1007/s10311-015-0522-6</w:t>
      </w:r>
    </w:p>
    <w:p w14:paraId="6E75FC26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Ghasemzadeh, A., Jaafar, H.Z.E. and Rahmat, A. (2010). Elevated carbon dioxide increases contents of flavonoids and phenolic compounds, and antioxidant activities in Malaysian young ginger (</w:t>
      </w:r>
      <w:r w:rsidRPr="00B32F3A">
        <w:rPr>
          <w:i/>
          <w:noProof/>
        </w:rPr>
        <w:t>Zingiber officinale</w:t>
      </w:r>
      <w:r w:rsidRPr="00B32F3A">
        <w:rPr>
          <w:noProof/>
        </w:rPr>
        <w:t xml:space="preserve"> Roscoe.) varieties. Molecules, 15, 7907-7922. </w:t>
      </w:r>
    </w:p>
    <w:p w14:paraId="74D07110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Heagle, A.S., Miller, J.E. and Pursley, W.A. (2003). Growth and yield responses of potato to mixtures of carbon dioxide and ozone. J. Environ. Qual., 32, 1603-1610. doi: 10.2134/jeq2003.1603</w:t>
      </w:r>
    </w:p>
    <w:p w14:paraId="53D617AE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Helyes, L., Lugasi, A., Neményi, A. and Pék, Z. (2012). The simultaneous effect of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>-level and nitrogen-supply on the fruit components of tomato. Acta Aliment, 41, 265-271. doi: 10.1556/AAlim.41.2012.2.13</w:t>
      </w:r>
    </w:p>
    <w:p w14:paraId="13545E7A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Högy, P. and Fangmeier, A. (2009). Atmospheric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enrichment affects potatoes: 2. Tuber quality traits. Eur. J. Agron. , 30, 85-94. doi: 10.1016/j.eja.2008.07.006</w:t>
      </w:r>
    </w:p>
    <w:p w14:paraId="6D17D4F3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Islam, M., Matsui, T. and Yoshida, Y. (1994). Effects of carbon dioxide enrichment on acid invertase and sugar concentration in developing tomato fruit. Environ Control Biol, 32, 245-251. doi: 10.2525/ecb1963.32.245</w:t>
      </w:r>
    </w:p>
    <w:p w14:paraId="3BDA6416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Islam, S., Md, Matsui, T. and Yoshida, Y. (1996). Effect of carbon dioxide enrichment on physico-chemical and enzymatic changes in tomato fruits at various stages of maturity. Sci. Hortic. , 65, 137-149. doi: 10.1016/0304-4238(95)00867-5</w:t>
      </w:r>
    </w:p>
    <w:p w14:paraId="2FC348C7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Jain, V., Pal, M., Raj, A. and Khetarpal, S. (2007). Photosynthesis and nutrient composition of spinach and fenugreek grown under elevated carbon dioxide concentration. Biol. Plant. , 51, 559-562. doi: 10.1007/s10535-007-0122-9</w:t>
      </w:r>
    </w:p>
    <w:p w14:paraId="5CF1C607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 xml:space="preserve">Jin, C., Du, S., Wang, Y., Condon, J., Lin, X. and Zhang, Y. (2009). Carbon dioxide enrichment by composting in greenhouses and its effect on vegetable production. J. Plant Nutr. Soil Sci., 172, 418-424. </w:t>
      </w:r>
    </w:p>
    <w:p w14:paraId="403113FF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Khan, I., Azam, A. and Mahmood, A. (2013). The impact of enhanced atmospheric carbon dioxide on yield, proximate composition, elemental concentration, fatty acid and vitamin C contents of tomato (</w:t>
      </w:r>
      <w:r w:rsidRPr="00B32F3A">
        <w:rPr>
          <w:i/>
          <w:noProof/>
        </w:rPr>
        <w:t>Lycopersicon esculentum</w:t>
      </w:r>
      <w:r w:rsidRPr="00B32F3A">
        <w:rPr>
          <w:noProof/>
        </w:rPr>
        <w:t>). Environ. Monit. Assess., 185, 205-214. doi: 10.1007/s10661-012-2544-x</w:t>
      </w:r>
    </w:p>
    <w:p w14:paraId="129F257C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Krumbein, A., Kläring, H.-P., Schonhof, I. and Schreiner, M. (2010). Atmospheric carbon dioxide changes photochemical activity, soluble sugars and volatile levels in Broccoli (</w:t>
      </w:r>
      <w:r w:rsidRPr="00B32F3A">
        <w:rPr>
          <w:i/>
          <w:noProof/>
        </w:rPr>
        <w:t xml:space="preserve">Brassica oleracea </w:t>
      </w:r>
      <w:r w:rsidRPr="00B32F3A">
        <w:rPr>
          <w:noProof/>
        </w:rPr>
        <w:t>var. italica). J. Agric. Food Chem., 58, 3747-3752. doi: 10.1021/jf903280w</w:t>
      </w:r>
    </w:p>
    <w:p w14:paraId="1701572E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Krumbein, A., Schwarz, D. and Kläring, H.P. (2006). Effects of environmental factors on carotenoid content in tomato (</w:t>
      </w:r>
      <w:r w:rsidRPr="00B32F3A">
        <w:rPr>
          <w:i/>
          <w:noProof/>
        </w:rPr>
        <w:t>Lycopersicon esculentum</w:t>
      </w:r>
      <w:r w:rsidRPr="00B32F3A">
        <w:rPr>
          <w:noProof/>
        </w:rPr>
        <w:t xml:space="preserve"> L. Mill.) grown in a greenhouse. J. Appl. Bot. Food Qual., 80, 160-164. </w:t>
      </w:r>
    </w:p>
    <w:p w14:paraId="44B8826F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Kumari, S. and Agrawal, M. (2014). Growth, yield and quality attributes of a tropical potato variety (</w:t>
      </w:r>
      <w:r w:rsidRPr="00B32F3A">
        <w:rPr>
          <w:i/>
          <w:noProof/>
        </w:rPr>
        <w:t>Solanum tuberosum</w:t>
      </w:r>
      <w:r w:rsidRPr="00B32F3A">
        <w:rPr>
          <w:noProof/>
        </w:rPr>
        <w:t xml:space="preserve"> L. cv Kufri chandramukhi) under ambient and elevated carbon dioxide and ozone and their interactions. Ecotoxicol Environ Saf., 101, 146-156. doi: 10.1016/j.ecoenv.2013.12.021</w:t>
      </w:r>
    </w:p>
    <w:p w14:paraId="2CBDC93F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Kumari, S., Agrawal, M. and Tiwari, S. (2013). Impact of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 elevated O</w:t>
      </w:r>
      <w:r w:rsidRPr="00B32F3A">
        <w:rPr>
          <w:noProof/>
          <w:vertAlign w:val="subscript"/>
        </w:rPr>
        <w:t>3</w:t>
      </w:r>
      <w:r w:rsidRPr="00B32F3A">
        <w:rPr>
          <w:noProof/>
        </w:rPr>
        <w:t xml:space="preserve"> on </w:t>
      </w:r>
      <w:r w:rsidRPr="00B32F3A">
        <w:rPr>
          <w:i/>
          <w:noProof/>
        </w:rPr>
        <w:t xml:space="preserve">Beta vulgaris </w:t>
      </w:r>
      <w:r w:rsidRPr="00B32F3A">
        <w:rPr>
          <w:noProof/>
        </w:rPr>
        <w:t>L.: Pigments, metabolites, antioxidants, growth and yield. Environ Pollut., 174, 279-288. doi: 10.1016/j.envpol.2012.11.021</w:t>
      </w:r>
    </w:p>
    <w:p w14:paraId="05987CA7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La, G., Fang, P., Teng, Y., Li, Y. and Lin, X. (2009). Effect of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enrichment on the glucosinolate contents under different nitrogen levels in bolting stem of Chinese kale (</w:t>
      </w:r>
      <w:r w:rsidRPr="00B32F3A">
        <w:rPr>
          <w:i/>
          <w:noProof/>
        </w:rPr>
        <w:t>Brassica alboglabra</w:t>
      </w:r>
      <w:r w:rsidRPr="00B32F3A">
        <w:rPr>
          <w:noProof/>
        </w:rPr>
        <w:t xml:space="preserve"> L.). J Zhejiang Univ Sci B, 10, 454-464. doi: </w:t>
      </w:r>
      <w:r w:rsidRPr="00B32F3A">
        <w:rPr>
          <w:noProof/>
        </w:rPr>
        <w:lastRenderedPageBreak/>
        <w:t>10.1631/jzus.B0820354</w:t>
      </w:r>
    </w:p>
    <w:p w14:paraId="3B32F587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Levine, L.H. and Paré, P.W. (2009). Antioxidant capacity reduced in scallions grown under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independent of assayed light intensity. Adv. Space Res., 44, 887-894. doi: 10.1016/j.asr.2009.06.017</w:t>
      </w:r>
    </w:p>
    <w:p w14:paraId="00427F3E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Li, F., Wang, J., Chen, Y., Zou, Z., Wang, X. and Yue, M. (2007). Combined effects of enhanced ultraviolet-B radiation and doubl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concentration on growth, fruit quality and yield of tomato in winter plastic greenhouse. Front. Biol. China 2, 414-418. doi: 10.1007/s11515-007-0063-x</w:t>
      </w:r>
    </w:p>
    <w:p w14:paraId="7E6DC0CB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Li, J.H., Sagi, M., Gale, J., Volokita, M. and Novoplansky, A. (1999). Response of tomato plants to saline water as affected by carbon dioxide supplementation. I. Growth, yield and fruit quality. J. Hortic. Sci. Biotechnol., 74, 232-237. doi: 10.1080/14620316.1999.11511100</w:t>
      </w:r>
    </w:p>
    <w:p w14:paraId="0CD2ECD2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Li, X., Kang, S., Li, F., Zhang, X., Huo, Z., Ding, R., Tong, L., Du, T. and Li, S. (2017). Light supplement and carbon dioxide enrichment affect yield and quality of off-season pepper. Agron. J., 109, 2107-2118. doi: 10.2134/agronj2017.01.0044</w:t>
      </w:r>
    </w:p>
    <w:p w14:paraId="495C1925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Liu, J., Feng, K., Wang, G., Xu, Z., Wang, F. and Xiong, A. (2018).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induces alteration in lignin accumulation in celery (</w:t>
      </w:r>
      <w:r w:rsidRPr="00B32F3A">
        <w:rPr>
          <w:i/>
          <w:noProof/>
        </w:rPr>
        <w:t>Apium graveolens</w:t>
      </w:r>
      <w:r w:rsidRPr="00B32F3A">
        <w:rPr>
          <w:noProof/>
        </w:rPr>
        <w:t xml:space="preserve"> L.). Plant Physiol Biochem, 127, 310-319. doi: 10.1016/j.plaphy.2018.04.003</w:t>
      </w:r>
    </w:p>
    <w:p w14:paraId="31AD2F50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Mamatha, H., Srinivasa Rao, N.K., Laxman, R.H., Shivashankara, K.S., Bhatt, R.M. and Pavithra, K.C. (2014). Impact of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on growth, physiology, yield, and quality of tomato (</w:t>
      </w:r>
      <w:r w:rsidRPr="00B32F3A">
        <w:rPr>
          <w:i/>
          <w:noProof/>
        </w:rPr>
        <w:t>Lycopersicon esculentum</w:t>
      </w:r>
      <w:r w:rsidRPr="00B32F3A">
        <w:rPr>
          <w:noProof/>
        </w:rPr>
        <w:t xml:space="preserve"> Mill) cv. Arka Ashish. Photosynthetica, 52, 519-528. doi: 10.1007/s11099-014-0059-0</w:t>
      </w:r>
    </w:p>
    <w:p w14:paraId="720D6F36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Manderscheid, R., Pacholski, A. and Weigel, H.-J. (2010). Effect of free air carbon dioxide enrichment combined with two nitrogen levels on growth, yield and yield quality of sugar beet: Evidence for a sink limitation of beet growth under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>. Eur. J. Agron. , 32, 228-239. doi: 10.1016/j.eja.2009.12.002</w:t>
      </w:r>
    </w:p>
    <w:p w14:paraId="51D65EFE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Miyagi, A., Uchimiya, H. and Kawai-Yamada, M. (2017). Synergistic effects of light quality, carbon dioxide and nutrients on metabolite compositions of head lettuce under artificial growth conditions mimicking a plant factory. Food Chem., 218, 561-568. doi: 10.1016/j.foodchem.2016.09.102</w:t>
      </w:r>
    </w:p>
    <w:p w14:paraId="33DF24BD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Nitithamyong, A., Vonelbe, J.H., Wheeler, R.M. and Tibbitts, T.W. (1999). Glycoalkaloids in potato tubers grown under controlled environments. Am J Potato Res, 76, 337-343. doi: 10.1007/BF02910006</w:t>
      </w:r>
    </w:p>
    <w:p w14:paraId="3BFFC8A1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Özçelik, N. and Akilli, M. (1999). Effects of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enrichment on vegetative growth, yield and quality of greenhouse-grown tomatoes in soil and soilless cultures. ActaHortic., 486, 155-160. doi: 10.17660/ActaHortic.1999.491.22</w:t>
      </w:r>
    </w:p>
    <w:p w14:paraId="30279405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Pérez-López, U., Miranda-Apodaca, J., Lacuesta, M., Mena-Petite, A. and Muñoz-Rueda, A. (2015a). Growth and nutritional quality improvement in two differently pigmented lettuce cultivars grown under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/or salinity. Sci. Hortic., 195, 56-66. doi: 10.1016/j.scienta.2015.08.034</w:t>
      </w:r>
    </w:p>
    <w:p w14:paraId="5786B935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Pérez-López, U., Miranda-Apodaca, J., Muñoz-Rueda, A. and Mena-Petite, A. (2013). Lettuce production and antioxidant capacity are differentially modified by salt stress and light intensity under ambient and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>. J. Plant Physiol., 170, 1517-1525. doi: 10.1016/j.jplph.2013.06.004</w:t>
      </w:r>
    </w:p>
    <w:p w14:paraId="58ED34C1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Pérez-López, U., Miranda-Apodaca, J., Muñoz-Rueda, A. and Mena-Petite, A. (2015b). Interacting effects of high light and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on the nutraceutical quality of two differently pigmented </w:t>
      </w:r>
      <w:r w:rsidRPr="00B32F3A">
        <w:rPr>
          <w:i/>
          <w:noProof/>
        </w:rPr>
        <w:t>Lactuca sativa</w:t>
      </w:r>
      <w:r w:rsidRPr="00B32F3A">
        <w:rPr>
          <w:noProof/>
        </w:rPr>
        <w:t xml:space="preserve"> cultivars (Blonde of Paris Batavia and Oak Leaf). Sci. Hortic. , 191, 38-48. doi: 10.1016/j.scienta.2015.04.030</w:t>
      </w:r>
    </w:p>
    <w:p w14:paraId="5A6C8D93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Pérez-López, U., Sgherri, C., Miranda-Apodaca, J., Micaelli, F., Lacuesta, M., Mena-Petite, A., Quartacci, M.F. and Muñoz-Rueda, A. (2018). Concentration of phenolic compounds is increased in lettuce grown under high light intensity and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>. Plant Physiol Biochem, 123, 233-241. doi: 10.1016/j.plaphy.2017.12.010</w:t>
      </w:r>
    </w:p>
    <w:p w14:paraId="6EA7950F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rFonts w:hint="eastAsia"/>
          <w:noProof/>
        </w:rPr>
        <w:t>Piñero, M., Carmen, P</w:t>
      </w:r>
      <w:r w:rsidRPr="00B32F3A">
        <w:rPr>
          <w:rFonts w:hint="eastAsia"/>
          <w:noProof/>
        </w:rPr>
        <w:t>é</w:t>
      </w:r>
      <w:r w:rsidRPr="00B32F3A">
        <w:rPr>
          <w:rFonts w:hint="eastAsia"/>
          <w:noProof/>
        </w:rPr>
        <w:t>rez</w:t>
      </w:r>
      <w:r w:rsidRPr="00B32F3A">
        <w:rPr>
          <w:rFonts w:hint="eastAsia"/>
          <w:noProof/>
        </w:rPr>
        <w:t>‐</w:t>
      </w:r>
      <w:r w:rsidRPr="00B32F3A">
        <w:rPr>
          <w:rFonts w:hint="eastAsia"/>
          <w:noProof/>
        </w:rPr>
        <w:t>Jim</w:t>
      </w:r>
      <w:r w:rsidRPr="00B32F3A">
        <w:rPr>
          <w:rFonts w:hint="eastAsia"/>
          <w:noProof/>
        </w:rPr>
        <w:t>é</w:t>
      </w:r>
      <w:r w:rsidRPr="00B32F3A">
        <w:rPr>
          <w:rFonts w:hint="eastAsia"/>
          <w:noProof/>
        </w:rPr>
        <w:t>nez, M., L</w:t>
      </w:r>
      <w:r w:rsidRPr="00B32F3A">
        <w:rPr>
          <w:rFonts w:hint="eastAsia"/>
          <w:noProof/>
        </w:rPr>
        <w:t>ó</w:t>
      </w:r>
      <w:r w:rsidRPr="00B32F3A">
        <w:rPr>
          <w:rFonts w:hint="eastAsia"/>
          <w:noProof/>
        </w:rPr>
        <w:t>pez</w:t>
      </w:r>
      <w:r w:rsidRPr="00B32F3A">
        <w:rPr>
          <w:rFonts w:hint="eastAsia"/>
          <w:noProof/>
        </w:rPr>
        <w:t>‐</w:t>
      </w:r>
      <w:r w:rsidRPr="00B32F3A">
        <w:rPr>
          <w:rFonts w:hint="eastAsia"/>
          <w:noProof/>
        </w:rPr>
        <w:t>Mar</w:t>
      </w:r>
      <w:r w:rsidRPr="00B32F3A">
        <w:rPr>
          <w:rFonts w:hint="eastAsia"/>
          <w:noProof/>
        </w:rPr>
        <w:t>í</w:t>
      </w:r>
      <w:r w:rsidRPr="00B32F3A">
        <w:rPr>
          <w:rFonts w:hint="eastAsia"/>
          <w:noProof/>
        </w:rPr>
        <w:t>n, J. and del Amor Francisco, M. (2017a). Fruit quality o</w:t>
      </w:r>
      <w:r w:rsidRPr="00B32F3A">
        <w:rPr>
          <w:noProof/>
        </w:rPr>
        <w:t>f sweet pepper as affected by foliar Ca applications to mitigate the supply of saline water under a climate change scenario. J. Sci. Food Agric. , 98, 1071-1078. doi: 10.1002/jsfa.8557</w:t>
      </w:r>
    </w:p>
    <w:p w14:paraId="2498D4FE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 xml:space="preserve">Piñero, M.C., Otálora, G., Porras, M.E., Sánchez-Guerrero, M.C., Lorenzo, P., Medrano, E. </w:t>
      </w:r>
      <w:r w:rsidRPr="00B32F3A">
        <w:rPr>
          <w:noProof/>
        </w:rPr>
        <w:lastRenderedPageBreak/>
        <w:t>and del Amor, F.M. (2017b). The form in which nitrogen is supplied affects the polyamines, amino acids, and mineral composition of sweet pepper fruit under an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concentration. J. Agric. Food Chem., 65, 711-717. doi: 10.1021/acs.jafc.6b04118</w:t>
      </w:r>
    </w:p>
    <w:p w14:paraId="0C5FC9AD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Proietti, S., Moscatello, S., Giacomelli, G.A. and Battistelli, A. (2013). Influence of the interaction between light intensity an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concentration on productivity and quality of spinach (</w:t>
      </w:r>
      <w:r w:rsidRPr="00B32F3A">
        <w:rPr>
          <w:i/>
          <w:noProof/>
        </w:rPr>
        <w:t xml:space="preserve">Spinacia oleracea </w:t>
      </w:r>
      <w:r w:rsidRPr="00B32F3A">
        <w:rPr>
          <w:noProof/>
        </w:rPr>
        <w:t>L.) grown in fully controlled environment. Adv. Space Res., 52, 1193-1200. doi: 10.1016/j.asr.2013.06.005</w:t>
      </w:r>
    </w:p>
    <w:p w14:paraId="7925C749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Reddy, G.V.P., Tossavainen, P., Nerg, A.-M. and Holopainen, J.K. (2004). Elevated atmospheric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ffects the chemical quality of brassica plants and the growth rate of the specialist, </w:t>
      </w:r>
      <w:r w:rsidRPr="00B32F3A">
        <w:rPr>
          <w:i/>
          <w:noProof/>
        </w:rPr>
        <w:t>Plutella xylostella</w:t>
      </w:r>
      <w:r w:rsidRPr="00B32F3A">
        <w:rPr>
          <w:noProof/>
        </w:rPr>
        <w:t xml:space="preserve">, but not the generalist, </w:t>
      </w:r>
      <w:r w:rsidRPr="00B32F3A">
        <w:rPr>
          <w:i/>
          <w:noProof/>
        </w:rPr>
        <w:t>Spodoptera littoralis</w:t>
      </w:r>
      <w:r w:rsidRPr="00B32F3A">
        <w:rPr>
          <w:noProof/>
        </w:rPr>
        <w:t>. J. Agric. Food Chem., 52, 4185-4191. doi: 10.1021/jf049358v</w:t>
      </w:r>
    </w:p>
    <w:p w14:paraId="4BC36B56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Reich, M., van den Meerakker, A.N., Parmar, S., Hawkesford, M.J. and De Kok, L.J. (2016). Temperature determines size and direction of effects of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 nitrogen form on yield quantity and quality of Chinese cabbage. Plant Biol, 18, 63-75. doi: 10.1111/plb.12396</w:t>
      </w:r>
    </w:p>
    <w:p w14:paraId="7AB5831B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 xml:space="preserve">Ren, J., Guo, S.-S., Xin, X.-L. and Chen, L. (2014). Changes in volatile constituents and phenols from </w:t>
      </w:r>
      <w:r w:rsidRPr="00B32F3A">
        <w:rPr>
          <w:i/>
          <w:noProof/>
        </w:rPr>
        <w:t xml:space="preserve">Gynura bicolor </w:t>
      </w:r>
      <w:r w:rsidRPr="00B32F3A">
        <w:rPr>
          <w:noProof/>
        </w:rPr>
        <w:t>DC grown in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 LED lighting. Sci. Hortic. , 175, 243-250. doi: 10.1016/j.scienta.2014.06.023</w:t>
      </w:r>
    </w:p>
    <w:p w14:paraId="5861F7EE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Schonhof, I., Kläring, H.P., Krumbein, A. and Schreiner, M. (2007). Interaction between atmospheric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 glucosinolates in Broccoli. J. Chem. Ecol, 33, 105-114. doi: 10.1007/s10886-006-9202-0</w:t>
      </w:r>
    </w:p>
    <w:p w14:paraId="39FCD5CE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Seo, Y., Ide, K., Kitahata, N., Kuchitsu, K. and Dowaki, K. (2017). Environmental impact and nutritional improvement of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treatment: a case study of spinach production. Sustainability, 9. doi: 10.3390/su9101854</w:t>
      </w:r>
    </w:p>
    <w:p w14:paraId="59BF3801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Sgherri, C., Pérez-López, U., Micaelli, F., Miranda-Apodaca, J., Mena-Petite, A., Muñoz-Rueda, A. and Quartacci, M.F. (2017).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 salinity are responsible for phenolics-enrichment in two differently pigmented lettuces. Plant Physiol Biochem, 115, 269-278. doi: 10.1016/j.plaphy.2017.04.006</w:t>
      </w:r>
    </w:p>
    <w:p w14:paraId="7BF90323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Sun, P., Mantri, N., Lou, H., Hu, Y., Sun, D., Zhu, Y., Dong, T. and Lu, H. (2012). Effects of elevated CO</w:t>
      </w:r>
      <w:r w:rsidRPr="00B32F3A">
        <w:rPr>
          <w:noProof/>
          <w:vertAlign w:val="subscript"/>
        </w:rPr>
        <w:t xml:space="preserve">2 </w:t>
      </w:r>
      <w:r w:rsidRPr="00B32F3A">
        <w:rPr>
          <w:noProof/>
        </w:rPr>
        <w:t>and temperature on yield and fruit quality of strawberry (</w:t>
      </w:r>
      <w:r w:rsidRPr="00B32F3A">
        <w:rPr>
          <w:i/>
          <w:noProof/>
        </w:rPr>
        <w:t>Fragaria × ananassa</w:t>
      </w:r>
      <w:r w:rsidRPr="00B32F3A">
        <w:rPr>
          <w:noProof/>
        </w:rPr>
        <w:t xml:space="preserve"> Duch.) at two levels of nitrogen application. Plos One, 7, e41000. doi: 10.1371/journal.pone.0041000</w:t>
      </w:r>
    </w:p>
    <w:p w14:paraId="7D077B87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Tang, Y., Dong, J., Li, X., Gruda, N. and Duan, Z. (2018). Interactive effects of elevated carbon dioxide and nitrogen availability on fruit quality of cucumber (</w:t>
      </w:r>
      <w:r w:rsidRPr="00B32F3A">
        <w:rPr>
          <w:i/>
          <w:noProof/>
        </w:rPr>
        <w:t>Cucumis sativus</w:t>
      </w:r>
      <w:r w:rsidRPr="00B32F3A">
        <w:rPr>
          <w:noProof/>
        </w:rPr>
        <w:t xml:space="preserve"> L.). J Integr Agric., In press. </w:t>
      </w:r>
    </w:p>
    <w:p w14:paraId="40DED8DE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Thompson, L., Peffley, E., Green, C., Pare, P. and Tissue, D., 2004. Biomass, flavonol levels and sensory characteristics of Allium cultivars grown hydroponically at ambient and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>, Proceedings of the 34th International Conferences on Environmental Systems (ICES), Colorado Springs, Colorado.</w:t>
      </w:r>
    </w:p>
    <w:p w14:paraId="44EB1545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 xml:space="preserve">Vorne, V., Ojanperä, K., De Temmerman, L., Bindi, M., Högy, P., Jones, M., Lawson, T. and Persson, K. (2002). Effects of elevated carbon dioxide and ozone on potato tuber quality in the European multiple-site experiment ‘CHIP-project’. Eur. J. Agron. , 17, 369-381. </w:t>
      </w:r>
    </w:p>
    <w:p w14:paraId="06E66523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Wang, M., Liu, H., Dong, C., Fu, Y. and Liu, H. (2016).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enhances photosynthetic efficiency, ion uptake and antioxidant activity of </w:t>
      </w:r>
      <w:r w:rsidRPr="00B32F3A">
        <w:rPr>
          <w:i/>
          <w:noProof/>
        </w:rPr>
        <w:t>Gynura bicolor</w:t>
      </w:r>
      <w:r w:rsidRPr="00B32F3A">
        <w:rPr>
          <w:noProof/>
        </w:rPr>
        <w:t xml:space="preserve"> DC. grown in a porous-tube nutrient delivery system under simulated microgravity. Plant Biol, 18, 391-399. doi: 10.1111/plb.12426</w:t>
      </w:r>
    </w:p>
    <w:p w14:paraId="56B7F3C5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Wang, S.Y. and Bunce, J.A. (2004). Elevated carbon dioxide affects fruit flavor in field-grown strawberries (</w:t>
      </w:r>
      <w:r w:rsidRPr="00B32F3A">
        <w:rPr>
          <w:i/>
          <w:noProof/>
        </w:rPr>
        <w:t xml:space="preserve">Fragaria × ananassa </w:t>
      </w:r>
      <w:r w:rsidRPr="00B32F3A">
        <w:rPr>
          <w:noProof/>
        </w:rPr>
        <w:t>Duch). J. Sci. Food Agric., 84, 1464-1468. doi: 10.1002/jsfa.1824</w:t>
      </w:r>
    </w:p>
    <w:p w14:paraId="6D125998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Wang, S.Y., Bunce, J.A. and Maas, J.L. (2003). Elevated carbon dioxide increases contents of antioxidant compounds in field-grown strawberries. J. Agric. Food Chem., 51, 4315-4320. doi: 10.1021/jf021172d</w:t>
      </w:r>
    </w:p>
    <w:p w14:paraId="44F8CFC4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Wei, Z., Du, T., Li, X., Fang, L. and Liu, F. (2018). Interactive effects of elevated CO</w:t>
      </w:r>
      <w:r w:rsidRPr="00B32F3A">
        <w:rPr>
          <w:noProof/>
          <w:vertAlign w:val="subscript"/>
        </w:rPr>
        <w:t>2</w:t>
      </w:r>
      <w:r w:rsidRPr="00B32F3A">
        <w:rPr>
          <w:noProof/>
        </w:rPr>
        <w:t xml:space="preserve"> and N fertilization on yield and quality of tomato grown under reduced irrigation regime. Front. Plant Sci., 9. doi: 10.3389/fpls.2018.00328</w:t>
      </w:r>
    </w:p>
    <w:p w14:paraId="07E609B7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 xml:space="preserve">Wheeler, R.M., Mackowiak, C.L., Stutte, G.W., Yorio, N.C. and Berry, W.L. (1997). Effect of </w:t>
      </w:r>
      <w:r w:rsidRPr="00B32F3A">
        <w:rPr>
          <w:noProof/>
        </w:rPr>
        <w:lastRenderedPageBreak/>
        <w:t>elevated carbon dioxide on nutritional quality of tomato. Adv. Space Res., 20, 1975-1978. doi: 10.1016/S0273-1177(97)00263-9</w:t>
      </w:r>
    </w:p>
    <w:p w14:paraId="3C5CB817" w14:textId="77777777" w:rsidR="00B32F3A" w:rsidRPr="00B32F3A" w:rsidRDefault="00B32F3A" w:rsidP="00B32F3A">
      <w:pPr>
        <w:pStyle w:val="EndNoteBibliography"/>
        <w:ind w:left="720" w:hanging="720"/>
        <w:rPr>
          <w:noProof/>
        </w:rPr>
      </w:pPr>
      <w:r w:rsidRPr="00B32F3A">
        <w:rPr>
          <w:noProof/>
        </w:rPr>
        <w:t>Zhang, Z., Liu, L., Zhang, M., Zhang, Y. and Wang, Q. (2014). Effect of carbon dioxide enrichment on health-promoting compounds and organoleptic properties of tomato fruits grown in greenhouse. Food Chem., 153, 157-163. doi: 10.1016/j.foodchem.2013.12.052</w:t>
      </w:r>
    </w:p>
    <w:p w14:paraId="2E7DF3D1" w14:textId="2B000F6E" w:rsidR="0040263C" w:rsidRPr="0040263C" w:rsidRDefault="0040263C" w:rsidP="0040263C">
      <w:pPr>
        <w:ind w:firstLine="0"/>
        <w:jc w:val="left"/>
        <w:rPr>
          <w:b/>
          <w:lang w:val="en-AU"/>
        </w:rPr>
      </w:pPr>
      <w:r>
        <w:rPr>
          <w:b/>
          <w:lang w:val="en-AU"/>
        </w:rPr>
        <w:fldChar w:fldCharType="end"/>
      </w:r>
    </w:p>
    <w:sectPr w:rsidR="0040263C" w:rsidRPr="0040263C" w:rsidSect="004C0EF9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B44218D" w14:textId="77777777" w:rsidR="00E64EA3" w:rsidRDefault="00E64EA3" w:rsidP="008304EE">
      <w:pPr>
        <w:spacing w:line="240" w:lineRule="auto"/>
      </w:pPr>
      <w:r>
        <w:separator/>
      </w:r>
    </w:p>
  </w:endnote>
  <w:endnote w:type="continuationSeparator" w:id="0">
    <w:p w14:paraId="2ACE32B9" w14:textId="77777777" w:rsidR="00E64EA3" w:rsidRDefault="00E64EA3" w:rsidP="008304E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3D5E68" w14:textId="77777777" w:rsidR="00B32F3A" w:rsidRDefault="00B32F3A">
    <w:pPr>
      <w:pStyle w:val="Footer"/>
    </w:pPr>
  </w:p>
  <w:p w14:paraId="695BA0DB" w14:textId="77777777" w:rsidR="00B32F3A" w:rsidRDefault="00B32F3A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57895C1" w14:textId="77777777" w:rsidR="00E64EA3" w:rsidRDefault="00E64EA3" w:rsidP="008304EE">
      <w:pPr>
        <w:spacing w:line="240" w:lineRule="auto"/>
      </w:pPr>
      <w:r>
        <w:separator/>
      </w:r>
    </w:p>
  </w:footnote>
  <w:footnote w:type="continuationSeparator" w:id="0">
    <w:p w14:paraId="36CEACE5" w14:textId="77777777" w:rsidR="00E64EA3" w:rsidRDefault="00E64EA3" w:rsidP="008304E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39901FE"/>
    <w:multiLevelType w:val="hybridMultilevel"/>
    <w:tmpl w:val="BE6A8CC2"/>
    <w:lvl w:ilvl="0" w:tplc="285CD310">
      <w:start w:val="2"/>
      <w:numFmt w:val="bullet"/>
      <w:lvlText w:val=""/>
      <w:lvlJc w:val="left"/>
      <w:pPr>
        <w:ind w:left="720" w:hanging="360"/>
      </w:pPr>
      <w:rPr>
        <w:rFonts w:ascii="Symbol" w:eastAsia="SimSu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1"/>
  <w:defaultTabStop w:val="720"/>
  <w:drawingGridHorizontalSpacing w:val="120"/>
  <w:drawingGridVerticalSpacing w:val="20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P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vdx25wrd0ad5geparxvepwbzd9apwpz9dss&quot;&gt;carbon dioxide and nitrogen decrease&lt;record-ids&gt;&lt;item&gt;93&lt;/item&gt;&lt;item&gt;112&lt;/item&gt;&lt;item&gt;562&lt;/item&gt;&lt;item&gt;592&lt;/item&gt;&lt;item&gt;624&lt;/item&gt;&lt;item&gt;673&lt;/item&gt;&lt;item&gt;674&lt;/item&gt;&lt;item&gt;675&lt;/item&gt;&lt;item&gt;676&lt;/item&gt;&lt;item&gt;677&lt;/item&gt;&lt;item&gt;680&lt;/item&gt;&lt;item&gt;685&lt;/item&gt;&lt;item&gt;686&lt;/item&gt;&lt;item&gt;688&lt;/item&gt;&lt;item&gt;702&lt;/item&gt;&lt;item&gt;717&lt;/item&gt;&lt;item&gt;1046&lt;/item&gt;&lt;item&gt;1060&lt;/item&gt;&lt;item&gt;1062&lt;/item&gt;&lt;item&gt;1063&lt;/item&gt;&lt;item&gt;1068&lt;/item&gt;&lt;item&gt;1074&lt;/item&gt;&lt;item&gt;1075&lt;/item&gt;&lt;item&gt;1078&lt;/item&gt;&lt;item&gt;1081&lt;/item&gt;&lt;item&gt;1082&lt;/item&gt;&lt;item&gt;1086&lt;/item&gt;&lt;item&gt;1088&lt;/item&gt;&lt;item&gt;1089&lt;/item&gt;&lt;item&gt;1090&lt;/item&gt;&lt;item&gt;1091&lt;/item&gt;&lt;item&gt;1092&lt;/item&gt;&lt;item&gt;1095&lt;/item&gt;&lt;item&gt;1096&lt;/item&gt;&lt;item&gt;1098&lt;/item&gt;&lt;item&gt;1099&lt;/item&gt;&lt;item&gt;1102&lt;/item&gt;&lt;item&gt;1109&lt;/item&gt;&lt;item&gt;1110&lt;/item&gt;&lt;item&gt;1113&lt;/item&gt;&lt;item&gt;1115&lt;/item&gt;&lt;item&gt;1120&lt;/item&gt;&lt;item&gt;1128&lt;/item&gt;&lt;item&gt;1133&lt;/item&gt;&lt;item&gt;1134&lt;/item&gt;&lt;item&gt;1136&lt;/item&gt;&lt;item&gt;1150&lt;/item&gt;&lt;item&gt;1152&lt;/item&gt;&lt;item&gt;1153&lt;/item&gt;&lt;item&gt;1161&lt;/item&gt;&lt;item&gt;1173&lt;/item&gt;&lt;item&gt;1210&lt;/item&gt;&lt;item&gt;1211&lt;/item&gt;&lt;item&gt;1213&lt;/item&gt;&lt;item&gt;1214&lt;/item&gt;&lt;item&gt;1229&lt;/item&gt;&lt;item&gt;1230&lt;/item&gt;&lt;item&gt;1231&lt;/item&gt;&lt;/record-ids&gt;&lt;/item&gt;&lt;/Libraries&gt;"/>
  </w:docVars>
  <w:rsids>
    <w:rsidRoot w:val="008304EE"/>
    <w:rsid w:val="000037F4"/>
    <w:rsid w:val="000045FA"/>
    <w:rsid w:val="00004EFD"/>
    <w:rsid w:val="00005767"/>
    <w:rsid w:val="00005B12"/>
    <w:rsid w:val="0001329B"/>
    <w:rsid w:val="00014D1E"/>
    <w:rsid w:val="00022288"/>
    <w:rsid w:val="00031F42"/>
    <w:rsid w:val="00033505"/>
    <w:rsid w:val="0003370D"/>
    <w:rsid w:val="00036113"/>
    <w:rsid w:val="0004101B"/>
    <w:rsid w:val="0004169C"/>
    <w:rsid w:val="0004429C"/>
    <w:rsid w:val="00056483"/>
    <w:rsid w:val="000579FA"/>
    <w:rsid w:val="00062249"/>
    <w:rsid w:val="00063D2C"/>
    <w:rsid w:val="00073BA3"/>
    <w:rsid w:val="00075516"/>
    <w:rsid w:val="000767A6"/>
    <w:rsid w:val="00081764"/>
    <w:rsid w:val="00084DC0"/>
    <w:rsid w:val="000903D4"/>
    <w:rsid w:val="000910B6"/>
    <w:rsid w:val="00093633"/>
    <w:rsid w:val="000949AC"/>
    <w:rsid w:val="00095B4D"/>
    <w:rsid w:val="00097332"/>
    <w:rsid w:val="000A1746"/>
    <w:rsid w:val="000A69CB"/>
    <w:rsid w:val="000B1195"/>
    <w:rsid w:val="000B13E3"/>
    <w:rsid w:val="000B237B"/>
    <w:rsid w:val="000C2832"/>
    <w:rsid w:val="000C5C5D"/>
    <w:rsid w:val="000D5413"/>
    <w:rsid w:val="000D7293"/>
    <w:rsid w:val="000E0F7C"/>
    <w:rsid w:val="000E289E"/>
    <w:rsid w:val="000E4AA6"/>
    <w:rsid w:val="000E564E"/>
    <w:rsid w:val="000E728A"/>
    <w:rsid w:val="000F3A65"/>
    <w:rsid w:val="000F40DC"/>
    <w:rsid w:val="000F581F"/>
    <w:rsid w:val="00103F74"/>
    <w:rsid w:val="00110A7F"/>
    <w:rsid w:val="00112FFC"/>
    <w:rsid w:val="0011339C"/>
    <w:rsid w:val="00113FCE"/>
    <w:rsid w:val="00120903"/>
    <w:rsid w:val="0012122C"/>
    <w:rsid w:val="00133962"/>
    <w:rsid w:val="00133D9B"/>
    <w:rsid w:val="00133FDC"/>
    <w:rsid w:val="00134DD7"/>
    <w:rsid w:val="001451E0"/>
    <w:rsid w:val="00146337"/>
    <w:rsid w:val="0014686D"/>
    <w:rsid w:val="001526D3"/>
    <w:rsid w:val="00156BE8"/>
    <w:rsid w:val="0016319E"/>
    <w:rsid w:val="00163200"/>
    <w:rsid w:val="00163B19"/>
    <w:rsid w:val="00165221"/>
    <w:rsid w:val="001778C2"/>
    <w:rsid w:val="00182052"/>
    <w:rsid w:val="00191DD5"/>
    <w:rsid w:val="00194BF0"/>
    <w:rsid w:val="00197652"/>
    <w:rsid w:val="0019787E"/>
    <w:rsid w:val="001A0ACF"/>
    <w:rsid w:val="001A52BA"/>
    <w:rsid w:val="001A5A81"/>
    <w:rsid w:val="001A5C4E"/>
    <w:rsid w:val="001B39DD"/>
    <w:rsid w:val="001B7D40"/>
    <w:rsid w:val="001C2B92"/>
    <w:rsid w:val="001C2F84"/>
    <w:rsid w:val="001C39BF"/>
    <w:rsid w:val="001D5758"/>
    <w:rsid w:val="001D5804"/>
    <w:rsid w:val="001D6743"/>
    <w:rsid w:val="001E0E3F"/>
    <w:rsid w:val="001E1039"/>
    <w:rsid w:val="001E4BD0"/>
    <w:rsid w:val="001E74DE"/>
    <w:rsid w:val="001F30EB"/>
    <w:rsid w:val="001F3271"/>
    <w:rsid w:val="001F7964"/>
    <w:rsid w:val="00202B61"/>
    <w:rsid w:val="00205D2A"/>
    <w:rsid w:val="002073F2"/>
    <w:rsid w:val="002119D7"/>
    <w:rsid w:val="00212B82"/>
    <w:rsid w:val="00212E36"/>
    <w:rsid w:val="00224AB8"/>
    <w:rsid w:val="00225DF1"/>
    <w:rsid w:val="00227BCF"/>
    <w:rsid w:val="00234CB0"/>
    <w:rsid w:val="002402FB"/>
    <w:rsid w:val="00240357"/>
    <w:rsid w:val="00242DD1"/>
    <w:rsid w:val="002448CE"/>
    <w:rsid w:val="002449D2"/>
    <w:rsid w:val="0024602D"/>
    <w:rsid w:val="00246153"/>
    <w:rsid w:val="00247FFE"/>
    <w:rsid w:val="002514F4"/>
    <w:rsid w:val="00251824"/>
    <w:rsid w:val="00255DF4"/>
    <w:rsid w:val="002569C9"/>
    <w:rsid w:val="002610BA"/>
    <w:rsid w:val="002622DC"/>
    <w:rsid w:val="00262F05"/>
    <w:rsid w:val="00263769"/>
    <w:rsid w:val="0027701B"/>
    <w:rsid w:val="002802EA"/>
    <w:rsid w:val="0028682C"/>
    <w:rsid w:val="00286F54"/>
    <w:rsid w:val="0029526F"/>
    <w:rsid w:val="00296A1A"/>
    <w:rsid w:val="002A0ED0"/>
    <w:rsid w:val="002A2D5C"/>
    <w:rsid w:val="002A40C1"/>
    <w:rsid w:val="002B39AD"/>
    <w:rsid w:val="002C50DE"/>
    <w:rsid w:val="002C71E5"/>
    <w:rsid w:val="002D69FC"/>
    <w:rsid w:val="002D7F70"/>
    <w:rsid w:val="002E0AA6"/>
    <w:rsid w:val="002E2E0D"/>
    <w:rsid w:val="002E5F51"/>
    <w:rsid w:val="002E6997"/>
    <w:rsid w:val="002E7335"/>
    <w:rsid w:val="002E7672"/>
    <w:rsid w:val="0031028D"/>
    <w:rsid w:val="00314089"/>
    <w:rsid w:val="00315902"/>
    <w:rsid w:val="00317ABB"/>
    <w:rsid w:val="0032336F"/>
    <w:rsid w:val="00324340"/>
    <w:rsid w:val="0032620E"/>
    <w:rsid w:val="00331CB3"/>
    <w:rsid w:val="003362DF"/>
    <w:rsid w:val="00337AC5"/>
    <w:rsid w:val="00342694"/>
    <w:rsid w:val="003429A0"/>
    <w:rsid w:val="00353744"/>
    <w:rsid w:val="00353C5E"/>
    <w:rsid w:val="003560E2"/>
    <w:rsid w:val="00356925"/>
    <w:rsid w:val="0035705A"/>
    <w:rsid w:val="00367459"/>
    <w:rsid w:val="003827FA"/>
    <w:rsid w:val="00383B90"/>
    <w:rsid w:val="00385FAE"/>
    <w:rsid w:val="003921E7"/>
    <w:rsid w:val="00396111"/>
    <w:rsid w:val="0039784D"/>
    <w:rsid w:val="003A1F2B"/>
    <w:rsid w:val="003B301A"/>
    <w:rsid w:val="003B4890"/>
    <w:rsid w:val="003B58F9"/>
    <w:rsid w:val="003D2700"/>
    <w:rsid w:val="003D4554"/>
    <w:rsid w:val="003D7D5B"/>
    <w:rsid w:val="003F1C27"/>
    <w:rsid w:val="003F3012"/>
    <w:rsid w:val="0040263C"/>
    <w:rsid w:val="00404BDF"/>
    <w:rsid w:val="0040593E"/>
    <w:rsid w:val="00406A96"/>
    <w:rsid w:val="00421A29"/>
    <w:rsid w:val="00421BE8"/>
    <w:rsid w:val="004235F0"/>
    <w:rsid w:val="00433128"/>
    <w:rsid w:val="00433D1B"/>
    <w:rsid w:val="00433EFD"/>
    <w:rsid w:val="0044479C"/>
    <w:rsid w:val="00451A7C"/>
    <w:rsid w:val="004529C4"/>
    <w:rsid w:val="004556D2"/>
    <w:rsid w:val="004567BB"/>
    <w:rsid w:val="00464516"/>
    <w:rsid w:val="0046748E"/>
    <w:rsid w:val="00471985"/>
    <w:rsid w:val="00471EA1"/>
    <w:rsid w:val="00474DCD"/>
    <w:rsid w:val="00476FC9"/>
    <w:rsid w:val="0047754F"/>
    <w:rsid w:val="00483BF7"/>
    <w:rsid w:val="0048418F"/>
    <w:rsid w:val="004939C8"/>
    <w:rsid w:val="0049422A"/>
    <w:rsid w:val="0049461E"/>
    <w:rsid w:val="004978D9"/>
    <w:rsid w:val="00497AD5"/>
    <w:rsid w:val="004A2F48"/>
    <w:rsid w:val="004A5663"/>
    <w:rsid w:val="004A67FA"/>
    <w:rsid w:val="004B4272"/>
    <w:rsid w:val="004B490C"/>
    <w:rsid w:val="004C0EF9"/>
    <w:rsid w:val="004C1245"/>
    <w:rsid w:val="004C499B"/>
    <w:rsid w:val="004D016F"/>
    <w:rsid w:val="004D0523"/>
    <w:rsid w:val="004D4CCA"/>
    <w:rsid w:val="004D713D"/>
    <w:rsid w:val="004D7AC4"/>
    <w:rsid w:val="004E0E27"/>
    <w:rsid w:val="004F3F8D"/>
    <w:rsid w:val="004F54FD"/>
    <w:rsid w:val="004F563C"/>
    <w:rsid w:val="004F7AC4"/>
    <w:rsid w:val="00504EA0"/>
    <w:rsid w:val="005058A2"/>
    <w:rsid w:val="00507445"/>
    <w:rsid w:val="00510E25"/>
    <w:rsid w:val="0051633F"/>
    <w:rsid w:val="00525CFF"/>
    <w:rsid w:val="00525E65"/>
    <w:rsid w:val="005350B3"/>
    <w:rsid w:val="00537CD7"/>
    <w:rsid w:val="005414D1"/>
    <w:rsid w:val="00544750"/>
    <w:rsid w:val="00553118"/>
    <w:rsid w:val="00553DD3"/>
    <w:rsid w:val="00554A43"/>
    <w:rsid w:val="00555131"/>
    <w:rsid w:val="00555B62"/>
    <w:rsid w:val="00555B80"/>
    <w:rsid w:val="00556B38"/>
    <w:rsid w:val="005576A0"/>
    <w:rsid w:val="00565977"/>
    <w:rsid w:val="00575E35"/>
    <w:rsid w:val="00576137"/>
    <w:rsid w:val="00576471"/>
    <w:rsid w:val="00581AFF"/>
    <w:rsid w:val="00584346"/>
    <w:rsid w:val="00584820"/>
    <w:rsid w:val="00592A09"/>
    <w:rsid w:val="0059592D"/>
    <w:rsid w:val="00597EAF"/>
    <w:rsid w:val="005A310F"/>
    <w:rsid w:val="005A43E4"/>
    <w:rsid w:val="005B0397"/>
    <w:rsid w:val="005B0A0A"/>
    <w:rsid w:val="005B20F6"/>
    <w:rsid w:val="005B30BC"/>
    <w:rsid w:val="005B53CA"/>
    <w:rsid w:val="005B7C99"/>
    <w:rsid w:val="005C37A2"/>
    <w:rsid w:val="005C4F62"/>
    <w:rsid w:val="005C5538"/>
    <w:rsid w:val="005C5C5D"/>
    <w:rsid w:val="005C7A83"/>
    <w:rsid w:val="005C7C31"/>
    <w:rsid w:val="005D19C0"/>
    <w:rsid w:val="005D486B"/>
    <w:rsid w:val="005D7772"/>
    <w:rsid w:val="005E12ED"/>
    <w:rsid w:val="005F15C5"/>
    <w:rsid w:val="005F4C73"/>
    <w:rsid w:val="005F704C"/>
    <w:rsid w:val="005F7EAF"/>
    <w:rsid w:val="0060325F"/>
    <w:rsid w:val="00605C9A"/>
    <w:rsid w:val="00606E51"/>
    <w:rsid w:val="00611C00"/>
    <w:rsid w:val="00614948"/>
    <w:rsid w:val="00616386"/>
    <w:rsid w:val="006170F3"/>
    <w:rsid w:val="00620667"/>
    <w:rsid w:val="00621C6F"/>
    <w:rsid w:val="00622DCC"/>
    <w:rsid w:val="00626779"/>
    <w:rsid w:val="00631C08"/>
    <w:rsid w:val="00634869"/>
    <w:rsid w:val="006446E7"/>
    <w:rsid w:val="00645BE9"/>
    <w:rsid w:val="006463CA"/>
    <w:rsid w:val="00646CF6"/>
    <w:rsid w:val="00650386"/>
    <w:rsid w:val="00652064"/>
    <w:rsid w:val="00652BF4"/>
    <w:rsid w:val="00653B8E"/>
    <w:rsid w:val="006551D5"/>
    <w:rsid w:val="0065529B"/>
    <w:rsid w:val="00657705"/>
    <w:rsid w:val="00663049"/>
    <w:rsid w:val="0066722E"/>
    <w:rsid w:val="006679EB"/>
    <w:rsid w:val="006733B3"/>
    <w:rsid w:val="00673A2A"/>
    <w:rsid w:val="00673FF0"/>
    <w:rsid w:val="0067784B"/>
    <w:rsid w:val="006807D0"/>
    <w:rsid w:val="00680EC6"/>
    <w:rsid w:val="00684467"/>
    <w:rsid w:val="00691DF4"/>
    <w:rsid w:val="00694E4C"/>
    <w:rsid w:val="006A79B0"/>
    <w:rsid w:val="006B0542"/>
    <w:rsid w:val="006C3724"/>
    <w:rsid w:val="006C4741"/>
    <w:rsid w:val="006D1749"/>
    <w:rsid w:val="006D2D6B"/>
    <w:rsid w:val="006D2DEC"/>
    <w:rsid w:val="006D3928"/>
    <w:rsid w:val="006D4D33"/>
    <w:rsid w:val="006D7329"/>
    <w:rsid w:val="006D77AC"/>
    <w:rsid w:val="006F03D6"/>
    <w:rsid w:val="006F1C10"/>
    <w:rsid w:val="006F1DC0"/>
    <w:rsid w:val="00703CBA"/>
    <w:rsid w:val="0070579F"/>
    <w:rsid w:val="00705872"/>
    <w:rsid w:val="00707035"/>
    <w:rsid w:val="00710B79"/>
    <w:rsid w:val="0071243B"/>
    <w:rsid w:val="007149CB"/>
    <w:rsid w:val="00715668"/>
    <w:rsid w:val="0072442B"/>
    <w:rsid w:val="0072522D"/>
    <w:rsid w:val="00727C63"/>
    <w:rsid w:val="00730266"/>
    <w:rsid w:val="00730A4E"/>
    <w:rsid w:val="00736C0C"/>
    <w:rsid w:val="00742028"/>
    <w:rsid w:val="00745D58"/>
    <w:rsid w:val="00745F43"/>
    <w:rsid w:val="00746AEA"/>
    <w:rsid w:val="00752161"/>
    <w:rsid w:val="00757758"/>
    <w:rsid w:val="007618BC"/>
    <w:rsid w:val="00764619"/>
    <w:rsid w:val="00774DAA"/>
    <w:rsid w:val="007809BC"/>
    <w:rsid w:val="00782757"/>
    <w:rsid w:val="00790161"/>
    <w:rsid w:val="00791708"/>
    <w:rsid w:val="007945A7"/>
    <w:rsid w:val="00795ACB"/>
    <w:rsid w:val="00797FEE"/>
    <w:rsid w:val="007A2D7E"/>
    <w:rsid w:val="007A64E9"/>
    <w:rsid w:val="007B1878"/>
    <w:rsid w:val="007B2928"/>
    <w:rsid w:val="007B4AAF"/>
    <w:rsid w:val="007B4C94"/>
    <w:rsid w:val="007B5125"/>
    <w:rsid w:val="007C0591"/>
    <w:rsid w:val="007C25FB"/>
    <w:rsid w:val="007C5DFA"/>
    <w:rsid w:val="007C611F"/>
    <w:rsid w:val="007C626E"/>
    <w:rsid w:val="007D1312"/>
    <w:rsid w:val="007E759C"/>
    <w:rsid w:val="007F68DC"/>
    <w:rsid w:val="00800774"/>
    <w:rsid w:val="00801512"/>
    <w:rsid w:val="008017CD"/>
    <w:rsid w:val="00801C21"/>
    <w:rsid w:val="008022B4"/>
    <w:rsid w:val="00805604"/>
    <w:rsid w:val="00806BA6"/>
    <w:rsid w:val="00812001"/>
    <w:rsid w:val="008156F3"/>
    <w:rsid w:val="0082074F"/>
    <w:rsid w:val="00821267"/>
    <w:rsid w:val="0082252B"/>
    <w:rsid w:val="008304EE"/>
    <w:rsid w:val="0083109A"/>
    <w:rsid w:val="0083142A"/>
    <w:rsid w:val="008329F4"/>
    <w:rsid w:val="00833047"/>
    <w:rsid w:val="00837046"/>
    <w:rsid w:val="008401B2"/>
    <w:rsid w:val="00842018"/>
    <w:rsid w:val="00844095"/>
    <w:rsid w:val="00846C83"/>
    <w:rsid w:val="008519B9"/>
    <w:rsid w:val="008523B8"/>
    <w:rsid w:val="00871660"/>
    <w:rsid w:val="008806B7"/>
    <w:rsid w:val="0088154B"/>
    <w:rsid w:val="00891EA9"/>
    <w:rsid w:val="008A0FCA"/>
    <w:rsid w:val="008A2724"/>
    <w:rsid w:val="008A3791"/>
    <w:rsid w:val="008A3FE8"/>
    <w:rsid w:val="008A472B"/>
    <w:rsid w:val="008A714B"/>
    <w:rsid w:val="008A7617"/>
    <w:rsid w:val="008B01B0"/>
    <w:rsid w:val="008B104F"/>
    <w:rsid w:val="008B4151"/>
    <w:rsid w:val="008B62E5"/>
    <w:rsid w:val="008C069E"/>
    <w:rsid w:val="008C1C50"/>
    <w:rsid w:val="008C3960"/>
    <w:rsid w:val="008D3327"/>
    <w:rsid w:val="008D3827"/>
    <w:rsid w:val="008E0D04"/>
    <w:rsid w:val="008E1500"/>
    <w:rsid w:val="008E2063"/>
    <w:rsid w:val="008E68F4"/>
    <w:rsid w:val="008E6F00"/>
    <w:rsid w:val="00907225"/>
    <w:rsid w:val="009174B4"/>
    <w:rsid w:val="0092495A"/>
    <w:rsid w:val="00926DC9"/>
    <w:rsid w:val="00927DD7"/>
    <w:rsid w:val="00931F49"/>
    <w:rsid w:val="0093346A"/>
    <w:rsid w:val="00946A1B"/>
    <w:rsid w:val="00957032"/>
    <w:rsid w:val="00957C1E"/>
    <w:rsid w:val="00960932"/>
    <w:rsid w:val="00961CDA"/>
    <w:rsid w:val="00972466"/>
    <w:rsid w:val="0097549B"/>
    <w:rsid w:val="00977BBB"/>
    <w:rsid w:val="009834B0"/>
    <w:rsid w:val="00986FC1"/>
    <w:rsid w:val="00990229"/>
    <w:rsid w:val="00990C98"/>
    <w:rsid w:val="00992146"/>
    <w:rsid w:val="00992AA7"/>
    <w:rsid w:val="009A0BB5"/>
    <w:rsid w:val="009A1AF9"/>
    <w:rsid w:val="009B375D"/>
    <w:rsid w:val="009B5EEC"/>
    <w:rsid w:val="009C4670"/>
    <w:rsid w:val="009C4B4A"/>
    <w:rsid w:val="009C54E8"/>
    <w:rsid w:val="009D16ED"/>
    <w:rsid w:val="009D479A"/>
    <w:rsid w:val="009D4818"/>
    <w:rsid w:val="009E3256"/>
    <w:rsid w:val="009E3F9C"/>
    <w:rsid w:val="009F38BF"/>
    <w:rsid w:val="009F6BF4"/>
    <w:rsid w:val="009F7CCD"/>
    <w:rsid w:val="00A00714"/>
    <w:rsid w:val="00A00B78"/>
    <w:rsid w:val="00A02C1A"/>
    <w:rsid w:val="00A07501"/>
    <w:rsid w:val="00A12821"/>
    <w:rsid w:val="00A13E88"/>
    <w:rsid w:val="00A15A20"/>
    <w:rsid w:val="00A15F40"/>
    <w:rsid w:val="00A16121"/>
    <w:rsid w:val="00A17FE3"/>
    <w:rsid w:val="00A33B66"/>
    <w:rsid w:val="00A367A7"/>
    <w:rsid w:val="00A422D5"/>
    <w:rsid w:val="00A42A45"/>
    <w:rsid w:val="00A45D8C"/>
    <w:rsid w:val="00A47588"/>
    <w:rsid w:val="00A5665D"/>
    <w:rsid w:val="00A61AF2"/>
    <w:rsid w:val="00A6348B"/>
    <w:rsid w:val="00A8294D"/>
    <w:rsid w:val="00A909E4"/>
    <w:rsid w:val="00A90F74"/>
    <w:rsid w:val="00A9677D"/>
    <w:rsid w:val="00A969EC"/>
    <w:rsid w:val="00AA2787"/>
    <w:rsid w:val="00AA4003"/>
    <w:rsid w:val="00AA7F21"/>
    <w:rsid w:val="00AB0E34"/>
    <w:rsid w:val="00AB12CC"/>
    <w:rsid w:val="00AB33A6"/>
    <w:rsid w:val="00AB5F21"/>
    <w:rsid w:val="00AB643D"/>
    <w:rsid w:val="00AB7FDF"/>
    <w:rsid w:val="00AC0647"/>
    <w:rsid w:val="00AC0A35"/>
    <w:rsid w:val="00AD0525"/>
    <w:rsid w:val="00AD39DF"/>
    <w:rsid w:val="00AD70D4"/>
    <w:rsid w:val="00AE08FE"/>
    <w:rsid w:val="00AE0A50"/>
    <w:rsid w:val="00AE0D6B"/>
    <w:rsid w:val="00AF0460"/>
    <w:rsid w:val="00AF1029"/>
    <w:rsid w:val="00AF78DC"/>
    <w:rsid w:val="00B00515"/>
    <w:rsid w:val="00B021A5"/>
    <w:rsid w:val="00B0301B"/>
    <w:rsid w:val="00B05464"/>
    <w:rsid w:val="00B06917"/>
    <w:rsid w:val="00B12E99"/>
    <w:rsid w:val="00B20307"/>
    <w:rsid w:val="00B30958"/>
    <w:rsid w:val="00B316C3"/>
    <w:rsid w:val="00B32D43"/>
    <w:rsid w:val="00B32F3A"/>
    <w:rsid w:val="00B33886"/>
    <w:rsid w:val="00B35483"/>
    <w:rsid w:val="00B51B8F"/>
    <w:rsid w:val="00B5500D"/>
    <w:rsid w:val="00B601F9"/>
    <w:rsid w:val="00B62BB1"/>
    <w:rsid w:val="00B62CC6"/>
    <w:rsid w:val="00B64A83"/>
    <w:rsid w:val="00B64CB0"/>
    <w:rsid w:val="00B71FBB"/>
    <w:rsid w:val="00B80211"/>
    <w:rsid w:val="00B80518"/>
    <w:rsid w:val="00B8155E"/>
    <w:rsid w:val="00B86B03"/>
    <w:rsid w:val="00B94EC1"/>
    <w:rsid w:val="00BA1E99"/>
    <w:rsid w:val="00BA3F0A"/>
    <w:rsid w:val="00BB11AA"/>
    <w:rsid w:val="00BB4A68"/>
    <w:rsid w:val="00BB7C19"/>
    <w:rsid w:val="00BC10C5"/>
    <w:rsid w:val="00BD611A"/>
    <w:rsid w:val="00BE32B7"/>
    <w:rsid w:val="00BE482B"/>
    <w:rsid w:val="00BE557D"/>
    <w:rsid w:val="00BE755F"/>
    <w:rsid w:val="00BF0E38"/>
    <w:rsid w:val="00BF50A2"/>
    <w:rsid w:val="00C03031"/>
    <w:rsid w:val="00C03A85"/>
    <w:rsid w:val="00C12652"/>
    <w:rsid w:val="00C14458"/>
    <w:rsid w:val="00C17B8C"/>
    <w:rsid w:val="00C17EF4"/>
    <w:rsid w:val="00C211BE"/>
    <w:rsid w:val="00C24546"/>
    <w:rsid w:val="00C256C3"/>
    <w:rsid w:val="00C271D9"/>
    <w:rsid w:val="00C27F8C"/>
    <w:rsid w:val="00C3191A"/>
    <w:rsid w:val="00C331F2"/>
    <w:rsid w:val="00C3519D"/>
    <w:rsid w:val="00C35A4D"/>
    <w:rsid w:val="00C4363B"/>
    <w:rsid w:val="00C47BD7"/>
    <w:rsid w:val="00C54075"/>
    <w:rsid w:val="00C54E32"/>
    <w:rsid w:val="00C55C8B"/>
    <w:rsid w:val="00C55CAA"/>
    <w:rsid w:val="00C55D9C"/>
    <w:rsid w:val="00C63766"/>
    <w:rsid w:val="00C63B93"/>
    <w:rsid w:val="00C641C6"/>
    <w:rsid w:val="00C70BCE"/>
    <w:rsid w:val="00C74DD9"/>
    <w:rsid w:val="00C756A8"/>
    <w:rsid w:val="00C7796F"/>
    <w:rsid w:val="00C82063"/>
    <w:rsid w:val="00C83B4D"/>
    <w:rsid w:val="00C86174"/>
    <w:rsid w:val="00C865A6"/>
    <w:rsid w:val="00C87F67"/>
    <w:rsid w:val="00C93185"/>
    <w:rsid w:val="00C93548"/>
    <w:rsid w:val="00C9368D"/>
    <w:rsid w:val="00CA0922"/>
    <w:rsid w:val="00CA0CC7"/>
    <w:rsid w:val="00CA361A"/>
    <w:rsid w:val="00CB04B6"/>
    <w:rsid w:val="00CB2393"/>
    <w:rsid w:val="00CB392C"/>
    <w:rsid w:val="00CB52C0"/>
    <w:rsid w:val="00CC2202"/>
    <w:rsid w:val="00CC3B5D"/>
    <w:rsid w:val="00CC42CE"/>
    <w:rsid w:val="00CD0497"/>
    <w:rsid w:val="00CD4D4B"/>
    <w:rsid w:val="00CD7DA4"/>
    <w:rsid w:val="00CE2BF8"/>
    <w:rsid w:val="00CF3949"/>
    <w:rsid w:val="00CF507C"/>
    <w:rsid w:val="00D011C3"/>
    <w:rsid w:val="00D02C07"/>
    <w:rsid w:val="00D03284"/>
    <w:rsid w:val="00D17E53"/>
    <w:rsid w:val="00D24282"/>
    <w:rsid w:val="00D24A58"/>
    <w:rsid w:val="00D260E3"/>
    <w:rsid w:val="00D311B0"/>
    <w:rsid w:val="00D411DD"/>
    <w:rsid w:val="00D50AEC"/>
    <w:rsid w:val="00D51C50"/>
    <w:rsid w:val="00D525CD"/>
    <w:rsid w:val="00D5401C"/>
    <w:rsid w:val="00D62F2B"/>
    <w:rsid w:val="00D64440"/>
    <w:rsid w:val="00D64932"/>
    <w:rsid w:val="00D65972"/>
    <w:rsid w:val="00D70814"/>
    <w:rsid w:val="00D72F78"/>
    <w:rsid w:val="00D82E4A"/>
    <w:rsid w:val="00D936AF"/>
    <w:rsid w:val="00D95876"/>
    <w:rsid w:val="00D95D86"/>
    <w:rsid w:val="00DA05BF"/>
    <w:rsid w:val="00DA0FA9"/>
    <w:rsid w:val="00DB0C60"/>
    <w:rsid w:val="00DB135F"/>
    <w:rsid w:val="00DB4B6F"/>
    <w:rsid w:val="00DC1CC8"/>
    <w:rsid w:val="00DD0CC5"/>
    <w:rsid w:val="00DD61D1"/>
    <w:rsid w:val="00DE7806"/>
    <w:rsid w:val="00DF0031"/>
    <w:rsid w:val="00E0201E"/>
    <w:rsid w:val="00E03CAB"/>
    <w:rsid w:val="00E05EF3"/>
    <w:rsid w:val="00E07386"/>
    <w:rsid w:val="00E12233"/>
    <w:rsid w:val="00E1664E"/>
    <w:rsid w:val="00E20618"/>
    <w:rsid w:val="00E2294E"/>
    <w:rsid w:val="00E25B64"/>
    <w:rsid w:val="00E26D48"/>
    <w:rsid w:val="00E2759E"/>
    <w:rsid w:val="00E3045B"/>
    <w:rsid w:val="00E315F1"/>
    <w:rsid w:val="00E34171"/>
    <w:rsid w:val="00E3468E"/>
    <w:rsid w:val="00E3486B"/>
    <w:rsid w:val="00E35EE4"/>
    <w:rsid w:val="00E36BC0"/>
    <w:rsid w:val="00E3705B"/>
    <w:rsid w:val="00E376B2"/>
    <w:rsid w:val="00E40B40"/>
    <w:rsid w:val="00E43064"/>
    <w:rsid w:val="00E43583"/>
    <w:rsid w:val="00E47B87"/>
    <w:rsid w:val="00E54244"/>
    <w:rsid w:val="00E546E0"/>
    <w:rsid w:val="00E55CFC"/>
    <w:rsid w:val="00E64EA3"/>
    <w:rsid w:val="00E64F79"/>
    <w:rsid w:val="00E71DD5"/>
    <w:rsid w:val="00E74D2C"/>
    <w:rsid w:val="00E77293"/>
    <w:rsid w:val="00E830A6"/>
    <w:rsid w:val="00E85B76"/>
    <w:rsid w:val="00E92200"/>
    <w:rsid w:val="00E94E4B"/>
    <w:rsid w:val="00EA06EA"/>
    <w:rsid w:val="00EA2EA6"/>
    <w:rsid w:val="00EA3612"/>
    <w:rsid w:val="00EA4DC2"/>
    <w:rsid w:val="00EA5B48"/>
    <w:rsid w:val="00EA681C"/>
    <w:rsid w:val="00EB307C"/>
    <w:rsid w:val="00EB3D73"/>
    <w:rsid w:val="00EB6AE1"/>
    <w:rsid w:val="00EB732A"/>
    <w:rsid w:val="00EC4C41"/>
    <w:rsid w:val="00EC723A"/>
    <w:rsid w:val="00ED0D36"/>
    <w:rsid w:val="00EE1810"/>
    <w:rsid w:val="00EE2F0D"/>
    <w:rsid w:val="00EE4548"/>
    <w:rsid w:val="00EE6C2C"/>
    <w:rsid w:val="00EE6EBD"/>
    <w:rsid w:val="00EF071A"/>
    <w:rsid w:val="00EF09B9"/>
    <w:rsid w:val="00EF3473"/>
    <w:rsid w:val="00EF3E3B"/>
    <w:rsid w:val="00EF78B2"/>
    <w:rsid w:val="00F0071C"/>
    <w:rsid w:val="00F01F44"/>
    <w:rsid w:val="00F025A5"/>
    <w:rsid w:val="00F02B12"/>
    <w:rsid w:val="00F14A6B"/>
    <w:rsid w:val="00F22C9D"/>
    <w:rsid w:val="00F24B2B"/>
    <w:rsid w:val="00F25DB2"/>
    <w:rsid w:val="00F276E9"/>
    <w:rsid w:val="00F34192"/>
    <w:rsid w:val="00F341D7"/>
    <w:rsid w:val="00F34CBE"/>
    <w:rsid w:val="00F360D4"/>
    <w:rsid w:val="00F37298"/>
    <w:rsid w:val="00F41B6A"/>
    <w:rsid w:val="00F42C1E"/>
    <w:rsid w:val="00F4406B"/>
    <w:rsid w:val="00F4443B"/>
    <w:rsid w:val="00F5363F"/>
    <w:rsid w:val="00F5420D"/>
    <w:rsid w:val="00F55026"/>
    <w:rsid w:val="00F555CA"/>
    <w:rsid w:val="00F56D7A"/>
    <w:rsid w:val="00F60E49"/>
    <w:rsid w:val="00F623EF"/>
    <w:rsid w:val="00F66642"/>
    <w:rsid w:val="00F713F8"/>
    <w:rsid w:val="00F73F0C"/>
    <w:rsid w:val="00F74B69"/>
    <w:rsid w:val="00F74E4B"/>
    <w:rsid w:val="00F75685"/>
    <w:rsid w:val="00F76898"/>
    <w:rsid w:val="00F8037B"/>
    <w:rsid w:val="00F80E0F"/>
    <w:rsid w:val="00F82420"/>
    <w:rsid w:val="00F8358A"/>
    <w:rsid w:val="00FA54CC"/>
    <w:rsid w:val="00FA5C0F"/>
    <w:rsid w:val="00FA5F8C"/>
    <w:rsid w:val="00FA6AEB"/>
    <w:rsid w:val="00FA6CAA"/>
    <w:rsid w:val="00FB0263"/>
    <w:rsid w:val="00FB0EF6"/>
    <w:rsid w:val="00FB509C"/>
    <w:rsid w:val="00FC4F3F"/>
    <w:rsid w:val="00FC6516"/>
    <w:rsid w:val="00FC6D7D"/>
    <w:rsid w:val="00FC74B6"/>
    <w:rsid w:val="00FD0A2F"/>
    <w:rsid w:val="00FD3F72"/>
    <w:rsid w:val="00FE0550"/>
    <w:rsid w:val="00FE418C"/>
    <w:rsid w:val="00FE7515"/>
    <w:rsid w:val="00FF6D2F"/>
    <w:rsid w:val="00FF7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49DB1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aliases w:val="正文段"/>
    <w:qFormat/>
    <w:rsid w:val="008304EE"/>
    <w:pPr>
      <w:widowControl w:val="0"/>
      <w:adjustRightInd w:val="0"/>
      <w:snapToGrid w:val="0"/>
      <w:spacing w:line="400" w:lineRule="exact"/>
      <w:ind w:firstLine="420"/>
      <w:jc w:val="both"/>
    </w:pPr>
    <w:rPr>
      <w:rFonts w:ascii="Times New Roman" w:eastAsia="SimSun" w:hAnsi="Times New Roman" w:cs="Times New Roman"/>
      <w:kern w:val="2"/>
    </w:rPr>
  </w:style>
  <w:style w:type="paragraph" w:styleId="Heading1">
    <w:name w:val="heading 1"/>
    <w:basedOn w:val="Normal"/>
    <w:next w:val="Normal"/>
    <w:link w:val="Heading1Char"/>
    <w:uiPriority w:val="9"/>
    <w:qFormat/>
    <w:rsid w:val="00182052"/>
    <w:pPr>
      <w:keepNext/>
      <w:keepLines/>
      <w:spacing w:before="240" w:line="259" w:lineRule="auto"/>
      <w:outlineLvl w:val="0"/>
    </w:pPr>
    <w:rPr>
      <w:rFonts w:eastAsiaTheme="majorEastAsia" w:cstheme="majorBidi"/>
      <w:b/>
      <w:bCs/>
      <w:i/>
      <w:iCs/>
      <w:color w:val="000000" w:themeColor="text1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82052"/>
    <w:rPr>
      <w:rFonts w:ascii="Times New Roman" w:eastAsiaTheme="majorEastAsia" w:hAnsi="Times New Roman" w:cstheme="majorBidi"/>
      <w:b/>
      <w:bCs/>
      <w:i/>
      <w:iCs/>
      <w:color w:val="000000" w:themeColor="text1"/>
      <w:szCs w:val="32"/>
    </w:rPr>
  </w:style>
  <w:style w:type="paragraph" w:styleId="Header">
    <w:name w:val="header"/>
    <w:basedOn w:val="Normal"/>
    <w:link w:val="HeaderChar"/>
    <w:uiPriority w:val="99"/>
    <w:unhideWhenUsed/>
    <w:rsid w:val="008304E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304EE"/>
  </w:style>
  <w:style w:type="paragraph" w:styleId="Footer">
    <w:name w:val="footer"/>
    <w:basedOn w:val="Normal"/>
    <w:link w:val="FooterChar"/>
    <w:uiPriority w:val="99"/>
    <w:unhideWhenUsed/>
    <w:rsid w:val="008304E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304EE"/>
  </w:style>
  <w:style w:type="table" w:styleId="TableGrid">
    <w:name w:val="Table Grid"/>
    <w:basedOn w:val="TableNormal"/>
    <w:uiPriority w:val="39"/>
    <w:rsid w:val="008304E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8304EE"/>
    <w:pPr>
      <w:jc w:val="center"/>
    </w:pPr>
  </w:style>
  <w:style w:type="paragraph" w:customStyle="1" w:styleId="EndNoteBibliography">
    <w:name w:val="EndNote Bibliography"/>
    <w:basedOn w:val="Normal"/>
    <w:rsid w:val="008304EE"/>
    <w:pPr>
      <w:spacing w:line="240" w:lineRule="exact"/>
    </w:pPr>
  </w:style>
  <w:style w:type="paragraph" w:customStyle="1" w:styleId="p1">
    <w:name w:val="p1"/>
    <w:basedOn w:val="Normal"/>
    <w:rsid w:val="008304EE"/>
    <w:pPr>
      <w:widowControl/>
      <w:adjustRightInd/>
      <w:snapToGrid/>
      <w:spacing w:line="240" w:lineRule="auto"/>
      <w:ind w:firstLine="0"/>
      <w:jc w:val="left"/>
    </w:pPr>
    <w:rPr>
      <w:rFonts w:ascii="Helvetica" w:eastAsiaTheme="minorEastAsia" w:hAnsi="Helvetica"/>
      <w:kern w:val="0"/>
      <w:sz w:val="18"/>
      <w:szCs w:val="18"/>
    </w:rPr>
  </w:style>
  <w:style w:type="paragraph" w:styleId="Revision">
    <w:name w:val="Revision"/>
    <w:hidden/>
    <w:uiPriority w:val="99"/>
    <w:semiHidden/>
    <w:rsid w:val="008304EE"/>
    <w:rPr>
      <w:rFonts w:ascii="Times New Roman" w:eastAsia="SimSun" w:hAnsi="Times New Roman" w:cs="Times New Roman"/>
      <w:kern w:val="2"/>
    </w:rPr>
  </w:style>
  <w:style w:type="table" w:styleId="TableGridLight">
    <w:name w:val="Grid Table Light"/>
    <w:basedOn w:val="TableNormal"/>
    <w:uiPriority w:val="40"/>
    <w:rsid w:val="008304E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DocumentMap">
    <w:name w:val="Document Map"/>
    <w:basedOn w:val="Normal"/>
    <w:link w:val="DocumentMapChar"/>
    <w:uiPriority w:val="99"/>
    <w:semiHidden/>
    <w:unhideWhenUsed/>
    <w:rsid w:val="008304EE"/>
    <w:pPr>
      <w:spacing w:line="240" w:lineRule="auto"/>
    </w:p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304EE"/>
    <w:rPr>
      <w:rFonts w:ascii="Times New Roman" w:eastAsia="SimSun" w:hAnsi="Times New Roman" w:cs="Times New Roman"/>
      <w:kern w:val="2"/>
    </w:rPr>
  </w:style>
  <w:style w:type="character" w:styleId="Hyperlink">
    <w:name w:val="Hyperlink"/>
    <w:basedOn w:val="DefaultParagraphFont"/>
    <w:uiPriority w:val="99"/>
    <w:unhideWhenUsed/>
    <w:rsid w:val="008304EE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304EE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8304EE"/>
  </w:style>
  <w:style w:type="character" w:styleId="CommentReference">
    <w:name w:val="annotation reference"/>
    <w:basedOn w:val="DefaultParagraphFont"/>
    <w:uiPriority w:val="99"/>
    <w:semiHidden/>
    <w:unhideWhenUsed/>
    <w:rsid w:val="008304E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304E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304EE"/>
    <w:rPr>
      <w:rFonts w:ascii="Times New Roman" w:eastAsia="SimSun" w:hAnsi="Times New Roman" w:cs="Times New Roman"/>
      <w:kern w:val="2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04E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04EE"/>
    <w:rPr>
      <w:rFonts w:ascii="Times New Roman" w:eastAsia="SimSun" w:hAnsi="Times New Roman" w:cs="Times New Roman"/>
      <w:b/>
      <w:bCs/>
      <w:kern w:val="2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4E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4EE"/>
    <w:rPr>
      <w:rFonts w:ascii="Segoe UI" w:eastAsia="SimSun" w:hAnsi="Segoe UI" w:cs="Segoe UI"/>
      <w:kern w:val="2"/>
      <w:sz w:val="18"/>
      <w:szCs w:val="18"/>
    </w:rPr>
  </w:style>
  <w:style w:type="paragraph" w:styleId="ListParagraph">
    <w:name w:val="List Paragraph"/>
    <w:basedOn w:val="Normal"/>
    <w:uiPriority w:val="34"/>
    <w:qFormat/>
    <w:rsid w:val="008304EE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8304E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3164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7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image" Target="media/image1.jpeg"/><Relationship Id="rId9" Type="http://schemas.openxmlformats.org/officeDocument/2006/relationships/image" Target="media/image2.tif"/><Relationship Id="rId10" Type="http://schemas.openxmlformats.org/officeDocument/2006/relationships/hyperlink" Target="http://www.fao.org/faostat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9</TotalTime>
  <Pages>20</Pages>
  <Words>73772</Words>
  <Characters>420506</Characters>
  <Application>Microsoft Macintosh Word</Application>
  <DocSecurity>0</DocSecurity>
  <Lines>3504</Lines>
  <Paragraphs>9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4932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LONG DONG</dc:creator>
  <cp:keywords/>
  <dc:description/>
  <cp:lastModifiedBy>JINLONG DONG</cp:lastModifiedBy>
  <cp:revision>130</cp:revision>
  <dcterms:created xsi:type="dcterms:W3CDTF">2018-04-11T04:10:00Z</dcterms:created>
  <dcterms:modified xsi:type="dcterms:W3CDTF">2018-06-26T10:41:00Z</dcterms:modified>
</cp:coreProperties>
</file>